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0D12" w:rsidRDefault="008D1695" w:rsidP="008D1695">
      <w:pPr>
        <w:pStyle w:val="Heading1"/>
      </w:pPr>
      <w:r>
        <w:t>Development of state space model</w:t>
      </w:r>
    </w:p>
    <w:p w:rsidR="00BD5614" w:rsidRDefault="00BD5614" w:rsidP="00BD5614">
      <w:pPr>
        <w:pStyle w:val="Heading2"/>
      </w:pPr>
      <w:r>
        <w:t>Summary of assumptions and shortcomings</w:t>
      </w:r>
    </w:p>
    <w:p w:rsidR="00BD5614" w:rsidRDefault="00416F6A" w:rsidP="00416F6A">
      <w:pPr>
        <w:pStyle w:val="ListParagraph"/>
        <w:numPr>
          <w:ilvl w:val="0"/>
          <w:numId w:val="1"/>
        </w:numPr>
      </w:pPr>
      <w:r>
        <w:t>Bridge is modeled as simply supported beam</w:t>
      </w:r>
    </w:p>
    <w:p w:rsidR="00416F6A" w:rsidRDefault="00416F6A" w:rsidP="00416F6A">
      <w:pPr>
        <w:pStyle w:val="ListParagraph"/>
        <w:numPr>
          <w:ilvl w:val="0"/>
          <w:numId w:val="1"/>
        </w:numPr>
      </w:pPr>
      <w:r>
        <w:t>Bridge deformation is limited to a shape function that corresponds to the first bending mode of vibration</w:t>
      </w:r>
    </w:p>
    <w:p w:rsidR="00416F6A" w:rsidRDefault="00416F6A" w:rsidP="00416F6A">
      <w:pPr>
        <w:pStyle w:val="ListParagraph"/>
        <w:numPr>
          <w:ilvl w:val="0"/>
          <w:numId w:val="1"/>
        </w:numPr>
      </w:pPr>
      <w:r>
        <w:t>Bridge damping is not included</w:t>
      </w:r>
    </w:p>
    <w:p w:rsidR="00416F6A" w:rsidRDefault="00416F6A" w:rsidP="00416F6A">
      <w:pPr>
        <w:pStyle w:val="ListParagraph"/>
        <w:numPr>
          <w:ilvl w:val="0"/>
          <w:numId w:val="1"/>
        </w:numPr>
      </w:pPr>
      <w:r>
        <w:t>Vehicle is a single DOF sprung mass with damping</w:t>
      </w:r>
    </w:p>
    <w:p w:rsidR="00416F6A" w:rsidRPr="00BD5614" w:rsidRDefault="00416F6A" w:rsidP="00BD5614">
      <w:r>
        <w:t>Equations of motion and state space matrices can be found in the appendix.</w:t>
      </w:r>
    </w:p>
    <w:p w:rsidR="009F06F1" w:rsidRPr="009F06F1" w:rsidRDefault="009F06F1" w:rsidP="009F06F1">
      <w:pPr>
        <w:pStyle w:val="Heading2"/>
      </w:pPr>
      <w:r>
        <w:t>Benchmarking</w:t>
      </w:r>
    </w:p>
    <w:p w:rsidR="008D1695" w:rsidRDefault="008D1695" w:rsidP="008D1695">
      <w:r>
        <w:t>Functions were written according the equations of motion.</w:t>
      </w:r>
    </w:p>
    <w:p w:rsidR="008D1695" w:rsidRDefault="008D1695" w:rsidP="008D1695">
      <w:r>
        <w:t>The beam was reduced to a single degree of freedom using the following shape function:</w:t>
      </w:r>
      <w:r w:rsidR="00A56610">
        <w:t xml:space="preserve"> </w:t>
      </w:r>
    </w:p>
    <w:p w:rsidR="00A56610" w:rsidRDefault="00A56610" w:rsidP="008D1695">
      <m:oMathPara>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m:oMathPara>
    </w:p>
    <w:p w:rsidR="00940B20" w:rsidRDefault="00940B20" w:rsidP="008D1695">
      <w:r>
        <w:t xml:space="preserve">A harmonic profile was applied that had a wavelength of </w:t>
      </w:r>
      <w:proofErr w:type="gramStart"/>
      <w:r>
        <w:t>30ft,</w:t>
      </w:r>
      <w:proofErr w:type="gramEnd"/>
      <w:r>
        <w:t xml:space="preserve"> and </w:t>
      </w:r>
      <w:r w:rsidR="00A56610">
        <w:t>amplitude</w:t>
      </w:r>
      <w:r>
        <w:t xml:space="preserve"> of 0.02 </w:t>
      </w:r>
      <w:proofErr w:type="spellStart"/>
      <w:r>
        <w:t>ft</w:t>
      </w:r>
      <w:proofErr w:type="spellEnd"/>
      <w:r>
        <w:t xml:space="preserve"> (</w:t>
      </w:r>
      <w:r>
        <w:sym w:font="Symbol" w:char="F0B1"/>
      </w:r>
      <w:r>
        <w:t>).</w:t>
      </w:r>
    </w:p>
    <w:p w:rsidR="00940B20" w:rsidRDefault="00940B20" w:rsidP="008D1695">
      <w:r>
        <w:t xml:space="preserve">The models were run with a vehicle velocity of 55 mph. </w:t>
      </w:r>
    </w:p>
    <w:p w:rsidR="00940B20" w:rsidRDefault="00940B20" w:rsidP="008D1695">
      <w:r>
        <w:t>The vehicle had the following properties:</w:t>
      </w:r>
    </w:p>
    <w:p w:rsidR="00940B20" w:rsidRDefault="00940B20" w:rsidP="00940B20">
      <w:pPr>
        <w:pStyle w:val="ListParagraph"/>
        <w:numPr>
          <w:ilvl w:val="0"/>
          <w:numId w:val="2"/>
        </w:numPr>
      </w:pPr>
      <w:r>
        <w:t>Mass: 100 kip</w:t>
      </w:r>
    </w:p>
    <w:p w:rsidR="00940B20" w:rsidRDefault="00940B20" w:rsidP="00940B20">
      <w:pPr>
        <w:pStyle w:val="ListParagraph"/>
        <w:numPr>
          <w:ilvl w:val="0"/>
          <w:numId w:val="2"/>
        </w:numPr>
      </w:pPr>
      <w:r>
        <w:t>Spring Stiffness: 10 kip/</w:t>
      </w:r>
      <w:proofErr w:type="spellStart"/>
      <w:r>
        <w:t>ft</w:t>
      </w:r>
      <w:proofErr w:type="spellEnd"/>
    </w:p>
    <w:p w:rsidR="00940B20" w:rsidRDefault="00940B20" w:rsidP="00940B20">
      <w:pPr>
        <w:pStyle w:val="ListParagraph"/>
        <w:numPr>
          <w:ilvl w:val="0"/>
          <w:numId w:val="2"/>
        </w:numPr>
      </w:pPr>
      <w:r>
        <w:t>Damping Coefficient: 100%</w:t>
      </w:r>
    </w:p>
    <w:p w:rsidR="00940B20" w:rsidRDefault="00940B20" w:rsidP="00940B20">
      <w:r>
        <w:t>The beam had the following properties:</w:t>
      </w:r>
    </w:p>
    <w:p w:rsidR="00940B20" w:rsidRDefault="00940B20" w:rsidP="00A56610">
      <w:pPr>
        <w:pStyle w:val="ListParagraph"/>
        <w:numPr>
          <w:ilvl w:val="0"/>
          <w:numId w:val="3"/>
        </w:numPr>
      </w:pPr>
      <w:r>
        <w:t xml:space="preserve">Length: 200 </w:t>
      </w:r>
      <w:proofErr w:type="spellStart"/>
      <w:r>
        <w:t>ft</w:t>
      </w:r>
      <w:proofErr w:type="spellEnd"/>
    </w:p>
    <w:p w:rsidR="00940B20" w:rsidRPr="00A56610" w:rsidRDefault="00A56610" w:rsidP="00A56610">
      <w:pPr>
        <w:pStyle w:val="ListParagraph"/>
        <w:numPr>
          <w:ilvl w:val="0"/>
          <w:numId w:val="3"/>
        </w:numPr>
        <w:rPr>
          <w:vertAlign w:val="superscript"/>
        </w:rPr>
      </w:pPr>
      <w:r>
        <w:t xml:space="preserve">E x </w:t>
      </w:r>
      <w:r w:rsidR="00940B20">
        <w:t>I: 576000</w:t>
      </w:r>
      <w:r>
        <w:t xml:space="preserve"> </w:t>
      </w:r>
      <w:proofErr w:type="spellStart"/>
      <w:r>
        <w:t>lb</w:t>
      </w:r>
      <w:proofErr w:type="spellEnd"/>
      <w:r>
        <w:t>/ft</w:t>
      </w:r>
      <w:r w:rsidRPr="00A56610">
        <w:rPr>
          <w:vertAlign w:val="superscript"/>
        </w:rPr>
        <w:t>2</w:t>
      </w:r>
      <w:r w:rsidR="00940B20">
        <w:t xml:space="preserve"> x 700 ft</w:t>
      </w:r>
      <w:r w:rsidR="00940B20" w:rsidRPr="00A56610">
        <w:rPr>
          <w:vertAlign w:val="superscript"/>
        </w:rPr>
        <w:t>4</w:t>
      </w:r>
    </w:p>
    <w:p w:rsidR="00940B20" w:rsidRDefault="00A56610" w:rsidP="008D1695">
      <w:pPr>
        <w:pStyle w:val="ListParagraph"/>
        <w:numPr>
          <w:ilvl w:val="0"/>
          <w:numId w:val="3"/>
        </w:numPr>
      </w:pPr>
      <w:r>
        <w:t>Mass: 11 kip/</w:t>
      </w:r>
      <w:proofErr w:type="spellStart"/>
      <w:r>
        <w:t>ft</w:t>
      </w:r>
      <w:proofErr w:type="spellEnd"/>
    </w:p>
    <w:p w:rsidR="008D1695" w:rsidRDefault="008D1695" w:rsidP="008D1695">
      <w:r>
        <w:t>The model was compared to FE results.</w:t>
      </w:r>
    </w:p>
    <w:p w:rsidR="008D1695" w:rsidRDefault="00563655" w:rsidP="008D1695">
      <w:r>
        <w:rPr>
          <w:noProof/>
        </w:rPr>
        <w:lastRenderedPageBreak/>
        <w:drawing>
          <wp:inline distT="0" distB="0" distL="0" distR="0">
            <wp:extent cx="3441700" cy="258024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43954" cy="2581939"/>
                    </a:xfrm>
                    <a:prstGeom prst="rect">
                      <a:avLst/>
                    </a:prstGeom>
                    <a:noFill/>
                    <a:ln>
                      <a:noFill/>
                    </a:ln>
                  </pic:spPr>
                </pic:pic>
              </a:graphicData>
            </a:graphic>
          </wp:inline>
        </w:drawing>
      </w:r>
    </w:p>
    <w:p w:rsidR="008D1695" w:rsidRDefault="008D1695" w:rsidP="008D1695"/>
    <w:p w:rsidR="009F06F1" w:rsidRDefault="009F06F1" w:rsidP="008D1695">
      <w:r>
        <w:t xml:space="preserve">This state space model matches well with FE results that only include the first mode. </w:t>
      </w:r>
      <w:r w:rsidR="00A56610">
        <w:t>Now compared to FE with 4 modes included:</w:t>
      </w:r>
    </w:p>
    <w:p w:rsidR="009F06F1" w:rsidRDefault="00563655" w:rsidP="008D1695">
      <w:r>
        <w:rPr>
          <w:noProof/>
        </w:rPr>
        <w:drawing>
          <wp:inline distT="0" distB="0" distL="0" distR="0">
            <wp:extent cx="3409950" cy="25564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09950" cy="2556446"/>
                    </a:xfrm>
                    <a:prstGeom prst="rect">
                      <a:avLst/>
                    </a:prstGeom>
                    <a:noFill/>
                    <a:ln>
                      <a:noFill/>
                    </a:ln>
                  </pic:spPr>
                </pic:pic>
              </a:graphicData>
            </a:graphic>
          </wp:inline>
        </w:drawing>
      </w:r>
    </w:p>
    <w:p w:rsidR="00563655" w:rsidRDefault="00563655" w:rsidP="008D1695">
      <w:r>
        <w:rPr>
          <w:noProof/>
        </w:rPr>
        <w:lastRenderedPageBreak/>
        <w:drawing>
          <wp:inline distT="0" distB="0" distL="0" distR="0">
            <wp:extent cx="3676650" cy="275639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6650" cy="2756392"/>
                    </a:xfrm>
                    <a:prstGeom prst="rect">
                      <a:avLst/>
                    </a:prstGeom>
                    <a:noFill/>
                    <a:ln>
                      <a:noFill/>
                    </a:ln>
                  </pic:spPr>
                </pic:pic>
              </a:graphicData>
            </a:graphic>
          </wp:inline>
        </w:drawing>
      </w:r>
    </w:p>
    <w:p w:rsidR="00563655" w:rsidRDefault="00563655" w:rsidP="008D1695">
      <w:r>
        <w:rPr>
          <w:noProof/>
        </w:rPr>
        <w:drawing>
          <wp:inline distT="0" distB="0" distL="0" distR="0">
            <wp:extent cx="3562350" cy="26707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2350" cy="2670701"/>
                    </a:xfrm>
                    <a:prstGeom prst="rect">
                      <a:avLst/>
                    </a:prstGeom>
                    <a:noFill/>
                    <a:ln>
                      <a:noFill/>
                    </a:ln>
                  </pic:spPr>
                </pic:pic>
              </a:graphicData>
            </a:graphic>
          </wp:inline>
        </w:drawing>
      </w:r>
    </w:p>
    <w:p w:rsidR="009F06F1" w:rsidRDefault="009F06F1" w:rsidP="008D1695">
      <w:r>
        <w:t>Yet even when the first 4 bending modes are included, the state-space model is in close agreement.</w:t>
      </w:r>
    </w:p>
    <w:p w:rsidR="009F06F1" w:rsidRDefault="00563655" w:rsidP="008D1695">
      <w:r>
        <w:t>Differences are expected since the state space model assumes that the bridge can only deform as described by the shape function, but the vehicle presents a point load that does not produce deformation as described by the shape function.</w:t>
      </w:r>
    </w:p>
    <w:p w:rsidR="00563655" w:rsidRDefault="00563655" w:rsidP="00563655">
      <w:pPr>
        <w:pStyle w:val="Heading3"/>
      </w:pPr>
      <w:r>
        <w:t>Compare state-space model with FE model for a parameter set that is more representative of actual conditions.</w:t>
      </w:r>
    </w:p>
    <w:p w:rsidR="00563655" w:rsidRDefault="00563655" w:rsidP="00563655"/>
    <w:p w:rsidR="00A56610" w:rsidRDefault="003C11EC" w:rsidP="003C11EC">
      <w:pPr>
        <w:autoSpaceDE w:val="0"/>
        <w:autoSpaceDN w:val="0"/>
        <w:adjustRightInd w:val="0"/>
        <w:spacing w:after="0" w:line="240" w:lineRule="auto"/>
      </w:pPr>
      <w:r>
        <w:t>A more realistic profile (</w:t>
      </w:r>
      <w:r w:rsidRPr="003C11EC">
        <w:t>EB_right_1_R</w:t>
      </w:r>
      <w:proofErr w:type="gramStart"/>
      <w:r>
        <w:t>), that</w:t>
      </w:r>
      <w:proofErr w:type="gramEnd"/>
      <w:r>
        <w:t xml:space="preserve"> was gathered from an actual bridge was used for this simulation.</w:t>
      </w:r>
      <w:r w:rsidR="00C10F89">
        <w:t xml:space="preserve"> The profile was broken into lengths equal to the bridge length.</w:t>
      </w:r>
    </w:p>
    <w:p w:rsidR="003C11EC" w:rsidRDefault="003C11EC" w:rsidP="00563655">
      <w:r>
        <w:rPr>
          <w:noProof/>
        </w:rPr>
        <w:lastRenderedPageBreak/>
        <w:drawing>
          <wp:inline distT="0" distB="0" distL="0" distR="0" wp14:anchorId="5DA4B5DE" wp14:editId="12E1EE54">
            <wp:extent cx="3840480" cy="1804946"/>
            <wp:effectExtent l="0" t="0" r="26670" b="241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C11EC" w:rsidRDefault="003C11EC" w:rsidP="00563655">
      <w:r>
        <w:t>The bridge had the following properties</w:t>
      </w:r>
      <w:r w:rsidR="00C10F89">
        <w:t>:</w:t>
      </w:r>
    </w:p>
    <w:p w:rsidR="00C10F89" w:rsidRDefault="00C10F89" w:rsidP="00C10F89">
      <w:pPr>
        <w:pStyle w:val="ListParagraph"/>
        <w:numPr>
          <w:ilvl w:val="0"/>
          <w:numId w:val="4"/>
        </w:numPr>
      </w:pPr>
      <w:r>
        <w:t xml:space="preserve">Mass: 2000 </w:t>
      </w:r>
      <w:proofErr w:type="spellStart"/>
      <w:r>
        <w:t>slinch</w:t>
      </w:r>
      <w:proofErr w:type="spellEnd"/>
    </w:p>
    <w:p w:rsidR="00C10F89" w:rsidRDefault="00C10F89" w:rsidP="00C10F89">
      <w:pPr>
        <w:pStyle w:val="ListParagraph"/>
        <w:numPr>
          <w:ilvl w:val="0"/>
          <w:numId w:val="4"/>
        </w:numPr>
      </w:pPr>
      <w:r>
        <w:t>Natural Frequency: 3 Hz</w:t>
      </w:r>
    </w:p>
    <w:p w:rsidR="00C10F89" w:rsidRDefault="00C10F89" w:rsidP="00C10F89">
      <w:pPr>
        <w:pStyle w:val="ListParagraph"/>
        <w:numPr>
          <w:ilvl w:val="0"/>
          <w:numId w:val="4"/>
        </w:numPr>
      </w:pPr>
      <w:r>
        <w:t xml:space="preserve">Length: 140 </w:t>
      </w:r>
      <w:proofErr w:type="spellStart"/>
      <w:r>
        <w:t>ft</w:t>
      </w:r>
      <w:proofErr w:type="spellEnd"/>
    </w:p>
    <w:p w:rsidR="00C10F89" w:rsidRDefault="00C10F89" w:rsidP="00486C7F">
      <w:pPr>
        <w:pStyle w:val="ListParagraph"/>
        <w:numPr>
          <w:ilvl w:val="0"/>
          <w:numId w:val="4"/>
        </w:numPr>
      </w:pPr>
      <w:r>
        <w:t xml:space="preserve">E x I: </w:t>
      </w:r>
      <w:r w:rsidR="00486C7F" w:rsidRPr="00486C7F">
        <w:t>34.5908E12</w:t>
      </w:r>
      <w:r w:rsidR="00486C7F">
        <w:t xml:space="preserve"> </w:t>
      </w:r>
      <w:r>
        <w:t>lb-in</w:t>
      </w:r>
      <w:r w:rsidRPr="00C10F89">
        <w:rPr>
          <w:vertAlign w:val="superscript"/>
        </w:rPr>
        <w:t xml:space="preserve">2 </w:t>
      </w:r>
    </w:p>
    <w:p w:rsidR="00C10F89" w:rsidRDefault="00C10F89" w:rsidP="00563655">
      <w:r>
        <w:t>The vehicle had the following properties:</w:t>
      </w:r>
    </w:p>
    <w:p w:rsidR="00C10F89" w:rsidRDefault="00C10F89" w:rsidP="00C10F89">
      <w:pPr>
        <w:pStyle w:val="ListParagraph"/>
        <w:numPr>
          <w:ilvl w:val="0"/>
          <w:numId w:val="5"/>
        </w:numPr>
      </w:pPr>
      <w:r>
        <w:t xml:space="preserve">Mass: 200 </w:t>
      </w:r>
      <w:proofErr w:type="spellStart"/>
      <w:r>
        <w:t>slinch</w:t>
      </w:r>
      <w:proofErr w:type="spellEnd"/>
    </w:p>
    <w:p w:rsidR="00C10F89" w:rsidRDefault="00C10F89" w:rsidP="00C10F89">
      <w:pPr>
        <w:pStyle w:val="ListParagraph"/>
        <w:numPr>
          <w:ilvl w:val="0"/>
          <w:numId w:val="5"/>
        </w:numPr>
      </w:pPr>
      <w:r>
        <w:t>Natural Frequency: 3.2 Hz</w:t>
      </w:r>
    </w:p>
    <w:p w:rsidR="00C10F89" w:rsidRDefault="00C10F89" w:rsidP="00C10F89">
      <w:pPr>
        <w:pStyle w:val="ListParagraph"/>
        <w:numPr>
          <w:ilvl w:val="0"/>
          <w:numId w:val="5"/>
        </w:numPr>
      </w:pPr>
      <w:r>
        <w:t xml:space="preserve">Spring Stiffness: 80852 </w:t>
      </w:r>
      <w:proofErr w:type="spellStart"/>
      <w:r>
        <w:t>lb</w:t>
      </w:r>
      <w:proofErr w:type="spellEnd"/>
      <w:r>
        <w:t>/in</w:t>
      </w:r>
    </w:p>
    <w:p w:rsidR="00C10F89" w:rsidRDefault="00C10F89" w:rsidP="00C10F89">
      <w:pPr>
        <w:pStyle w:val="ListParagraph"/>
        <w:numPr>
          <w:ilvl w:val="0"/>
          <w:numId w:val="5"/>
        </w:numPr>
      </w:pPr>
      <w:r>
        <w:t>Damping Coefficient: 20%</w:t>
      </w:r>
    </w:p>
    <w:p w:rsidR="00C10F89" w:rsidRDefault="00C10F89" w:rsidP="00C10F89">
      <w:pPr>
        <w:pStyle w:val="ListParagraph"/>
        <w:numPr>
          <w:ilvl w:val="0"/>
          <w:numId w:val="5"/>
        </w:numPr>
      </w:pPr>
      <w:r>
        <w:t>Velocity: 720 in/sec</w:t>
      </w:r>
    </w:p>
    <w:p w:rsidR="00C10F89" w:rsidRDefault="002B3897" w:rsidP="00C10F89">
      <w:r>
        <w:rPr>
          <w:noProof/>
        </w:rPr>
        <w:drawing>
          <wp:inline distT="0" distB="0" distL="0" distR="0">
            <wp:extent cx="5943600" cy="185311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2B3897" w:rsidRDefault="00083B60" w:rsidP="00C10F89">
      <w:r>
        <w:rPr>
          <w:noProof/>
        </w:rPr>
        <w:lastRenderedPageBreak/>
        <w:drawing>
          <wp:inline distT="0" distB="0" distL="0" distR="0" wp14:anchorId="35D1DD96" wp14:editId="4F2E8CB2">
            <wp:extent cx="5943600" cy="185311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r w:rsidR="002B3897">
        <w:rPr>
          <w:noProof/>
        </w:rPr>
        <w:drawing>
          <wp:inline distT="0" distB="0" distL="0" distR="0" wp14:anchorId="6B385B72" wp14:editId="6C1927C3">
            <wp:extent cx="5943600" cy="18531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C10F89" w:rsidRDefault="00C10F89" w:rsidP="00C10F89"/>
    <w:tbl>
      <w:tblPr>
        <w:tblStyle w:val="TableGrid"/>
        <w:tblW w:w="0" w:type="auto"/>
        <w:jc w:val="center"/>
        <w:tblLook w:val="04A0" w:firstRow="1" w:lastRow="0" w:firstColumn="1" w:lastColumn="0" w:noHBand="0" w:noVBand="1"/>
      </w:tblPr>
      <w:tblGrid>
        <w:gridCol w:w="2369"/>
        <w:gridCol w:w="1008"/>
        <w:gridCol w:w="1008"/>
        <w:gridCol w:w="1008"/>
      </w:tblGrid>
      <w:tr w:rsidR="00B54F93" w:rsidTr="00B54F93">
        <w:trPr>
          <w:jc w:val="center"/>
        </w:trPr>
        <w:tc>
          <w:tcPr>
            <w:tcW w:w="2369" w:type="dxa"/>
          </w:tcPr>
          <w:p w:rsidR="00B54F93" w:rsidRDefault="00B54F93" w:rsidP="00C10F89"/>
        </w:tc>
        <w:tc>
          <w:tcPr>
            <w:tcW w:w="1008" w:type="dxa"/>
          </w:tcPr>
          <w:p w:rsidR="00B54F93" w:rsidRDefault="00B54F93" w:rsidP="002B3897">
            <w:r>
              <w:t>SS max</w:t>
            </w:r>
          </w:p>
        </w:tc>
        <w:tc>
          <w:tcPr>
            <w:tcW w:w="1008" w:type="dxa"/>
          </w:tcPr>
          <w:p w:rsidR="00B54F93" w:rsidRDefault="00B54F93" w:rsidP="002B3897">
            <w:r>
              <w:t>FE max</w:t>
            </w:r>
          </w:p>
        </w:tc>
        <w:tc>
          <w:tcPr>
            <w:tcW w:w="1008" w:type="dxa"/>
          </w:tcPr>
          <w:p w:rsidR="00B54F93" w:rsidRDefault="00B54F93" w:rsidP="002B3897">
            <w:r>
              <w:t>% Error</w:t>
            </w:r>
          </w:p>
        </w:tc>
      </w:tr>
      <w:tr w:rsidR="00B54F93" w:rsidTr="00B54F93">
        <w:trPr>
          <w:jc w:val="center"/>
        </w:trPr>
        <w:tc>
          <w:tcPr>
            <w:tcW w:w="2369" w:type="dxa"/>
          </w:tcPr>
          <w:p w:rsidR="00B54F93" w:rsidRDefault="00B54F93" w:rsidP="002B3897">
            <w:r>
              <w:t>Bridge Displacement</w:t>
            </w:r>
          </w:p>
        </w:tc>
        <w:tc>
          <w:tcPr>
            <w:tcW w:w="1008" w:type="dxa"/>
          </w:tcPr>
          <w:p w:rsidR="00B54F93" w:rsidRDefault="00B54F93" w:rsidP="00BC75D5">
            <w:r>
              <w:t>-0.4708</w:t>
            </w:r>
          </w:p>
        </w:tc>
        <w:tc>
          <w:tcPr>
            <w:tcW w:w="1008" w:type="dxa"/>
          </w:tcPr>
          <w:p w:rsidR="00B54F93" w:rsidRDefault="00B54F93" w:rsidP="00BC75D5">
            <w:r>
              <w:t>-0.4527</w:t>
            </w:r>
          </w:p>
        </w:tc>
        <w:tc>
          <w:tcPr>
            <w:tcW w:w="1008" w:type="dxa"/>
            <w:vAlign w:val="bottom"/>
          </w:tcPr>
          <w:p w:rsidR="00B54F93" w:rsidRDefault="00B54F93">
            <w:pPr>
              <w:jc w:val="right"/>
              <w:rPr>
                <w:rFonts w:ascii="Calibri" w:hAnsi="Calibri" w:cs="Calibri"/>
                <w:color w:val="000000"/>
              </w:rPr>
            </w:pPr>
            <w:r>
              <w:rPr>
                <w:rFonts w:ascii="Calibri" w:hAnsi="Calibri" w:cs="Calibri"/>
                <w:color w:val="000000"/>
              </w:rPr>
              <w:t>-4.0%</w:t>
            </w:r>
          </w:p>
        </w:tc>
      </w:tr>
      <w:tr w:rsidR="00B54F93" w:rsidTr="00B54F93">
        <w:trPr>
          <w:jc w:val="center"/>
        </w:trPr>
        <w:tc>
          <w:tcPr>
            <w:tcW w:w="2369" w:type="dxa"/>
          </w:tcPr>
          <w:p w:rsidR="00B54F93" w:rsidRDefault="00B54F93" w:rsidP="00C10F89">
            <w:r>
              <w:t>Vehicle Acceleration</w:t>
            </w:r>
          </w:p>
        </w:tc>
        <w:tc>
          <w:tcPr>
            <w:tcW w:w="1008" w:type="dxa"/>
          </w:tcPr>
          <w:p w:rsidR="00B54F93" w:rsidRDefault="00B54F93" w:rsidP="00BC75D5">
            <w:r>
              <w:t>-310.5</w:t>
            </w:r>
          </w:p>
        </w:tc>
        <w:tc>
          <w:tcPr>
            <w:tcW w:w="1008" w:type="dxa"/>
          </w:tcPr>
          <w:p w:rsidR="00B54F93" w:rsidRDefault="00B54F93" w:rsidP="00BC75D5">
            <w:r>
              <w:t>-241.8</w:t>
            </w:r>
          </w:p>
        </w:tc>
        <w:tc>
          <w:tcPr>
            <w:tcW w:w="1008" w:type="dxa"/>
            <w:vAlign w:val="bottom"/>
          </w:tcPr>
          <w:p w:rsidR="00B54F93" w:rsidRDefault="00B54F93">
            <w:pPr>
              <w:jc w:val="right"/>
              <w:rPr>
                <w:rFonts w:ascii="Calibri" w:hAnsi="Calibri" w:cs="Calibri"/>
                <w:color w:val="000000"/>
              </w:rPr>
            </w:pPr>
            <w:r>
              <w:rPr>
                <w:rFonts w:ascii="Calibri" w:hAnsi="Calibri" w:cs="Calibri"/>
                <w:color w:val="000000"/>
              </w:rPr>
              <w:t>-28.4%</w:t>
            </w:r>
          </w:p>
        </w:tc>
      </w:tr>
      <w:tr w:rsidR="00B54F93" w:rsidTr="00B54F93">
        <w:trPr>
          <w:jc w:val="center"/>
        </w:trPr>
        <w:tc>
          <w:tcPr>
            <w:tcW w:w="2369" w:type="dxa"/>
          </w:tcPr>
          <w:p w:rsidR="00B54F93" w:rsidRDefault="00B54F93" w:rsidP="00C10F89">
            <w:r>
              <w:t>Contact Force</w:t>
            </w:r>
          </w:p>
        </w:tc>
        <w:tc>
          <w:tcPr>
            <w:tcW w:w="1008" w:type="dxa"/>
          </w:tcPr>
          <w:p w:rsidR="00B54F93" w:rsidRDefault="00B54F93" w:rsidP="00C10F89">
            <w:r>
              <w:t>129753</w:t>
            </w:r>
          </w:p>
        </w:tc>
        <w:tc>
          <w:tcPr>
            <w:tcW w:w="1008" w:type="dxa"/>
          </w:tcPr>
          <w:p w:rsidR="00B54F93" w:rsidRDefault="00B54F93" w:rsidP="00083B60">
            <w:r w:rsidRPr="00083B60">
              <w:t>124297</w:t>
            </w:r>
          </w:p>
        </w:tc>
        <w:tc>
          <w:tcPr>
            <w:tcW w:w="1008" w:type="dxa"/>
            <w:vAlign w:val="bottom"/>
          </w:tcPr>
          <w:p w:rsidR="00B54F93" w:rsidRDefault="00B54F93">
            <w:pPr>
              <w:jc w:val="right"/>
              <w:rPr>
                <w:rFonts w:ascii="Calibri" w:hAnsi="Calibri" w:cs="Calibri"/>
                <w:color w:val="000000"/>
              </w:rPr>
            </w:pPr>
            <w:r>
              <w:rPr>
                <w:rFonts w:ascii="Calibri" w:hAnsi="Calibri" w:cs="Calibri"/>
                <w:color w:val="000000"/>
              </w:rPr>
              <w:t>-4.4%</w:t>
            </w:r>
          </w:p>
        </w:tc>
      </w:tr>
    </w:tbl>
    <w:p w:rsidR="002B3897" w:rsidRDefault="002B3897" w:rsidP="00C10F89"/>
    <w:p w:rsidR="00B54F93" w:rsidRDefault="00B54F93" w:rsidP="00C10F89">
      <w:r>
        <w:t>From the results we may conclude that the state-space model is not an exact model of bridge or vehicle response, but is sufficient for approximating the contact force and bridge response.</w:t>
      </w:r>
      <w:r w:rsidR="006B5518">
        <w:t xml:space="preserve"> Perhaps more importantly, this model may serve to compute a metric that better represents the impact the roadway profile has on bridge performance. </w:t>
      </w:r>
    </w:p>
    <w:p w:rsidR="00B14788" w:rsidRDefault="00B14788" w:rsidP="00B14788">
      <w:pPr>
        <w:pStyle w:val="Heading3"/>
      </w:pPr>
      <w:proofErr w:type="gramStart"/>
      <w:r>
        <w:t>Another comparison between state-space model and FE SLG model.</w:t>
      </w:r>
      <w:proofErr w:type="gramEnd"/>
    </w:p>
    <w:p w:rsidR="00017069" w:rsidRDefault="00017069" w:rsidP="00017069">
      <w:pPr>
        <w:pStyle w:val="Quote"/>
      </w:pPr>
      <w:r>
        <w:t>FE Model: 140ft_span SLG. Mode 1 only included. 0% bridge damping</w:t>
      </w:r>
    </w:p>
    <w:p w:rsidR="00017069" w:rsidRDefault="00017069" w:rsidP="00017069">
      <w:pPr>
        <w:pStyle w:val="Quote"/>
      </w:pPr>
      <w:proofErr w:type="spellStart"/>
      <w:r>
        <w:t>Matlab</w:t>
      </w:r>
      <w:proofErr w:type="spellEnd"/>
      <w:r>
        <w:t xml:space="preserve"> script: </w:t>
      </w:r>
      <w:proofErr w:type="spellStart"/>
      <w:r>
        <w:t>Benchmark_statespace.m</w:t>
      </w:r>
      <w:proofErr w:type="spellEnd"/>
    </w:p>
    <w:p w:rsidR="00017069" w:rsidRDefault="00017069" w:rsidP="00017069">
      <w:pPr>
        <w:pStyle w:val="Quote"/>
      </w:pPr>
      <w:proofErr w:type="spellStart"/>
      <w:proofErr w:type="gramStart"/>
      <w:r>
        <w:t>fnb</w:t>
      </w:r>
      <w:proofErr w:type="spellEnd"/>
      <w:proofErr w:type="gramEnd"/>
      <w:r>
        <w:t xml:space="preserve"> = 3; % natural frequency of bridge</w:t>
      </w:r>
    </w:p>
    <w:p w:rsidR="00017069" w:rsidRDefault="00017069" w:rsidP="00017069">
      <w:pPr>
        <w:pStyle w:val="Quote"/>
      </w:pPr>
      <w:proofErr w:type="spellStart"/>
      <w:proofErr w:type="gramStart"/>
      <w:r>
        <w:t>fnv</w:t>
      </w:r>
      <w:proofErr w:type="spellEnd"/>
      <w:proofErr w:type="gramEnd"/>
      <w:r>
        <w:t xml:space="preserve"> = 3.2; % natural frequency of vehicle</w:t>
      </w:r>
    </w:p>
    <w:p w:rsidR="00017069" w:rsidRDefault="00017069" w:rsidP="00017069">
      <w:pPr>
        <w:pStyle w:val="Quote"/>
      </w:pPr>
      <w:proofErr w:type="spellStart"/>
      <w:proofErr w:type="gramStart"/>
      <w:r>
        <w:t>mb</w:t>
      </w:r>
      <w:proofErr w:type="spellEnd"/>
      <w:proofErr w:type="gramEnd"/>
      <w:r>
        <w:t xml:space="preserve"> = 2000; % mass of bridge (</w:t>
      </w:r>
      <w:proofErr w:type="spellStart"/>
      <w:r>
        <w:t>slinch</w:t>
      </w:r>
      <w:proofErr w:type="spellEnd"/>
      <w:r>
        <w:t>)</w:t>
      </w:r>
    </w:p>
    <w:p w:rsidR="00017069" w:rsidRDefault="00017069" w:rsidP="00017069">
      <w:pPr>
        <w:pStyle w:val="Quote"/>
      </w:pPr>
      <w:proofErr w:type="gramStart"/>
      <w:r>
        <w:t>length</w:t>
      </w:r>
      <w:proofErr w:type="gramEnd"/>
      <w:r>
        <w:t xml:space="preserve"> = 140; % </w:t>
      </w:r>
      <w:proofErr w:type="spellStart"/>
      <w:r>
        <w:t>ft</w:t>
      </w:r>
      <w:proofErr w:type="spellEnd"/>
    </w:p>
    <w:p w:rsidR="00017069" w:rsidRDefault="00017069" w:rsidP="00017069">
      <w:pPr>
        <w:pStyle w:val="Quote"/>
      </w:pPr>
      <w:proofErr w:type="spellStart"/>
      <w:proofErr w:type="gramStart"/>
      <w:r>
        <w:t>mt</w:t>
      </w:r>
      <w:proofErr w:type="spellEnd"/>
      <w:proofErr w:type="gramEnd"/>
      <w:r>
        <w:t xml:space="preserve"> = 200; % mass of vehicle (</w:t>
      </w:r>
      <w:proofErr w:type="spellStart"/>
      <w:r>
        <w:t>slinch</w:t>
      </w:r>
      <w:proofErr w:type="spellEnd"/>
      <w:r>
        <w:t>)</w:t>
      </w:r>
    </w:p>
    <w:p w:rsidR="00017069" w:rsidRDefault="00017069" w:rsidP="00017069">
      <w:pPr>
        <w:pStyle w:val="Quote"/>
      </w:pPr>
      <w:proofErr w:type="spellStart"/>
      <w:proofErr w:type="gramStart"/>
      <w:r>
        <w:t>dt</w:t>
      </w:r>
      <w:proofErr w:type="spellEnd"/>
      <w:proofErr w:type="gramEnd"/>
      <w:r>
        <w:t xml:space="preserve"> = 0.2; % vehicle damping ratio</w:t>
      </w:r>
    </w:p>
    <w:p w:rsidR="00017069" w:rsidRDefault="00017069" w:rsidP="00017069">
      <w:pPr>
        <w:pStyle w:val="Quote"/>
      </w:pPr>
      <w:proofErr w:type="spellStart"/>
      <w:proofErr w:type="gramStart"/>
      <w:r>
        <w:t>vel</w:t>
      </w:r>
      <w:proofErr w:type="spellEnd"/>
      <w:proofErr w:type="gramEnd"/>
      <w:r>
        <w:t xml:space="preserve"> = 720; % vehicle velocity (in/sec)</w:t>
      </w:r>
    </w:p>
    <w:p w:rsidR="00017069" w:rsidRDefault="00017069" w:rsidP="00017069">
      <w:pPr>
        <w:pStyle w:val="Quote"/>
      </w:pPr>
      <w:proofErr w:type="spellStart"/>
      <w:r w:rsidRPr="00017069">
        <w:t>vb_ssmodel.bridge_start</w:t>
      </w:r>
      <w:proofErr w:type="spellEnd"/>
      <w:r w:rsidRPr="00017069">
        <w:t xml:space="preserve"> = 320*12;</w:t>
      </w:r>
    </w:p>
    <w:p w:rsidR="00017069" w:rsidRDefault="00017069" w:rsidP="00017069">
      <w:pPr>
        <w:pStyle w:val="Quote"/>
      </w:pPr>
      <w:r>
        <w:t>pro_file.name = 'ISO_C10-300e-06_w-2_1.csv';</w:t>
      </w:r>
    </w:p>
    <w:p w:rsidR="00017069" w:rsidRPr="00017069" w:rsidRDefault="00017069" w:rsidP="00017069">
      <w:pPr>
        <w:pStyle w:val="Quote"/>
      </w:pPr>
      <w:proofErr w:type="spellStart"/>
      <w:r>
        <w:lastRenderedPageBreak/>
        <w:t>pro_file.path</w:t>
      </w:r>
      <w:proofErr w:type="spellEnd"/>
      <w:r>
        <w:t xml:space="preserve"> = 'C</w:t>
      </w:r>
      <w:proofErr w:type="gramStart"/>
      <w:r>
        <w:t>:\</w:t>
      </w:r>
      <w:proofErr w:type="gramEnd"/>
      <w:r>
        <w:t>Users\John\Projects_Git\DAmp\profiles\artificial\model_validation';</w:t>
      </w:r>
    </w:p>
    <w:p w:rsidR="00B14788" w:rsidRDefault="00017069" w:rsidP="00B14788">
      <w:r>
        <w:rPr>
          <w:noProof/>
        </w:rPr>
        <w:drawing>
          <wp:inline distT="0" distB="0" distL="0" distR="0">
            <wp:extent cx="5943600" cy="1853114"/>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0D6761" w:rsidRDefault="000D6761" w:rsidP="000D6761">
      <w:pPr>
        <w:pStyle w:val="Quote"/>
      </w:pPr>
      <w:r>
        <w:t>FE Model: 1sp_40ft_SLG. Mode 1 only included. 0% bridge damping</w:t>
      </w:r>
    </w:p>
    <w:p w:rsidR="000D6761" w:rsidRDefault="000D6761" w:rsidP="000D6761">
      <w:pPr>
        <w:pStyle w:val="Quote"/>
      </w:pPr>
      <w:proofErr w:type="spellStart"/>
      <w:r>
        <w:t>Matlab</w:t>
      </w:r>
      <w:proofErr w:type="spellEnd"/>
      <w:r>
        <w:t xml:space="preserve"> script: </w:t>
      </w:r>
      <w:proofErr w:type="spellStart"/>
      <w:r>
        <w:t>Benchmark_statespace.m</w:t>
      </w:r>
      <w:proofErr w:type="spellEnd"/>
    </w:p>
    <w:p w:rsidR="000D6761" w:rsidRDefault="000D6761" w:rsidP="000D6761">
      <w:pPr>
        <w:pStyle w:val="Quote"/>
      </w:pPr>
      <w:proofErr w:type="spellStart"/>
      <w:proofErr w:type="gramStart"/>
      <w:r>
        <w:t>fnb</w:t>
      </w:r>
      <w:proofErr w:type="spellEnd"/>
      <w:proofErr w:type="gramEnd"/>
      <w:r>
        <w:t xml:space="preserve"> = 9.94; % natural frequency of bridge</w:t>
      </w:r>
    </w:p>
    <w:p w:rsidR="000D6761" w:rsidRDefault="000D6761" w:rsidP="000D6761">
      <w:pPr>
        <w:pStyle w:val="Quote"/>
      </w:pPr>
      <w:proofErr w:type="spellStart"/>
      <w:proofErr w:type="gramStart"/>
      <w:r>
        <w:t>fnv</w:t>
      </w:r>
      <w:proofErr w:type="spellEnd"/>
      <w:proofErr w:type="gramEnd"/>
      <w:r>
        <w:t xml:space="preserve"> = 10.5; % natural frequency of vehicle</w:t>
      </w:r>
    </w:p>
    <w:p w:rsidR="000D6761" w:rsidRDefault="000D6761" w:rsidP="000D6761">
      <w:pPr>
        <w:pStyle w:val="Quote"/>
      </w:pPr>
      <w:proofErr w:type="gramStart"/>
      <w:r>
        <w:t>length</w:t>
      </w:r>
      <w:proofErr w:type="gramEnd"/>
      <w:r>
        <w:t xml:space="preserve"> = 40; % </w:t>
      </w:r>
      <w:proofErr w:type="spellStart"/>
      <w:r>
        <w:t>ft</w:t>
      </w:r>
      <w:proofErr w:type="spellEnd"/>
    </w:p>
    <w:p w:rsidR="000D6761" w:rsidRDefault="000D6761" w:rsidP="000D6761">
      <w:pPr>
        <w:pStyle w:val="Quote"/>
      </w:pPr>
      <w:proofErr w:type="spellStart"/>
      <w:proofErr w:type="gramStart"/>
      <w:r>
        <w:t>kt</w:t>
      </w:r>
      <w:proofErr w:type="spellEnd"/>
      <w:proofErr w:type="gramEnd"/>
      <w:r>
        <w:t xml:space="preserve"> = 879292; %</w:t>
      </w:r>
      <w:proofErr w:type="spellStart"/>
      <w:r>
        <w:t>lb</w:t>
      </w:r>
      <w:proofErr w:type="spellEnd"/>
      <w:r>
        <w:t>/in</w:t>
      </w:r>
    </w:p>
    <w:p w:rsidR="000D6761" w:rsidRDefault="000D6761" w:rsidP="000D6761">
      <w:pPr>
        <w:pStyle w:val="Quote"/>
      </w:pPr>
      <w:proofErr w:type="spellStart"/>
      <w:proofErr w:type="gramStart"/>
      <w:r>
        <w:t>mt</w:t>
      </w:r>
      <w:proofErr w:type="spellEnd"/>
      <w:proofErr w:type="gramEnd"/>
      <w:r>
        <w:t xml:space="preserve"> = 200; % mass of vehicle (</w:t>
      </w:r>
      <w:proofErr w:type="spellStart"/>
      <w:r>
        <w:t>slinch</w:t>
      </w:r>
      <w:proofErr w:type="spellEnd"/>
      <w:r>
        <w:t>)</w:t>
      </w:r>
    </w:p>
    <w:p w:rsidR="000D6761" w:rsidRDefault="000D6761" w:rsidP="000D6761">
      <w:pPr>
        <w:pStyle w:val="Quote"/>
      </w:pPr>
      <w:proofErr w:type="spellStart"/>
      <w:proofErr w:type="gramStart"/>
      <w:r>
        <w:t>ct</w:t>
      </w:r>
      <w:proofErr w:type="spellEnd"/>
      <w:proofErr w:type="gramEnd"/>
      <w:r>
        <w:t xml:space="preserve"> = 2652.23; % vehicle damping ratio</w:t>
      </w:r>
    </w:p>
    <w:p w:rsidR="000D6761" w:rsidRDefault="000D6761" w:rsidP="000D6761">
      <w:pPr>
        <w:pStyle w:val="Quote"/>
      </w:pPr>
      <w:proofErr w:type="spellStart"/>
      <w:proofErr w:type="gramStart"/>
      <w:r>
        <w:t>vel</w:t>
      </w:r>
      <w:proofErr w:type="spellEnd"/>
      <w:proofErr w:type="gramEnd"/>
      <w:r>
        <w:t xml:space="preserve"> = 720; % vehicle velocity (in/sec)</w:t>
      </w:r>
    </w:p>
    <w:p w:rsidR="000D6761" w:rsidRDefault="000D6761" w:rsidP="000D6761">
      <w:pPr>
        <w:pStyle w:val="Quote"/>
      </w:pPr>
      <w:r>
        <w:t>[</w:t>
      </w:r>
      <w:proofErr w:type="spellStart"/>
      <w:proofErr w:type="gramStart"/>
      <w:r>
        <w:t>mb</w:t>
      </w:r>
      <w:proofErr w:type="spellEnd"/>
      <w:proofErr w:type="gramEnd"/>
      <w:r>
        <w:t xml:space="preserve">, EI] = </w:t>
      </w:r>
      <w:proofErr w:type="gramStart"/>
      <w:r>
        <w:t>bridge2beam(</w:t>
      </w:r>
      <w:proofErr w:type="spellStart"/>
      <w:proofErr w:type="gramEnd"/>
      <w:r>
        <w:t>fnb</w:t>
      </w:r>
      <w:proofErr w:type="spellEnd"/>
      <w:r>
        <w:t>, 587723, length*12, 1);</w:t>
      </w:r>
    </w:p>
    <w:p w:rsidR="000D6761" w:rsidRDefault="000D6761" w:rsidP="000D6761">
      <w:pPr>
        <w:pStyle w:val="Quote"/>
      </w:pPr>
      <w:proofErr w:type="gramStart"/>
      <w:r>
        <w:t>start</w:t>
      </w:r>
      <w:proofErr w:type="gramEnd"/>
      <w:r>
        <w:t xml:space="preserve"> = 3864;</w:t>
      </w:r>
    </w:p>
    <w:p w:rsidR="000D6761" w:rsidRDefault="000D6761" w:rsidP="000D6761">
      <w:pPr>
        <w:pStyle w:val="Quote"/>
      </w:pPr>
      <w:proofErr w:type="spellStart"/>
      <w:r w:rsidRPr="00017069">
        <w:t>vb_ssmodel.bridge_start</w:t>
      </w:r>
      <w:proofErr w:type="spellEnd"/>
      <w:r w:rsidRPr="00017069">
        <w:t xml:space="preserve"> = 320*12;</w:t>
      </w:r>
    </w:p>
    <w:p w:rsidR="000D6761" w:rsidRDefault="000D6761" w:rsidP="000D6761">
      <w:pPr>
        <w:pStyle w:val="Quote"/>
      </w:pPr>
      <w:r>
        <w:t>pro_file.name = 'ISO_C10-300e-06_w-2_1.csv';</w:t>
      </w:r>
    </w:p>
    <w:p w:rsidR="000D6761" w:rsidRPr="00017069" w:rsidRDefault="000D6761" w:rsidP="000D6761">
      <w:pPr>
        <w:pStyle w:val="Quote"/>
      </w:pPr>
      <w:proofErr w:type="spellStart"/>
      <w:r>
        <w:t>pro_file.path</w:t>
      </w:r>
      <w:proofErr w:type="spellEnd"/>
      <w:r>
        <w:t xml:space="preserve"> = 'C</w:t>
      </w:r>
      <w:proofErr w:type="gramStart"/>
      <w:r>
        <w:t>:\</w:t>
      </w:r>
      <w:proofErr w:type="gramEnd"/>
      <w:r>
        <w:t>Users\John\Projects_Git\DAmp\profiles\artificial\model_validation';</w:t>
      </w:r>
    </w:p>
    <w:p w:rsidR="000D6761" w:rsidRPr="000D6761" w:rsidRDefault="000D6761" w:rsidP="000D6761"/>
    <w:p w:rsidR="000D6761" w:rsidRDefault="000D6761" w:rsidP="00B14788">
      <w:r>
        <w:rPr>
          <w:noProof/>
        </w:rPr>
        <w:drawing>
          <wp:inline distT="0" distB="0" distL="0" distR="0">
            <wp:extent cx="5943600" cy="1853114"/>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F95F09" w:rsidRDefault="00F95F09" w:rsidP="00F95F09">
      <w:pPr>
        <w:pStyle w:val="Heading3"/>
      </w:pPr>
      <w:proofErr w:type="gramStart"/>
      <w:r>
        <w:t>Methods of reducing bridge down to single line.</w:t>
      </w:r>
      <w:proofErr w:type="gramEnd"/>
    </w:p>
    <w:p w:rsidR="00F95F09" w:rsidRDefault="00F95F09" w:rsidP="00F95F09">
      <w:r>
        <w:t xml:space="preserve">Previous studies have demonstrated that the state-space model is capable of predicting amplification for a sprung mass travelling over a beam. However, there are many ways in which a bridge may be reduced to a single line girder model.  The methods must accomplish the following goals: represent the bridge mass that is excited by the vehicle as it traverses the bridge, and represent the stiffness of the bridge to a load located along the path of travel. </w:t>
      </w:r>
    </w:p>
    <w:p w:rsidR="00F95F09" w:rsidRDefault="00F95F09" w:rsidP="00F95F09">
      <w:r>
        <w:lastRenderedPageBreak/>
        <w:t xml:space="preserve">The 3D nature of a bridge prohibits an accurate reduction to a single-line model, but for the purposes of estimating dynamic amplification, an adequate procedure may exist. A bridge is unlike a beam in that it may distribute load laterally. This distribution is dependent on individual member </w:t>
      </w:r>
      <w:proofErr w:type="spellStart"/>
      <w:r>
        <w:t>stiffnesses</w:t>
      </w:r>
      <w:proofErr w:type="spellEnd"/>
      <w:r>
        <w:t xml:space="preserve">, bridge geometry and load location. A load at mid-span will </w:t>
      </w:r>
      <w:r w:rsidR="005934B4">
        <w:t xml:space="preserve">be shared by adjacent girders much more than if the load were placed near a support. A single-line girder model with uniform stiffness will be unable to capture this effect. </w:t>
      </w:r>
    </w:p>
    <w:p w:rsidR="005934B4" w:rsidRDefault="005934B4" w:rsidP="00F95F09">
      <w:r>
        <w:t>If we are to reduce a bridge to a single-line girder model, it should be defined by parameters that can easily be measured or calculated. The first proposed parameter is given below.</w:t>
      </w:r>
    </w:p>
    <w:p w:rsidR="00F95F09" w:rsidRDefault="00F95F09" w:rsidP="00F95F09">
      <w:r>
        <w:t>Parameters: Stiffness associated with force placed at mid-span and along the path of travel, first natural frequency (first bending).</w:t>
      </w:r>
      <w:r w:rsidR="005934B4">
        <w:t xml:space="preserve"> The first parameter is used to calculate an equivalent EI for the beam model. The natural frequency (along with the calculated stiffness) is used to calculate the equivalent mass. </w:t>
      </w:r>
    </w:p>
    <w:p w:rsidR="005934B4" w:rsidRDefault="005934B4" w:rsidP="00F95F09">
      <w:r>
        <w:t xml:space="preserve">To refine this method let’s perform a study where the calculated parameter values are can be adjusted by a factor. With simple optimization algorithms we can compare the single-line model with the 3D FE model and determine the factors that produce the most accurate model. </w:t>
      </w:r>
    </w:p>
    <w:p w:rsidR="0018236C" w:rsidRDefault="0018236C" w:rsidP="00F95F09">
      <w:r>
        <w:t xml:space="preserve">Comparison of 3D FE simulation with state-space model predictions for the first model (1-span; 40 ft.) revealed that the single-line state-space model with a stiffness 4 times (4.07) that determined from </w:t>
      </w:r>
      <w:proofErr w:type="spellStart"/>
      <w:r>
        <w:t>midspan</w:t>
      </w:r>
      <w:proofErr w:type="spellEnd"/>
      <w:r>
        <w:t xml:space="preserve"> flexibility methods. If comparing only the displacement when the vehicle is near </w:t>
      </w:r>
      <w:proofErr w:type="spellStart"/>
      <w:r>
        <w:t>midspan</w:t>
      </w:r>
      <w:proofErr w:type="spellEnd"/>
      <w:r w:rsidR="008F4ACB">
        <w:t xml:space="preserve"> (</w:t>
      </w:r>
      <w:r w:rsidR="008F4ACB">
        <w:sym w:font="Symbol" w:char="F0B1"/>
      </w:r>
      <w:r w:rsidR="008F4ACB">
        <w:t xml:space="preserve"> 3% </w:t>
      </w:r>
      <w:proofErr w:type="spellStart"/>
      <w:r w:rsidR="008F4ACB">
        <w:t>span_length</w:t>
      </w:r>
      <w:proofErr w:type="spellEnd"/>
      <w:r w:rsidR="008F4ACB">
        <w:t>)</w:t>
      </w:r>
      <w:r>
        <w:t xml:space="preserve">, the state space model with a stiffness factor of 1.04 also is a successful predictor. It remains to be seen if this relationship continues for other profiles and other models. </w:t>
      </w:r>
      <w:r w:rsidR="008F4ACB">
        <w:t xml:space="preserve">When comparing the models, it seems </w:t>
      </w:r>
      <w:proofErr w:type="gramStart"/>
      <w:r w:rsidR="008F4ACB">
        <w:t>a stiffness</w:t>
      </w:r>
      <w:proofErr w:type="gramEnd"/>
      <w:r w:rsidR="008F4ACB">
        <w:t xml:space="preserve"> very near that calculated using the previously described procedures results in a good estimation of amplification (dynamic displacement/static displacement). </w:t>
      </w:r>
    </w:p>
    <w:p w:rsidR="008F4ACB" w:rsidRDefault="00583CCF" w:rsidP="00F95F09">
      <w:r>
        <w:t xml:space="preserve">In summary for the first profile and for 40ft single-span </w:t>
      </w:r>
      <w:proofErr w:type="gramStart"/>
      <w:r>
        <w:t>bridge</w:t>
      </w:r>
      <w:proofErr w:type="gramEnd"/>
      <w:r>
        <w:t xml:space="preserve"> a state-space single beam model with a stiffness factor of 1.12 is the best predictor for displacement amplification:</w:t>
      </w:r>
    </w:p>
    <w:p w:rsidR="00583CCF" w:rsidRDefault="00583CCF" w:rsidP="00F95F09">
      <w:r>
        <w:rPr>
          <w:noProof/>
        </w:rPr>
        <w:drawing>
          <wp:inline distT="0" distB="0" distL="0" distR="0">
            <wp:extent cx="3156857" cy="236679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56696" cy="2366675"/>
                    </a:xfrm>
                    <a:prstGeom prst="rect">
                      <a:avLst/>
                    </a:prstGeom>
                    <a:noFill/>
                    <a:ln>
                      <a:noFill/>
                    </a:ln>
                  </pic:spPr>
                </pic:pic>
              </a:graphicData>
            </a:graphic>
          </wp:inline>
        </w:drawing>
      </w:r>
    </w:p>
    <w:p w:rsidR="00583CCF" w:rsidRDefault="00286B56" w:rsidP="00F95F09">
      <w:r>
        <w:lastRenderedPageBreak/>
        <w:t>Let’s examine the ability of state-space models to predict amplification</w:t>
      </w:r>
      <w:r w:rsidR="005E7425">
        <w:t xml:space="preserve"> and displacement with stiffness </w:t>
      </w:r>
      <w:r w:rsidR="002A0FD3">
        <w:t>amplification factors of 1, 1.2 (maybe include</w:t>
      </w:r>
      <w:r w:rsidR="005E7425">
        <w:t xml:space="preserve"> 1.4, 1.6, 1.8, 2</w:t>
      </w:r>
      <w:r w:rsidR="002A0FD3">
        <w:t xml:space="preserve"> later). Pull max amplification (negative displacement amplification) from time history from on-bridge to 5% after </w:t>
      </w:r>
      <w:proofErr w:type="spellStart"/>
      <w:r w:rsidR="002A0FD3">
        <w:t>midspan</w:t>
      </w:r>
      <w:proofErr w:type="spellEnd"/>
      <w:r w:rsidR="002A0FD3">
        <w:t xml:space="preserve">. </w:t>
      </w:r>
      <w:bookmarkStart w:id="0" w:name="_GoBack"/>
      <w:bookmarkEnd w:id="0"/>
    </w:p>
    <w:p w:rsidR="00583CCF" w:rsidRDefault="00583CCF" w:rsidP="00F95F09"/>
    <w:p w:rsidR="00F95F09" w:rsidRPr="00F95F09" w:rsidRDefault="00F95F09" w:rsidP="00F95F09"/>
    <w:p w:rsidR="00563655" w:rsidRDefault="00563655" w:rsidP="00563655">
      <w:pPr>
        <w:pStyle w:val="Heading1"/>
      </w:pPr>
      <w:r>
        <w:t>Simplification of contact force</w:t>
      </w:r>
    </w:p>
    <w:p w:rsidR="00563655" w:rsidRDefault="00563655" w:rsidP="00563655">
      <w:pPr>
        <w:pStyle w:val="Heading2"/>
      </w:pPr>
      <w:r>
        <w:t>Contact force without bridge response</w:t>
      </w:r>
    </w:p>
    <w:p w:rsidR="00B54F93" w:rsidRDefault="00B54F93" w:rsidP="00B54F93">
      <w:r>
        <w:t>To obtain vehicle response without consideration of the bridge response, simulation will be performed for a single sprung mass (vehicle) subjected to the profile.</w:t>
      </w:r>
      <w:r w:rsidR="00533A83">
        <w:t xml:space="preserve"> The resulting computed contact force will be applied to a state-space model of a bridge only. The resulting bridge response will be compared to those resulting from the vehicle-bridge state-space model.</w:t>
      </w:r>
      <w:r>
        <w:t xml:space="preserve"> </w:t>
      </w:r>
    </w:p>
    <w:p w:rsidR="00533A83" w:rsidRDefault="00533A83" w:rsidP="00B54F93">
      <w:r>
        <w:t>Vehicle and bridge parameters will be the same as used in the benchmarking:</w:t>
      </w:r>
    </w:p>
    <w:p w:rsidR="00533A83" w:rsidRDefault="00533A83" w:rsidP="00533A83">
      <w:r>
        <w:t>The bridge had the following properties:</w:t>
      </w:r>
    </w:p>
    <w:p w:rsidR="00533A83" w:rsidRDefault="00533A83" w:rsidP="00533A83">
      <w:pPr>
        <w:pStyle w:val="ListParagraph"/>
        <w:numPr>
          <w:ilvl w:val="0"/>
          <w:numId w:val="4"/>
        </w:numPr>
      </w:pPr>
      <w:r>
        <w:t xml:space="preserve">Mass: 2000 </w:t>
      </w:r>
      <w:proofErr w:type="spellStart"/>
      <w:r>
        <w:t>slinch</w:t>
      </w:r>
      <w:proofErr w:type="spellEnd"/>
    </w:p>
    <w:p w:rsidR="00533A83" w:rsidRDefault="00533A83" w:rsidP="00533A83">
      <w:pPr>
        <w:pStyle w:val="ListParagraph"/>
        <w:numPr>
          <w:ilvl w:val="0"/>
          <w:numId w:val="4"/>
        </w:numPr>
      </w:pPr>
      <w:r>
        <w:t>Natural Frequency: 3 Hz</w:t>
      </w:r>
    </w:p>
    <w:p w:rsidR="00533A83" w:rsidRDefault="00533A83" w:rsidP="00533A83">
      <w:pPr>
        <w:pStyle w:val="ListParagraph"/>
        <w:numPr>
          <w:ilvl w:val="0"/>
          <w:numId w:val="4"/>
        </w:numPr>
      </w:pPr>
      <w:r>
        <w:t xml:space="preserve">Length: 140 </w:t>
      </w:r>
      <w:proofErr w:type="spellStart"/>
      <w:r>
        <w:t>ft</w:t>
      </w:r>
      <w:proofErr w:type="spellEnd"/>
    </w:p>
    <w:p w:rsidR="00533A83" w:rsidRDefault="00533A83" w:rsidP="00533A83">
      <w:pPr>
        <w:pStyle w:val="ListParagraph"/>
        <w:numPr>
          <w:ilvl w:val="0"/>
          <w:numId w:val="4"/>
        </w:numPr>
      </w:pPr>
      <w:r>
        <w:t xml:space="preserve">E x I: </w:t>
      </w:r>
      <w:r w:rsidRPr="00486C7F">
        <w:t>34.5908E12</w:t>
      </w:r>
      <w:r>
        <w:t xml:space="preserve"> lb-in</w:t>
      </w:r>
      <w:r w:rsidRPr="00C10F89">
        <w:rPr>
          <w:vertAlign w:val="superscript"/>
        </w:rPr>
        <w:t xml:space="preserve">2 </w:t>
      </w:r>
    </w:p>
    <w:p w:rsidR="00533A83" w:rsidRDefault="00533A83" w:rsidP="00533A83">
      <w:r>
        <w:t>The vehicle had the following properties:</w:t>
      </w:r>
    </w:p>
    <w:p w:rsidR="00533A83" w:rsidRDefault="00533A83" w:rsidP="00533A83">
      <w:pPr>
        <w:pStyle w:val="ListParagraph"/>
        <w:numPr>
          <w:ilvl w:val="0"/>
          <w:numId w:val="5"/>
        </w:numPr>
      </w:pPr>
      <w:r>
        <w:t xml:space="preserve">Mass: 200 </w:t>
      </w:r>
      <w:proofErr w:type="spellStart"/>
      <w:r>
        <w:t>slinch</w:t>
      </w:r>
      <w:proofErr w:type="spellEnd"/>
    </w:p>
    <w:p w:rsidR="00533A83" w:rsidRDefault="00533A83" w:rsidP="00533A83">
      <w:pPr>
        <w:pStyle w:val="ListParagraph"/>
        <w:numPr>
          <w:ilvl w:val="0"/>
          <w:numId w:val="5"/>
        </w:numPr>
      </w:pPr>
      <w:r>
        <w:t>Natural Frequency: 3.2 Hz</w:t>
      </w:r>
    </w:p>
    <w:p w:rsidR="00533A83" w:rsidRDefault="00533A83" w:rsidP="00533A83">
      <w:pPr>
        <w:pStyle w:val="ListParagraph"/>
        <w:numPr>
          <w:ilvl w:val="0"/>
          <w:numId w:val="5"/>
        </w:numPr>
      </w:pPr>
      <w:r>
        <w:t xml:space="preserve">Spring Stiffness: 80852 </w:t>
      </w:r>
      <w:proofErr w:type="spellStart"/>
      <w:r>
        <w:t>lb</w:t>
      </w:r>
      <w:proofErr w:type="spellEnd"/>
      <w:r>
        <w:t>/in</w:t>
      </w:r>
    </w:p>
    <w:p w:rsidR="00533A83" w:rsidRDefault="00533A83" w:rsidP="00533A83">
      <w:pPr>
        <w:pStyle w:val="ListParagraph"/>
        <w:numPr>
          <w:ilvl w:val="0"/>
          <w:numId w:val="5"/>
        </w:numPr>
      </w:pPr>
      <w:r>
        <w:t>Damping Coefficient: 20%</w:t>
      </w:r>
    </w:p>
    <w:p w:rsidR="00533A83" w:rsidRDefault="00533A83" w:rsidP="00533A83">
      <w:pPr>
        <w:pStyle w:val="ListParagraph"/>
        <w:numPr>
          <w:ilvl w:val="0"/>
          <w:numId w:val="5"/>
        </w:numPr>
      </w:pPr>
      <w:r>
        <w:t>Velocity: 720 in/sec</w:t>
      </w:r>
    </w:p>
    <w:p w:rsidR="00DE1702" w:rsidRDefault="00DE1702" w:rsidP="00DE1702">
      <w:r>
        <w:t>A real profile (measured from I76, span 3) was used in the simulations</w:t>
      </w:r>
    </w:p>
    <w:p w:rsidR="00533A83" w:rsidRDefault="00533A83" w:rsidP="00533A83">
      <w:r>
        <w:t>Contact force for two state-space models:</w:t>
      </w:r>
    </w:p>
    <w:p w:rsidR="00533A83" w:rsidRDefault="00003133" w:rsidP="00533A83">
      <w:r>
        <w:rPr>
          <w:noProof/>
        </w:rPr>
        <w:lastRenderedPageBreak/>
        <w:drawing>
          <wp:inline distT="0" distB="0" distL="0" distR="0">
            <wp:extent cx="5943600" cy="18531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A83542" w:rsidRDefault="00A83542" w:rsidP="00533A83">
      <w:r>
        <w:t>Bridge response to different contact forces:</w:t>
      </w:r>
    </w:p>
    <w:p w:rsidR="00A83542" w:rsidRDefault="00A83542" w:rsidP="00533A83">
      <w:r>
        <w:rPr>
          <w:noProof/>
        </w:rPr>
        <w:drawing>
          <wp:inline distT="0" distB="0" distL="0" distR="0">
            <wp:extent cx="5943600" cy="2113406"/>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78"/>
        <w:gridCol w:w="1877"/>
        <w:gridCol w:w="2211"/>
        <w:gridCol w:w="2410"/>
      </w:tblGrid>
      <w:tr w:rsidR="00A44610" w:rsidTr="00A44610">
        <w:tc>
          <w:tcPr>
            <w:tcW w:w="3078" w:type="dxa"/>
          </w:tcPr>
          <w:p w:rsidR="00A44610" w:rsidRDefault="00A44610" w:rsidP="00533A83"/>
        </w:tc>
        <w:tc>
          <w:tcPr>
            <w:tcW w:w="1877" w:type="dxa"/>
          </w:tcPr>
          <w:p w:rsidR="00A44610" w:rsidRDefault="00A44610" w:rsidP="00533A83">
            <w:r>
              <w:t>Maximum disp. (in)</w:t>
            </w:r>
          </w:p>
        </w:tc>
        <w:tc>
          <w:tcPr>
            <w:tcW w:w="2211" w:type="dxa"/>
          </w:tcPr>
          <w:p w:rsidR="00A44610" w:rsidRDefault="00A44610" w:rsidP="00533A83">
            <w:r>
              <w:t>Max amplification</w:t>
            </w:r>
          </w:p>
        </w:tc>
        <w:tc>
          <w:tcPr>
            <w:tcW w:w="2410" w:type="dxa"/>
          </w:tcPr>
          <w:p w:rsidR="00A44610" w:rsidRDefault="00A44610" w:rsidP="00533A83">
            <w:r>
              <w:t>%Error</w:t>
            </w:r>
          </w:p>
        </w:tc>
      </w:tr>
      <w:tr w:rsidR="00A44610" w:rsidTr="00A44610">
        <w:tc>
          <w:tcPr>
            <w:tcW w:w="3078" w:type="dxa"/>
          </w:tcPr>
          <w:p w:rsidR="00A44610" w:rsidRDefault="00A44610" w:rsidP="00A83542">
            <w:r>
              <w:t>Contact force: vehicle only</w:t>
            </w:r>
          </w:p>
        </w:tc>
        <w:tc>
          <w:tcPr>
            <w:tcW w:w="1877" w:type="dxa"/>
          </w:tcPr>
          <w:p w:rsidR="00A44610" w:rsidRDefault="00A44610" w:rsidP="00533A83">
            <w:r w:rsidRPr="00A83542">
              <w:t>-0.4743</w:t>
            </w:r>
          </w:p>
        </w:tc>
        <w:tc>
          <w:tcPr>
            <w:tcW w:w="2211" w:type="dxa"/>
          </w:tcPr>
          <w:p w:rsidR="00A44610" w:rsidRDefault="00A44610" w:rsidP="00533A83">
            <w:r>
              <w:t>2.15</w:t>
            </w:r>
          </w:p>
        </w:tc>
        <w:tc>
          <w:tcPr>
            <w:tcW w:w="2410" w:type="dxa"/>
          </w:tcPr>
          <w:p w:rsidR="00A44610" w:rsidRDefault="00A44610" w:rsidP="00533A83">
            <w:r>
              <w:t>-0.75%</w:t>
            </w:r>
          </w:p>
        </w:tc>
      </w:tr>
      <w:tr w:rsidR="00A44610" w:rsidTr="00A44610">
        <w:tc>
          <w:tcPr>
            <w:tcW w:w="3078" w:type="dxa"/>
          </w:tcPr>
          <w:p w:rsidR="00A44610" w:rsidRDefault="00A44610" w:rsidP="00533A83">
            <w:r>
              <w:t>Contact force: vehicle w/ bridge</w:t>
            </w:r>
          </w:p>
        </w:tc>
        <w:tc>
          <w:tcPr>
            <w:tcW w:w="1877" w:type="dxa"/>
          </w:tcPr>
          <w:p w:rsidR="00A44610" w:rsidRDefault="00A44610" w:rsidP="00533A83">
            <w:r w:rsidRPr="00A83542">
              <w:t>-0.4622</w:t>
            </w:r>
          </w:p>
        </w:tc>
        <w:tc>
          <w:tcPr>
            <w:tcW w:w="2211" w:type="dxa"/>
          </w:tcPr>
          <w:p w:rsidR="00A44610" w:rsidRDefault="00A44610" w:rsidP="00533A83">
            <w:r>
              <w:t>2.10</w:t>
            </w:r>
          </w:p>
        </w:tc>
        <w:tc>
          <w:tcPr>
            <w:tcW w:w="2410" w:type="dxa"/>
          </w:tcPr>
          <w:p w:rsidR="00A44610" w:rsidRDefault="00A44610" w:rsidP="00533A83">
            <w:r>
              <w:t>1.82%</w:t>
            </w:r>
          </w:p>
        </w:tc>
      </w:tr>
      <w:tr w:rsidR="00A44610" w:rsidTr="00A44610">
        <w:tc>
          <w:tcPr>
            <w:tcW w:w="3078" w:type="dxa"/>
          </w:tcPr>
          <w:p w:rsidR="00A44610" w:rsidRDefault="00A44610" w:rsidP="00533A83">
            <w:r>
              <w:t>Vehicle-bridge model</w:t>
            </w:r>
          </w:p>
        </w:tc>
        <w:tc>
          <w:tcPr>
            <w:tcW w:w="1877" w:type="dxa"/>
          </w:tcPr>
          <w:p w:rsidR="00A44610" w:rsidRDefault="00A44610" w:rsidP="00533A83">
            <w:r w:rsidRPr="00A83542">
              <w:t>-0.4708</w:t>
            </w:r>
          </w:p>
        </w:tc>
        <w:tc>
          <w:tcPr>
            <w:tcW w:w="2211" w:type="dxa"/>
          </w:tcPr>
          <w:p w:rsidR="00A44610" w:rsidRDefault="00A44610" w:rsidP="00533A83">
            <w:r>
              <w:t>2.13</w:t>
            </w:r>
          </w:p>
        </w:tc>
        <w:tc>
          <w:tcPr>
            <w:tcW w:w="2410" w:type="dxa"/>
          </w:tcPr>
          <w:p w:rsidR="00A44610" w:rsidRDefault="00A44610" w:rsidP="00533A83">
            <w:r>
              <w:t>-</w:t>
            </w:r>
          </w:p>
        </w:tc>
      </w:tr>
    </w:tbl>
    <w:p w:rsidR="00A83542" w:rsidRDefault="00A83542" w:rsidP="00533A83"/>
    <w:p w:rsidR="005A7715" w:rsidRDefault="005A7715" w:rsidP="00533A83">
      <w:r>
        <w:rPr>
          <w:noProof/>
        </w:rPr>
        <w:drawing>
          <wp:inline distT="0" distB="0" distL="0" distR="0">
            <wp:extent cx="5943600" cy="2113406"/>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533A83" w:rsidRDefault="00A44610" w:rsidP="00B54F93">
      <w:r>
        <w:lastRenderedPageBreak/>
        <w:t xml:space="preserve">For this scenario, the maximum bridge response was reasonably accurately predicted when contact force was acquired by considering only the vehicle. However, the time history shows that the effect of bridge response on vehicle contact force must be included if the true response of the bridge is required. </w:t>
      </w:r>
    </w:p>
    <w:p w:rsidR="00A44610" w:rsidRDefault="00A44610" w:rsidP="00B54F93">
      <w:r>
        <w:t xml:space="preserve">This is especially the case for </w:t>
      </w:r>
      <w:r w:rsidR="0042444D">
        <w:t xml:space="preserve">multiple vehicle events, for which the bridge initial conditions must be considered (displacement and velocity). </w:t>
      </w:r>
      <w:r>
        <w:t xml:space="preserve">For the following study, all model parameters remain the same, but the final states of the </w:t>
      </w:r>
      <w:r w:rsidR="0042444D">
        <w:t>bridge</w:t>
      </w:r>
      <w:r>
        <w:t xml:space="preserve"> are saved, and used as initial conditions for an additional simulation run, effectively modeling </w:t>
      </w:r>
      <w:r w:rsidR="0042444D">
        <w:t>a scenario in which a second vehicle enters the bridge just as the first exits. The following figure compares the bridge response to the second vehicle.</w:t>
      </w:r>
    </w:p>
    <w:p w:rsidR="0042444D" w:rsidRDefault="001D12BD" w:rsidP="00B54F93">
      <w:r>
        <w:rPr>
          <w:noProof/>
        </w:rPr>
        <w:drawing>
          <wp:inline distT="0" distB="0" distL="0" distR="0">
            <wp:extent cx="5943600" cy="211340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1D12BD" w:rsidRPr="001D12BD" w:rsidRDefault="001D12BD" w:rsidP="00B54F93">
      <w:pPr>
        <w:rPr>
          <w:b/>
        </w:rPr>
      </w:pPr>
      <w:r>
        <w:rPr>
          <w:b/>
          <w:noProof/>
        </w:rPr>
        <w:drawing>
          <wp:inline distT="0" distB="0" distL="0" distR="0">
            <wp:extent cx="5943600" cy="211340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416F6A" w:rsidRDefault="0042444D" w:rsidP="0042444D">
      <w:pPr>
        <w:pStyle w:val="Heading2"/>
      </w:pPr>
      <w:r>
        <w:t>Conclusions</w:t>
      </w:r>
    </w:p>
    <w:p w:rsidR="001D12BD" w:rsidRDefault="0042444D" w:rsidP="0042444D">
      <w:r>
        <w:t xml:space="preserve">The maximum bridge response may be able to be </w:t>
      </w:r>
      <w:r w:rsidR="00911FDF">
        <w:t xml:space="preserve">conservatively </w:t>
      </w:r>
      <w:r>
        <w:t>approximated by first computing a vehicle’s response to the profile and then computing the bridge’s response to the vehicle contact force. However, this method s</w:t>
      </w:r>
      <w:r w:rsidR="00104CC8">
        <w:t>hould not be used when considering multiple loading events</w:t>
      </w:r>
      <w:r w:rsidR="00911FDF">
        <w:t xml:space="preserve"> is not accurate and should be used as last resort</w:t>
      </w:r>
      <w:r w:rsidR="001D12BD">
        <w:t>.</w:t>
      </w:r>
    </w:p>
    <w:p w:rsidR="001D12BD" w:rsidRDefault="001D12BD" w:rsidP="001D12BD">
      <w:r>
        <w:br w:type="page"/>
      </w:r>
    </w:p>
    <w:p w:rsidR="001D12BD" w:rsidRDefault="001D12BD" w:rsidP="001D12BD">
      <w:pPr>
        <w:pStyle w:val="Heading1"/>
      </w:pPr>
      <w:r>
        <w:lastRenderedPageBreak/>
        <w:t>Profile Smoothing</w:t>
      </w:r>
    </w:p>
    <w:p w:rsidR="001D12BD" w:rsidRDefault="001D12BD" w:rsidP="001D12BD">
      <w:r>
        <w:t>This section examines profiles and the resulting vehicle and bridge response they produce</w:t>
      </w:r>
      <w:r w:rsidR="00137550">
        <w:t>.</w:t>
      </w:r>
    </w:p>
    <w:p w:rsidR="00137550" w:rsidRDefault="00137550" w:rsidP="001D12BD">
      <w:r>
        <w:t>One of the most widely used metrics for road surface roughness is the IRI. However, this metric is accumulated for long sections of roadway and fails to describe roadway conditions on a particular bridge and the character of any defects.</w:t>
      </w:r>
    </w:p>
    <w:p w:rsidR="001D12BD" w:rsidRDefault="001D12BD" w:rsidP="001D12BD">
      <w:pPr>
        <w:pStyle w:val="Heading2"/>
      </w:pPr>
      <w:r>
        <w:t>Straightedge Criteria</w:t>
      </w:r>
    </w:p>
    <w:p w:rsidR="0042444D" w:rsidRDefault="001D12BD" w:rsidP="001D12BD">
      <w:r>
        <w:t xml:space="preserve">Many states specify </w:t>
      </w:r>
      <w:r w:rsidR="00FB7B48">
        <w:t>a smoothness criterion</w:t>
      </w:r>
      <w:r>
        <w:t xml:space="preserve"> to address local road roughness that may not be addressed by an IRI or similar metric which averages data over a long portion of road. The specific criterion may differ, but they are usually specified by a maximum deviation (1/8” or ¼</w:t>
      </w:r>
      <w:proofErr w:type="gramStart"/>
      <w:r>
        <w:t>” )</w:t>
      </w:r>
      <w:proofErr w:type="gramEnd"/>
      <w:r>
        <w:t xml:space="preserve"> over a specified straightedge length (10ft or 16 </w:t>
      </w:r>
      <w:proofErr w:type="spellStart"/>
      <w:r>
        <w:t>ft</w:t>
      </w:r>
      <w:proofErr w:type="spellEnd"/>
      <w:r>
        <w:t>).</w:t>
      </w:r>
    </w:p>
    <w:p w:rsidR="001D12BD" w:rsidRDefault="001D12BD" w:rsidP="001D12BD">
      <w:r>
        <w:t xml:space="preserve">The plot below shows the bridge response to a truck traversing a real profile, as well as the </w:t>
      </w:r>
      <w:r w:rsidR="003260E0">
        <w:t>response</w:t>
      </w:r>
      <w:r>
        <w:t xml:space="preserve"> with the same profile “smoothed” to meet 1/8” over 10ft criteria.</w:t>
      </w:r>
    </w:p>
    <w:p w:rsidR="001D12BD" w:rsidRDefault="001D12BD" w:rsidP="001D12BD">
      <w:r>
        <w:rPr>
          <w:noProof/>
        </w:rPr>
        <w:drawing>
          <wp:inline distT="0" distB="0" distL="0" distR="0">
            <wp:extent cx="5943600" cy="211340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FB7B48" w:rsidRDefault="00FB7B48" w:rsidP="001D12BD">
      <w:r>
        <w:rPr>
          <w:noProof/>
        </w:rPr>
        <w:drawing>
          <wp:inline distT="0" distB="0" distL="0" distR="0">
            <wp:extent cx="5943600"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rsidR="001D12BD" w:rsidRDefault="001D12BD" w:rsidP="001D12BD">
      <w:r>
        <w:t xml:space="preserve">The smoothed profile performs better, </w:t>
      </w:r>
      <w:r w:rsidR="003260E0">
        <w:t xml:space="preserve">but still results in an amplification of 1.92. </w:t>
      </w:r>
    </w:p>
    <w:p w:rsidR="003260E0" w:rsidRDefault="003260E0" w:rsidP="001D12BD">
      <w:r>
        <w:lastRenderedPageBreak/>
        <w:t>If the criterion is made to just 1/16</w:t>
      </w:r>
      <w:r w:rsidRPr="003260E0">
        <w:rPr>
          <w:vertAlign w:val="superscript"/>
        </w:rPr>
        <w:t>th</w:t>
      </w:r>
      <w:r>
        <w:t xml:space="preserve"> inch over 10ft, the following response is resulted and the amplification is reduced to 1.6.</w:t>
      </w:r>
    </w:p>
    <w:p w:rsidR="003260E0" w:rsidRDefault="003260E0" w:rsidP="001D12BD">
      <w:r>
        <w:rPr>
          <w:noProof/>
        </w:rPr>
        <w:drawing>
          <wp:inline distT="0" distB="0" distL="0" distR="0">
            <wp:extent cx="5943600" cy="211340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3260E0" w:rsidRDefault="003260E0" w:rsidP="001D12BD">
      <w:r>
        <w:t>The straightedge length has better success, reducing the amplification to 1.4 with the 1/8” criterion.</w:t>
      </w:r>
    </w:p>
    <w:p w:rsidR="003260E0" w:rsidRDefault="003260E0" w:rsidP="001D12BD">
      <w:r>
        <w:rPr>
          <w:noProof/>
        </w:rPr>
        <w:drawing>
          <wp:inline distT="0" distB="0" distL="0" distR="0">
            <wp:extent cx="5943600" cy="2113406"/>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3260E0" w:rsidRDefault="003260E0" w:rsidP="001D12BD">
      <w:proofErr w:type="gramStart"/>
      <w:r>
        <w:t>Again, with 20ft straightedge.</w:t>
      </w:r>
      <w:proofErr w:type="gramEnd"/>
    </w:p>
    <w:p w:rsidR="003260E0" w:rsidRDefault="003260E0" w:rsidP="001D12BD">
      <w:r>
        <w:rPr>
          <w:noProof/>
        </w:rPr>
        <w:drawing>
          <wp:inline distT="0" distB="0" distL="0" distR="0">
            <wp:extent cx="5943600" cy="15302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530207"/>
                    </a:xfrm>
                    <a:prstGeom prst="rect">
                      <a:avLst/>
                    </a:prstGeom>
                    <a:noFill/>
                    <a:ln>
                      <a:noFill/>
                    </a:ln>
                  </pic:spPr>
                </pic:pic>
              </a:graphicData>
            </a:graphic>
          </wp:inline>
        </w:drawing>
      </w:r>
    </w:p>
    <w:p w:rsidR="00FB7B48" w:rsidRDefault="00FB7B48" w:rsidP="001D12BD">
      <w:r>
        <w:rPr>
          <w:noProof/>
        </w:rPr>
        <w:lastRenderedPageBreak/>
        <w:drawing>
          <wp:inline distT="0" distB="0" distL="0" distR="0">
            <wp:extent cx="5943600" cy="2113406"/>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FB7B48" w:rsidRPr="0042444D" w:rsidRDefault="00FB7B48" w:rsidP="001D12BD">
      <w:r>
        <w:t>Amplification is reduced to 1.27</w:t>
      </w:r>
    </w:p>
    <w:p w:rsidR="00137550" w:rsidRDefault="00137550" w:rsidP="00137550">
      <w:pPr>
        <w:pStyle w:val="Heading2"/>
      </w:pPr>
      <w:r>
        <w:t>Targeting spatial frequencies</w:t>
      </w:r>
    </w:p>
    <w:p w:rsidR="00460C73" w:rsidRDefault="00137550" w:rsidP="00137550">
      <w:r>
        <w:t xml:space="preserve">To better understand the role of different types of road roughness, we will examine the bridge response to a profile with </w:t>
      </w:r>
      <w:r w:rsidR="00204BC4">
        <w:t>content from various spatial frequencies removed.</w:t>
      </w:r>
    </w:p>
    <w:p w:rsidR="00460C73" w:rsidRDefault="00460C73" w:rsidP="00460C73">
      <w:r>
        <w:t>The bridge and vehicle models have the same parameter values as used previously:</w:t>
      </w:r>
    </w:p>
    <w:p w:rsidR="00460C73" w:rsidRDefault="00460C73" w:rsidP="00460C73">
      <w:pPr>
        <w:pStyle w:val="ListParagraph"/>
        <w:numPr>
          <w:ilvl w:val="0"/>
          <w:numId w:val="4"/>
        </w:numPr>
      </w:pPr>
      <w:r>
        <w:t xml:space="preserve">Mass: 2000 </w:t>
      </w:r>
      <w:proofErr w:type="spellStart"/>
      <w:r>
        <w:t>slinch</w:t>
      </w:r>
      <w:proofErr w:type="spellEnd"/>
    </w:p>
    <w:p w:rsidR="00460C73" w:rsidRDefault="00460C73" w:rsidP="00460C73">
      <w:pPr>
        <w:pStyle w:val="ListParagraph"/>
        <w:numPr>
          <w:ilvl w:val="0"/>
          <w:numId w:val="4"/>
        </w:numPr>
      </w:pPr>
      <w:r>
        <w:t>Natural Frequency: 3 Hz</w:t>
      </w:r>
    </w:p>
    <w:p w:rsidR="00460C73" w:rsidRDefault="00460C73" w:rsidP="00460C73">
      <w:pPr>
        <w:pStyle w:val="ListParagraph"/>
        <w:numPr>
          <w:ilvl w:val="0"/>
          <w:numId w:val="4"/>
        </w:numPr>
      </w:pPr>
      <w:r>
        <w:t xml:space="preserve">Length: 140 </w:t>
      </w:r>
      <w:proofErr w:type="spellStart"/>
      <w:r>
        <w:t>ft</w:t>
      </w:r>
      <w:proofErr w:type="spellEnd"/>
    </w:p>
    <w:p w:rsidR="00460C73" w:rsidRDefault="00460C73" w:rsidP="00460C73">
      <w:pPr>
        <w:pStyle w:val="ListParagraph"/>
        <w:numPr>
          <w:ilvl w:val="0"/>
          <w:numId w:val="4"/>
        </w:numPr>
      </w:pPr>
      <w:r>
        <w:t xml:space="preserve">E x I: </w:t>
      </w:r>
      <w:r w:rsidRPr="00486C7F">
        <w:t>34.5908E12</w:t>
      </w:r>
      <w:r>
        <w:t xml:space="preserve"> lb-in</w:t>
      </w:r>
      <w:r w:rsidRPr="00C10F89">
        <w:rPr>
          <w:vertAlign w:val="superscript"/>
        </w:rPr>
        <w:t xml:space="preserve">2 </w:t>
      </w:r>
    </w:p>
    <w:p w:rsidR="00460C73" w:rsidRDefault="00460C73" w:rsidP="00460C73">
      <w:r>
        <w:t>The vehicle had the following properties:</w:t>
      </w:r>
    </w:p>
    <w:p w:rsidR="00460C73" w:rsidRDefault="00460C73" w:rsidP="00460C73">
      <w:pPr>
        <w:pStyle w:val="ListParagraph"/>
        <w:numPr>
          <w:ilvl w:val="0"/>
          <w:numId w:val="5"/>
        </w:numPr>
      </w:pPr>
      <w:r>
        <w:t xml:space="preserve">Mass: 200 </w:t>
      </w:r>
      <w:proofErr w:type="spellStart"/>
      <w:r>
        <w:t>slinch</w:t>
      </w:r>
      <w:proofErr w:type="spellEnd"/>
    </w:p>
    <w:p w:rsidR="00460C73" w:rsidRDefault="00460C73" w:rsidP="00460C73">
      <w:pPr>
        <w:pStyle w:val="ListParagraph"/>
        <w:numPr>
          <w:ilvl w:val="0"/>
          <w:numId w:val="5"/>
        </w:numPr>
      </w:pPr>
      <w:r>
        <w:t>Natural Frequency: 3.2 Hz</w:t>
      </w:r>
    </w:p>
    <w:p w:rsidR="00460C73" w:rsidRDefault="00460C73" w:rsidP="00460C73">
      <w:pPr>
        <w:pStyle w:val="ListParagraph"/>
        <w:numPr>
          <w:ilvl w:val="0"/>
          <w:numId w:val="5"/>
        </w:numPr>
      </w:pPr>
      <w:r>
        <w:t xml:space="preserve">Spring Stiffness: 80852 </w:t>
      </w:r>
      <w:proofErr w:type="spellStart"/>
      <w:r>
        <w:t>lb</w:t>
      </w:r>
      <w:proofErr w:type="spellEnd"/>
      <w:r>
        <w:t>/in</w:t>
      </w:r>
    </w:p>
    <w:p w:rsidR="00460C73" w:rsidRDefault="00460C73" w:rsidP="00460C73">
      <w:pPr>
        <w:pStyle w:val="ListParagraph"/>
        <w:numPr>
          <w:ilvl w:val="0"/>
          <w:numId w:val="5"/>
        </w:numPr>
      </w:pPr>
      <w:r>
        <w:t>Damping Coefficient: 20%</w:t>
      </w:r>
    </w:p>
    <w:p w:rsidR="00460C73" w:rsidRDefault="00460C73" w:rsidP="00460C73">
      <w:pPr>
        <w:pStyle w:val="ListParagraph"/>
        <w:numPr>
          <w:ilvl w:val="0"/>
          <w:numId w:val="5"/>
        </w:numPr>
      </w:pPr>
      <w:r>
        <w:t>Velocity: 720 in/sec</w:t>
      </w:r>
    </w:p>
    <w:p w:rsidR="00460C73" w:rsidRDefault="00460C73" w:rsidP="00460C73"/>
    <w:p w:rsidR="00460C73" w:rsidRDefault="00460C73" w:rsidP="00460C73">
      <w:r>
        <w:t>The model will be run with a profile measured on a real bridge that was exhibiting excessive vibrations.</w:t>
      </w:r>
    </w:p>
    <w:p w:rsidR="00460C73" w:rsidRDefault="00460C73" w:rsidP="00460C73">
      <w:r>
        <w:t>This profile will then be filtered to remove specified spatial frequencies. At a vehicle speed of 720 in/sec (41 mph), the following profile wavelengths result in the following corresponding forcing frequencies.</w:t>
      </w:r>
    </w:p>
    <w:tbl>
      <w:tblPr>
        <w:tblStyle w:val="TableGrid"/>
        <w:tblW w:w="0" w:type="auto"/>
        <w:tblLook w:val="04A0" w:firstRow="1" w:lastRow="0" w:firstColumn="1" w:lastColumn="0" w:noHBand="0" w:noVBand="1"/>
      </w:tblPr>
      <w:tblGrid>
        <w:gridCol w:w="740"/>
        <w:gridCol w:w="1250"/>
        <w:gridCol w:w="1361"/>
      </w:tblGrid>
      <w:tr w:rsidR="00F713EE" w:rsidTr="00F713EE">
        <w:tc>
          <w:tcPr>
            <w:tcW w:w="740" w:type="dxa"/>
          </w:tcPr>
          <w:p w:rsidR="00F713EE" w:rsidRDefault="00F713EE" w:rsidP="00BC75D5"/>
        </w:tc>
        <w:tc>
          <w:tcPr>
            <w:tcW w:w="1250" w:type="dxa"/>
          </w:tcPr>
          <w:p w:rsidR="00F713EE" w:rsidRDefault="00F713EE" w:rsidP="00BC75D5">
            <w:r>
              <w:t>720 in/sec</w:t>
            </w:r>
          </w:p>
        </w:tc>
        <w:tc>
          <w:tcPr>
            <w:tcW w:w="1361" w:type="dxa"/>
          </w:tcPr>
          <w:p w:rsidR="00F713EE" w:rsidRDefault="00F713EE" w:rsidP="00BC75D5">
            <w:r>
              <w:t>1080 in/sec</w:t>
            </w:r>
          </w:p>
        </w:tc>
      </w:tr>
      <w:tr w:rsidR="00F713EE" w:rsidTr="00F713EE">
        <w:tc>
          <w:tcPr>
            <w:tcW w:w="740" w:type="dxa"/>
          </w:tcPr>
          <w:p w:rsidR="00F713EE" w:rsidRDefault="00F713EE" w:rsidP="00BC75D5">
            <w:r>
              <w:t xml:space="preserve">50 </w:t>
            </w:r>
            <w:proofErr w:type="spellStart"/>
            <w:r>
              <w:t>ft</w:t>
            </w:r>
            <w:proofErr w:type="spellEnd"/>
          </w:p>
        </w:tc>
        <w:tc>
          <w:tcPr>
            <w:tcW w:w="1250" w:type="dxa"/>
          </w:tcPr>
          <w:p w:rsidR="00F713EE" w:rsidRDefault="00F713EE" w:rsidP="00BC75D5">
            <w:r>
              <w:t>1.2 Hz</w:t>
            </w:r>
          </w:p>
        </w:tc>
        <w:tc>
          <w:tcPr>
            <w:tcW w:w="1361" w:type="dxa"/>
          </w:tcPr>
          <w:p w:rsidR="00F713EE" w:rsidRDefault="00F713EE" w:rsidP="00BC75D5">
            <w:r>
              <w:t>1.8 Hz</w:t>
            </w:r>
          </w:p>
        </w:tc>
      </w:tr>
      <w:tr w:rsidR="00F713EE" w:rsidTr="00F713EE">
        <w:tc>
          <w:tcPr>
            <w:tcW w:w="740" w:type="dxa"/>
          </w:tcPr>
          <w:p w:rsidR="00F713EE" w:rsidRDefault="00F713EE" w:rsidP="00BC75D5">
            <w:r>
              <w:t xml:space="preserve">30 </w:t>
            </w:r>
            <w:proofErr w:type="spellStart"/>
            <w:r>
              <w:t>ft</w:t>
            </w:r>
            <w:proofErr w:type="spellEnd"/>
          </w:p>
        </w:tc>
        <w:tc>
          <w:tcPr>
            <w:tcW w:w="1250" w:type="dxa"/>
          </w:tcPr>
          <w:p w:rsidR="00F713EE" w:rsidRDefault="00F713EE" w:rsidP="00BC75D5">
            <w:r>
              <w:t>2 Hz</w:t>
            </w:r>
          </w:p>
        </w:tc>
        <w:tc>
          <w:tcPr>
            <w:tcW w:w="1361" w:type="dxa"/>
          </w:tcPr>
          <w:p w:rsidR="00F713EE" w:rsidRDefault="00F713EE" w:rsidP="00BC75D5">
            <w:r>
              <w:t>3 Hz</w:t>
            </w:r>
          </w:p>
        </w:tc>
      </w:tr>
      <w:tr w:rsidR="00F713EE" w:rsidTr="00F713EE">
        <w:tc>
          <w:tcPr>
            <w:tcW w:w="740" w:type="dxa"/>
          </w:tcPr>
          <w:p w:rsidR="00F713EE" w:rsidRDefault="00F713EE" w:rsidP="00BC75D5">
            <w:r>
              <w:t xml:space="preserve">20 </w:t>
            </w:r>
            <w:proofErr w:type="spellStart"/>
            <w:r>
              <w:t>ft</w:t>
            </w:r>
            <w:proofErr w:type="spellEnd"/>
          </w:p>
        </w:tc>
        <w:tc>
          <w:tcPr>
            <w:tcW w:w="1250" w:type="dxa"/>
          </w:tcPr>
          <w:p w:rsidR="00F713EE" w:rsidRDefault="00F713EE" w:rsidP="00BC75D5">
            <w:r>
              <w:t>3 Hz</w:t>
            </w:r>
          </w:p>
        </w:tc>
        <w:tc>
          <w:tcPr>
            <w:tcW w:w="1361" w:type="dxa"/>
          </w:tcPr>
          <w:p w:rsidR="00F713EE" w:rsidRDefault="00F713EE" w:rsidP="00BC75D5">
            <w:r>
              <w:t>4.5 Hz</w:t>
            </w:r>
          </w:p>
        </w:tc>
      </w:tr>
      <w:tr w:rsidR="00F713EE" w:rsidTr="00F713EE">
        <w:tc>
          <w:tcPr>
            <w:tcW w:w="740" w:type="dxa"/>
          </w:tcPr>
          <w:p w:rsidR="00F713EE" w:rsidRDefault="00F713EE" w:rsidP="00BC75D5">
            <w:r>
              <w:t xml:space="preserve">10 </w:t>
            </w:r>
            <w:proofErr w:type="spellStart"/>
            <w:r>
              <w:t>ft</w:t>
            </w:r>
            <w:proofErr w:type="spellEnd"/>
          </w:p>
        </w:tc>
        <w:tc>
          <w:tcPr>
            <w:tcW w:w="1250" w:type="dxa"/>
          </w:tcPr>
          <w:p w:rsidR="00F713EE" w:rsidRDefault="00F713EE" w:rsidP="00BC75D5">
            <w:r>
              <w:t>6 Hz</w:t>
            </w:r>
          </w:p>
        </w:tc>
        <w:tc>
          <w:tcPr>
            <w:tcW w:w="1361" w:type="dxa"/>
          </w:tcPr>
          <w:p w:rsidR="00F713EE" w:rsidRDefault="00F713EE" w:rsidP="00BC75D5">
            <w:r>
              <w:t>9 Hz</w:t>
            </w:r>
          </w:p>
        </w:tc>
      </w:tr>
      <w:tr w:rsidR="00F713EE" w:rsidTr="00F713EE">
        <w:tc>
          <w:tcPr>
            <w:tcW w:w="740" w:type="dxa"/>
          </w:tcPr>
          <w:p w:rsidR="00F713EE" w:rsidRDefault="00F713EE" w:rsidP="00BC75D5">
            <w:r>
              <w:lastRenderedPageBreak/>
              <w:t xml:space="preserve">5 </w:t>
            </w:r>
            <w:proofErr w:type="spellStart"/>
            <w:r>
              <w:t>ft</w:t>
            </w:r>
            <w:proofErr w:type="spellEnd"/>
          </w:p>
        </w:tc>
        <w:tc>
          <w:tcPr>
            <w:tcW w:w="1250" w:type="dxa"/>
          </w:tcPr>
          <w:p w:rsidR="00F713EE" w:rsidRDefault="00F713EE" w:rsidP="00BC75D5">
            <w:r>
              <w:t>12 Hz</w:t>
            </w:r>
          </w:p>
        </w:tc>
        <w:tc>
          <w:tcPr>
            <w:tcW w:w="1361" w:type="dxa"/>
          </w:tcPr>
          <w:p w:rsidR="00F713EE" w:rsidRDefault="00F713EE" w:rsidP="00BC75D5">
            <w:r>
              <w:t>18 Hz</w:t>
            </w:r>
          </w:p>
        </w:tc>
      </w:tr>
    </w:tbl>
    <w:p w:rsidR="00460C73" w:rsidRDefault="00460C73" w:rsidP="00460C73">
      <w:r>
        <w:t xml:space="preserve">A stopband filter is designed with a stopband range of </w:t>
      </w:r>
      <w:r>
        <w:sym w:font="Symbol" w:char="F0B1"/>
      </w:r>
      <w:r>
        <w:t>20% specified frequency. Therefore the following filters were implemented.</w:t>
      </w:r>
    </w:p>
    <w:tbl>
      <w:tblPr>
        <w:tblStyle w:val="TableGrid"/>
        <w:tblW w:w="0" w:type="auto"/>
        <w:tblLook w:val="04A0" w:firstRow="1" w:lastRow="0" w:firstColumn="1" w:lastColumn="0" w:noHBand="0" w:noVBand="1"/>
      </w:tblPr>
      <w:tblGrid>
        <w:gridCol w:w="795"/>
        <w:gridCol w:w="1295"/>
        <w:gridCol w:w="1295"/>
      </w:tblGrid>
      <w:tr w:rsidR="00460C73" w:rsidTr="00BC75D5">
        <w:tc>
          <w:tcPr>
            <w:tcW w:w="795" w:type="dxa"/>
          </w:tcPr>
          <w:p w:rsidR="00460C73" w:rsidRDefault="00460C73" w:rsidP="00BC75D5">
            <w:r>
              <w:t>50 ft.</w:t>
            </w:r>
          </w:p>
        </w:tc>
        <w:tc>
          <w:tcPr>
            <w:tcW w:w="1295" w:type="dxa"/>
          </w:tcPr>
          <w:p w:rsidR="00460C73" w:rsidRDefault="00460C73" w:rsidP="00BC75D5">
            <w:r>
              <w:t>0.0013 /in.</w:t>
            </w:r>
          </w:p>
        </w:tc>
        <w:tc>
          <w:tcPr>
            <w:tcW w:w="1295" w:type="dxa"/>
          </w:tcPr>
          <w:p w:rsidR="00460C73" w:rsidRDefault="00460C73" w:rsidP="00BC75D5">
            <w:r>
              <w:t>0.0020 /in.</w:t>
            </w:r>
          </w:p>
        </w:tc>
      </w:tr>
      <w:tr w:rsidR="00460C73" w:rsidTr="00BC75D5">
        <w:tc>
          <w:tcPr>
            <w:tcW w:w="795" w:type="dxa"/>
          </w:tcPr>
          <w:p w:rsidR="00460C73" w:rsidRDefault="00460C73" w:rsidP="00BC75D5">
            <w:r>
              <w:t>30 ft.</w:t>
            </w:r>
          </w:p>
        </w:tc>
        <w:tc>
          <w:tcPr>
            <w:tcW w:w="1295" w:type="dxa"/>
          </w:tcPr>
          <w:p w:rsidR="00460C73" w:rsidRDefault="00460C73" w:rsidP="00BC75D5">
            <w:r>
              <w:t>0.0022 /in.</w:t>
            </w:r>
          </w:p>
        </w:tc>
        <w:tc>
          <w:tcPr>
            <w:tcW w:w="1295" w:type="dxa"/>
          </w:tcPr>
          <w:p w:rsidR="00460C73" w:rsidRDefault="00460C73" w:rsidP="00BC75D5">
            <w:r>
              <w:t>0.0033 /in.</w:t>
            </w:r>
          </w:p>
        </w:tc>
      </w:tr>
      <w:tr w:rsidR="00460C73" w:rsidTr="00BC75D5">
        <w:tc>
          <w:tcPr>
            <w:tcW w:w="795" w:type="dxa"/>
          </w:tcPr>
          <w:p w:rsidR="00460C73" w:rsidRDefault="00460C73" w:rsidP="00BC75D5">
            <w:r>
              <w:t>20 ft.</w:t>
            </w:r>
          </w:p>
        </w:tc>
        <w:tc>
          <w:tcPr>
            <w:tcW w:w="1295" w:type="dxa"/>
          </w:tcPr>
          <w:p w:rsidR="00460C73" w:rsidRDefault="00460C73" w:rsidP="00BC75D5">
            <w:r>
              <w:t>0.0033 /in.</w:t>
            </w:r>
          </w:p>
        </w:tc>
        <w:tc>
          <w:tcPr>
            <w:tcW w:w="1295" w:type="dxa"/>
          </w:tcPr>
          <w:p w:rsidR="00460C73" w:rsidRDefault="00460C73" w:rsidP="00BC75D5">
            <w:r>
              <w:t>0.0050 /in.</w:t>
            </w:r>
          </w:p>
        </w:tc>
      </w:tr>
      <w:tr w:rsidR="00460C73" w:rsidTr="00BC75D5">
        <w:tc>
          <w:tcPr>
            <w:tcW w:w="795" w:type="dxa"/>
          </w:tcPr>
          <w:p w:rsidR="00460C73" w:rsidRDefault="00460C73" w:rsidP="00BC75D5">
            <w:r>
              <w:t>10 ft.</w:t>
            </w:r>
          </w:p>
        </w:tc>
        <w:tc>
          <w:tcPr>
            <w:tcW w:w="1295" w:type="dxa"/>
          </w:tcPr>
          <w:p w:rsidR="00460C73" w:rsidRDefault="00460C73" w:rsidP="00BC75D5">
            <w:r>
              <w:t>0.0067 /in.</w:t>
            </w:r>
          </w:p>
        </w:tc>
        <w:tc>
          <w:tcPr>
            <w:tcW w:w="1295" w:type="dxa"/>
          </w:tcPr>
          <w:p w:rsidR="00460C73" w:rsidRDefault="00460C73" w:rsidP="00BC75D5">
            <w:r>
              <w:t>0.010 /in.</w:t>
            </w:r>
          </w:p>
        </w:tc>
      </w:tr>
      <w:tr w:rsidR="00460C73" w:rsidTr="00BC75D5">
        <w:tc>
          <w:tcPr>
            <w:tcW w:w="795" w:type="dxa"/>
          </w:tcPr>
          <w:p w:rsidR="00460C73" w:rsidRDefault="00460C73" w:rsidP="00BC75D5">
            <w:r>
              <w:t>5 ft.</w:t>
            </w:r>
          </w:p>
        </w:tc>
        <w:tc>
          <w:tcPr>
            <w:tcW w:w="1295" w:type="dxa"/>
          </w:tcPr>
          <w:p w:rsidR="00460C73" w:rsidRDefault="00460C73" w:rsidP="00BC75D5">
            <w:r>
              <w:t>0.0133 /in.</w:t>
            </w:r>
          </w:p>
        </w:tc>
        <w:tc>
          <w:tcPr>
            <w:tcW w:w="1295" w:type="dxa"/>
          </w:tcPr>
          <w:p w:rsidR="00460C73" w:rsidRDefault="00460C73" w:rsidP="00BC75D5">
            <w:r>
              <w:t>0.020 /in.</w:t>
            </w:r>
          </w:p>
        </w:tc>
      </w:tr>
    </w:tbl>
    <w:p w:rsidR="00460C73" w:rsidRDefault="00460C73" w:rsidP="00460C73">
      <w:r>
        <w:t xml:space="preserve"> </w:t>
      </w:r>
    </w:p>
    <w:p w:rsidR="00460C73" w:rsidRDefault="00460C73" w:rsidP="00137550">
      <w:r>
        <w:rPr>
          <w:noProof/>
        </w:rPr>
        <w:drawing>
          <wp:inline distT="0" distB="0" distL="0" distR="0">
            <wp:extent cx="5943600" cy="2105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2105790"/>
                    </a:xfrm>
                    <a:prstGeom prst="rect">
                      <a:avLst/>
                    </a:prstGeom>
                    <a:noFill/>
                    <a:ln>
                      <a:noFill/>
                    </a:ln>
                  </pic:spPr>
                </pic:pic>
              </a:graphicData>
            </a:graphic>
          </wp:inline>
        </w:drawing>
      </w:r>
    </w:p>
    <w:p w:rsidR="00460C73" w:rsidRDefault="00460C73" w:rsidP="00137550">
      <w:r>
        <w:rPr>
          <w:noProof/>
        </w:rPr>
        <w:drawing>
          <wp:inline distT="0" distB="0" distL="0" distR="0">
            <wp:extent cx="5943600" cy="20611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061191"/>
                    </a:xfrm>
                    <a:prstGeom prst="rect">
                      <a:avLst/>
                    </a:prstGeom>
                    <a:noFill/>
                    <a:ln>
                      <a:noFill/>
                    </a:ln>
                  </pic:spPr>
                </pic:pic>
              </a:graphicData>
            </a:graphic>
          </wp:inline>
        </w:drawing>
      </w:r>
    </w:p>
    <w:p w:rsidR="00104CC8" w:rsidRDefault="00460C73" w:rsidP="00137550">
      <w:r>
        <w:t>As one would expect, the dynamic amplification of bridge response was minimized when the profile features corresponding to 20 feet were removed, thereby preventing the profile from causing a forcing frequency that matches the bridge frequency.</w:t>
      </w:r>
      <w:r w:rsidR="00F713EE">
        <w:t xml:space="preserve"> Simulation</w:t>
      </w:r>
      <w:r w:rsidR="00060B0F">
        <w:t>s</w:t>
      </w:r>
      <w:r w:rsidR="00F713EE">
        <w:t xml:space="preserve"> were repeated at 1080 in/sec (61mph). </w:t>
      </w:r>
    </w:p>
    <w:p w:rsidR="00F713EE" w:rsidRDefault="00F713EE" w:rsidP="00137550">
      <w:pPr>
        <w:rPr>
          <w:color w:val="365F91" w:themeColor="accent1" w:themeShade="BF"/>
          <w:sz w:val="28"/>
          <w:szCs w:val="28"/>
        </w:rPr>
      </w:pPr>
      <w:r>
        <w:rPr>
          <w:noProof/>
          <w:color w:val="365F91" w:themeColor="accent1" w:themeShade="BF"/>
          <w:sz w:val="28"/>
          <w:szCs w:val="28"/>
        </w:rPr>
        <w:lastRenderedPageBreak/>
        <w:drawing>
          <wp:inline distT="0" distB="0" distL="0" distR="0">
            <wp:extent cx="5943600" cy="2413574"/>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413574"/>
                    </a:xfrm>
                    <a:prstGeom prst="rect">
                      <a:avLst/>
                    </a:prstGeom>
                    <a:noFill/>
                    <a:ln>
                      <a:noFill/>
                    </a:ln>
                  </pic:spPr>
                </pic:pic>
              </a:graphicData>
            </a:graphic>
          </wp:inline>
        </w:drawing>
      </w:r>
    </w:p>
    <w:p w:rsidR="00F713EE" w:rsidRDefault="00F713EE" w:rsidP="00F713EE">
      <w:r>
        <w:t xml:space="preserve">Again, we see that dynamic amplification is minimized when the forcing frequency corresponding to the bridge natural frequency is removed from the profile. The simulation was repeated but with a </w:t>
      </w:r>
      <w:r w:rsidR="00060B0F">
        <w:t xml:space="preserve">stiffer bridge with a first natural frequency of 4.5 Hz and a vehicle speed of 1080 in/sec. At this speed, a wavelength of 20 </w:t>
      </w:r>
      <w:proofErr w:type="spellStart"/>
      <w:r w:rsidR="00060B0F">
        <w:t>ft</w:t>
      </w:r>
      <w:proofErr w:type="spellEnd"/>
      <w:r w:rsidR="00060B0F">
        <w:t xml:space="preserve"> corresponds to a forcing frequency of 4.5 Hz, and as the plot below indicates, those profile features with a wavelength near 20ft contributes the most to dynamic amplification.</w:t>
      </w:r>
    </w:p>
    <w:p w:rsidR="00060B0F" w:rsidRDefault="00060B0F" w:rsidP="00F713EE">
      <w:r>
        <w:rPr>
          <w:noProof/>
        </w:rPr>
        <w:drawing>
          <wp:inline distT="0" distB="0" distL="0" distR="0">
            <wp:extent cx="5943600" cy="214135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141353"/>
                    </a:xfrm>
                    <a:prstGeom prst="rect">
                      <a:avLst/>
                    </a:prstGeom>
                    <a:noFill/>
                    <a:ln>
                      <a:noFill/>
                    </a:ln>
                  </pic:spPr>
                </pic:pic>
              </a:graphicData>
            </a:graphic>
          </wp:inline>
        </w:drawing>
      </w:r>
    </w:p>
    <w:p w:rsidR="00911FDF" w:rsidRDefault="00911FDF" w:rsidP="00D56EB4">
      <w:pPr>
        <w:pStyle w:val="Heading2"/>
      </w:pPr>
      <w:r>
        <w:t>Summary</w:t>
      </w:r>
    </w:p>
    <w:p w:rsidR="00911FDF" w:rsidRDefault="00911FDF" w:rsidP="00911FDF">
      <w:pPr>
        <w:pStyle w:val="ListParagraph"/>
        <w:numPr>
          <w:ilvl w:val="0"/>
          <w:numId w:val="6"/>
        </w:numPr>
      </w:pPr>
      <w:r>
        <w:t xml:space="preserve">Much of the bridge response is due to profile features that result in forcing frequency matching the bridge natural frequency at vehicle speed. </w:t>
      </w:r>
    </w:p>
    <w:p w:rsidR="00911FDF" w:rsidRDefault="00911FDF" w:rsidP="00911FDF">
      <w:pPr>
        <w:pStyle w:val="ListParagraph"/>
        <w:numPr>
          <w:ilvl w:val="0"/>
          <w:numId w:val="6"/>
        </w:numPr>
      </w:pPr>
      <w:r>
        <w:t>Features corresponding to these frequencies (matching frequency at a range of vehicle speeds) may be removed (by grinding) to alleviate bridge resonance and reduce dynamic amplification.</w:t>
      </w:r>
    </w:p>
    <w:p w:rsidR="00911FDF" w:rsidRDefault="00911FDF" w:rsidP="00911FDF">
      <w:pPr>
        <w:pStyle w:val="ListParagraph"/>
        <w:numPr>
          <w:ilvl w:val="0"/>
          <w:numId w:val="6"/>
        </w:numPr>
      </w:pPr>
      <w:r>
        <w:t xml:space="preserve">More stringent straight-edge requirements may also serve to eliminate problematic frequency content and reduce dynamic amplification. </w:t>
      </w:r>
    </w:p>
    <w:p w:rsidR="00911FDF" w:rsidRPr="00911FDF" w:rsidRDefault="00911FDF" w:rsidP="00911FDF">
      <w:pPr>
        <w:pStyle w:val="ListParagraph"/>
        <w:numPr>
          <w:ilvl w:val="0"/>
          <w:numId w:val="6"/>
        </w:numPr>
      </w:pPr>
      <w:r>
        <w:t>IRI may also be a targeted metric, as detailed in the following section.</w:t>
      </w:r>
    </w:p>
    <w:p w:rsidR="006A4452" w:rsidRDefault="006A4452">
      <w:r>
        <w:br w:type="page"/>
      </w:r>
    </w:p>
    <w:p w:rsidR="006A4452" w:rsidRDefault="006A4452" w:rsidP="006A4452">
      <w:pPr>
        <w:pStyle w:val="Heading1"/>
      </w:pPr>
      <w:r>
        <w:lastRenderedPageBreak/>
        <w:t>Profile Characterization</w:t>
      </w:r>
    </w:p>
    <w:p w:rsidR="006A4452" w:rsidRDefault="006A4452" w:rsidP="006A4452">
      <w:r>
        <w:t xml:space="preserve">The objective of this study is to find a relationship between the frequency content of the profile and the dynamic amplification. </w:t>
      </w:r>
    </w:p>
    <w:p w:rsidR="006A4452" w:rsidRDefault="006A4452" w:rsidP="006A4452">
      <w:r>
        <w:t xml:space="preserve">The challenging part of this is to characterize the frequency content by using only a few parameters. </w:t>
      </w:r>
    </w:p>
    <w:p w:rsidR="006A4452" w:rsidRDefault="006A4452" w:rsidP="006A4452">
      <w:pPr>
        <w:pStyle w:val="Heading2"/>
      </w:pPr>
      <w:r>
        <w:t>Profile Characterization Parameter 1</w:t>
      </w:r>
    </w:p>
    <w:p w:rsidR="00FE0F6F" w:rsidRDefault="006A4452" w:rsidP="006A4452">
      <w:r>
        <w:t xml:space="preserve">The simplest parameter would be the power of the profile at the frequency of the bridge; however, the forcing frequency induced by the profile is dependent on vehicle speed. Therefore, for the sake of simplicity, we may consider the spatial frequency that causes a forcing frequency equal to the bridge natural frequency at a speed of 50 mph. </w:t>
      </w:r>
      <w:r w:rsidR="00FE0F6F">
        <w:t>The forcing frequency can be described by the following equation:</w:t>
      </w:r>
    </w:p>
    <w:p w:rsidR="00FE0F6F" w:rsidRDefault="0018236C" w:rsidP="006A4452">
      <w:pPr>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w</m:t>
                </m:r>
              </m:e>
              <m:sub>
                <m:r>
                  <w:rPr>
                    <w:rFonts w:ascii="Cambria Math" w:hAnsi="Cambria Math"/>
                  </w:rPr>
                  <m:t>S</m:t>
                </m:r>
              </m:sub>
            </m:sSub>
          </m:den>
        </m:f>
      </m:oMath>
      <w:r w:rsidR="00FE0F6F">
        <w:rPr>
          <w:rFonts w:eastAsiaTheme="minorEastAsia"/>
        </w:rPr>
        <w:t xml:space="preserve">  </w:t>
      </w:r>
      <w:r w:rsidR="00FE0F6F">
        <w:rPr>
          <w:rFonts w:eastAsiaTheme="minorEastAsia"/>
        </w:rPr>
        <w:tab/>
        <w:t>Where f</w:t>
      </w:r>
      <w:r w:rsidR="00FE0F6F" w:rsidRPr="00FE0F6F">
        <w:rPr>
          <w:rFonts w:eastAsiaTheme="minorEastAsia"/>
          <w:vertAlign w:val="subscript"/>
        </w:rPr>
        <w:t>F</w:t>
      </w:r>
      <w:r w:rsidR="00FE0F6F">
        <w:rPr>
          <w:rFonts w:eastAsiaTheme="minorEastAsia"/>
          <w:vertAlign w:val="subscript"/>
        </w:rPr>
        <w:t xml:space="preserve"> </w:t>
      </w:r>
      <w:r w:rsidR="00FE0F6F">
        <w:rPr>
          <w:rFonts w:eastAsiaTheme="minorEastAsia"/>
        </w:rPr>
        <w:t xml:space="preserve">is the forcing frequency, v is the vehicle velocity, and </w:t>
      </w:r>
      <w:proofErr w:type="spellStart"/>
      <w:r w:rsidR="00FE0F6F">
        <w:rPr>
          <w:rFonts w:eastAsiaTheme="minorEastAsia"/>
        </w:rPr>
        <w:t>w</w:t>
      </w:r>
      <w:r w:rsidR="00FE0F6F" w:rsidRPr="00FE0F6F">
        <w:rPr>
          <w:rFonts w:eastAsiaTheme="minorEastAsia"/>
          <w:vertAlign w:val="subscript"/>
        </w:rPr>
        <w:t>s</w:t>
      </w:r>
      <w:proofErr w:type="spellEnd"/>
      <w:r w:rsidR="00FE0F6F">
        <w:rPr>
          <w:rFonts w:eastAsiaTheme="minorEastAsia"/>
        </w:rPr>
        <w:t xml:space="preserve"> </w:t>
      </w:r>
      <w:proofErr w:type="gramStart"/>
      <w:r w:rsidR="00FE0F6F">
        <w:rPr>
          <w:rFonts w:eastAsiaTheme="minorEastAsia"/>
        </w:rPr>
        <w:t>is</w:t>
      </w:r>
      <w:proofErr w:type="gramEnd"/>
      <w:r w:rsidR="00FE0F6F">
        <w:rPr>
          <w:rFonts w:eastAsiaTheme="minorEastAsia"/>
        </w:rPr>
        <w:t xml:space="preserve"> the wavelength of the profile feature. </w:t>
      </w:r>
    </w:p>
    <w:p w:rsidR="00FE0F6F" w:rsidRDefault="00FE0F6F" w:rsidP="006A4452">
      <w:pPr>
        <w:rPr>
          <w:rFonts w:eastAsiaTheme="minorEastAsia"/>
        </w:rPr>
      </w:pPr>
      <w:r>
        <w:rPr>
          <w:rFonts w:eastAsiaTheme="minorEastAsia"/>
        </w:rPr>
        <w:t xml:space="preserve">Therefore, the parameter of interest will be the power of the profile features with a wavelength equal </w:t>
      </w:r>
      <w:proofErr w:type="gramStart"/>
      <w:r>
        <w:rPr>
          <w:rFonts w:eastAsiaTheme="minorEastAsia"/>
        </w:rPr>
        <w:t xml:space="preserve">to </w:t>
      </w:r>
      <w:proofErr w:type="gramEnd"/>
      <m:oMath>
        <m:f>
          <m:fPr>
            <m:ctrlPr>
              <w:rPr>
                <w:rFonts w:ascii="Cambria Math" w:eastAsiaTheme="minorEastAsia" w:hAnsi="Cambria Math"/>
                <w:i/>
              </w:rPr>
            </m:ctrlPr>
          </m:fPr>
          <m:num>
            <m:r>
              <w:rPr>
                <w:rFonts w:ascii="Cambria Math" w:eastAsiaTheme="minorEastAsia" w:hAnsi="Cambria Math"/>
              </w:rPr>
              <m:t>v</m:t>
            </m:r>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t>
                </m:r>
              </m:sub>
            </m:sSub>
          </m:den>
        </m:f>
      </m:oMath>
      <w:r>
        <w:rPr>
          <w:rFonts w:eastAsiaTheme="minorEastAsia"/>
        </w:rPr>
        <w:t xml:space="preserve">, or 50mph divided by the bridge natural frequency. For a bridge natural frequency equal to 3 Hz, this wavelength is: </w:t>
      </w:r>
      <m:oMath>
        <m:f>
          <m:fPr>
            <m:ctrlPr>
              <w:rPr>
                <w:rFonts w:ascii="Cambria Math" w:eastAsiaTheme="minorEastAsia" w:hAnsi="Cambria Math"/>
                <w:i/>
              </w:rPr>
            </m:ctrlPr>
          </m:fPr>
          <m:num>
            <m:r>
              <w:rPr>
                <w:rFonts w:ascii="Cambria Math" w:eastAsiaTheme="minorEastAsia" w:hAnsi="Cambria Math"/>
              </w:rPr>
              <m:t>880</m:t>
            </m:r>
            <m:f>
              <m:fPr>
                <m:ctrlPr>
                  <w:rPr>
                    <w:rFonts w:ascii="Cambria Math" w:eastAsiaTheme="minorEastAsia" w:hAnsi="Cambria Math"/>
                    <w:i/>
                  </w:rPr>
                </m:ctrlPr>
              </m:fPr>
              <m:num>
                <m:r>
                  <w:rPr>
                    <w:rFonts w:ascii="Cambria Math" w:eastAsiaTheme="minorEastAsia" w:hAnsi="Cambria Math"/>
                  </w:rPr>
                  <m:t>in</m:t>
                </m:r>
              </m:num>
              <m:den>
                <m:r>
                  <w:rPr>
                    <w:rFonts w:ascii="Cambria Math" w:eastAsiaTheme="minorEastAsia" w:hAnsi="Cambria Math"/>
                  </w:rPr>
                  <m:t>sec</m:t>
                </m:r>
              </m:den>
            </m:f>
          </m:num>
          <m:den>
            <m:r>
              <w:rPr>
                <w:rFonts w:ascii="Cambria Math" w:eastAsiaTheme="minorEastAsia" w:hAnsi="Cambria Math"/>
              </w:rPr>
              <m:t>3 Hz</m:t>
            </m:r>
          </m:den>
        </m:f>
        <m:r>
          <w:rPr>
            <w:rFonts w:ascii="Cambria Math" w:eastAsiaTheme="minorEastAsia" w:hAnsi="Cambria Math"/>
          </w:rPr>
          <m:t>=293.3 in</m:t>
        </m:r>
      </m:oMath>
      <w:r>
        <w:rPr>
          <w:rFonts w:eastAsiaTheme="minorEastAsia"/>
        </w:rPr>
        <w:t xml:space="preserve"> (24.4 ft or </w:t>
      </w:r>
      <w:r w:rsidRPr="00FE0F6F">
        <w:rPr>
          <w:rFonts w:eastAsiaTheme="minorEastAsia"/>
        </w:rPr>
        <w:t>7.45</w:t>
      </w:r>
      <w:r>
        <w:rPr>
          <w:rFonts w:eastAsiaTheme="minorEastAsia"/>
        </w:rPr>
        <w:t xml:space="preserve"> meters).</w:t>
      </w:r>
    </w:p>
    <w:p w:rsidR="00CD4FFC" w:rsidRDefault="00CD4FFC" w:rsidP="00CD4FFC">
      <w:pPr>
        <w:pStyle w:val="Heading2"/>
        <w:rPr>
          <w:rFonts w:eastAsiaTheme="minorEastAsia"/>
        </w:rPr>
      </w:pPr>
      <w:r>
        <w:rPr>
          <w:rFonts w:eastAsiaTheme="minorEastAsia"/>
        </w:rPr>
        <w:t>Profile Characterization: IRI</w:t>
      </w:r>
    </w:p>
    <w:p w:rsidR="00CD4FFC" w:rsidRDefault="00CD4FFC" w:rsidP="00CD4FFC">
      <w:r>
        <w:t xml:space="preserve">The International roughness index was </w:t>
      </w:r>
      <w:r w:rsidR="00D3671C">
        <w:t>established in 1986, and has become a widely used metric for road roughness. It is computed by simulating a quarter-car (Golden car) model at 80 km/</w:t>
      </w:r>
      <w:proofErr w:type="spellStart"/>
      <w:r w:rsidR="00D3671C">
        <w:t>hr</w:t>
      </w:r>
      <w:proofErr w:type="spellEnd"/>
      <w:r w:rsidR="00D3671C">
        <w:t xml:space="preserve"> </w:t>
      </w:r>
      <w:r w:rsidR="00911FDF">
        <w:t xml:space="preserve">(50 mph) </w:t>
      </w:r>
      <w:r w:rsidR="00D3671C">
        <w:t xml:space="preserve">over the longitudinal profile, and accumulates the vertical motion of the suspension. </w:t>
      </w:r>
      <w:r w:rsidR="008D1080">
        <w:fldChar w:fldCharType="begin"/>
      </w:r>
      <w:r w:rsidR="00B31432">
        <w:instrText xml:space="preserve"> ADDIN ZOTERO_ITEM CSL_CITATION {"citationID":"dpFZqSuZ","properties":{"formattedCitation":"(Michael W. Sayers 1995)","plainCitation":"(Michael W. Sayers 1995)","noteIndex":0},"citationItems":[{"id":554,"uris":["http://zotero.org/users/3157746/items/N7LPINA3"],"uri":["http://zotero.org/users/3157746/items/N7LPINA3"],"itemData":{"id":554,"type":"article-journal","title":"On the Calculation of International Roughness Index from Longitudinal Road Profile","container-title":"Transportation Research Record","issue":"1501","source":"Zotero","language":"en","author":[{"family":"Sayers","given":"Michael W."}],"issued":{"date-parts":[["1995"]]}}}],"schema":"https://github.com/citation-style-language/schema/raw/master/csl-citation.json"} </w:instrText>
      </w:r>
      <w:r w:rsidR="008D1080">
        <w:fldChar w:fldCharType="separate"/>
      </w:r>
      <w:r w:rsidR="00B31432" w:rsidRPr="00B31432">
        <w:rPr>
          <w:rFonts w:ascii="Calibri" w:hAnsi="Calibri" w:cs="Calibri"/>
        </w:rPr>
        <w:t>(Michael W. Sayers 1995)</w:t>
      </w:r>
      <w:r w:rsidR="008D1080">
        <w:fldChar w:fldCharType="end"/>
      </w:r>
    </w:p>
    <w:p w:rsidR="00D3671C" w:rsidRDefault="00D3671C" w:rsidP="00CD4FFC">
      <w:r>
        <w:t>Since this metric already exists, and is widely used, it makes sense to try to correlate dynamic amplification with IRI, or with a metric similar to IRI (other outputs of the quarter-car simulation).</w:t>
      </w:r>
    </w:p>
    <w:p w:rsidR="007B4F69" w:rsidRDefault="007B4F69" w:rsidP="007B4F69">
      <w:pPr>
        <w:pStyle w:val="Heading3"/>
      </w:pPr>
      <w:r>
        <w:t>Correlation between IRI and dynamic amplification</w:t>
      </w:r>
    </w:p>
    <w:p w:rsidR="007B4F69" w:rsidRDefault="007B4F69" w:rsidP="007B4F69">
      <w:r>
        <w:t xml:space="preserve">It may be easier to show that there isn’t correlation by creating a profile with a low IRI that produces large dynamic amplification. </w:t>
      </w:r>
    </w:p>
    <w:p w:rsidR="007B4F69" w:rsidRDefault="00BE2A39" w:rsidP="007B4F69">
      <w:r>
        <w:t>Correlation between IRI based on golden car state-space model and max displacement / static displacement (</w:t>
      </w:r>
      <w:proofErr w:type="spellStart"/>
      <w:r>
        <w:t>dyn</w:t>
      </w:r>
      <w:proofErr w:type="spellEnd"/>
      <w:r>
        <w:t xml:space="preserve">. </w:t>
      </w:r>
      <w:proofErr w:type="gramStart"/>
      <w:r>
        <w:t>Amp.).</w:t>
      </w:r>
      <w:proofErr w:type="gramEnd"/>
      <w:r>
        <w:t xml:space="preserve"> </w:t>
      </w:r>
    </w:p>
    <w:p w:rsidR="00462AE7" w:rsidRDefault="00462AE7" w:rsidP="007B4F69">
      <w:r>
        <w:t>A measured profile was considered. This profile was filtered to remove spatial frequency content that created forcing frequency of 3 Hz</w:t>
      </w:r>
      <w:r w:rsidR="00911FDF">
        <w:t xml:space="preserve"> (at 50 mph)</w:t>
      </w:r>
      <w:r>
        <w:t xml:space="preserve">. The IRIs of both the original profile and the filtered profile were computed. A scaling factor was applied to the filtered profile to give it an IRI matching that of the original profile. In this way 2 profiles were obtained that had equal IRIs, but contained different spatial frequency content. These 2 profiles were examined with a vehicle-bridge state space model for which the bridge was assigned stiffness values that resulted in a natural frequency of 3 Hz. </w:t>
      </w:r>
    </w:p>
    <w:p w:rsidR="00462AE7" w:rsidRDefault="00462AE7" w:rsidP="007B4F69">
      <w:r>
        <w:lastRenderedPageBreak/>
        <w:t xml:space="preserve">The bridge displacement amplification is compared below (bridge displacement/bridge static displacement). </w:t>
      </w:r>
    </w:p>
    <w:p w:rsidR="00462AE7" w:rsidRDefault="00462AE7" w:rsidP="00462AE7">
      <w:pPr>
        <w:keepNext/>
      </w:pPr>
      <w:r>
        <w:rPr>
          <w:noProof/>
        </w:rPr>
        <w:drawing>
          <wp:inline distT="0" distB="0" distL="0" distR="0">
            <wp:extent cx="5943600" cy="211340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462AE7" w:rsidRDefault="00462AE7" w:rsidP="00462AE7">
      <w:pPr>
        <w:pStyle w:val="Caption"/>
        <w:jc w:val="center"/>
      </w:pPr>
      <w:r>
        <w:t xml:space="preserve">Figure </w:t>
      </w:r>
      <w:fldSimple w:instr=" SEQ Figure \* ARABIC ">
        <w:r w:rsidR="00414A2F">
          <w:rPr>
            <w:noProof/>
          </w:rPr>
          <w:t>1</w:t>
        </w:r>
      </w:fldSimple>
      <w:r>
        <w:t>: Bridge Displacement Amplification with "golden-car"</w:t>
      </w:r>
      <w:r w:rsidR="004F27A7">
        <w:t xml:space="preserve"> (1.295 vs 1.071)</w:t>
      </w:r>
    </w:p>
    <w:p w:rsidR="004F27A7" w:rsidRDefault="00462AE7" w:rsidP="004F27A7">
      <w:pPr>
        <w:keepNext/>
      </w:pPr>
      <w:r>
        <w:rPr>
          <w:noProof/>
        </w:rPr>
        <w:drawing>
          <wp:inline distT="0" distB="0" distL="0" distR="0" wp14:anchorId="2C02C0FA" wp14:editId="00B1FA56">
            <wp:extent cx="5943600" cy="2113406"/>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462AE7" w:rsidRDefault="004F27A7" w:rsidP="004F27A7">
      <w:pPr>
        <w:pStyle w:val="Caption"/>
        <w:jc w:val="center"/>
      </w:pPr>
      <w:r>
        <w:t xml:space="preserve">Figure </w:t>
      </w:r>
      <w:fldSimple w:instr=" SEQ Figure \* ARABIC ">
        <w:r w:rsidR="00414A2F">
          <w:rPr>
            <w:noProof/>
          </w:rPr>
          <w:t>2</w:t>
        </w:r>
      </w:fldSimple>
      <w:r>
        <w:t>: Bridge Displacement Amplification with "test-truck" (2.067 vs 1.168)</w:t>
      </w:r>
    </w:p>
    <w:p w:rsidR="004F27A7" w:rsidRPr="004F27A7" w:rsidRDefault="004F27A7" w:rsidP="004F27A7">
      <w:r>
        <w:t xml:space="preserve">It can be seen from the above graphs that although 2 profiles may have the same IRI, they can cause very different bridge responses, which is even more pronounced with a heavier vehicle with a natural frequency similar to the bridge. </w:t>
      </w:r>
    </w:p>
    <w:p w:rsidR="00BE2A39" w:rsidRDefault="004F27A7" w:rsidP="004F27A7">
      <w:pPr>
        <w:pStyle w:val="Heading3"/>
      </w:pPr>
      <w:r>
        <w:t>Profile with good IRI causi</w:t>
      </w:r>
      <w:r w:rsidR="00F44698">
        <w:t>ng large dynamic amplification</w:t>
      </w:r>
    </w:p>
    <w:p w:rsidR="00F44698" w:rsidRDefault="00F44698" w:rsidP="00F44698">
      <w:r>
        <w:t xml:space="preserve">However, a profile with a low IRI value is unlikely to cause significant amplification. </w:t>
      </w:r>
    </w:p>
    <w:p w:rsidR="00F44698" w:rsidRDefault="00F44698" w:rsidP="00F44698">
      <w:r>
        <w:t xml:space="preserve">A profile was created by using a pass-band filter to filter out everything but the profile content corresponding to a forcing frequency equal to 3 Hz at 720 in/sec. This profile was then scaled such that </w:t>
      </w:r>
      <w:proofErr w:type="gramStart"/>
      <w:r>
        <w:t>it’s</w:t>
      </w:r>
      <w:proofErr w:type="gramEnd"/>
      <w:r>
        <w:t xml:space="preserve"> IRI was less than 72 in/mi (IRI=71). This profile was analyzed with the vehicle-bridge state-space model and found to cause little dynamic amplification (max amplification = 1.168). </w:t>
      </w:r>
    </w:p>
    <w:p w:rsidR="00F44698" w:rsidRDefault="00F44698" w:rsidP="00F44698">
      <w:r>
        <w:rPr>
          <w:noProof/>
        </w:rPr>
        <w:lastRenderedPageBreak/>
        <w:drawing>
          <wp:inline distT="0" distB="0" distL="0" distR="0">
            <wp:extent cx="5943600" cy="2113406"/>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F44698" w:rsidRDefault="00F44698" w:rsidP="00F44698">
      <w:r>
        <w:t xml:space="preserve">It is doubted that any real profile would have such limited frequency content, and therefore, this scenario presents the worst case scenario (profile is almost entirely composed of spatial frequencies that correspond to the bridge’s natural frequency) and it is expected that any real profile with an IRI of less than 72 would </w:t>
      </w:r>
      <w:r w:rsidR="00911FDF">
        <w:t xml:space="preserve">have greater diversity in frequency content and therefore </w:t>
      </w:r>
      <w:r>
        <w:t>result in dynamic amplification less than the 1.168 experienced in the previous simulation.</w:t>
      </w:r>
    </w:p>
    <w:p w:rsidR="00F44698" w:rsidRDefault="00F44698" w:rsidP="00F44698">
      <w:r>
        <w:rPr>
          <w:noProof/>
        </w:rPr>
        <w:drawing>
          <wp:inline distT="0" distB="0" distL="0" distR="0">
            <wp:extent cx="5327650" cy="3994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D56EB4" w:rsidRDefault="00D56EB4" w:rsidP="00D56EB4">
      <w:pPr>
        <w:pStyle w:val="Heading3"/>
      </w:pPr>
      <w:r>
        <w:t>Computation of the IRI</w:t>
      </w:r>
    </w:p>
    <w:p w:rsidR="00D56EB4" w:rsidRDefault="00D56EB4" w:rsidP="00D56EB4">
      <w:r>
        <w:t xml:space="preserve">A quarter-car model described by the equations of motion was transformed into a state-space model, and assigned parameter values for the “golden-car”. This model was run with a measured profile at 80 </w:t>
      </w:r>
      <w:r>
        <w:lastRenderedPageBreak/>
        <w:t xml:space="preserve">km/h. The profile was first smoothed with a moving average over a distance of 250mm. Initial conditions (vehicle initial displacement and velocity) were assigned based on recommendations provided by </w:t>
      </w:r>
      <w:r>
        <w:fldChar w:fldCharType="begin"/>
      </w:r>
      <w:r>
        <w:instrText xml:space="preserve"> ADDIN ZOTERO_ITEM CSL_CITATION {"citationID":"VgHyGQw9","properties":{"formattedCitation":"(M. W. Sayers 1984)","plainCitation":"(M. W. Sayers 1984)","noteIndex":0},"citationItems":[{"id":557,"uris":["http://zotero.org/users/3157746/items/FCZEZM8C"],"uri":["http://zotero.org/users/3157746/items/FCZEZM8C"],"itemData":{"id":557,"type":"article-journal","title":"International experiment to establish correlation and standard calibration methods for road roughness measurements. Volume 2: appendices","source":"Google Scholar","shortTitle":"International experiment to establish correlation and standard calibration methods for road roughness measurements. Volume 2","author":[{"family":"Sayers","given":"M. W."}],"issued":{"date-parts":[["1984"]]}}}],"schema":"https://github.com/citation-style-language/schema/raw/master/csl-citation.json"} </w:instrText>
      </w:r>
      <w:r>
        <w:fldChar w:fldCharType="separate"/>
      </w:r>
      <w:r w:rsidRPr="00B31432">
        <w:rPr>
          <w:rFonts w:ascii="Calibri" w:hAnsi="Calibri" w:cs="Calibri"/>
        </w:rPr>
        <w:t>(M. W. Sayers 1984)</w:t>
      </w:r>
      <w:r>
        <w:fldChar w:fldCharType="end"/>
      </w:r>
      <w:r>
        <w:t>. The accumulated suspension travel was computed based on simulation output according to the following equation:</w:t>
      </w:r>
    </w:p>
    <w:p w:rsidR="00D56EB4" w:rsidRPr="00D95F5D" w:rsidRDefault="00D56EB4" w:rsidP="00D56EB4">
      <m:oMathPara>
        <m:oMath>
          <m:r>
            <w:rPr>
              <w:rFonts w:ascii="Cambria Math" w:hAnsi="Cambria Math"/>
            </w:rPr>
            <m:t xml:space="preserve">IRI= </m:t>
          </m:r>
          <m:f>
            <m:fPr>
              <m:ctrlPr>
                <w:rPr>
                  <w:rFonts w:ascii="Cambria Math" w:eastAsiaTheme="minorEastAsia"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1</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e>
              </m:nary>
            </m:num>
            <m:den>
              <m:r>
                <w:rPr>
                  <w:rFonts w:ascii="Cambria Math" w:eastAsiaTheme="minorEastAsia" w:hAnsi="Cambria Math"/>
                </w:rPr>
                <m:t>L</m:t>
              </m:r>
            </m:den>
          </m:f>
        </m:oMath>
      </m:oMathPara>
    </w:p>
    <w:p w:rsidR="00D56EB4" w:rsidRDefault="00D56EB4" w:rsidP="00D56EB4">
      <w:pPr>
        <w:rPr>
          <w:rFonts w:eastAsiaTheme="minorEastAsia"/>
        </w:rPr>
      </w:pPr>
      <w:r>
        <w:rPr>
          <w:rFonts w:eastAsiaTheme="minorEastAsia"/>
        </w:rPr>
        <w:t xml:space="preserve">The software created to compute the IRI was checked against available commercial software packages as is summarized in the table below (using profile </w:t>
      </w:r>
      <w:r w:rsidRPr="00A66833">
        <w:rPr>
          <w:rFonts w:eastAsiaTheme="minorEastAsia"/>
        </w:rPr>
        <w:t>EB L2run120171111_0801_Rt 76</w:t>
      </w:r>
      <w:r>
        <w:rPr>
          <w:rFonts w:eastAsiaTheme="minorEastAsia"/>
        </w:rPr>
        <w:t>).</w:t>
      </w:r>
    </w:p>
    <w:p w:rsidR="00D56EB4" w:rsidRDefault="00D56EB4" w:rsidP="00D56EB4">
      <w:pPr>
        <w:rPr>
          <w:rFonts w:eastAsiaTheme="minorEastAsia"/>
        </w:rPr>
      </w:pPr>
    </w:p>
    <w:tbl>
      <w:tblPr>
        <w:tblStyle w:val="TableGrid"/>
        <w:tblW w:w="0" w:type="auto"/>
        <w:jc w:val="center"/>
        <w:tblLook w:val="04A0" w:firstRow="1" w:lastRow="0" w:firstColumn="1" w:lastColumn="0" w:noHBand="0" w:noVBand="1"/>
      </w:tblPr>
      <w:tblGrid>
        <w:gridCol w:w="1511"/>
        <w:gridCol w:w="1350"/>
        <w:gridCol w:w="1276"/>
        <w:gridCol w:w="1564"/>
        <w:gridCol w:w="941"/>
      </w:tblGrid>
      <w:tr w:rsidR="00D56EB4" w:rsidTr="00BC75D5">
        <w:trPr>
          <w:jc w:val="center"/>
        </w:trPr>
        <w:tc>
          <w:tcPr>
            <w:tcW w:w="1511" w:type="dxa"/>
            <w:vAlign w:val="center"/>
          </w:tcPr>
          <w:p w:rsidR="00D56EB4" w:rsidRDefault="00D56EB4" w:rsidP="00BC75D5">
            <w:pPr>
              <w:jc w:val="center"/>
              <w:rPr>
                <w:rFonts w:eastAsiaTheme="minorEastAsia"/>
              </w:rPr>
            </w:pPr>
            <w:r>
              <w:rPr>
                <w:rFonts w:eastAsiaTheme="minorEastAsia"/>
              </w:rPr>
              <w:t>Begin Station</w:t>
            </w:r>
          </w:p>
        </w:tc>
        <w:tc>
          <w:tcPr>
            <w:tcW w:w="1350" w:type="dxa"/>
            <w:vAlign w:val="center"/>
          </w:tcPr>
          <w:p w:rsidR="00D56EB4" w:rsidRDefault="00D56EB4" w:rsidP="00BC75D5">
            <w:pPr>
              <w:jc w:val="center"/>
              <w:rPr>
                <w:rFonts w:eastAsiaTheme="minorEastAsia"/>
              </w:rPr>
            </w:pPr>
            <w:r>
              <w:rPr>
                <w:rFonts w:eastAsiaTheme="minorEastAsia"/>
              </w:rPr>
              <w:t>End Station</w:t>
            </w:r>
          </w:p>
        </w:tc>
        <w:tc>
          <w:tcPr>
            <w:tcW w:w="1276" w:type="dxa"/>
            <w:vAlign w:val="center"/>
          </w:tcPr>
          <w:p w:rsidR="00D56EB4" w:rsidRDefault="00D56EB4" w:rsidP="00BC75D5">
            <w:pPr>
              <w:jc w:val="center"/>
              <w:rPr>
                <w:rFonts w:eastAsiaTheme="minorEastAsia"/>
              </w:rPr>
            </w:pPr>
            <w:proofErr w:type="spellStart"/>
            <w:r>
              <w:rPr>
                <w:rFonts w:eastAsiaTheme="minorEastAsia"/>
              </w:rPr>
              <w:t>ProVAL</w:t>
            </w:r>
            <w:proofErr w:type="spellEnd"/>
            <w:r>
              <w:rPr>
                <w:rFonts w:eastAsiaTheme="minorEastAsia"/>
              </w:rPr>
              <w:t xml:space="preserve"> IRI</w:t>
            </w:r>
          </w:p>
          <w:p w:rsidR="00D56EB4" w:rsidRDefault="00D56EB4" w:rsidP="00BC75D5">
            <w:pPr>
              <w:jc w:val="center"/>
              <w:rPr>
                <w:rFonts w:eastAsiaTheme="minorEastAsia"/>
              </w:rPr>
            </w:pPr>
            <w:r>
              <w:rPr>
                <w:rFonts w:eastAsiaTheme="minorEastAsia"/>
              </w:rPr>
              <w:t>(in/mi)</w:t>
            </w:r>
          </w:p>
        </w:tc>
        <w:tc>
          <w:tcPr>
            <w:tcW w:w="1564" w:type="dxa"/>
            <w:vAlign w:val="center"/>
          </w:tcPr>
          <w:p w:rsidR="00D56EB4" w:rsidRDefault="00D56EB4" w:rsidP="00BC75D5">
            <w:pPr>
              <w:jc w:val="center"/>
              <w:rPr>
                <w:rFonts w:eastAsiaTheme="minorEastAsia"/>
              </w:rPr>
            </w:pPr>
            <w:r>
              <w:rPr>
                <w:rFonts w:eastAsiaTheme="minorEastAsia"/>
              </w:rPr>
              <w:t>Computed IRI</w:t>
            </w:r>
          </w:p>
          <w:p w:rsidR="00D56EB4" w:rsidRDefault="00D56EB4" w:rsidP="00BC75D5">
            <w:pPr>
              <w:jc w:val="center"/>
              <w:rPr>
                <w:rFonts w:eastAsiaTheme="minorEastAsia"/>
              </w:rPr>
            </w:pPr>
            <w:r>
              <w:rPr>
                <w:rFonts w:eastAsiaTheme="minorEastAsia"/>
              </w:rPr>
              <w:t>(in/mi)</w:t>
            </w:r>
          </w:p>
        </w:tc>
        <w:tc>
          <w:tcPr>
            <w:tcW w:w="941" w:type="dxa"/>
            <w:vAlign w:val="center"/>
          </w:tcPr>
          <w:p w:rsidR="00D56EB4" w:rsidRDefault="00D56EB4" w:rsidP="00BC75D5">
            <w:pPr>
              <w:jc w:val="center"/>
              <w:rPr>
                <w:rFonts w:eastAsiaTheme="minorEastAsia"/>
              </w:rPr>
            </w:pPr>
            <w:r>
              <w:rPr>
                <w:rFonts w:eastAsiaTheme="minorEastAsia"/>
              </w:rPr>
              <w:t>% diff</w:t>
            </w:r>
          </w:p>
        </w:tc>
      </w:tr>
      <w:tr w:rsidR="00D56EB4" w:rsidTr="00BC75D5">
        <w:trPr>
          <w:jc w:val="center"/>
        </w:trPr>
        <w:tc>
          <w:tcPr>
            <w:tcW w:w="1511" w:type="dxa"/>
            <w:vAlign w:val="bottom"/>
          </w:tcPr>
          <w:p w:rsidR="00D56EB4" w:rsidRDefault="00D56EB4" w:rsidP="00BC75D5">
            <w:pPr>
              <w:jc w:val="center"/>
              <w:rPr>
                <w:rFonts w:ascii="Calibri" w:hAnsi="Calibri" w:cs="Calibri"/>
                <w:color w:val="000000"/>
              </w:rPr>
            </w:pPr>
            <w:r>
              <w:rPr>
                <w:rFonts w:ascii="Calibri" w:hAnsi="Calibri" w:cs="Calibri"/>
                <w:color w:val="000000"/>
              </w:rPr>
              <w:t>0+00</w:t>
            </w:r>
          </w:p>
        </w:tc>
        <w:tc>
          <w:tcPr>
            <w:tcW w:w="1350" w:type="dxa"/>
            <w:vAlign w:val="bottom"/>
          </w:tcPr>
          <w:p w:rsidR="00D56EB4" w:rsidRDefault="00D56EB4" w:rsidP="00BC75D5">
            <w:pPr>
              <w:jc w:val="center"/>
              <w:rPr>
                <w:rFonts w:ascii="Calibri" w:hAnsi="Calibri" w:cs="Calibri"/>
                <w:color w:val="000000"/>
              </w:rPr>
            </w:pPr>
            <w:r>
              <w:rPr>
                <w:rFonts w:ascii="Calibri" w:hAnsi="Calibri" w:cs="Calibri"/>
                <w:color w:val="000000"/>
              </w:rPr>
              <w:t>528+00</w:t>
            </w:r>
          </w:p>
        </w:tc>
        <w:tc>
          <w:tcPr>
            <w:tcW w:w="1276" w:type="dxa"/>
            <w:vAlign w:val="bottom"/>
          </w:tcPr>
          <w:p w:rsidR="00D56EB4" w:rsidRDefault="00D56EB4" w:rsidP="00BC75D5">
            <w:pPr>
              <w:jc w:val="right"/>
              <w:rPr>
                <w:rFonts w:ascii="Calibri" w:hAnsi="Calibri" w:cs="Calibri"/>
                <w:color w:val="000000"/>
              </w:rPr>
            </w:pPr>
            <w:r>
              <w:rPr>
                <w:rFonts w:ascii="Calibri" w:hAnsi="Calibri" w:cs="Calibri"/>
                <w:color w:val="000000"/>
              </w:rPr>
              <w:t>157.41</w:t>
            </w:r>
          </w:p>
        </w:tc>
        <w:tc>
          <w:tcPr>
            <w:tcW w:w="1564" w:type="dxa"/>
            <w:vAlign w:val="bottom"/>
          </w:tcPr>
          <w:p w:rsidR="00D56EB4" w:rsidRDefault="00D56EB4" w:rsidP="00BC75D5">
            <w:pPr>
              <w:jc w:val="right"/>
              <w:rPr>
                <w:rFonts w:ascii="Calibri" w:hAnsi="Calibri" w:cs="Calibri"/>
                <w:color w:val="000000"/>
              </w:rPr>
            </w:pPr>
            <w:r>
              <w:rPr>
                <w:rFonts w:ascii="Calibri" w:hAnsi="Calibri" w:cs="Calibri"/>
                <w:color w:val="000000"/>
              </w:rPr>
              <w:t>157.43</w:t>
            </w:r>
          </w:p>
        </w:tc>
        <w:tc>
          <w:tcPr>
            <w:tcW w:w="941" w:type="dxa"/>
            <w:vAlign w:val="bottom"/>
          </w:tcPr>
          <w:p w:rsidR="00D56EB4" w:rsidRDefault="00D56EB4" w:rsidP="00BC75D5">
            <w:pPr>
              <w:jc w:val="right"/>
              <w:rPr>
                <w:rFonts w:ascii="Calibri" w:hAnsi="Calibri" w:cs="Calibri"/>
                <w:color w:val="000000"/>
              </w:rPr>
            </w:pPr>
            <w:r>
              <w:rPr>
                <w:rFonts w:ascii="Calibri" w:hAnsi="Calibri" w:cs="Calibri"/>
                <w:color w:val="000000"/>
              </w:rPr>
              <w:t>0.01%</w:t>
            </w:r>
          </w:p>
        </w:tc>
      </w:tr>
      <w:tr w:rsidR="00D56EB4" w:rsidTr="00BC75D5">
        <w:trPr>
          <w:jc w:val="center"/>
        </w:trPr>
        <w:tc>
          <w:tcPr>
            <w:tcW w:w="1511" w:type="dxa"/>
            <w:vAlign w:val="bottom"/>
          </w:tcPr>
          <w:p w:rsidR="00D56EB4" w:rsidRDefault="00D56EB4" w:rsidP="00BC75D5">
            <w:pPr>
              <w:jc w:val="center"/>
              <w:rPr>
                <w:rFonts w:ascii="Calibri" w:hAnsi="Calibri" w:cs="Calibri"/>
                <w:color w:val="000000"/>
              </w:rPr>
            </w:pPr>
            <w:r>
              <w:rPr>
                <w:rFonts w:ascii="Calibri" w:hAnsi="Calibri" w:cs="Calibri"/>
                <w:color w:val="000000"/>
              </w:rPr>
              <w:t>528+00</w:t>
            </w:r>
          </w:p>
        </w:tc>
        <w:tc>
          <w:tcPr>
            <w:tcW w:w="1350" w:type="dxa"/>
            <w:vAlign w:val="bottom"/>
          </w:tcPr>
          <w:p w:rsidR="00D56EB4" w:rsidRDefault="00D56EB4" w:rsidP="00BC75D5">
            <w:pPr>
              <w:jc w:val="center"/>
              <w:rPr>
                <w:rFonts w:ascii="Calibri" w:hAnsi="Calibri" w:cs="Calibri"/>
                <w:color w:val="000000"/>
              </w:rPr>
            </w:pPr>
            <w:r>
              <w:rPr>
                <w:rFonts w:ascii="Calibri" w:hAnsi="Calibri" w:cs="Calibri"/>
                <w:color w:val="000000"/>
              </w:rPr>
              <w:t>10+56.0</w:t>
            </w:r>
          </w:p>
        </w:tc>
        <w:tc>
          <w:tcPr>
            <w:tcW w:w="1276" w:type="dxa"/>
            <w:vAlign w:val="bottom"/>
          </w:tcPr>
          <w:p w:rsidR="00D56EB4" w:rsidRDefault="00D56EB4" w:rsidP="00BC75D5">
            <w:pPr>
              <w:jc w:val="right"/>
              <w:rPr>
                <w:rFonts w:ascii="Calibri" w:hAnsi="Calibri" w:cs="Calibri"/>
                <w:color w:val="000000"/>
              </w:rPr>
            </w:pPr>
            <w:r>
              <w:rPr>
                <w:rFonts w:ascii="Calibri" w:hAnsi="Calibri" w:cs="Calibri"/>
                <w:color w:val="000000"/>
              </w:rPr>
              <w:t>221.18</w:t>
            </w:r>
          </w:p>
        </w:tc>
        <w:tc>
          <w:tcPr>
            <w:tcW w:w="1564" w:type="dxa"/>
            <w:vAlign w:val="bottom"/>
          </w:tcPr>
          <w:p w:rsidR="00D56EB4" w:rsidRDefault="00D56EB4" w:rsidP="00BC75D5">
            <w:pPr>
              <w:jc w:val="right"/>
              <w:rPr>
                <w:rFonts w:ascii="Calibri" w:hAnsi="Calibri" w:cs="Calibri"/>
                <w:color w:val="000000"/>
              </w:rPr>
            </w:pPr>
            <w:r>
              <w:rPr>
                <w:rFonts w:ascii="Calibri" w:hAnsi="Calibri" w:cs="Calibri"/>
                <w:color w:val="000000"/>
              </w:rPr>
              <w:t>221.24</w:t>
            </w:r>
          </w:p>
        </w:tc>
        <w:tc>
          <w:tcPr>
            <w:tcW w:w="941" w:type="dxa"/>
            <w:vAlign w:val="bottom"/>
          </w:tcPr>
          <w:p w:rsidR="00D56EB4" w:rsidRDefault="00D56EB4" w:rsidP="00BC75D5">
            <w:pPr>
              <w:jc w:val="right"/>
              <w:rPr>
                <w:rFonts w:ascii="Calibri" w:hAnsi="Calibri" w:cs="Calibri"/>
                <w:color w:val="000000"/>
              </w:rPr>
            </w:pPr>
            <w:r>
              <w:rPr>
                <w:rFonts w:ascii="Calibri" w:hAnsi="Calibri" w:cs="Calibri"/>
                <w:color w:val="000000"/>
              </w:rPr>
              <w:t>0.03%</w:t>
            </w:r>
          </w:p>
        </w:tc>
      </w:tr>
      <w:tr w:rsidR="00D56EB4" w:rsidTr="00BC75D5">
        <w:trPr>
          <w:jc w:val="center"/>
        </w:trPr>
        <w:tc>
          <w:tcPr>
            <w:tcW w:w="1511" w:type="dxa"/>
            <w:vAlign w:val="bottom"/>
          </w:tcPr>
          <w:p w:rsidR="00D56EB4" w:rsidRDefault="00D56EB4" w:rsidP="00BC75D5">
            <w:pPr>
              <w:jc w:val="center"/>
              <w:rPr>
                <w:rFonts w:ascii="Calibri" w:hAnsi="Calibri" w:cs="Calibri"/>
                <w:color w:val="000000"/>
              </w:rPr>
            </w:pPr>
            <w:r>
              <w:rPr>
                <w:rFonts w:ascii="Calibri" w:hAnsi="Calibri" w:cs="Calibri"/>
                <w:color w:val="000000"/>
              </w:rPr>
              <w:t>10+56.0</w:t>
            </w:r>
          </w:p>
        </w:tc>
        <w:tc>
          <w:tcPr>
            <w:tcW w:w="1350" w:type="dxa"/>
            <w:vAlign w:val="bottom"/>
          </w:tcPr>
          <w:p w:rsidR="00D56EB4" w:rsidRDefault="00D56EB4" w:rsidP="00BC75D5">
            <w:pPr>
              <w:jc w:val="center"/>
              <w:rPr>
                <w:rFonts w:ascii="Calibri" w:hAnsi="Calibri" w:cs="Calibri"/>
                <w:color w:val="000000"/>
              </w:rPr>
            </w:pPr>
            <w:r>
              <w:rPr>
                <w:rFonts w:ascii="Calibri" w:hAnsi="Calibri" w:cs="Calibri"/>
                <w:color w:val="000000"/>
              </w:rPr>
              <w:t>15+84.0</w:t>
            </w:r>
          </w:p>
        </w:tc>
        <w:tc>
          <w:tcPr>
            <w:tcW w:w="1276" w:type="dxa"/>
            <w:vAlign w:val="bottom"/>
          </w:tcPr>
          <w:p w:rsidR="00D56EB4" w:rsidRDefault="00D56EB4" w:rsidP="00BC75D5">
            <w:pPr>
              <w:jc w:val="right"/>
              <w:rPr>
                <w:rFonts w:ascii="Calibri" w:hAnsi="Calibri" w:cs="Calibri"/>
                <w:color w:val="000000"/>
              </w:rPr>
            </w:pPr>
            <w:r>
              <w:rPr>
                <w:rFonts w:ascii="Calibri" w:hAnsi="Calibri" w:cs="Calibri"/>
                <w:color w:val="000000"/>
              </w:rPr>
              <w:t>175.51</w:t>
            </w:r>
          </w:p>
        </w:tc>
        <w:tc>
          <w:tcPr>
            <w:tcW w:w="1564" w:type="dxa"/>
            <w:vAlign w:val="bottom"/>
          </w:tcPr>
          <w:p w:rsidR="00D56EB4" w:rsidRDefault="00D56EB4" w:rsidP="00BC75D5">
            <w:pPr>
              <w:jc w:val="right"/>
              <w:rPr>
                <w:rFonts w:ascii="Calibri" w:hAnsi="Calibri" w:cs="Calibri"/>
                <w:color w:val="000000"/>
              </w:rPr>
            </w:pPr>
            <w:r>
              <w:rPr>
                <w:rFonts w:ascii="Calibri" w:hAnsi="Calibri" w:cs="Calibri"/>
                <w:color w:val="000000"/>
              </w:rPr>
              <w:t>175.51</w:t>
            </w:r>
          </w:p>
        </w:tc>
        <w:tc>
          <w:tcPr>
            <w:tcW w:w="941" w:type="dxa"/>
            <w:vAlign w:val="bottom"/>
          </w:tcPr>
          <w:p w:rsidR="00D56EB4" w:rsidRDefault="00D56EB4" w:rsidP="00BC75D5">
            <w:pPr>
              <w:jc w:val="right"/>
              <w:rPr>
                <w:rFonts w:ascii="Calibri" w:hAnsi="Calibri" w:cs="Calibri"/>
                <w:color w:val="000000"/>
              </w:rPr>
            </w:pPr>
            <w:r>
              <w:rPr>
                <w:rFonts w:ascii="Calibri" w:hAnsi="Calibri" w:cs="Calibri"/>
                <w:color w:val="000000"/>
              </w:rPr>
              <w:t>0.00%</w:t>
            </w:r>
          </w:p>
        </w:tc>
      </w:tr>
      <w:tr w:rsidR="00D56EB4" w:rsidTr="00BC75D5">
        <w:trPr>
          <w:jc w:val="center"/>
        </w:trPr>
        <w:tc>
          <w:tcPr>
            <w:tcW w:w="1511" w:type="dxa"/>
            <w:vAlign w:val="bottom"/>
          </w:tcPr>
          <w:p w:rsidR="00D56EB4" w:rsidRDefault="00D56EB4" w:rsidP="00BC75D5">
            <w:pPr>
              <w:jc w:val="center"/>
              <w:rPr>
                <w:rFonts w:ascii="Calibri" w:hAnsi="Calibri" w:cs="Calibri"/>
                <w:color w:val="000000"/>
              </w:rPr>
            </w:pPr>
            <w:r>
              <w:rPr>
                <w:rFonts w:ascii="Calibri" w:hAnsi="Calibri" w:cs="Calibri"/>
                <w:color w:val="000000"/>
              </w:rPr>
              <w:t>15+84.0</w:t>
            </w:r>
          </w:p>
        </w:tc>
        <w:tc>
          <w:tcPr>
            <w:tcW w:w="1350" w:type="dxa"/>
            <w:vAlign w:val="bottom"/>
          </w:tcPr>
          <w:p w:rsidR="00D56EB4" w:rsidRDefault="00D56EB4" w:rsidP="00BC75D5">
            <w:pPr>
              <w:jc w:val="center"/>
              <w:rPr>
                <w:rFonts w:ascii="Calibri" w:hAnsi="Calibri" w:cs="Calibri"/>
                <w:color w:val="000000"/>
              </w:rPr>
            </w:pPr>
            <w:r>
              <w:rPr>
                <w:rFonts w:ascii="Calibri" w:hAnsi="Calibri" w:cs="Calibri"/>
                <w:color w:val="000000"/>
              </w:rPr>
              <w:t>21+12.0</w:t>
            </w:r>
          </w:p>
        </w:tc>
        <w:tc>
          <w:tcPr>
            <w:tcW w:w="1276" w:type="dxa"/>
            <w:vAlign w:val="bottom"/>
          </w:tcPr>
          <w:p w:rsidR="00D56EB4" w:rsidRDefault="00D56EB4" w:rsidP="00BC75D5">
            <w:pPr>
              <w:jc w:val="right"/>
              <w:rPr>
                <w:rFonts w:ascii="Calibri" w:hAnsi="Calibri" w:cs="Calibri"/>
                <w:color w:val="000000"/>
              </w:rPr>
            </w:pPr>
            <w:r>
              <w:rPr>
                <w:rFonts w:ascii="Calibri" w:hAnsi="Calibri" w:cs="Calibri"/>
                <w:color w:val="000000"/>
              </w:rPr>
              <w:t>211.9</w:t>
            </w:r>
          </w:p>
        </w:tc>
        <w:tc>
          <w:tcPr>
            <w:tcW w:w="1564" w:type="dxa"/>
            <w:vAlign w:val="bottom"/>
          </w:tcPr>
          <w:p w:rsidR="00D56EB4" w:rsidRDefault="00D56EB4" w:rsidP="00BC75D5">
            <w:pPr>
              <w:jc w:val="right"/>
              <w:rPr>
                <w:rFonts w:ascii="Calibri" w:hAnsi="Calibri" w:cs="Calibri"/>
                <w:color w:val="000000"/>
              </w:rPr>
            </w:pPr>
            <w:r>
              <w:rPr>
                <w:rFonts w:ascii="Calibri" w:hAnsi="Calibri" w:cs="Calibri"/>
                <w:color w:val="000000"/>
              </w:rPr>
              <w:t>211.82</w:t>
            </w:r>
          </w:p>
        </w:tc>
        <w:tc>
          <w:tcPr>
            <w:tcW w:w="941" w:type="dxa"/>
            <w:vAlign w:val="bottom"/>
          </w:tcPr>
          <w:p w:rsidR="00D56EB4" w:rsidRDefault="00D56EB4" w:rsidP="00BC75D5">
            <w:pPr>
              <w:jc w:val="right"/>
              <w:rPr>
                <w:rFonts w:ascii="Calibri" w:hAnsi="Calibri" w:cs="Calibri"/>
                <w:color w:val="000000"/>
              </w:rPr>
            </w:pPr>
            <w:r>
              <w:rPr>
                <w:rFonts w:ascii="Calibri" w:hAnsi="Calibri" w:cs="Calibri"/>
                <w:color w:val="000000"/>
              </w:rPr>
              <w:t>-0.04%</w:t>
            </w:r>
          </w:p>
        </w:tc>
      </w:tr>
      <w:tr w:rsidR="00D56EB4" w:rsidTr="00BC75D5">
        <w:trPr>
          <w:jc w:val="center"/>
        </w:trPr>
        <w:tc>
          <w:tcPr>
            <w:tcW w:w="1511" w:type="dxa"/>
            <w:vAlign w:val="bottom"/>
          </w:tcPr>
          <w:p w:rsidR="00D56EB4" w:rsidRDefault="00D56EB4" w:rsidP="00BC75D5">
            <w:pPr>
              <w:jc w:val="center"/>
              <w:rPr>
                <w:rFonts w:ascii="Calibri" w:hAnsi="Calibri" w:cs="Calibri"/>
                <w:color w:val="000000"/>
              </w:rPr>
            </w:pPr>
            <w:r>
              <w:rPr>
                <w:rFonts w:ascii="Calibri" w:hAnsi="Calibri" w:cs="Calibri"/>
                <w:color w:val="000000"/>
              </w:rPr>
              <w:t>21+12.0</w:t>
            </w:r>
          </w:p>
        </w:tc>
        <w:tc>
          <w:tcPr>
            <w:tcW w:w="1350" w:type="dxa"/>
            <w:vAlign w:val="bottom"/>
          </w:tcPr>
          <w:p w:rsidR="00D56EB4" w:rsidRDefault="00D56EB4" w:rsidP="00BC75D5">
            <w:pPr>
              <w:jc w:val="center"/>
              <w:rPr>
                <w:rFonts w:ascii="Calibri" w:hAnsi="Calibri" w:cs="Calibri"/>
                <w:color w:val="000000"/>
              </w:rPr>
            </w:pPr>
            <w:r>
              <w:rPr>
                <w:rFonts w:ascii="Calibri" w:hAnsi="Calibri" w:cs="Calibri"/>
                <w:color w:val="000000"/>
              </w:rPr>
              <w:t>24+97.7</w:t>
            </w:r>
          </w:p>
        </w:tc>
        <w:tc>
          <w:tcPr>
            <w:tcW w:w="1276" w:type="dxa"/>
            <w:vAlign w:val="bottom"/>
          </w:tcPr>
          <w:p w:rsidR="00D56EB4" w:rsidRDefault="00D56EB4" w:rsidP="00BC75D5">
            <w:pPr>
              <w:jc w:val="right"/>
              <w:rPr>
                <w:rFonts w:ascii="Calibri" w:hAnsi="Calibri" w:cs="Calibri"/>
                <w:color w:val="000000"/>
              </w:rPr>
            </w:pPr>
            <w:r>
              <w:rPr>
                <w:rFonts w:ascii="Calibri" w:hAnsi="Calibri" w:cs="Calibri"/>
                <w:color w:val="000000"/>
              </w:rPr>
              <w:t>83.61</w:t>
            </w:r>
          </w:p>
        </w:tc>
        <w:tc>
          <w:tcPr>
            <w:tcW w:w="1564" w:type="dxa"/>
            <w:vAlign w:val="bottom"/>
          </w:tcPr>
          <w:p w:rsidR="00D56EB4" w:rsidRDefault="00D56EB4" w:rsidP="00BC75D5">
            <w:pPr>
              <w:jc w:val="right"/>
              <w:rPr>
                <w:rFonts w:ascii="Calibri" w:hAnsi="Calibri" w:cs="Calibri"/>
                <w:color w:val="000000"/>
              </w:rPr>
            </w:pPr>
            <w:r>
              <w:rPr>
                <w:rFonts w:ascii="Calibri" w:hAnsi="Calibri" w:cs="Calibri"/>
                <w:color w:val="000000"/>
              </w:rPr>
              <w:t>83.92</w:t>
            </w:r>
          </w:p>
        </w:tc>
        <w:tc>
          <w:tcPr>
            <w:tcW w:w="941" w:type="dxa"/>
            <w:vAlign w:val="bottom"/>
          </w:tcPr>
          <w:p w:rsidR="00D56EB4" w:rsidRDefault="00D56EB4" w:rsidP="00BC75D5">
            <w:pPr>
              <w:jc w:val="right"/>
              <w:rPr>
                <w:rFonts w:ascii="Calibri" w:hAnsi="Calibri" w:cs="Calibri"/>
                <w:color w:val="000000"/>
              </w:rPr>
            </w:pPr>
            <w:r>
              <w:rPr>
                <w:rFonts w:ascii="Calibri" w:hAnsi="Calibri" w:cs="Calibri"/>
                <w:color w:val="000000"/>
              </w:rPr>
              <w:t>0.37%</w:t>
            </w:r>
          </w:p>
        </w:tc>
      </w:tr>
    </w:tbl>
    <w:p w:rsidR="00D56EB4" w:rsidRDefault="00D56EB4" w:rsidP="00D56EB4">
      <w:pPr>
        <w:rPr>
          <w:rFonts w:eastAsiaTheme="minorEastAsia"/>
        </w:rPr>
      </w:pPr>
    </w:p>
    <w:p w:rsidR="00D56EB4" w:rsidRDefault="00D56EB4" w:rsidP="00D56EB4">
      <w:pPr>
        <w:rPr>
          <w:rFonts w:eastAsiaTheme="minorEastAsia"/>
        </w:rPr>
      </w:pPr>
      <w:r>
        <w:rPr>
          <w:rFonts w:eastAsiaTheme="minorEastAsia"/>
        </w:rPr>
        <w:t xml:space="preserve">Side note: The accumulated suspension travel is linearly related to the scale of the profile, i.e. </w:t>
      </w:r>
      <w:proofErr w:type="gramStart"/>
      <w:r>
        <w:rPr>
          <w:rFonts w:eastAsiaTheme="minorEastAsia"/>
        </w:rPr>
        <w:t>IRI(</w:t>
      </w:r>
      <w:proofErr w:type="gramEnd"/>
      <w:r>
        <w:rPr>
          <w:rFonts w:eastAsiaTheme="minorEastAsia"/>
        </w:rPr>
        <w:t xml:space="preserve">profile)x2=IRI(profilex2). In fact all of the state’s time histories or linear combinations of them also scale directly with profile. I imagine this is a fundamental property of linear state space models. I do not think the combined </w:t>
      </w:r>
      <w:proofErr w:type="gramStart"/>
      <w:r>
        <w:rPr>
          <w:rFonts w:eastAsiaTheme="minorEastAsia"/>
        </w:rPr>
        <w:t>bridge,</w:t>
      </w:r>
      <w:proofErr w:type="gramEnd"/>
      <w:r>
        <w:rPr>
          <w:rFonts w:eastAsiaTheme="minorEastAsia"/>
        </w:rPr>
        <w:t xml:space="preserve"> vehicle state-space model will have this same property. </w:t>
      </w:r>
    </w:p>
    <w:p w:rsidR="00D56EB4" w:rsidRDefault="00D56EB4" w:rsidP="00D56EB4">
      <w:r>
        <w:br w:type="page"/>
      </w:r>
    </w:p>
    <w:p w:rsidR="00911FDF" w:rsidRDefault="00911FDF" w:rsidP="00911FDF">
      <w:pPr>
        <w:pStyle w:val="Heading2"/>
      </w:pPr>
      <w:r>
        <w:lastRenderedPageBreak/>
        <w:t>IRI and ISO 8608</w:t>
      </w:r>
    </w:p>
    <w:p w:rsidR="00911FDF" w:rsidRDefault="00911FDF" w:rsidP="00911FDF">
      <w:r>
        <w:t>Using ISO 8608 standards we may control the frequency content of artificial profiles (with parameter w), we may then scale the profile to achieve a target IRI. In this way we may obtain a library of profiles with varying IRI and frequency content (w)</w:t>
      </w:r>
      <w:r w:rsidR="00D56EB4">
        <w:t xml:space="preserve">. We may also wish to develop several profiles for a given </w:t>
      </w:r>
      <w:proofErr w:type="gramStart"/>
      <w:r w:rsidR="00D56EB4">
        <w:t>IRI,</w:t>
      </w:r>
      <w:proofErr w:type="gramEnd"/>
      <w:r w:rsidR="00D56EB4">
        <w:t xml:space="preserve"> w combination to examine the effect phase angle (spatial location of features) has on bridge response. </w:t>
      </w:r>
    </w:p>
    <w:p w:rsidR="006B7776" w:rsidRDefault="006B7776" w:rsidP="00911FDF">
      <w:r>
        <w:t>Simulations will be performed with these profiles at various speeds for various bridge and vehicle parameters (bridge natural frequency, bridge mass, vehicle natural frequency, vehicle mass, vehicle damping).</w:t>
      </w:r>
      <w:r w:rsidR="00EA314D">
        <w:t xml:space="preserve"> The bounds of the parameters are given in the following table:</w:t>
      </w:r>
    </w:p>
    <w:tbl>
      <w:tblPr>
        <w:tblStyle w:val="TableGrid"/>
        <w:tblW w:w="8195" w:type="dxa"/>
        <w:tblLook w:val="04A0" w:firstRow="1" w:lastRow="0" w:firstColumn="1" w:lastColumn="0" w:noHBand="0" w:noVBand="1"/>
      </w:tblPr>
      <w:tblGrid>
        <w:gridCol w:w="2151"/>
        <w:gridCol w:w="1506"/>
        <w:gridCol w:w="1513"/>
        <w:gridCol w:w="1109"/>
        <w:gridCol w:w="1916"/>
      </w:tblGrid>
      <w:tr w:rsidR="00EA314D" w:rsidTr="005355E7">
        <w:tc>
          <w:tcPr>
            <w:tcW w:w="2151" w:type="dxa"/>
          </w:tcPr>
          <w:p w:rsidR="00EA314D" w:rsidRDefault="00EA314D" w:rsidP="00911FDF"/>
        </w:tc>
        <w:tc>
          <w:tcPr>
            <w:tcW w:w="1506" w:type="dxa"/>
          </w:tcPr>
          <w:p w:rsidR="00EA314D" w:rsidRDefault="00EA314D" w:rsidP="00911FDF">
            <w:r>
              <w:t>Lower bound</w:t>
            </w:r>
          </w:p>
        </w:tc>
        <w:tc>
          <w:tcPr>
            <w:tcW w:w="1513" w:type="dxa"/>
          </w:tcPr>
          <w:p w:rsidR="00EA314D" w:rsidRDefault="00EA314D" w:rsidP="00911FDF">
            <w:r>
              <w:t>Upper bound</w:t>
            </w:r>
          </w:p>
        </w:tc>
        <w:tc>
          <w:tcPr>
            <w:tcW w:w="1109" w:type="dxa"/>
          </w:tcPr>
          <w:p w:rsidR="00EA314D" w:rsidRDefault="00EA314D" w:rsidP="00911FDF">
            <w:r>
              <w:t>Step size</w:t>
            </w:r>
          </w:p>
        </w:tc>
        <w:tc>
          <w:tcPr>
            <w:tcW w:w="1916" w:type="dxa"/>
          </w:tcPr>
          <w:p w:rsidR="00EA314D" w:rsidRDefault="00EA314D" w:rsidP="00911FDF">
            <w:r>
              <w:t>Units</w:t>
            </w:r>
          </w:p>
        </w:tc>
      </w:tr>
      <w:tr w:rsidR="00EA314D" w:rsidTr="005355E7">
        <w:tc>
          <w:tcPr>
            <w:tcW w:w="2151" w:type="dxa"/>
          </w:tcPr>
          <w:p w:rsidR="00EA314D" w:rsidRDefault="00EA314D" w:rsidP="00911FDF">
            <w:r>
              <w:t>Profile IRI</w:t>
            </w:r>
          </w:p>
        </w:tc>
        <w:tc>
          <w:tcPr>
            <w:tcW w:w="1506" w:type="dxa"/>
          </w:tcPr>
          <w:p w:rsidR="00EA314D" w:rsidRDefault="00EA314D" w:rsidP="00911FDF">
            <w:r>
              <w:t>50</w:t>
            </w:r>
          </w:p>
        </w:tc>
        <w:tc>
          <w:tcPr>
            <w:tcW w:w="1513" w:type="dxa"/>
          </w:tcPr>
          <w:p w:rsidR="00EA314D" w:rsidRDefault="00EA314D" w:rsidP="00911FDF">
            <w:r>
              <w:t>400</w:t>
            </w:r>
          </w:p>
        </w:tc>
        <w:tc>
          <w:tcPr>
            <w:tcW w:w="1109" w:type="dxa"/>
          </w:tcPr>
          <w:p w:rsidR="00EA314D" w:rsidRDefault="005355E7" w:rsidP="00911FDF">
            <w:r>
              <w:t>varies</w:t>
            </w:r>
            <w:r w:rsidR="00EA314D">
              <w:t xml:space="preserve"> </w:t>
            </w:r>
          </w:p>
        </w:tc>
        <w:tc>
          <w:tcPr>
            <w:tcW w:w="1916" w:type="dxa"/>
          </w:tcPr>
          <w:p w:rsidR="00EA314D" w:rsidRDefault="003E0497" w:rsidP="00911FDF">
            <w:r>
              <w:t>in/mi</w:t>
            </w:r>
          </w:p>
        </w:tc>
      </w:tr>
      <w:tr w:rsidR="00EA314D" w:rsidTr="005355E7">
        <w:tc>
          <w:tcPr>
            <w:tcW w:w="2151" w:type="dxa"/>
          </w:tcPr>
          <w:p w:rsidR="00EA314D" w:rsidRDefault="00EA314D" w:rsidP="00F65BB7">
            <w:r>
              <w:t xml:space="preserve">Profile </w:t>
            </w:r>
            <w:r w:rsidR="00F65BB7">
              <w:t>waviness</w:t>
            </w:r>
            <w:r>
              <w:t xml:space="preserve"> (w)</w:t>
            </w:r>
          </w:p>
        </w:tc>
        <w:tc>
          <w:tcPr>
            <w:tcW w:w="1506" w:type="dxa"/>
          </w:tcPr>
          <w:p w:rsidR="00EA314D" w:rsidRDefault="003E0497" w:rsidP="00911FDF">
            <w:r>
              <w:t>1.5</w:t>
            </w:r>
          </w:p>
        </w:tc>
        <w:tc>
          <w:tcPr>
            <w:tcW w:w="1513" w:type="dxa"/>
          </w:tcPr>
          <w:p w:rsidR="00EA314D" w:rsidRDefault="003E0497" w:rsidP="00911FDF">
            <w:r>
              <w:t>4.0</w:t>
            </w:r>
          </w:p>
        </w:tc>
        <w:tc>
          <w:tcPr>
            <w:tcW w:w="1109" w:type="dxa"/>
          </w:tcPr>
          <w:p w:rsidR="00EA314D" w:rsidRDefault="003E0497" w:rsidP="00911FDF">
            <w:r>
              <w:t>0.5</w:t>
            </w:r>
          </w:p>
        </w:tc>
        <w:tc>
          <w:tcPr>
            <w:tcW w:w="1916" w:type="dxa"/>
          </w:tcPr>
          <w:p w:rsidR="00EA314D" w:rsidRDefault="00EA314D" w:rsidP="00911FDF"/>
        </w:tc>
      </w:tr>
      <w:tr w:rsidR="00EA314D" w:rsidTr="005355E7">
        <w:tc>
          <w:tcPr>
            <w:tcW w:w="2151" w:type="dxa"/>
          </w:tcPr>
          <w:p w:rsidR="00EA314D" w:rsidRDefault="00EA314D" w:rsidP="00911FDF">
            <w:r>
              <w:t>Bridge natural frequency</w:t>
            </w:r>
          </w:p>
        </w:tc>
        <w:tc>
          <w:tcPr>
            <w:tcW w:w="1506" w:type="dxa"/>
          </w:tcPr>
          <w:p w:rsidR="00EA314D" w:rsidRDefault="00F65BB7" w:rsidP="00911FDF">
            <w:r>
              <w:t>1</w:t>
            </w:r>
          </w:p>
        </w:tc>
        <w:tc>
          <w:tcPr>
            <w:tcW w:w="1513" w:type="dxa"/>
          </w:tcPr>
          <w:p w:rsidR="00EA314D" w:rsidRDefault="00F65BB7" w:rsidP="00911FDF">
            <w:r>
              <w:t>6</w:t>
            </w:r>
          </w:p>
        </w:tc>
        <w:tc>
          <w:tcPr>
            <w:tcW w:w="1109" w:type="dxa"/>
          </w:tcPr>
          <w:p w:rsidR="00EA314D" w:rsidRDefault="00F65BB7" w:rsidP="00911FDF">
            <w:r>
              <w:t>1</w:t>
            </w:r>
          </w:p>
        </w:tc>
        <w:tc>
          <w:tcPr>
            <w:tcW w:w="1916" w:type="dxa"/>
          </w:tcPr>
          <w:p w:rsidR="00EA314D" w:rsidRDefault="00F65BB7" w:rsidP="00911FDF">
            <w:r>
              <w:t>Hz</w:t>
            </w:r>
          </w:p>
        </w:tc>
      </w:tr>
      <w:tr w:rsidR="00EA314D" w:rsidTr="005355E7">
        <w:tc>
          <w:tcPr>
            <w:tcW w:w="2151" w:type="dxa"/>
          </w:tcPr>
          <w:p w:rsidR="00EA314D" w:rsidRDefault="00EA314D" w:rsidP="00911FDF">
            <w:r>
              <w:t>Bridge mass</w:t>
            </w:r>
          </w:p>
        </w:tc>
        <w:tc>
          <w:tcPr>
            <w:tcW w:w="1506" w:type="dxa"/>
          </w:tcPr>
          <w:p w:rsidR="00EA314D" w:rsidRDefault="00F65BB7" w:rsidP="00911FDF">
            <w:r>
              <w:t>1500</w:t>
            </w:r>
          </w:p>
        </w:tc>
        <w:tc>
          <w:tcPr>
            <w:tcW w:w="1513" w:type="dxa"/>
          </w:tcPr>
          <w:p w:rsidR="00EA314D" w:rsidRDefault="00F65BB7" w:rsidP="00911FDF">
            <w:r>
              <w:t>2500</w:t>
            </w:r>
          </w:p>
        </w:tc>
        <w:tc>
          <w:tcPr>
            <w:tcW w:w="1109" w:type="dxa"/>
          </w:tcPr>
          <w:p w:rsidR="00EA314D" w:rsidRDefault="00F65BB7" w:rsidP="00911FDF">
            <w:r>
              <w:t>500</w:t>
            </w:r>
          </w:p>
        </w:tc>
        <w:tc>
          <w:tcPr>
            <w:tcW w:w="1916" w:type="dxa"/>
          </w:tcPr>
          <w:p w:rsidR="00EA314D" w:rsidRDefault="00F65BB7" w:rsidP="00911FDF">
            <w:proofErr w:type="spellStart"/>
            <w:r>
              <w:t>slinch</w:t>
            </w:r>
            <w:proofErr w:type="spellEnd"/>
          </w:p>
        </w:tc>
      </w:tr>
      <w:tr w:rsidR="00EA314D" w:rsidTr="005355E7">
        <w:tc>
          <w:tcPr>
            <w:tcW w:w="2151" w:type="dxa"/>
          </w:tcPr>
          <w:p w:rsidR="00EA314D" w:rsidRDefault="00EA314D" w:rsidP="00911FDF">
            <w:r>
              <w:t>Vehicle mass</w:t>
            </w:r>
          </w:p>
        </w:tc>
        <w:tc>
          <w:tcPr>
            <w:tcW w:w="1506" w:type="dxa"/>
          </w:tcPr>
          <w:p w:rsidR="00EA314D" w:rsidRDefault="00F65BB7" w:rsidP="00911FDF">
            <w:r>
              <w:t>10</w:t>
            </w:r>
          </w:p>
        </w:tc>
        <w:tc>
          <w:tcPr>
            <w:tcW w:w="1513" w:type="dxa"/>
          </w:tcPr>
          <w:p w:rsidR="00EA314D" w:rsidRDefault="00F65BB7" w:rsidP="00911FDF">
            <w:r>
              <w:t>300</w:t>
            </w:r>
          </w:p>
        </w:tc>
        <w:tc>
          <w:tcPr>
            <w:tcW w:w="1109" w:type="dxa"/>
          </w:tcPr>
          <w:p w:rsidR="00EA314D" w:rsidRDefault="00F65BB7" w:rsidP="00911FDF">
            <w:r>
              <w:t>50</w:t>
            </w:r>
          </w:p>
        </w:tc>
        <w:tc>
          <w:tcPr>
            <w:tcW w:w="1916" w:type="dxa"/>
          </w:tcPr>
          <w:p w:rsidR="00EA314D" w:rsidRDefault="00F65BB7" w:rsidP="00911FDF">
            <w:proofErr w:type="spellStart"/>
            <w:r>
              <w:t>slinch</w:t>
            </w:r>
            <w:proofErr w:type="spellEnd"/>
          </w:p>
        </w:tc>
      </w:tr>
    </w:tbl>
    <w:p w:rsidR="00EA314D" w:rsidRDefault="00EA314D" w:rsidP="00911FDF"/>
    <w:p w:rsidR="003E0497" w:rsidRDefault="003E0497" w:rsidP="00911FDF">
      <w:r>
        <w:t xml:space="preserve">Profile </w:t>
      </w:r>
      <w:r w:rsidR="00F65BB7">
        <w:t>waviness</w:t>
      </w:r>
      <w:r>
        <w:t xml:space="preserve"> parameter (w) range was set after considering the range of values reported by </w:t>
      </w:r>
      <w:r>
        <w:fldChar w:fldCharType="begin"/>
      </w:r>
      <w:r w:rsidR="00F65BB7">
        <w:instrText xml:space="preserve"> ADDIN ZOTERO_ITEM CSL_CITATION {"citationID":"iBFSx6Zp","properties":{"formattedCitation":"(Krop\\uc0\\u225{}\\uc0\\u269{} and M\\uc0\\u250{}\\uc0\\u269{}ka 2009)","plainCitation":"(Kropáč and Múčka 2009)","noteIndex":0},"citationItems":[{"id":522,"uris":["http://zotero.org/users/3157746/items/ZCC6XDG8"],"uri":["http://zotero.org/users/3157746/items/ZCC6XDG8"],"itemData":{"id":522,"type":"article-journal","title":"Effects of longitudinal road waviness on vehicle vibration response","container-title":"Vehicle System Dynamics","page":"135-153","volume":"47","issue":"2","source":"CrossRef","abstract":"The simplest form of the power spectral density (PSD) for characterising longitudinal road unevenness is as a line on a log-log chart. The influence of waviness (the slope of the line) on the vibration response variance of selected quantities of the travelling vehicle was investigated using simulations of various vehicle types. For expressing the response variance, besides the unevenness index and the travel speed raised to the power containing the longitudinal road waviness (vw–1), the integrated frequency response must also be taken into account. The latter is dependent on the road waviness, but this last component may be expressed as a product of two factors. The one is dependent on the vehicle structure and the quantity to be measured, while the other is dependent on the waviness only. This separation simplifies the study of the effect of waviness on various aspects of the vehicle dynamics. Finally, a simplified method for estimating the unevenness index and waviness without knowing the longitudinal road profile is described.","DOI":"10.1080/00423110701867299","ISSN":"0042-3114, 1744-5159","language":"en","author":[{"family":"Kropáč","given":"O."},{"family":"Múčka","given":"P."}],"issued":{"date-parts":[["2009",2]]}}}],"schema":"https://github.com/citation-style-language/schema/raw/master/csl-citation.json"} </w:instrText>
      </w:r>
      <w:r>
        <w:fldChar w:fldCharType="separate"/>
      </w:r>
      <w:r w:rsidR="00F65BB7" w:rsidRPr="00F65BB7">
        <w:rPr>
          <w:rFonts w:ascii="Calibri" w:hAnsi="Calibri" w:cs="Calibri"/>
          <w:szCs w:val="24"/>
        </w:rPr>
        <w:t>(Kropáč and Múčka 2009)</w:t>
      </w:r>
      <w:r>
        <w:fldChar w:fldCharType="end"/>
      </w:r>
      <w:r w:rsidR="00F65BB7">
        <w:t xml:space="preserve"> (1.5-3.5)</w:t>
      </w:r>
      <w:r>
        <w:t xml:space="preserve">. </w:t>
      </w:r>
      <w:r w:rsidR="005355E7">
        <w:t>The values of waviness have a large effect on the frequency content of the profile, as shown in the following plot.</w:t>
      </w:r>
    </w:p>
    <w:p w:rsidR="005355E7" w:rsidRDefault="005355E7" w:rsidP="00911FDF">
      <w:r>
        <w:rPr>
          <w:noProof/>
        </w:rPr>
        <w:drawing>
          <wp:inline distT="0" distB="0" distL="0" distR="0">
            <wp:extent cx="5943600" cy="162624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1626243"/>
                    </a:xfrm>
                    <a:prstGeom prst="rect">
                      <a:avLst/>
                    </a:prstGeom>
                    <a:noFill/>
                    <a:ln>
                      <a:noFill/>
                    </a:ln>
                  </pic:spPr>
                </pic:pic>
              </a:graphicData>
            </a:graphic>
          </wp:inline>
        </w:drawing>
      </w:r>
    </w:p>
    <w:p w:rsidR="00192958" w:rsidRDefault="00192958" w:rsidP="00192958">
      <w:pPr>
        <w:pStyle w:val="Heading3"/>
      </w:pPr>
      <w:r>
        <w:t>Phase Angle</w:t>
      </w:r>
    </w:p>
    <w:p w:rsidR="00846C9E" w:rsidRDefault="00846C9E" w:rsidP="00911FDF">
      <w:r>
        <w:t>To examine the effect of spatial distribution of profile frequency content (i.e. phases) several different profiles were generated for a given IRI and waviness with phase angles being randomly generated with the random number generator reseeded for each profile. The following plot examines the bridge response to the different profiles.</w:t>
      </w:r>
    </w:p>
    <w:p w:rsidR="00670563" w:rsidRDefault="00670563" w:rsidP="00911FDF">
      <w:r>
        <w:rPr>
          <w:noProof/>
        </w:rPr>
        <w:lastRenderedPageBreak/>
        <w:drawing>
          <wp:inline distT="0" distB="0" distL="0" distR="0">
            <wp:extent cx="3282950" cy="2461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82950" cy="2461234"/>
                    </a:xfrm>
                    <a:prstGeom prst="rect">
                      <a:avLst/>
                    </a:prstGeom>
                    <a:noFill/>
                    <a:ln>
                      <a:noFill/>
                    </a:ln>
                  </pic:spPr>
                </pic:pic>
              </a:graphicData>
            </a:graphic>
          </wp:inline>
        </w:drawing>
      </w:r>
    </w:p>
    <w:p w:rsidR="00670563" w:rsidRDefault="00670563" w:rsidP="00911FDF">
      <w:proofErr w:type="gramStart"/>
      <w:r>
        <w:t xml:space="preserve">Now with constant profile displacement </w:t>
      </w:r>
      <w:proofErr w:type="spellStart"/>
      <w:r>
        <w:t>psd</w:t>
      </w:r>
      <w:proofErr w:type="spellEnd"/>
      <w:r>
        <w:t xml:space="preserve"> (ISO 8608).</w:t>
      </w:r>
      <w:proofErr w:type="gramEnd"/>
    </w:p>
    <w:p w:rsidR="00414A2F" w:rsidRDefault="00414A2F" w:rsidP="00911FDF">
      <w:r>
        <w:rPr>
          <w:noProof/>
        </w:rPr>
        <w:drawing>
          <wp:inline distT="0" distB="0" distL="0" distR="0">
            <wp:extent cx="3124200" cy="2342219"/>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24200" cy="2342219"/>
                    </a:xfrm>
                    <a:prstGeom prst="rect">
                      <a:avLst/>
                    </a:prstGeom>
                    <a:noFill/>
                    <a:ln>
                      <a:noFill/>
                    </a:ln>
                  </pic:spPr>
                </pic:pic>
              </a:graphicData>
            </a:graphic>
          </wp:inline>
        </w:drawing>
      </w:r>
    </w:p>
    <w:p w:rsidR="00414A2F" w:rsidRDefault="00414A2F" w:rsidP="00911FDF">
      <w:r>
        <w:t>The cases for maximum and minimum amplification are plotted below:</w:t>
      </w:r>
    </w:p>
    <w:p w:rsidR="00414A2F" w:rsidRDefault="00414A2F" w:rsidP="00414A2F">
      <w:pPr>
        <w:keepNext/>
      </w:pPr>
      <w:r>
        <w:rPr>
          <w:noProof/>
        </w:rPr>
        <w:drawing>
          <wp:inline distT="0" distB="0" distL="0" distR="0" wp14:anchorId="605C8B7C" wp14:editId="595FEF15">
            <wp:extent cx="5943600" cy="1806734"/>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1806734"/>
                    </a:xfrm>
                    <a:prstGeom prst="rect">
                      <a:avLst/>
                    </a:prstGeom>
                    <a:noFill/>
                    <a:ln>
                      <a:noFill/>
                    </a:ln>
                  </pic:spPr>
                </pic:pic>
              </a:graphicData>
            </a:graphic>
          </wp:inline>
        </w:drawing>
      </w:r>
    </w:p>
    <w:p w:rsidR="00414A2F" w:rsidRDefault="00414A2F" w:rsidP="00414A2F">
      <w:pPr>
        <w:pStyle w:val="Caption"/>
        <w:jc w:val="center"/>
      </w:pPr>
      <w:r>
        <w:t xml:space="preserve">Figure </w:t>
      </w:r>
      <w:fldSimple w:instr=" SEQ Figure \* ARABIC ">
        <w:r>
          <w:rPr>
            <w:noProof/>
          </w:rPr>
          <w:t>3</w:t>
        </w:r>
      </w:fldSimple>
      <w:r>
        <w:t>: Profiles with varying phase angles</w:t>
      </w:r>
    </w:p>
    <w:p w:rsidR="00414A2F" w:rsidRPr="00414A2F" w:rsidRDefault="00414A2F" w:rsidP="00414A2F">
      <w:r>
        <w:rPr>
          <w:noProof/>
        </w:rPr>
        <w:lastRenderedPageBreak/>
        <w:drawing>
          <wp:inline distT="0" distB="0" distL="0" distR="0">
            <wp:extent cx="5943600" cy="193152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1931521"/>
                    </a:xfrm>
                    <a:prstGeom prst="rect">
                      <a:avLst/>
                    </a:prstGeom>
                    <a:noFill/>
                    <a:ln>
                      <a:noFill/>
                    </a:ln>
                  </pic:spPr>
                </pic:pic>
              </a:graphicData>
            </a:graphic>
          </wp:inline>
        </w:drawing>
      </w:r>
    </w:p>
    <w:p w:rsidR="00670563" w:rsidRDefault="0092532D" w:rsidP="00911FDF">
      <w:r>
        <w:t xml:space="preserve">As we can see in the above plots, the phase angle of the profile can have a large effect on bridge response. One option would be to scale a mean response to account for variability (i.e. </w:t>
      </w:r>
      <w:proofErr w:type="spellStart"/>
      <w:r>
        <w:t>d_amp</w:t>
      </w:r>
      <w:proofErr w:type="spellEnd"/>
      <w:r>
        <w:t xml:space="preserve"> = factor*</w:t>
      </w:r>
      <w:proofErr w:type="gramStart"/>
      <w:r>
        <w:t>mean(</w:t>
      </w:r>
      <w:proofErr w:type="gramEnd"/>
      <w:r>
        <w:t xml:space="preserve">response)). Or reject both parameters as acceptable options. </w:t>
      </w:r>
    </w:p>
    <w:p w:rsidR="0092532D" w:rsidRDefault="0092532D" w:rsidP="00911FDF">
      <w:r>
        <w:t xml:space="preserve">If the bridge response can be greatly affected by the phase angle distribution of the profile feature wavelengths, then the individuality of the bridge requires a unique parameter (like IRI) that represents bridge response (e.g. multiple-degree of freedom state space model, single-span vehicle-bridge model). </w:t>
      </w:r>
    </w:p>
    <w:p w:rsidR="0092532D" w:rsidRDefault="0092532D" w:rsidP="00911FDF">
      <w:r>
        <w:t xml:space="preserve">Let’s examine the ability of </w:t>
      </w:r>
      <w:r w:rsidR="00B86634">
        <w:t>different models/algorithms to serve as predictive parameters of bridge response to profile induced dynamic amplification. These will include a double-sprung mass model and a sprung mass traveling over simply supported beam. These will be compared to a 3D FE model results.</w:t>
      </w:r>
    </w:p>
    <w:tbl>
      <w:tblPr>
        <w:tblStyle w:val="TableGrid"/>
        <w:tblW w:w="0" w:type="auto"/>
        <w:tblLook w:val="04A0" w:firstRow="1" w:lastRow="0" w:firstColumn="1" w:lastColumn="0" w:noHBand="0" w:noVBand="1"/>
      </w:tblPr>
      <w:tblGrid>
        <w:gridCol w:w="2056"/>
        <w:gridCol w:w="4366"/>
      </w:tblGrid>
      <w:tr w:rsidR="00A23590" w:rsidRPr="00A23590" w:rsidTr="00BC75D5">
        <w:tc>
          <w:tcPr>
            <w:tcW w:w="2056" w:type="dxa"/>
          </w:tcPr>
          <w:p w:rsidR="00A23590" w:rsidRPr="00A23590" w:rsidRDefault="00A23590" w:rsidP="00BC75D5"/>
        </w:tc>
        <w:tc>
          <w:tcPr>
            <w:tcW w:w="4366" w:type="dxa"/>
          </w:tcPr>
          <w:p w:rsidR="00A23590" w:rsidRPr="00A23590" w:rsidRDefault="00A23590" w:rsidP="00BC75D5"/>
        </w:tc>
      </w:tr>
      <w:tr w:rsidR="00A23590" w:rsidRPr="00A23590" w:rsidTr="00BC75D5">
        <w:tc>
          <w:tcPr>
            <w:tcW w:w="2056" w:type="dxa"/>
          </w:tcPr>
          <w:p w:rsidR="00A23590" w:rsidRPr="00A23590" w:rsidRDefault="00A23590" w:rsidP="00BC75D5">
            <w:proofErr w:type="spellStart"/>
            <w:r w:rsidRPr="00A23590">
              <w:t>fnb</w:t>
            </w:r>
            <w:proofErr w:type="spellEnd"/>
            <w:r w:rsidRPr="00A23590">
              <w:t xml:space="preserve"> = </w:t>
            </w:r>
          </w:p>
        </w:tc>
        <w:tc>
          <w:tcPr>
            <w:tcW w:w="4366" w:type="dxa"/>
          </w:tcPr>
          <w:p w:rsidR="00A23590" w:rsidRPr="00A23590" w:rsidRDefault="00FB15D8" w:rsidP="00FB15D8">
            <w:r>
              <w:t xml:space="preserve">2.08 </w:t>
            </w:r>
            <w:r w:rsidR="00A23590" w:rsidRPr="00A23590">
              <w:t xml:space="preserve"> natural frequency of bridge</w:t>
            </w:r>
          </w:p>
        </w:tc>
      </w:tr>
      <w:tr w:rsidR="00A23590" w:rsidRPr="00A23590" w:rsidTr="00BC75D5">
        <w:tc>
          <w:tcPr>
            <w:tcW w:w="2056" w:type="dxa"/>
          </w:tcPr>
          <w:p w:rsidR="00A23590" w:rsidRPr="00A23590" w:rsidRDefault="00A23590" w:rsidP="00BC75D5">
            <w:proofErr w:type="spellStart"/>
            <w:r w:rsidRPr="00A23590">
              <w:t>fnv</w:t>
            </w:r>
            <w:proofErr w:type="spellEnd"/>
            <w:r w:rsidRPr="00A23590">
              <w:t xml:space="preserve"> </w:t>
            </w:r>
          </w:p>
        </w:tc>
        <w:tc>
          <w:tcPr>
            <w:tcW w:w="4366" w:type="dxa"/>
          </w:tcPr>
          <w:p w:rsidR="00A23590" w:rsidRPr="00A23590" w:rsidRDefault="00A23590" w:rsidP="00BC75D5">
            <w:r w:rsidRPr="00A23590">
              <w:t>2.8; % natural frequency of vehicle</w:t>
            </w:r>
          </w:p>
        </w:tc>
      </w:tr>
      <w:tr w:rsidR="00A23590" w:rsidRPr="00A23590" w:rsidTr="00BC75D5">
        <w:tc>
          <w:tcPr>
            <w:tcW w:w="2056" w:type="dxa"/>
          </w:tcPr>
          <w:p w:rsidR="00A23590" w:rsidRPr="00A23590" w:rsidRDefault="00A23590" w:rsidP="00BC75D5">
            <w:proofErr w:type="spellStart"/>
            <w:r w:rsidRPr="00A23590">
              <w:t>mb</w:t>
            </w:r>
            <w:proofErr w:type="spellEnd"/>
            <w:r w:rsidRPr="00A23590">
              <w:t xml:space="preserve"> = </w:t>
            </w:r>
          </w:p>
        </w:tc>
        <w:tc>
          <w:tcPr>
            <w:tcW w:w="4366" w:type="dxa"/>
          </w:tcPr>
          <w:p w:rsidR="00A23590" w:rsidRPr="00A23590" w:rsidRDefault="00FB15D8" w:rsidP="00BC75D5">
            <w:r>
              <w:t>2320</w:t>
            </w:r>
            <w:r w:rsidR="00A23590" w:rsidRPr="00A23590">
              <w:t xml:space="preserve">; % </w:t>
            </w:r>
            <w:r w:rsidR="00A23590">
              <w:t xml:space="preserve">total </w:t>
            </w:r>
            <w:r w:rsidR="00A23590" w:rsidRPr="00A23590">
              <w:t>mass of bridge (</w:t>
            </w:r>
            <w:proofErr w:type="spellStart"/>
            <w:r w:rsidR="00A23590" w:rsidRPr="00A23590">
              <w:t>slinch</w:t>
            </w:r>
            <w:proofErr w:type="spellEnd"/>
            <w:r w:rsidR="00A23590" w:rsidRPr="00A23590">
              <w:t>)</w:t>
            </w:r>
          </w:p>
        </w:tc>
      </w:tr>
      <w:tr w:rsidR="00A23590" w:rsidRPr="00A23590" w:rsidTr="00BC75D5">
        <w:tc>
          <w:tcPr>
            <w:tcW w:w="2056" w:type="dxa"/>
          </w:tcPr>
          <w:p w:rsidR="00A23590" w:rsidRPr="00A23590" w:rsidRDefault="00A23590" w:rsidP="00BC75D5">
            <w:proofErr w:type="spellStart"/>
            <w:r w:rsidRPr="00A23590">
              <w:t>approach_length</w:t>
            </w:r>
            <w:proofErr w:type="spellEnd"/>
            <w:r w:rsidRPr="00A23590">
              <w:t xml:space="preserve"> = </w:t>
            </w:r>
          </w:p>
        </w:tc>
        <w:tc>
          <w:tcPr>
            <w:tcW w:w="4366" w:type="dxa"/>
          </w:tcPr>
          <w:p w:rsidR="00A23590" w:rsidRPr="00A23590" w:rsidRDefault="00A23590" w:rsidP="00BC75D5">
            <w:r w:rsidRPr="00A23590">
              <w:t>100; % length of approach profile (</w:t>
            </w:r>
            <w:proofErr w:type="spellStart"/>
            <w:r w:rsidRPr="00A23590">
              <w:t>ft</w:t>
            </w:r>
            <w:proofErr w:type="spellEnd"/>
            <w:r w:rsidRPr="00A23590">
              <w:t>)</w:t>
            </w:r>
          </w:p>
        </w:tc>
      </w:tr>
      <w:tr w:rsidR="00A23590" w:rsidRPr="00A23590" w:rsidTr="00BC75D5">
        <w:tc>
          <w:tcPr>
            <w:tcW w:w="2056" w:type="dxa"/>
          </w:tcPr>
          <w:p w:rsidR="00A23590" w:rsidRPr="00A23590" w:rsidRDefault="00A23590" w:rsidP="00BC75D5">
            <w:proofErr w:type="spellStart"/>
            <w:r w:rsidRPr="00A23590">
              <w:t>blength</w:t>
            </w:r>
            <w:proofErr w:type="spellEnd"/>
            <w:r w:rsidRPr="00A23590">
              <w:t xml:space="preserve"> = </w:t>
            </w:r>
          </w:p>
        </w:tc>
        <w:tc>
          <w:tcPr>
            <w:tcW w:w="4366" w:type="dxa"/>
          </w:tcPr>
          <w:p w:rsidR="00A23590" w:rsidRPr="00A23590" w:rsidRDefault="00A23590" w:rsidP="00BC75D5">
            <w:r w:rsidRPr="00A23590">
              <w:t xml:space="preserve">140; % </w:t>
            </w:r>
            <w:proofErr w:type="spellStart"/>
            <w:r w:rsidRPr="00A23590">
              <w:t>ft</w:t>
            </w:r>
            <w:proofErr w:type="spellEnd"/>
          </w:p>
        </w:tc>
      </w:tr>
      <w:tr w:rsidR="00A23590" w:rsidRPr="00A23590" w:rsidTr="00BC75D5">
        <w:tc>
          <w:tcPr>
            <w:tcW w:w="2056" w:type="dxa"/>
          </w:tcPr>
          <w:p w:rsidR="00A23590" w:rsidRPr="00A23590" w:rsidRDefault="00A23590" w:rsidP="00BC75D5">
            <w:proofErr w:type="spellStart"/>
            <w:r w:rsidRPr="00A23590">
              <w:t>mt</w:t>
            </w:r>
            <w:proofErr w:type="spellEnd"/>
            <w:r w:rsidRPr="00A23590">
              <w:t xml:space="preserve"> </w:t>
            </w:r>
          </w:p>
        </w:tc>
        <w:tc>
          <w:tcPr>
            <w:tcW w:w="4366" w:type="dxa"/>
          </w:tcPr>
          <w:p w:rsidR="00A23590" w:rsidRPr="00A23590" w:rsidRDefault="00A23590" w:rsidP="00BC75D5">
            <w:r w:rsidRPr="00A23590">
              <w:t>= 200; % mass of vehicle (</w:t>
            </w:r>
            <w:proofErr w:type="spellStart"/>
            <w:r w:rsidRPr="00A23590">
              <w:t>slinch</w:t>
            </w:r>
            <w:proofErr w:type="spellEnd"/>
            <w:r w:rsidRPr="00A23590">
              <w:t>)</w:t>
            </w:r>
          </w:p>
        </w:tc>
      </w:tr>
      <w:tr w:rsidR="00A23590" w:rsidRPr="00A23590" w:rsidTr="00BC75D5">
        <w:tc>
          <w:tcPr>
            <w:tcW w:w="2056" w:type="dxa"/>
          </w:tcPr>
          <w:p w:rsidR="00A23590" w:rsidRPr="00A23590" w:rsidRDefault="00A23590" w:rsidP="00BC75D5">
            <w:proofErr w:type="spellStart"/>
            <w:r w:rsidRPr="00A23590">
              <w:t>dt</w:t>
            </w:r>
            <w:proofErr w:type="spellEnd"/>
            <w:r w:rsidRPr="00A23590">
              <w:t xml:space="preserve"> = </w:t>
            </w:r>
          </w:p>
        </w:tc>
        <w:tc>
          <w:tcPr>
            <w:tcW w:w="4366" w:type="dxa"/>
          </w:tcPr>
          <w:p w:rsidR="00A23590" w:rsidRPr="00A23590" w:rsidRDefault="00A23590" w:rsidP="00BC75D5">
            <w:r w:rsidRPr="00A23590">
              <w:t>0.2; % vehicle damping ratio</w:t>
            </w:r>
          </w:p>
        </w:tc>
      </w:tr>
    </w:tbl>
    <w:p w:rsidR="00A23590" w:rsidRDefault="00A23590" w:rsidP="00911FDF"/>
    <w:p w:rsidR="00AA0EB2" w:rsidRDefault="00192958" w:rsidP="00911FDF">
      <w:r>
        <w:rPr>
          <w:noProof/>
        </w:rPr>
        <w:lastRenderedPageBreak/>
        <w:drawing>
          <wp:inline distT="0" distB="0" distL="0" distR="0" wp14:anchorId="79047E9D" wp14:editId="3BAFA65F">
            <wp:extent cx="4572000" cy="2750820"/>
            <wp:effectExtent l="0" t="0" r="19050" b="1143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AA0EB2" w:rsidRDefault="00192958" w:rsidP="00911FDF">
      <w:r>
        <w:rPr>
          <w:noProof/>
        </w:rPr>
        <w:drawing>
          <wp:inline distT="0" distB="0" distL="0" distR="0" wp14:anchorId="026530D8" wp14:editId="0F32C706">
            <wp:extent cx="4572000" cy="2758440"/>
            <wp:effectExtent l="0" t="0" r="19050" b="2286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AA0EB2" w:rsidRDefault="00AA0EB2" w:rsidP="00911FDF"/>
    <w:p w:rsidR="00A751F5" w:rsidRDefault="00A751F5" w:rsidP="00911FDF">
      <w:r>
        <w:t>Next: look at the simple models ability compared to an FE of a single span.</w:t>
      </w:r>
    </w:p>
    <w:p w:rsidR="00E044D1" w:rsidRDefault="00192958" w:rsidP="00911FDF">
      <w:r>
        <w:rPr>
          <w:noProof/>
        </w:rPr>
        <w:lastRenderedPageBreak/>
        <w:drawing>
          <wp:inline distT="0" distB="0" distL="0" distR="0" wp14:anchorId="1F766A1C" wp14:editId="2B032023">
            <wp:extent cx="4572000" cy="2750820"/>
            <wp:effectExtent l="0" t="0" r="19050" b="1143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803306" w:rsidRDefault="00803306" w:rsidP="00803306">
      <w:r>
        <w:t>Simulations were also performed with a profile that had the same ISO specs as above, but with the starting position varied (i.e. profile shifted on bridge) resulting in large variation in bridge displacement amplification. This further demonstrates the need to analyze individual profiles.</w:t>
      </w:r>
    </w:p>
    <w:p w:rsidR="00803306" w:rsidRDefault="00803306" w:rsidP="00803306">
      <w:r>
        <w:rPr>
          <w:noProof/>
        </w:rPr>
        <w:drawing>
          <wp:inline distT="0" distB="0" distL="0" distR="0">
            <wp:extent cx="2743200" cy="205658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743200" cy="2056582"/>
                    </a:xfrm>
                    <a:prstGeom prst="rect">
                      <a:avLst/>
                    </a:prstGeom>
                    <a:noFill/>
                    <a:ln>
                      <a:noFill/>
                    </a:ln>
                  </pic:spPr>
                </pic:pic>
              </a:graphicData>
            </a:graphic>
          </wp:inline>
        </w:drawing>
      </w:r>
      <w:r>
        <w:rPr>
          <w:noProof/>
        </w:rPr>
        <w:drawing>
          <wp:inline distT="0" distB="0" distL="0" distR="0" wp14:anchorId="213DB44F" wp14:editId="573B1117">
            <wp:extent cx="2743200" cy="2057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p>
    <w:p w:rsidR="00803306" w:rsidRDefault="00803306" w:rsidP="00192958">
      <w:pPr>
        <w:pStyle w:val="Heading3"/>
      </w:pPr>
    </w:p>
    <w:p w:rsidR="00A23590" w:rsidRDefault="00192958" w:rsidP="00192958">
      <w:pPr>
        <w:pStyle w:val="Heading3"/>
      </w:pPr>
      <w:r>
        <w:t>Summary</w:t>
      </w:r>
    </w:p>
    <w:p w:rsidR="00192958" w:rsidRPr="00192958" w:rsidRDefault="00192958" w:rsidP="00192958">
      <w:r>
        <w:t xml:space="preserve">The above graphs illustrate the inability of a double sprung mass to predict dynamic amplification. A more complex model (beam model) can accurately predict amplification for single-span bridges, but tend to underestimate amplification for a 2-span structure. </w:t>
      </w:r>
    </w:p>
    <w:p w:rsidR="00B86634" w:rsidRDefault="00B86634" w:rsidP="00B86634">
      <w:pPr>
        <w:pStyle w:val="Heading3"/>
      </w:pPr>
      <w:proofErr w:type="gramStart"/>
      <w:r>
        <w:t>Misc.</w:t>
      </w:r>
      <w:proofErr w:type="gramEnd"/>
      <w:r>
        <w:t xml:space="preserve"> </w:t>
      </w:r>
    </w:p>
    <w:p w:rsidR="006B7776" w:rsidRDefault="006B7776" w:rsidP="00911FDF">
      <w:r>
        <w:t xml:space="preserve">Possible form of equation for dynamic </w:t>
      </w:r>
      <w:r w:rsidR="005355E7">
        <w:t>amplification:</w:t>
      </w:r>
    </w:p>
    <w:p w:rsidR="006B7776" w:rsidRPr="005355E7" w:rsidRDefault="006B7776" w:rsidP="00911FDF">
      <w:pPr>
        <w:rPr>
          <w:rFonts w:eastAsiaTheme="minorEastAsia"/>
        </w:rPr>
      </w:pPr>
      <m:oMathPara>
        <m:oMath>
          <m:r>
            <w:rPr>
              <w:rFonts w:ascii="Cambria Math" w:hAnsi="Cambria Math"/>
            </w:rPr>
            <m:t>Bridge displacement=IRI*</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isp</m:t>
              </m:r>
            </m:e>
            <m:sub>
              <m:r>
                <w:rPr>
                  <w:rFonts w:ascii="Cambria Math" w:hAnsi="Cambria Math"/>
                </w:rPr>
                <m:t>LL</m:t>
              </m:r>
            </m:sub>
          </m:sSub>
          <m:r>
            <w:rPr>
              <w:rFonts w:ascii="Cambria Math" w:hAnsi="Cambria Math"/>
            </w:rPr>
            <m:t>+</m:t>
          </m:r>
          <m:d>
            <m:dPr>
              <m:ctrlPr>
                <w:rPr>
                  <w:rFonts w:ascii="Cambria Math" w:hAnsi="Cambria Math"/>
                  <w:i/>
                </w:rPr>
              </m:ctrlPr>
            </m:dPr>
            <m:e>
              <m:r>
                <w:rPr>
                  <w:rFonts w:ascii="Cambria Math" w:hAnsi="Cambria Math"/>
                </w:rPr>
                <m:t>IRI+w*</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b</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sSub>
                <m:sSubPr>
                  <m:ctrlPr>
                    <w:rPr>
                      <w:rFonts w:ascii="Cambria Math" w:hAnsi="Cambria Math"/>
                      <w:i/>
                    </w:rPr>
                  </m:ctrlPr>
                </m:sSubPr>
                <m:e>
                  <m:r>
                    <w:rPr>
                      <w:rFonts w:ascii="Cambria Math" w:hAnsi="Cambria Math"/>
                    </w:rPr>
                    <m:t>m</m:t>
                  </m:r>
                </m:e>
                <m:sub>
                  <m:r>
                    <w:rPr>
                      <w:rFonts w:ascii="Cambria Math" w:hAnsi="Cambria Math"/>
                    </w:rPr>
                    <m:t>b</m:t>
                  </m:r>
                </m:sub>
              </m:sSub>
            </m:den>
          </m:f>
          <m:r>
            <w:rPr>
              <w:rFonts w:ascii="Cambria Math" w:hAnsi="Cambria Math"/>
            </w:rPr>
            <m:t>*</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i/>
                    </w:rPr>
                    <w:sym w:font="Symbol" w:char="F07A"/>
                  </m:r>
                </m:den>
              </m:f>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isp</m:t>
              </m:r>
            </m:e>
            <m:sub>
              <m:r>
                <w:rPr>
                  <w:rFonts w:ascii="Cambria Math" w:hAnsi="Cambria Math"/>
                </w:rPr>
                <m:t>DL</m:t>
              </m:r>
            </m:sub>
          </m:sSub>
        </m:oMath>
      </m:oMathPara>
    </w:p>
    <w:p w:rsidR="005355E7" w:rsidRDefault="005355E7" w:rsidP="005355E7">
      <w:pPr>
        <w:pStyle w:val="Heading3"/>
      </w:pPr>
      <w:r>
        <w:lastRenderedPageBreak/>
        <w:t>Limited parametric study</w:t>
      </w:r>
      <w:r w:rsidR="006B5518">
        <w:t xml:space="preserve"> (perhaps no longer relevant due to the impact of phase)</w:t>
      </w:r>
    </w:p>
    <w:p w:rsidR="00D14BBC" w:rsidRDefault="00D14BBC" w:rsidP="005355E7">
      <w:r>
        <w:t xml:space="preserve">Higher waviness corresponds to a profile dominated by large wavelength features. </w:t>
      </w:r>
    </w:p>
    <w:p w:rsidR="00D14BBC" w:rsidRDefault="00D14BBC" w:rsidP="00D14BBC">
      <w:r>
        <w:t xml:space="preserve">Power of profile (frequency domain) at spatial frequency (n = </w:t>
      </w:r>
      <w:proofErr w:type="spellStart"/>
      <w:r>
        <w:t>fnb</w:t>
      </w:r>
      <w:proofErr w:type="spellEnd"/>
      <w:r>
        <w:t>/</w:t>
      </w:r>
      <w:proofErr w:type="spellStart"/>
      <w:r>
        <w:t>vel</w:t>
      </w:r>
      <w:proofErr w:type="spellEnd"/>
      <w:r>
        <w:t xml:space="preserve">): </w:t>
      </w:r>
    </w:p>
    <w:p w:rsidR="00D14BBC" w:rsidRPr="005355E7" w:rsidRDefault="00D14BBC" w:rsidP="00D14BBC"/>
    <w:p w:rsidR="00D56EB4" w:rsidRDefault="00D56EB4" w:rsidP="00D56EB4">
      <w:pPr>
        <w:pStyle w:val="Heading2"/>
      </w:pPr>
      <w:r>
        <w:t>Summary</w:t>
      </w:r>
    </w:p>
    <w:p w:rsidR="00D56EB4" w:rsidRDefault="00D56EB4" w:rsidP="00D56EB4">
      <w:pPr>
        <w:pStyle w:val="ListParagraph"/>
        <w:numPr>
          <w:ilvl w:val="0"/>
          <w:numId w:val="7"/>
        </w:numPr>
      </w:pPr>
      <w:r>
        <w:t>If a measurement of the profile can be obtained, it should be analyzed with a model that is capable of simulating vehicle-bridge interaction to determine the likely level of dynamic amplification.</w:t>
      </w:r>
    </w:p>
    <w:p w:rsidR="00D56EB4" w:rsidRDefault="00D56EB4" w:rsidP="00D56EB4">
      <w:pPr>
        <w:pStyle w:val="ListParagraph"/>
        <w:numPr>
          <w:ilvl w:val="0"/>
          <w:numId w:val="7"/>
        </w:numPr>
      </w:pPr>
      <w:r>
        <w:t xml:space="preserve">If the IRI of the section of roadway </w:t>
      </w:r>
      <w:r w:rsidR="006B7776">
        <w:t xml:space="preserve">over the bridge (and approach) is known, the frequency content may be assumed to be that corresponding to ISO 8608 </w:t>
      </w:r>
      <w:r w:rsidR="00F65BB7">
        <w:t>waviness</w:t>
      </w:r>
      <w:r w:rsidR="006B7776">
        <w:t xml:space="preserve"> (w) equal to (highest response).</w:t>
      </w:r>
    </w:p>
    <w:p w:rsidR="006B7776" w:rsidRDefault="00192958" w:rsidP="00D56EB4">
      <w:pPr>
        <w:pStyle w:val="ListParagraph"/>
        <w:numPr>
          <w:ilvl w:val="0"/>
          <w:numId w:val="7"/>
        </w:numPr>
      </w:pPr>
      <w:r>
        <w:t xml:space="preserve">The phase angles of frequency content have an effect on bridge response. Therefore, </w:t>
      </w:r>
      <w:r w:rsidR="00FD4938">
        <w:t>the effect of a profile on a bridge cannot be estimated with frequency content parameters.</w:t>
      </w:r>
    </w:p>
    <w:p w:rsidR="00FD4938" w:rsidRDefault="00FD4938" w:rsidP="00FD4938">
      <w:pPr>
        <w:pStyle w:val="ListParagraph"/>
        <w:numPr>
          <w:ilvl w:val="0"/>
          <w:numId w:val="7"/>
        </w:numPr>
      </w:pPr>
      <w:r>
        <w:t>A simplified beam model is capable of estimating the amplification for a single-span structure.</w:t>
      </w:r>
    </w:p>
    <w:p w:rsidR="00D56EB4" w:rsidRPr="00D56EB4" w:rsidRDefault="00D56EB4" w:rsidP="00D56EB4"/>
    <w:p w:rsidR="00563655" w:rsidRDefault="00104CC8" w:rsidP="00416F6A">
      <w:pPr>
        <w:pStyle w:val="Heading1"/>
      </w:pPr>
      <w:r>
        <w:t>Appendix</w:t>
      </w:r>
    </w:p>
    <w:p w:rsidR="00683BF2" w:rsidRDefault="00683BF2" w:rsidP="00683BF2">
      <w:pPr>
        <w:pStyle w:val="Heading2"/>
      </w:pPr>
      <w:r>
        <w:t xml:space="preserve">ISO 8608 </w:t>
      </w:r>
    </w:p>
    <w:p w:rsidR="00683BF2" w:rsidRDefault="00683BF2" w:rsidP="00683BF2">
      <w:r>
        <w:t>Ln(</w:t>
      </w:r>
      <w:proofErr w:type="spellStart"/>
      <w:r>
        <w:t>pxx</w:t>
      </w:r>
      <w:proofErr w:type="spellEnd"/>
      <w:r>
        <w:t>) = a*ln(</w:t>
      </w:r>
      <w:proofErr w:type="spellStart"/>
      <w:r>
        <w:t>ff</w:t>
      </w:r>
      <w:proofErr w:type="spellEnd"/>
      <w:r>
        <w:t xml:space="preserve">)+b  </w:t>
      </w:r>
      <w:proofErr w:type="spellStart"/>
      <w:r>
        <w:t>pxx</w:t>
      </w:r>
      <w:proofErr w:type="spellEnd"/>
      <w:r>
        <w:t xml:space="preserve"> = </w:t>
      </w:r>
      <w:proofErr w:type="spellStart"/>
      <w:r>
        <w:t>exp</w:t>
      </w:r>
      <w:proofErr w:type="spellEnd"/>
      <w:r>
        <w:t>(a*ln(</w:t>
      </w:r>
      <w:proofErr w:type="spellStart"/>
      <w:r>
        <w:t>ff</w:t>
      </w:r>
      <w:proofErr w:type="spellEnd"/>
      <w:r>
        <w:t xml:space="preserve">)+b) = </w:t>
      </w:r>
      <w:proofErr w:type="spellStart"/>
      <w:r>
        <w:t>exp</w:t>
      </w:r>
      <w:proofErr w:type="spellEnd"/>
      <w:r>
        <w:t>(ln(</w:t>
      </w:r>
      <w:proofErr w:type="spellStart"/>
      <w:r>
        <w:t>ff^a</w:t>
      </w:r>
      <w:proofErr w:type="spellEnd"/>
      <w:r>
        <w:t>))*</w:t>
      </w:r>
      <w:proofErr w:type="spellStart"/>
      <w:r>
        <w:t>exp</w:t>
      </w:r>
      <w:proofErr w:type="spellEnd"/>
      <w:r>
        <w:t xml:space="preserve">(b) = </w:t>
      </w:r>
      <w:proofErr w:type="spellStart"/>
      <w:r>
        <w:t>exp</w:t>
      </w:r>
      <w:proofErr w:type="spellEnd"/>
      <w:r>
        <w:t>(b)*</w:t>
      </w:r>
      <w:proofErr w:type="spellStart"/>
      <w:r>
        <w:t>ff^a</w:t>
      </w:r>
      <w:proofErr w:type="spellEnd"/>
    </w:p>
    <w:p w:rsidR="005D71DD" w:rsidRDefault="005D71DD" w:rsidP="00683BF2">
      <w:r>
        <w:t>Ln(</w:t>
      </w:r>
      <w:proofErr w:type="spellStart"/>
      <w:r>
        <w:t>pxx</w:t>
      </w:r>
      <w:proofErr w:type="spellEnd"/>
      <w:r>
        <w:t xml:space="preserve">) = </w:t>
      </w:r>
      <w:r w:rsidR="00AC01F2">
        <w:t>-</w:t>
      </w:r>
      <w:r>
        <w:t>w*ln(</w:t>
      </w:r>
      <w:proofErr w:type="spellStart"/>
      <w:r>
        <w:t>ff</w:t>
      </w:r>
      <w:proofErr w:type="spellEnd"/>
      <w:r>
        <w:t>)+b</w:t>
      </w:r>
      <w:r w:rsidR="00AC01F2">
        <w:t xml:space="preserve"> </w:t>
      </w:r>
      <w:proofErr w:type="spellStart"/>
      <w:r w:rsidR="00AC01F2">
        <w:t>pxx</w:t>
      </w:r>
      <w:proofErr w:type="spellEnd"/>
      <w:r w:rsidR="00AC01F2">
        <w:t xml:space="preserve"> = </w:t>
      </w:r>
      <w:proofErr w:type="spellStart"/>
      <w:r w:rsidR="00AC01F2">
        <w:t>exp</w:t>
      </w:r>
      <w:proofErr w:type="spellEnd"/>
      <w:r w:rsidR="00AC01F2">
        <w:t>(-w*ln(</w:t>
      </w:r>
      <w:proofErr w:type="spellStart"/>
      <w:r w:rsidR="00AC01F2">
        <w:t>ff</w:t>
      </w:r>
      <w:proofErr w:type="spellEnd"/>
      <w:r w:rsidR="00AC01F2">
        <w:t xml:space="preserve">)+b) = </w:t>
      </w:r>
      <w:proofErr w:type="spellStart"/>
      <w:r w:rsidR="00AC01F2">
        <w:t>exp</w:t>
      </w:r>
      <w:proofErr w:type="spellEnd"/>
      <w:r w:rsidR="00AC01F2">
        <w:t>(ln(</w:t>
      </w:r>
      <w:proofErr w:type="spellStart"/>
      <w:r w:rsidR="00AC01F2">
        <w:t>ff</w:t>
      </w:r>
      <w:proofErr w:type="spellEnd"/>
      <w:r w:rsidR="00AC01F2">
        <w:t xml:space="preserve">^(-w))+b) = </w:t>
      </w:r>
      <w:proofErr w:type="spellStart"/>
      <w:r w:rsidR="00AC01F2">
        <w:t>exp</w:t>
      </w:r>
      <w:proofErr w:type="spellEnd"/>
      <w:r w:rsidR="00AC01F2">
        <w:t>(b)*</w:t>
      </w:r>
      <w:proofErr w:type="spellStart"/>
      <w:r w:rsidR="00AC01F2">
        <w:t>ff</w:t>
      </w:r>
      <w:proofErr w:type="spellEnd"/>
      <w:r w:rsidR="00AC01F2">
        <w:t>^(-w)</w:t>
      </w:r>
    </w:p>
    <w:p w:rsidR="00152AEC" w:rsidRPr="00683BF2" w:rsidRDefault="00152AEC" w:rsidP="00683BF2">
      <w:r>
        <w:t xml:space="preserve">C = </w:t>
      </w:r>
      <w:proofErr w:type="spellStart"/>
      <w:proofErr w:type="gramStart"/>
      <w:r>
        <w:t>exp</w:t>
      </w:r>
      <w:proofErr w:type="spellEnd"/>
      <w:r>
        <w:t>(</w:t>
      </w:r>
      <w:proofErr w:type="gramEnd"/>
      <w:r>
        <w:t>b) = x*</w:t>
      </w:r>
      <w:proofErr w:type="spellStart"/>
      <w:r>
        <w:t>pxx</w:t>
      </w:r>
      <w:proofErr w:type="spellEnd"/>
      <w:r>
        <w:t>(n) = x*</w:t>
      </w:r>
      <w:proofErr w:type="spellStart"/>
      <w:r>
        <w:t>exp</w:t>
      </w:r>
      <w:proofErr w:type="spellEnd"/>
      <w:r>
        <w:t xml:space="preserve">(b)*n(-w)   x = </w:t>
      </w:r>
    </w:p>
    <w:p w:rsidR="00416F6A" w:rsidRDefault="00416F6A" w:rsidP="00416F6A">
      <w:pPr>
        <w:pStyle w:val="Heading2"/>
      </w:pPr>
      <w:r>
        <w:t>Equations of motion for simply-supported bridge with traversing vehicle</w:t>
      </w:r>
    </w:p>
    <w:p w:rsidR="00E41887" w:rsidRDefault="00416F6A" w:rsidP="00416F6A">
      <w:r>
        <w:t>The following equations of motion were developed for the i</w:t>
      </w:r>
      <w:r w:rsidR="008C3385">
        <w:t>dealized dynamic system shown below</w:t>
      </w:r>
      <w:proofErr w:type="gramStart"/>
      <w:r w:rsidR="008C3385">
        <w:t>.</w:t>
      </w:r>
      <w:r>
        <w:t>.</w:t>
      </w:r>
      <w:proofErr w:type="gramEnd"/>
    </w:p>
    <w:p w:rsidR="00E41887" w:rsidRDefault="008C3385" w:rsidP="008C3385">
      <w:pPr>
        <w:jc w:val="center"/>
      </w:pPr>
      <w:r>
        <w:rPr>
          <w:noProof/>
        </w:rPr>
        <w:drawing>
          <wp:inline distT="0" distB="0" distL="0" distR="0" wp14:anchorId="51745715" wp14:editId="123075B3">
            <wp:extent cx="3657600" cy="136245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3657600" cy="1362456"/>
                    </a:xfrm>
                    <a:prstGeom prst="rect">
                      <a:avLst/>
                    </a:prstGeom>
                  </pic:spPr>
                </pic:pic>
              </a:graphicData>
            </a:graphic>
          </wp:inline>
        </w:drawing>
      </w:r>
    </w:p>
    <w:p w:rsidR="00E41887" w:rsidRDefault="00E41887" w:rsidP="00416F6A"/>
    <w:p w:rsidR="00E41887" w:rsidRDefault="00E41887" w:rsidP="00E41887">
      <w:pPr>
        <w:pStyle w:val="Heading2"/>
      </w:pPr>
      <w:r>
        <w:t>State-space equations for simply-supported bridge with profile</w:t>
      </w:r>
    </w:p>
    <w:p w:rsidR="00416F6A" w:rsidRDefault="00E41887" w:rsidP="00416F6A">
      <w:r>
        <w:t>The state-spaces of the bridge and vehicle ordinates can be described with the following function:</w:t>
      </w:r>
    </w:p>
    <w:p w:rsidR="00911A31" w:rsidRDefault="00911A31" w:rsidP="00911A31">
      <w:pPr>
        <w:pStyle w:val="Heading3"/>
      </w:pPr>
      <w:r>
        <w:lastRenderedPageBreak/>
        <w:t>Assumed deformation shape function</w:t>
      </w:r>
    </w:p>
    <w:p w:rsidR="00911A31" w:rsidRPr="005C795C" w:rsidRDefault="00911A31" w:rsidP="00911A31">
      <w:pPr>
        <w:rPr>
          <w:rFonts w:eastAsiaTheme="minorEastAsia"/>
        </w:rPr>
      </w:pPr>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w:t>
      </w:r>
      <w:proofErr w:type="gramStart"/>
      <w:r>
        <w:rPr>
          <w:rFonts w:eastAsiaTheme="minorEastAsia"/>
        </w:rPr>
        <w:t>for</w:t>
      </w:r>
      <w:proofErr w:type="gramEnd"/>
      <w:r>
        <w:rPr>
          <w:rFonts w:eastAsiaTheme="minorEastAsia"/>
        </w:rPr>
        <w:t xml:space="preserve"> </w:t>
      </w:r>
      <m:oMath>
        <m:r>
          <w:rPr>
            <w:rFonts w:ascii="Cambria Math" w:eastAsiaTheme="minorEastAsia" w:hAnsi="Cambria Math"/>
          </w:rPr>
          <m:t>0≤x≤L</m:t>
        </m:r>
      </m:oMath>
    </w:p>
    <w:p w:rsidR="00911A31" w:rsidRPr="00CC4986" w:rsidRDefault="0018236C" w:rsidP="00911A31">
      <w:pPr>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b</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911A31" w:rsidRPr="00CC4986" w:rsidRDefault="0018236C" w:rsidP="00911A31">
      <w:pPr>
        <w:rPr>
          <w:rFonts w:eastAsiaTheme="minorEastAsia"/>
        </w:rPr>
      </w:pPr>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b</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z</m:t>
                  </m:r>
                </m:e>
              </m:acc>
            </m:e>
            <m:sub>
              <m:r>
                <w:rPr>
                  <w:rFonts w:ascii="Cambria Math" w:eastAsiaTheme="minorEastAsia" w:hAnsi="Cambria Math"/>
                </w:rPr>
                <m:t>b</m:t>
              </m:r>
            </m:sub>
          </m:sSub>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d>
            </m:e>
          </m:func>
        </m:oMath>
      </m:oMathPara>
    </w:p>
    <w:p w:rsidR="00911A31" w:rsidRDefault="00911A31" w:rsidP="00911A31">
      <w:pPr>
        <w:pStyle w:val="Heading2"/>
        <w:rPr>
          <w:rFonts w:eastAsiaTheme="minorEastAsia"/>
        </w:rPr>
      </w:pPr>
      <w:r>
        <w:rPr>
          <w:rFonts w:eastAsiaTheme="minorEastAsia"/>
        </w:rPr>
        <w:t>Distributed mass and stiffness</w:t>
      </w:r>
    </w:p>
    <w:p w:rsidR="00911A31" w:rsidRPr="00255E5E" w:rsidRDefault="0018236C" w:rsidP="00911A31">
      <w:pPr>
        <w:rPr>
          <w:rFonts w:asciiTheme="majorHAnsi" w:eastAsiaTheme="minorEastAsia" w:hAnsiTheme="majorHAnsi" w:cstheme="majorBidi"/>
        </w:rPr>
      </w:pPr>
      <m:oMathPara>
        <m:oMath>
          <m:acc>
            <m:accPr>
              <m:chr m:val="̃"/>
              <m:ctrlPr>
                <w:rPr>
                  <w:rFonts w:ascii="Cambria Math" w:hAnsi="Cambria Math"/>
                  <w:i/>
                </w:rPr>
              </m:ctrlPr>
            </m:accPr>
            <m:e>
              <m:r>
                <w:rPr>
                  <w:rFonts w:ascii="Cambria Math" w:hAnsi="Cambria Math"/>
                </w:rPr>
                <m:t>m</m:t>
              </m:r>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L</m:t>
                  </m:r>
                </m:den>
              </m:f>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hAnsi="Cambria Math"/>
                    </w:rPr>
                    <m:t>2</m:t>
                  </m:r>
                </m:sup>
              </m:sSup>
              <m:r>
                <w:rPr>
                  <w:rFonts w:ascii="Cambria Math" w:hAnsi="Cambria Math"/>
                </w:rPr>
                <m:t>dx</m:t>
              </m:r>
            </m:e>
          </m:nary>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b</m:t>
                  </m:r>
                </m:sub>
              </m:sSub>
            </m:num>
            <m:den>
              <m:r>
                <w:rPr>
                  <w:rFonts w:ascii="Cambria Math" w:hAnsi="Cambria Math"/>
                </w:rPr>
                <m:t>2</m:t>
              </m:r>
            </m:den>
          </m:f>
        </m:oMath>
      </m:oMathPara>
    </w:p>
    <w:p w:rsidR="00911A31" w:rsidRPr="00196FC4" w:rsidRDefault="0018236C" w:rsidP="00911A31">
      <w:pPr>
        <w:rPr>
          <w:rFonts w:asciiTheme="majorHAnsi" w:eastAsiaTheme="minorEastAsia" w:hAnsiTheme="majorHAnsi" w:cstheme="majorBidi"/>
        </w:rPr>
      </w:pPr>
      <m:oMathPara>
        <m:oMath>
          <m:acc>
            <m:accPr>
              <m:chr m:val="̃"/>
              <m:ctrlPr>
                <w:rPr>
                  <w:rFonts w:ascii="Cambria Math" w:eastAsiaTheme="minorEastAsia" w:hAnsi="Cambria Math" w:cstheme="majorBidi"/>
                  <w:i/>
                </w:rPr>
              </m:ctrlPr>
            </m:accPr>
            <m:e>
              <m:r>
                <w:rPr>
                  <w:rFonts w:ascii="Cambria Math" w:eastAsiaTheme="minorEastAsia" w:hAnsi="Cambria Math" w:cstheme="majorBidi"/>
                </w:rPr>
                <m:t>k</m:t>
              </m:r>
            </m:e>
          </m:acc>
          <m:r>
            <w:rPr>
              <w:rFonts w:ascii="Cambria Math" w:eastAsiaTheme="minorEastAsia" w:hAnsi="Cambria Math" w:cstheme="majorBidi"/>
            </w:rPr>
            <m:t>=</m:t>
          </m:r>
          <m:nary>
            <m:naryPr>
              <m:limLoc m:val="subSup"/>
              <m:ctrlPr>
                <w:rPr>
                  <w:rFonts w:ascii="Cambria Math" w:eastAsiaTheme="minorEastAsia" w:hAnsi="Cambria Math" w:cstheme="majorBidi"/>
                  <w:i/>
                </w:rPr>
              </m:ctrlPr>
            </m:naryPr>
            <m:sub>
              <m:r>
                <w:rPr>
                  <w:rFonts w:ascii="Cambria Math" w:eastAsiaTheme="minorEastAsia" w:hAnsi="Cambria Math" w:cstheme="majorBidi"/>
                </w:rPr>
                <m:t>0</m:t>
              </m:r>
            </m:sub>
            <m:sup>
              <m:r>
                <w:rPr>
                  <w:rFonts w:ascii="Cambria Math" w:eastAsiaTheme="minorEastAsia" w:hAnsi="Cambria Math" w:cstheme="majorBidi"/>
                </w:rPr>
                <m:t>L</m:t>
              </m:r>
            </m:sup>
            <m:e>
              <m:r>
                <w:rPr>
                  <w:rFonts w:ascii="Cambria Math" w:eastAsiaTheme="minorEastAsia" w:hAnsi="Cambria Math" w:cstheme="majorBidi"/>
                </w:rPr>
                <m:t>EI</m:t>
              </m:r>
              <m:d>
                <m:dPr>
                  <m:ctrlPr>
                    <w:rPr>
                      <w:rFonts w:ascii="Cambria Math" w:eastAsiaTheme="minorEastAsia" w:hAnsi="Cambria Math" w:cstheme="majorBidi"/>
                      <w:i/>
                    </w:rPr>
                  </m:ctrlPr>
                </m:dPr>
                <m:e>
                  <m:r>
                    <w:rPr>
                      <w:rFonts w:ascii="Cambria Math" w:eastAsiaTheme="minorEastAsia" w:hAnsi="Cambria Math" w:cstheme="majorBidi"/>
                    </w:rPr>
                    <m:t>x</m:t>
                  </m:r>
                </m:e>
              </m:d>
              <m:sSup>
                <m:sSupPr>
                  <m:ctrlPr>
                    <w:rPr>
                      <w:rFonts w:ascii="Cambria Math" w:eastAsiaTheme="minorEastAsia" w:hAnsi="Cambria Math" w:cstheme="majorBidi"/>
                      <w:i/>
                    </w:rPr>
                  </m:ctrlPr>
                </m:sSupPr>
                <m:e>
                  <m:r>
                    <w:rPr>
                      <w:rFonts w:ascii="Cambria Math" w:hAnsi="Cambria Math"/>
                    </w:rPr>
                    <m:t>ψ"</m:t>
                  </m:r>
                  <m:d>
                    <m:dPr>
                      <m:ctrlPr>
                        <w:rPr>
                          <w:rFonts w:ascii="Cambria Math" w:hAnsi="Cambria Math"/>
                          <w:i/>
                        </w:rPr>
                      </m:ctrlPr>
                    </m:dPr>
                    <m:e>
                      <m:r>
                        <w:rPr>
                          <w:rFonts w:ascii="Cambria Math" w:hAnsi="Cambria Math"/>
                        </w:rPr>
                        <m:t>x</m:t>
                      </m:r>
                    </m:e>
                  </m:d>
                </m:e>
                <m:sup>
                  <m:r>
                    <w:rPr>
                      <w:rFonts w:ascii="Cambria Math" w:eastAsiaTheme="minorEastAsia" w:hAnsi="Cambria Math" w:cstheme="majorBidi"/>
                    </w:rPr>
                    <m:t>2</m:t>
                  </m:r>
                </m:sup>
              </m:sSup>
              <m:r>
                <w:rPr>
                  <w:rFonts w:ascii="Cambria Math" w:eastAsiaTheme="minorEastAsia" w:hAnsi="Cambria Math" w:cstheme="majorBidi"/>
                </w:rPr>
                <m:t>dx</m:t>
              </m:r>
            </m:e>
          </m:nary>
          <m:r>
            <w:rPr>
              <w:rFonts w:ascii="Cambria Math" w:eastAsiaTheme="minorEastAsia" w:hAnsi="Cambria Math" w:cstheme="majorBidi"/>
            </w:rPr>
            <m:t>=</m:t>
          </m:r>
          <m:f>
            <m:fPr>
              <m:ctrlPr>
                <w:rPr>
                  <w:rFonts w:ascii="Cambria Math" w:eastAsiaTheme="minorEastAsia" w:hAnsi="Cambria Math" w:cstheme="majorBidi"/>
                  <w:i/>
                </w:rPr>
              </m:ctrlPr>
            </m:fPr>
            <m:num>
              <m:sSup>
                <m:sSupPr>
                  <m:ctrlPr>
                    <w:rPr>
                      <w:rFonts w:ascii="Cambria Math" w:eastAsiaTheme="minorEastAsia" w:hAnsi="Cambria Math" w:cstheme="majorBidi"/>
                      <w:i/>
                    </w:rPr>
                  </m:ctrlPr>
                </m:sSupPr>
                <m:e>
                  <m:r>
                    <w:rPr>
                      <w:rFonts w:ascii="Cambria Math" w:eastAsiaTheme="minorEastAsia" w:hAnsi="Cambria Math" w:cstheme="majorBidi"/>
                    </w:rPr>
                    <m:t>π</m:t>
                  </m:r>
                </m:e>
                <m:sup>
                  <m:r>
                    <w:rPr>
                      <w:rFonts w:ascii="Cambria Math" w:eastAsiaTheme="minorEastAsia" w:hAnsi="Cambria Math" w:cstheme="majorBidi"/>
                    </w:rPr>
                    <m:t>4</m:t>
                  </m:r>
                </m:sup>
              </m:sSup>
              <m:r>
                <w:rPr>
                  <w:rFonts w:ascii="Cambria Math" w:eastAsiaTheme="minorEastAsia" w:hAnsi="Cambria Math" w:cstheme="majorBidi"/>
                </w:rPr>
                <m:t>EI</m:t>
              </m:r>
            </m:num>
            <m:den>
              <m:r>
                <w:rPr>
                  <w:rFonts w:ascii="Cambria Math" w:eastAsiaTheme="minorEastAsia" w:hAnsi="Cambria Math" w:cstheme="majorBidi"/>
                </w:rPr>
                <m:t>2</m:t>
              </m:r>
              <m:sSup>
                <m:sSupPr>
                  <m:ctrlPr>
                    <w:rPr>
                      <w:rFonts w:ascii="Cambria Math" w:eastAsiaTheme="minorEastAsia" w:hAnsi="Cambria Math" w:cstheme="majorBidi"/>
                      <w:i/>
                    </w:rPr>
                  </m:ctrlPr>
                </m:sSupPr>
                <m:e>
                  <m:r>
                    <w:rPr>
                      <w:rFonts w:ascii="Cambria Math" w:eastAsiaTheme="minorEastAsia" w:hAnsi="Cambria Math" w:cstheme="majorBidi"/>
                    </w:rPr>
                    <m:t>L</m:t>
                  </m:r>
                </m:e>
                <m:sup>
                  <m:r>
                    <w:rPr>
                      <w:rFonts w:ascii="Cambria Math" w:eastAsiaTheme="minorEastAsia" w:hAnsi="Cambria Math" w:cstheme="majorBidi"/>
                    </w:rPr>
                    <m:t>3</m:t>
                  </m:r>
                </m:sup>
              </m:sSup>
            </m:den>
          </m:f>
        </m:oMath>
      </m:oMathPara>
    </w:p>
    <w:p w:rsidR="00911A31" w:rsidRDefault="00911A31" w:rsidP="00911A31">
      <w:pPr>
        <w:pStyle w:val="Heading2"/>
        <w:rPr>
          <w:rFonts w:eastAsiaTheme="minorEastAsia"/>
        </w:rPr>
      </w:pPr>
      <w:r>
        <w:rPr>
          <w:rFonts w:eastAsiaTheme="minorEastAsia"/>
        </w:rPr>
        <w:t>Force transformation</w:t>
      </w:r>
    </w:p>
    <w:p w:rsidR="00911A31" w:rsidRPr="00255E5E" w:rsidRDefault="0018236C" w:rsidP="00911A31">
      <m:oMathPara>
        <m:oMath>
          <m:acc>
            <m:accPr>
              <m:chr m:val="̃"/>
              <m:ctrlPr>
                <w:rPr>
                  <w:rFonts w:ascii="Cambria Math" w:hAnsi="Cambria Math"/>
                  <w:i/>
                </w:rPr>
              </m:ctrlPr>
            </m:accPr>
            <m:e>
              <m:r>
                <w:rPr>
                  <w:rFonts w:ascii="Cambria Math" w:hAnsi="Cambria Math"/>
                </w:rPr>
                <m:t>p</m:t>
              </m:r>
            </m:e>
          </m:acc>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r>
                <w:rPr>
                  <w:rFonts w:ascii="Cambria Math" w:hAnsi="Cambria Math"/>
                </w:rPr>
                <m:t>p(x,t)ψ</m:t>
              </m:r>
              <m:d>
                <m:dPr>
                  <m:ctrlPr>
                    <w:rPr>
                      <w:rFonts w:ascii="Cambria Math" w:hAnsi="Cambria Math"/>
                      <w:i/>
                    </w:rPr>
                  </m:ctrlPr>
                </m:dPr>
                <m:e>
                  <m:r>
                    <w:rPr>
                      <w:rFonts w:ascii="Cambria Math" w:hAnsi="Cambria Math"/>
                    </w:rPr>
                    <m:t>x</m:t>
                  </m:r>
                </m:e>
              </m:d>
              <m:r>
                <w:rPr>
                  <w:rFonts w:ascii="Cambria Math" w:hAnsi="Cambria Math"/>
                </w:rPr>
                <m:t>dx</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2L</m:t>
              </m:r>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δ</m:t>
              </m:r>
              <m:d>
                <m:dPr>
                  <m:ctrlPr>
                    <w:rPr>
                      <w:rFonts w:ascii="Cambria Math" w:hAnsi="Cambria Math"/>
                      <w:i/>
                    </w:rPr>
                  </m:ctrlPr>
                </m:dPr>
                <m:e>
                  <m:r>
                    <w:rPr>
                      <w:rFonts w:ascii="Cambria Math" w:hAnsi="Cambria Math"/>
                    </w:rPr>
                    <m:t>x-vt</m:t>
                  </m:r>
                </m:e>
              </m:d>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r>
                <w:rPr>
                  <w:rFonts w:ascii="Cambria Math" w:hAnsi="Cambria Math"/>
                </w:rPr>
                <m:t>dx</m:t>
              </m:r>
            </m:e>
          </m:nary>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0</m:t>
              </m:r>
            </m:sub>
          </m:sSub>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oMath>
      </m:oMathPara>
    </w:p>
    <w:p w:rsidR="00911A31" w:rsidRPr="005C795C" w:rsidRDefault="0018236C" w:rsidP="00911A31">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0</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oMath>
      </m:oMathPara>
    </w:p>
    <w:p w:rsidR="00911A31" w:rsidRPr="00255E5E" w:rsidRDefault="00911A31" w:rsidP="00911A31">
      <w:pPr>
        <w:rPr>
          <w:rFonts w:asciiTheme="majorHAnsi" w:eastAsiaTheme="minorEastAsia" w:hAnsiTheme="majorHAnsi" w:cstheme="majorBidi"/>
        </w:rPr>
      </w:pPr>
    </w:p>
    <w:p w:rsidR="00911A31" w:rsidRDefault="00911A31" w:rsidP="00911A31">
      <w:pPr>
        <w:pStyle w:val="Heading2"/>
      </w:pPr>
      <w:r>
        <w:t>Equations of motion for when vehicle is on bridge:</w:t>
      </w:r>
    </w:p>
    <w:p w:rsidR="00911A31" w:rsidRPr="00D22EF9" w:rsidRDefault="00911A31" w:rsidP="00911A31">
      <w:r>
        <w:t xml:space="preserve">For </w:t>
      </w:r>
      <m:oMath>
        <m:r>
          <w:rPr>
            <w:rFonts w:ascii="Cambria Math" w:hAnsi="Cambria Math"/>
          </w:rPr>
          <m:t>0≤t≤L/v</m:t>
        </m:r>
      </m:oMath>
    </w:p>
    <w:p w:rsidR="00911A31" w:rsidRPr="001D66E3" w:rsidRDefault="0018236C" w:rsidP="00911A31">
      <w:pPr>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t</m:t>
              </m:r>
            </m:sub>
          </m:sSub>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m:t>
                      </m:r>
                    </m:e>
                  </m:acc>
                </m:e>
              </m:d>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r>
            <w:rPr>
              <w:rFonts w:ascii="Cambria Math" w:eastAsiaTheme="minorEastAsia" w:hAnsi="Cambria Math"/>
            </w:rPr>
            <m:t>g=0</m:t>
          </m:r>
        </m:oMath>
      </m:oMathPara>
    </w:p>
    <w:p w:rsidR="00911A31" w:rsidRPr="00196FC4" w:rsidRDefault="0018236C" w:rsidP="00911A31">
      <w:pPr>
        <w:rPr>
          <w:rFonts w:eastAsiaTheme="minorEastAsia"/>
        </w:rPr>
      </w:pPr>
      <m:oMathPara>
        <m:oMath>
          <m:acc>
            <m:accPr>
              <m:chr m:val="̃"/>
              <m:ctrlPr>
                <w:rPr>
                  <w:rFonts w:ascii="Cambria Math" w:hAnsi="Cambria Math"/>
                  <w:i/>
                </w:rPr>
              </m:ctrlPr>
            </m:accPr>
            <m:e>
              <m:r>
                <w:rPr>
                  <w:rFonts w:ascii="Cambria Math" w:hAnsi="Cambria Math"/>
                </w:rPr>
                <m:t>m</m:t>
              </m:r>
            </m:e>
          </m:acc>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b</m:t>
              </m:r>
            </m:sub>
          </m:sSub>
          <m:r>
            <w:rPr>
              <w:rFonts w:ascii="Cambria Math" w:hAnsi="Cambria Math"/>
            </w:rPr>
            <m:t>+</m:t>
          </m:r>
          <m:acc>
            <m:accPr>
              <m:chr m:val="̃"/>
              <m:ctrlPr>
                <w:rPr>
                  <w:rFonts w:ascii="Cambria Math" w:hAnsi="Cambria Math"/>
                  <w:i/>
                </w:rPr>
              </m:ctrlPr>
            </m:accPr>
            <m:e>
              <m:r>
                <w:rPr>
                  <w:rFonts w:ascii="Cambria Math" w:hAnsi="Cambria Math"/>
                </w:rPr>
                <m:t>k</m:t>
              </m:r>
            </m:e>
          </m:acc>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t</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b</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u</m:t>
                          </m:r>
                        </m:e>
                      </m:acc>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m:t>
                      </m:r>
                    </m:e>
                  </m:acc>
                </m:e>
              </m:d>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vt</m:t>
                      </m:r>
                    </m:num>
                    <m:den>
                      <m:r>
                        <w:rPr>
                          <w:rFonts w:ascii="Cambria Math" w:hAnsi="Cambria Math"/>
                        </w:rPr>
                        <m:t>L</m:t>
                      </m:r>
                    </m:den>
                  </m:f>
                </m:e>
              </m:d>
            </m:e>
          </m:func>
          <m:r>
            <w:rPr>
              <w:rFonts w:ascii="Cambria Math" w:hAnsi="Cambria Math"/>
            </w:rPr>
            <m:t>=0</m:t>
          </m:r>
        </m:oMath>
      </m:oMathPara>
    </w:p>
    <w:p w:rsidR="00911A31" w:rsidRDefault="00911A31" w:rsidP="00911A31">
      <w:pPr>
        <w:pStyle w:val="Heading2"/>
        <w:rPr>
          <w:rFonts w:eastAsiaTheme="minorEastAsia"/>
        </w:rPr>
      </w:pPr>
      <w:r>
        <w:rPr>
          <w:rFonts w:eastAsiaTheme="minorEastAsia"/>
        </w:rPr>
        <w:t>State Definitions</w:t>
      </w:r>
    </w:p>
    <w:p w:rsidR="00911A31" w:rsidRDefault="0018236C" w:rsidP="00911A31">
      <w:pPr>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z</m:t>
            </m:r>
          </m:e>
        </m:acc>
      </m:oMath>
      <w:r w:rsidR="00911A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r>
          <w:rPr>
            <w:rFonts w:ascii="Cambria Math" w:eastAsiaTheme="minorEastAsia" w:hAnsi="Cambria Math"/>
          </w:rPr>
          <m:t>=z</m:t>
        </m:r>
      </m:oMath>
      <w:r w:rsidR="00911A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u</m:t>
                </m:r>
              </m:e>
            </m:acc>
          </m:e>
          <m:sub>
            <m:r>
              <w:rPr>
                <w:rFonts w:ascii="Cambria Math" w:eastAsiaTheme="minorEastAsia" w:hAnsi="Cambria Math"/>
              </w:rPr>
              <m:t>t</m:t>
            </m:r>
          </m:sub>
        </m:sSub>
      </m:oMath>
      <w:r w:rsidR="00911A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t</m:t>
            </m:r>
          </m:sub>
        </m:sSub>
      </m:oMath>
    </w:p>
    <w:p w:rsidR="00911A31" w:rsidRDefault="00911A31" w:rsidP="00911A31">
      <w:pPr>
        <w:pStyle w:val="Heading2"/>
      </w:pPr>
      <w:r>
        <w:t>Input</w:t>
      </w:r>
    </w:p>
    <w:p w:rsidR="00911A31" w:rsidRDefault="0018236C" w:rsidP="00911A31">
      <w:pPr>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m:t>
        </m:r>
        <m:acc>
          <m:accPr>
            <m:chr m:val="̇"/>
            <m:ctrlPr>
              <w:rPr>
                <w:rFonts w:ascii="Cambria Math" w:hAnsi="Cambria Math"/>
                <w:i/>
              </w:rPr>
            </m:ctrlPr>
          </m:accPr>
          <m:e>
            <m:r>
              <w:rPr>
                <w:rFonts w:ascii="Cambria Math" w:hAnsi="Cambria Math"/>
              </w:rPr>
              <m:t>∆</m:t>
            </m:r>
          </m:e>
        </m:acc>
      </m:oMath>
      <w:r w:rsidR="00911A3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m:t>
        </m:r>
      </m:oMath>
    </w:p>
    <w:p w:rsidR="00911A31" w:rsidRDefault="00911A31" w:rsidP="00911A31">
      <w:pPr>
        <w:pStyle w:val="Heading2"/>
      </w:pPr>
      <w:r>
        <w:t>State Space Equations</w:t>
      </w:r>
    </w:p>
    <w:p w:rsidR="00911A31" w:rsidRDefault="00911A31" w:rsidP="00911A31">
      <w:pPr>
        <w:jc w:val="center"/>
        <w:rPr>
          <w:rFonts w:eastAsiaTheme="minorEastAsia"/>
        </w:rPr>
      </w:pPr>
      <m:oMath>
        <m:r>
          <w:rPr>
            <w:rFonts w:ascii="Cambria Math" w:hAnsi="Cambria Math"/>
          </w:rPr>
          <m:t>Z=</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1</m:t>
                            </m:r>
                          </m:sub>
                        </m:sSub>
                      </m:e>
                    </m:mr>
                    <m:mr>
                      <m:e>
                        <m:sSub>
                          <m:sSubPr>
                            <m:ctrlPr>
                              <w:rPr>
                                <w:rFonts w:ascii="Cambria Math" w:hAnsi="Cambria Math"/>
                                <w:i/>
                              </w:rPr>
                            </m:ctrlPr>
                          </m:sSubPr>
                          <m:e>
                            <m:r>
                              <w:rPr>
                                <w:rFonts w:ascii="Cambria Math" w:hAnsi="Cambria Math"/>
                              </w:rPr>
                              <m:t>z</m:t>
                            </m:r>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z</m:t>
                            </m:r>
                          </m:e>
                          <m:sub>
                            <m:r>
                              <w:rPr>
                                <w:rFonts w:ascii="Cambria Math" w:hAnsi="Cambria Math"/>
                              </w:rPr>
                              <m:t>3</m:t>
                            </m:r>
                          </m:sub>
                        </m:sSub>
                      </m:e>
                    </m:mr>
                    <m:mr>
                      <m:e>
                        <m:sSub>
                          <m:sSubPr>
                            <m:ctrlPr>
                              <w:rPr>
                                <w:rFonts w:ascii="Cambria Math" w:hAnsi="Cambria Math"/>
                                <w:i/>
                              </w:rPr>
                            </m:ctrlPr>
                          </m:sSubPr>
                          <m:e>
                            <m:r>
                              <w:rPr>
                                <w:rFonts w:ascii="Cambria Math" w:hAnsi="Cambria Math"/>
                              </w:rPr>
                              <m:t>z</m:t>
                            </m:r>
                          </m:e>
                          <m:sub>
                            <m:r>
                              <w:rPr>
                                <w:rFonts w:ascii="Cambria Math" w:hAnsi="Cambria Math"/>
                              </w:rPr>
                              <m:t>4</m:t>
                            </m:r>
                          </m:sub>
                        </m:sSub>
                      </m:e>
                    </m:mr>
                  </m:m>
                </m:e>
              </m:mr>
            </m:m>
          </m:e>
        </m:d>
      </m:oMath>
      <w:r>
        <w:rPr>
          <w:rFonts w:eastAsiaTheme="minorEastAsia"/>
        </w:rPr>
        <w:t>;</w:t>
      </w:r>
      <m:oMath>
        <m:r>
          <w:rPr>
            <w:rFonts w:ascii="Cambria Math" w:hAnsi="Cambria Math"/>
          </w:rPr>
          <m:t xml:space="preserve"> </m:t>
        </m:r>
        <m:acc>
          <m:accPr>
            <m:chr m:val="̇"/>
            <m:ctrlPr>
              <w:rPr>
                <w:rFonts w:ascii="Cambria Math" w:hAnsi="Cambria Math"/>
                <w:i/>
              </w:rPr>
            </m:ctrlPr>
          </m:accPr>
          <m:e>
            <m:r>
              <w:rPr>
                <w:rFonts w:ascii="Cambria Math" w:hAnsi="Cambria Math"/>
              </w:rPr>
              <m:t>Z</m:t>
            </m:r>
          </m:e>
        </m:acc>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1</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2</m:t>
                            </m:r>
                          </m:sub>
                        </m:sSub>
                      </m:e>
                    </m:mr>
                  </m:m>
                </m:e>
              </m:mr>
              <m:mr>
                <m:e>
                  <m:m>
                    <m:mPr>
                      <m:mcs>
                        <m:mc>
                          <m:mcPr>
                            <m:count m:val="1"/>
                            <m:mcJc m:val="center"/>
                          </m:mcPr>
                        </m:mc>
                      </m:mcs>
                      <m:ctrlPr>
                        <w:rPr>
                          <w:rFonts w:ascii="Cambria Math" w:hAnsi="Cambria Math"/>
                          <w:i/>
                        </w:rPr>
                      </m:ctrlPr>
                    </m:mP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3</m:t>
                            </m:r>
                          </m:sub>
                        </m:sSub>
                      </m:e>
                    </m:mr>
                    <m:mr>
                      <m:e>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4</m:t>
                            </m:r>
                          </m:sub>
                        </m:sSub>
                      </m:e>
                    </m:mr>
                  </m:m>
                </m:e>
              </m:mr>
            </m:m>
          </m:e>
        </m:d>
      </m:oMath>
    </w:p>
    <w:p w:rsidR="00911A31" w:rsidRPr="00F83F25" w:rsidRDefault="0018236C" w:rsidP="00911A31">
      <w:pPr>
        <w:rPr>
          <w:rFonts w:eastAsiaTheme="minorEastAsia"/>
        </w:rPr>
      </w:pPr>
      <m:oMathPara>
        <m:oMath>
          <m:acc>
            <m:accPr>
              <m:chr m:val="̇"/>
              <m:ctrlPr>
                <w:rPr>
                  <w:rFonts w:ascii="Cambria Math" w:hAnsi="Cambria Math"/>
                  <w:i/>
                </w:rPr>
              </m:ctrlPr>
            </m:accPr>
            <m:e>
              <m:r>
                <w:rPr>
                  <w:rFonts w:ascii="Cambria Math" w:hAnsi="Cambria Math"/>
                </w:rPr>
                <m:t>Z</m:t>
              </m:r>
            </m:e>
          </m:acc>
          <m:r>
            <w:rPr>
              <w:rFonts w:ascii="Cambria Math" w:hAnsi="Cambria Math"/>
            </w:rPr>
            <m:t>=AZ+BU+F</m:t>
          </m:r>
        </m:oMath>
      </m:oMathPara>
    </w:p>
    <w:p w:rsidR="00911A31" w:rsidRPr="00D22EF9" w:rsidRDefault="00911A31" w:rsidP="00911A31">
      <w:pPr>
        <w:rPr>
          <w:rFonts w:eastAsiaTheme="minorEastAsia"/>
        </w:rPr>
      </w:pPr>
      <m:oMathPara>
        <m:oMath>
          <m:r>
            <w:rPr>
              <w:rFonts w:ascii="Cambria Math" w:eastAsiaTheme="minorEastAsia" w:hAnsi="Cambria Math"/>
            </w:rPr>
            <w:lastRenderedPageBreak/>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sSup>
                          <m:sSupPr>
                            <m:ctrlPr>
                              <w:rPr>
                                <w:rFonts w:ascii="Cambria Math" w:hAnsi="Cambria Math"/>
                              </w:rPr>
                            </m:ctrlPr>
                          </m:sSupPr>
                          <m:e>
                            <m:r>
                              <m:rPr>
                                <m:sty m:val="p"/>
                              </m:rPr>
                              <w:rPr>
                                <w:rFonts w:ascii="Cambria Math" w:hAnsi="Cambria Math"/>
                              </w:rPr>
                              <m:t>sin</m:t>
                            </m:r>
                          </m:e>
                          <m:sup>
                            <m:r>
                              <w:rPr>
                                <w:rFonts w:ascii="Cambria Math" w:hAnsi="Cambria Math"/>
                              </w:rPr>
                              <m:t>2</m:t>
                            </m:r>
                          </m:sup>
                        </m:sSup>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oMath>
      </m:oMathPara>
    </w:p>
    <w:p w:rsidR="00911A31" w:rsidRPr="00D22EF9" w:rsidRDefault="00911A31" w:rsidP="00911A31">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2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func>
                      <m:funcPr>
                        <m:ctrlPr>
                          <w:rPr>
                            <w:rFonts w:ascii="Cambria Math" w:eastAsiaTheme="minorEastAsia" w:hAnsi="Cambria Math"/>
                            <w:i/>
                          </w:rPr>
                        </m:ctrlPr>
                      </m:funcPr>
                      <m:fName>
                        <m:r>
                          <m:rPr>
                            <m:sty m:val="p"/>
                          </m:rPr>
                          <w:rPr>
                            <w:rFonts w:ascii="Cambria Math" w:hAnsi="Cambria Math"/>
                          </w:rPr>
                          <m:t>sin</m:t>
                        </m:r>
                      </m:fName>
                      <m:e>
                        <m:f>
                          <m:fPr>
                            <m:ctrlPr>
                              <w:rPr>
                                <w:rFonts w:ascii="Cambria Math" w:eastAsiaTheme="minorEastAsia" w:hAnsi="Cambria Math"/>
                                <w:i/>
                              </w:rPr>
                            </m:ctrlPr>
                          </m:fPr>
                          <m:num>
                            <m:r>
                              <w:rPr>
                                <w:rFonts w:ascii="Cambria Math" w:eastAsiaTheme="minorEastAsia" w:hAnsi="Cambria Math"/>
                              </w:rPr>
                              <m:t>πvt</m:t>
                            </m:r>
                          </m:num>
                          <m:den>
                            <m:r>
                              <w:rPr>
                                <w:rFonts w:ascii="Cambria Math" w:eastAsiaTheme="minorEastAsia" w:hAnsi="Cambria Math"/>
                              </w:rPr>
                              <m:t>L</m:t>
                            </m:r>
                          </m:den>
                        </m:f>
                      </m:e>
                    </m:func>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911A31" w:rsidRPr="003A5A8A" w:rsidRDefault="00911A31" w:rsidP="00911A31">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911A31" w:rsidRDefault="00911A31" w:rsidP="00911A31">
      <w:pPr>
        <w:pStyle w:val="Heading2"/>
        <w:rPr>
          <w:rFonts w:eastAsiaTheme="minorEastAsia"/>
        </w:rPr>
      </w:pPr>
      <w:r>
        <w:rPr>
          <w:rFonts w:eastAsiaTheme="minorEastAsia"/>
        </w:rPr>
        <w:t>State Space matrices for vehicle off bridge:</w:t>
      </w:r>
    </w:p>
    <w:p w:rsidR="00911A31" w:rsidRPr="00D22EF9" w:rsidRDefault="00911A31" w:rsidP="00911A31">
      <w:pPr>
        <w:rPr>
          <w:rFonts w:eastAsiaTheme="minorEastAsia"/>
        </w:rPr>
      </w:pPr>
      <m:oMathPara>
        <m:oMath>
          <m:r>
            <w:rPr>
              <w:rFonts w:ascii="Cambria Math" w:eastAsiaTheme="minorEastAsia" w:hAnsi="Cambria Math"/>
            </w:rPr>
            <m:t>A=</m:t>
          </m:r>
          <m:d>
            <m:dPr>
              <m:begChr m:val="["/>
              <m:endChr m:val="]"/>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π</m:t>
                            </m:r>
                          </m:e>
                          <m:sup>
                            <m:r>
                              <w:rPr>
                                <w:rFonts w:ascii="Cambria Math" w:eastAsiaTheme="minorEastAsia" w:hAnsi="Cambria Math"/>
                              </w:rPr>
                              <m:t>4</m:t>
                            </m:r>
                          </m:sup>
                        </m:sSup>
                        <m:r>
                          <w:rPr>
                            <w:rFonts w:ascii="Cambria Math" w:eastAsiaTheme="minorEastAsia" w:hAnsi="Cambria Math"/>
                          </w:rPr>
                          <m:t>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b</m:t>
                            </m:r>
                          </m:sub>
                        </m:sSub>
                      </m:den>
                    </m:f>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0</m:t>
                    </m:r>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t</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e>
                </m:mr>
              </m:m>
            </m:e>
          </m:d>
          <m:r>
            <w:rPr>
              <w:rFonts w:ascii="Cambria Math" w:eastAsiaTheme="minorEastAsia" w:hAnsi="Cambria Math"/>
            </w:rPr>
            <m:t xml:space="preserve"> </m:t>
          </m:r>
        </m:oMath>
      </m:oMathPara>
    </w:p>
    <w:p w:rsidR="00911A31" w:rsidRPr="00D22EF9" w:rsidRDefault="00911A31" w:rsidP="00911A31">
      <w:pPr>
        <w:rPr>
          <w:rFonts w:eastAsiaTheme="minorEastAsia"/>
        </w:rPr>
      </w:pPr>
      <m:oMathPara>
        <m:oMath>
          <m:r>
            <w:rPr>
              <w:rFonts w:ascii="Cambria Math" w:eastAsiaTheme="minorEastAsia" w:hAnsi="Cambria Math"/>
            </w:rPr>
            <m:t>B=</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t</m:t>
                            </m:r>
                          </m:sub>
                        </m:sSub>
                      </m:num>
                      <m:den>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t</m:t>
                            </m:r>
                          </m:sub>
                        </m:sSub>
                      </m:den>
                    </m:f>
                    <m:ctrlPr>
                      <w:rPr>
                        <w:rFonts w:ascii="Cambria Math" w:eastAsia="Cambria Math" w:hAnsi="Cambria Math" w:cs="Cambria Math"/>
                        <w:i/>
                      </w:rPr>
                    </m:ctrlPr>
                  </m:e>
                </m:mr>
                <m:mr>
                  <m:e>
                    <m:r>
                      <w:rPr>
                        <w:rFonts w:ascii="Cambria Math" w:eastAsia="Cambria Math" w:hAnsi="Cambria Math" w:cs="Cambria Math"/>
                      </w:rPr>
                      <m:t>0</m:t>
                    </m:r>
                  </m:e>
                  <m:e>
                    <m:r>
                      <w:rPr>
                        <w:rFonts w:ascii="Cambria Math" w:eastAsiaTheme="minorEastAsia" w:hAnsi="Cambria Math"/>
                      </w:rPr>
                      <m:t>0</m:t>
                    </m:r>
                  </m:e>
                </m:mr>
              </m:m>
            </m:e>
          </m:d>
        </m:oMath>
      </m:oMathPara>
    </w:p>
    <w:p w:rsidR="00911A31" w:rsidRPr="003A5A8A" w:rsidRDefault="00911A31" w:rsidP="00911A31">
      <w:pPr>
        <w:rPr>
          <w:rFonts w:eastAsiaTheme="minorEastAsia"/>
        </w:rPr>
      </w:pPr>
      <m:oMathPara>
        <m:oMath>
          <m:r>
            <w:rPr>
              <w:rFonts w:ascii="Cambria Math" w:eastAsiaTheme="minorEastAsia" w:hAnsi="Cambria Math"/>
            </w:rPr>
            <m:t>F=</m:t>
          </m:r>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rPr>
                    </m:ctrlPr>
                  </m:e>
                </m:mr>
                <m:mr>
                  <m:e>
                    <m:r>
                      <w:rPr>
                        <w:rFonts w:ascii="Cambria Math" w:eastAsia="Cambria Math" w:hAnsi="Cambria Math" w:cs="Cambria Math"/>
                      </w:rPr>
                      <m:t>-g</m:t>
                    </m:r>
                    <m:ctrlPr>
                      <w:rPr>
                        <w:rFonts w:ascii="Cambria Math" w:eastAsia="Cambria Math" w:hAnsi="Cambria Math" w:cs="Cambria Math"/>
                        <w:i/>
                      </w:rPr>
                    </m:ctrlPr>
                  </m:e>
                </m:mr>
                <m:mr>
                  <m:e>
                    <m:r>
                      <w:rPr>
                        <w:rFonts w:ascii="Cambria Math" w:eastAsia="Cambria Math" w:hAnsi="Cambria Math" w:cs="Cambria Math"/>
                      </w:rPr>
                      <m:t>0</m:t>
                    </m:r>
                  </m:e>
                </m:mr>
              </m:m>
            </m:e>
          </m:d>
        </m:oMath>
      </m:oMathPara>
    </w:p>
    <w:p w:rsidR="00E41887" w:rsidRDefault="00E41887" w:rsidP="00416F6A"/>
    <w:p w:rsidR="00416F6A" w:rsidRPr="00416F6A" w:rsidRDefault="00416F6A" w:rsidP="00416F6A">
      <w:pPr>
        <w:jc w:val="right"/>
      </w:pPr>
    </w:p>
    <w:sectPr w:rsidR="00416F6A" w:rsidRPr="00416F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62A70"/>
    <w:multiLevelType w:val="hybridMultilevel"/>
    <w:tmpl w:val="70CEF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CE4A48"/>
    <w:multiLevelType w:val="hybridMultilevel"/>
    <w:tmpl w:val="BC2A2952"/>
    <w:lvl w:ilvl="0" w:tplc="B11643BE">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8950D1"/>
    <w:multiLevelType w:val="hybridMultilevel"/>
    <w:tmpl w:val="560C5EEC"/>
    <w:lvl w:ilvl="0" w:tplc="B11643BE">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D190A"/>
    <w:multiLevelType w:val="hybridMultilevel"/>
    <w:tmpl w:val="75D01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231C14"/>
    <w:multiLevelType w:val="hybridMultilevel"/>
    <w:tmpl w:val="BAC0FF6C"/>
    <w:lvl w:ilvl="0" w:tplc="B11643BE">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894D9C"/>
    <w:multiLevelType w:val="hybridMultilevel"/>
    <w:tmpl w:val="546E8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27534D"/>
    <w:multiLevelType w:val="hybridMultilevel"/>
    <w:tmpl w:val="D8607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2"/>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7CCA"/>
    <w:rsid w:val="00003133"/>
    <w:rsid w:val="00017069"/>
    <w:rsid w:val="00060B0F"/>
    <w:rsid w:val="00083B60"/>
    <w:rsid w:val="000D6761"/>
    <w:rsid w:val="00104CC8"/>
    <w:rsid w:val="0012362F"/>
    <w:rsid w:val="00137550"/>
    <w:rsid w:val="00152AEC"/>
    <w:rsid w:val="0018236C"/>
    <w:rsid w:val="00192958"/>
    <w:rsid w:val="001A2A6F"/>
    <w:rsid w:val="001D12BD"/>
    <w:rsid w:val="00204BC4"/>
    <w:rsid w:val="00256155"/>
    <w:rsid w:val="00286B56"/>
    <w:rsid w:val="002A0FD3"/>
    <w:rsid w:val="002A73C3"/>
    <w:rsid w:val="002B3897"/>
    <w:rsid w:val="002D7CCA"/>
    <w:rsid w:val="003260E0"/>
    <w:rsid w:val="0034365C"/>
    <w:rsid w:val="00345B71"/>
    <w:rsid w:val="00362224"/>
    <w:rsid w:val="003C11EC"/>
    <w:rsid w:val="003E0497"/>
    <w:rsid w:val="00414A2F"/>
    <w:rsid w:val="00416F6A"/>
    <w:rsid w:val="0042444D"/>
    <w:rsid w:val="00460C73"/>
    <w:rsid w:val="00461D63"/>
    <w:rsid w:val="00462AE7"/>
    <w:rsid w:val="00486C7F"/>
    <w:rsid w:val="004F27A7"/>
    <w:rsid w:val="00533A83"/>
    <w:rsid w:val="005355E7"/>
    <w:rsid w:val="00550D12"/>
    <w:rsid w:val="00563655"/>
    <w:rsid w:val="00575569"/>
    <w:rsid w:val="00583CCF"/>
    <w:rsid w:val="005934B4"/>
    <w:rsid w:val="005A7715"/>
    <w:rsid w:val="005D71DD"/>
    <w:rsid w:val="005E7425"/>
    <w:rsid w:val="00635F1F"/>
    <w:rsid w:val="00670563"/>
    <w:rsid w:val="00683BF2"/>
    <w:rsid w:val="006A4452"/>
    <w:rsid w:val="006B5518"/>
    <w:rsid w:val="006B7776"/>
    <w:rsid w:val="007A3A00"/>
    <w:rsid w:val="007B4F69"/>
    <w:rsid w:val="00803306"/>
    <w:rsid w:val="0083794F"/>
    <w:rsid w:val="00846C9E"/>
    <w:rsid w:val="008C3385"/>
    <w:rsid w:val="008D1080"/>
    <w:rsid w:val="008D1695"/>
    <w:rsid w:val="008F4ACB"/>
    <w:rsid w:val="00911A31"/>
    <w:rsid w:val="00911FDF"/>
    <w:rsid w:val="0092532D"/>
    <w:rsid w:val="00940B20"/>
    <w:rsid w:val="009E658C"/>
    <w:rsid w:val="009F06F1"/>
    <w:rsid w:val="00A23590"/>
    <w:rsid w:val="00A44610"/>
    <w:rsid w:val="00A56610"/>
    <w:rsid w:val="00A66833"/>
    <w:rsid w:val="00A751F5"/>
    <w:rsid w:val="00A83542"/>
    <w:rsid w:val="00AA0EB2"/>
    <w:rsid w:val="00AC01F2"/>
    <w:rsid w:val="00AC7CCA"/>
    <w:rsid w:val="00B14788"/>
    <w:rsid w:val="00B24459"/>
    <w:rsid w:val="00B31432"/>
    <w:rsid w:val="00B31D24"/>
    <w:rsid w:val="00B54F93"/>
    <w:rsid w:val="00B67AC7"/>
    <w:rsid w:val="00B86634"/>
    <w:rsid w:val="00BC75D5"/>
    <w:rsid w:val="00BD5614"/>
    <w:rsid w:val="00BE2A39"/>
    <w:rsid w:val="00BF1DF6"/>
    <w:rsid w:val="00BF37DC"/>
    <w:rsid w:val="00C10F89"/>
    <w:rsid w:val="00C1181A"/>
    <w:rsid w:val="00CA7BCB"/>
    <w:rsid w:val="00CD4FFC"/>
    <w:rsid w:val="00D14BBC"/>
    <w:rsid w:val="00D3671C"/>
    <w:rsid w:val="00D56EB4"/>
    <w:rsid w:val="00D95F5D"/>
    <w:rsid w:val="00DE1702"/>
    <w:rsid w:val="00E044D1"/>
    <w:rsid w:val="00E41887"/>
    <w:rsid w:val="00EA082F"/>
    <w:rsid w:val="00EA314D"/>
    <w:rsid w:val="00F10EB2"/>
    <w:rsid w:val="00F44698"/>
    <w:rsid w:val="00F65BB7"/>
    <w:rsid w:val="00F713EE"/>
    <w:rsid w:val="00F95F09"/>
    <w:rsid w:val="00FB15D8"/>
    <w:rsid w:val="00FB7B48"/>
    <w:rsid w:val="00FD4938"/>
    <w:rsid w:val="00FE0F6F"/>
    <w:rsid w:val="00FE3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16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06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365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11FD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69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8D16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695"/>
    <w:rPr>
      <w:rFonts w:ascii="Tahoma" w:hAnsi="Tahoma" w:cs="Tahoma"/>
      <w:sz w:val="16"/>
      <w:szCs w:val="16"/>
    </w:rPr>
  </w:style>
  <w:style w:type="character" w:customStyle="1" w:styleId="Heading2Char">
    <w:name w:val="Heading 2 Char"/>
    <w:basedOn w:val="DefaultParagraphFont"/>
    <w:link w:val="Heading2"/>
    <w:uiPriority w:val="9"/>
    <w:rsid w:val="009F06F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6365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16F6A"/>
    <w:pPr>
      <w:ind w:left="720"/>
      <w:contextualSpacing/>
    </w:pPr>
  </w:style>
  <w:style w:type="character" w:styleId="PlaceholderText">
    <w:name w:val="Placeholder Text"/>
    <w:basedOn w:val="DefaultParagraphFont"/>
    <w:uiPriority w:val="99"/>
    <w:semiHidden/>
    <w:rsid w:val="00A56610"/>
    <w:rPr>
      <w:color w:val="808080"/>
    </w:rPr>
  </w:style>
  <w:style w:type="table" w:styleId="TableGrid">
    <w:name w:val="Table Grid"/>
    <w:basedOn w:val="TableNormal"/>
    <w:uiPriority w:val="59"/>
    <w:rsid w:val="002B3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2AE7"/>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911FDF"/>
    <w:rPr>
      <w:rFonts w:asciiTheme="majorHAnsi" w:eastAsiaTheme="majorEastAsia" w:hAnsiTheme="majorHAnsi" w:cstheme="majorBidi"/>
      <w:b/>
      <w:bCs/>
      <w:i/>
      <w:iCs/>
      <w:color w:val="4F81BD" w:themeColor="accent1"/>
    </w:rPr>
  </w:style>
  <w:style w:type="paragraph" w:styleId="NoSpacing">
    <w:name w:val="No Spacing"/>
    <w:uiPriority w:val="1"/>
    <w:qFormat/>
    <w:rsid w:val="00683BF2"/>
    <w:pPr>
      <w:spacing w:after="0" w:line="240" w:lineRule="auto"/>
    </w:pPr>
  </w:style>
  <w:style w:type="paragraph" w:styleId="Quote">
    <w:name w:val="Quote"/>
    <w:basedOn w:val="Normal"/>
    <w:next w:val="Normal"/>
    <w:link w:val="QuoteChar"/>
    <w:uiPriority w:val="29"/>
    <w:qFormat/>
    <w:rsid w:val="00017069"/>
    <w:pPr>
      <w:spacing w:before="120" w:after="120" w:line="240" w:lineRule="auto"/>
      <w:ind w:left="720"/>
      <w:contextualSpacing/>
    </w:pPr>
    <w:rPr>
      <w:i/>
      <w:iCs/>
      <w:color w:val="000000" w:themeColor="text1"/>
      <w:sz w:val="20"/>
    </w:rPr>
  </w:style>
  <w:style w:type="character" w:customStyle="1" w:styleId="QuoteChar">
    <w:name w:val="Quote Char"/>
    <w:basedOn w:val="DefaultParagraphFont"/>
    <w:link w:val="Quote"/>
    <w:uiPriority w:val="29"/>
    <w:rsid w:val="00017069"/>
    <w:rPr>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16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06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365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11FD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69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8D16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695"/>
    <w:rPr>
      <w:rFonts w:ascii="Tahoma" w:hAnsi="Tahoma" w:cs="Tahoma"/>
      <w:sz w:val="16"/>
      <w:szCs w:val="16"/>
    </w:rPr>
  </w:style>
  <w:style w:type="character" w:customStyle="1" w:styleId="Heading2Char">
    <w:name w:val="Heading 2 Char"/>
    <w:basedOn w:val="DefaultParagraphFont"/>
    <w:link w:val="Heading2"/>
    <w:uiPriority w:val="9"/>
    <w:rsid w:val="009F06F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6365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16F6A"/>
    <w:pPr>
      <w:ind w:left="720"/>
      <w:contextualSpacing/>
    </w:pPr>
  </w:style>
  <w:style w:type="character" w:styleId="PlaceholderText">
    <w:name w:val="Placeholder Text"/>
    <w:basedOn w:val="DefaultParagraphFont"/>
    <w:uiPriority w:val="99"/>
    <w:semiHidden/>
    <w:rsid w:val="00A56610"/>
    <w:rPr>
      <w:color w:val="808080"/>
    </w:rPr>
  </w:style>
  <w:style w:type="table" w:styleId="TableGrid">
    <w:name w:val="Table Grid"/>
    <w:basedOn w:val="TableNormal"/>
    <w:uiPriority w:val="59"/>
    <w:rsid w:val="002B3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2AE7"/>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911FDF"/>
    <w:rPr>
      <w:rFonts w:asciiTheme="majorHAnsi" w:eastAsiaTheme="majorEastAsia" w:hAnsiTheme="majorHAnsi" w:cstheme="majorBidi"/>
      <w:b/>
      <w:bCs/>
      <w:i/>
      <w:iCs/>
      <w:color w:val="4F81BD" w:themeColor="accent1"/>
    </w:rPr>
  </w:style>
  <w:style w:type="paragraph" w:styleId="NoSpacing">
    <w:name w:val="No Spacing"/>
    <w:uiPriority w:val="1"/>
    <w:qFormat/>
    <w:rsid w:val="00683BF2"/>
    <w:pPr>
      <w:spacing w:after="0" w:line="240" w:lineRule="auto"/>
    </w:pPr>
  </w:style>
  <w:style w:type="paragraph" w:styleId="Quote">
    <w:name w:val="Quote"/>
    <w:basedOn w:val="Normal"/>
    <w:next w:val="Normal"/>
    <w:link w:val="QuoteChar"/>
    <w:uiPriority w:val="29"/>
    <w:qFormat/>
    <w:rsid w:val="00017069"/>
    <w:pPr>
      <w:spacing w:before="120" w:after="120" w:line="240" w:lineRule="auto"/>
      <w:ind w:left="720"/>
      <w:contextualSpacing/>
    </w:pPr>
    <w:rPr>
      <w:i/>
      <w:iCs/>
      <w:color w:val="000000" w:themeColor="text1"/>
      <w:sz w:val="20"/>
    </w:rPr>
  </w:style>
  <w:style w:type="character" w:customStyle="1" w:styleId="QuoteChar">
    <w:name w:val="Quote Char"/>
    <w:basedOn w:val="DefaultParagraphFont"/>
    <w:link w:val="Quote"/>
    <w:uiPriority w:val="29"/>
    <w:rsid w:val="00017069"/>
    <w:rPr>
      <w:i/>
      <w:iCs/>
      <w:color w:val="000000" w:themeColor="text1"/>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773074">
      <w:bodyDiv w:val="1"/>
      <w:marLeft w:val="0"/>
      <w:marRight w:val="0"/>
      <w:marTop w:val="0"/>
      <w:marBottom w:val="0"/>
      <w:divBdr>
        <w:top w:val="none" w:sz="0" w:space="0" w:color="auto"/>
        <w:left w:val="none" w:sz="0" w:space="0" w:color="auto"/>
        <w:bottom w:val="none" w:sz="0" w:space="0" w:color="auto"/>
        <w:right w:val="none" w:sz="0" w:space="0" w:color="auto"/>
      </w:divBdr>
      <w:divsChild>
        <w:div w:id="744373756">
          <w:marLeft w:val="480"/>
          <w:marRight w:val="0"/>
          <w:marTop w:val="0"/>
          <w:marBottom w:val="0"/>
          <w:divBdr>
            <w:top w:val="none" w:sz="0" w:space="0" w:color="auto"/>
            <w:left w:val="none" w:sz="0" w:space="0" w:color="auto"/>
            <w:bottom w:val="none" w:sz="0" w:space="0" w:color="auto"/>
            <w:right w:val="none" w:sz="0" w:space="0" w:color="auto"/>
          </w:divBdr>
          <w:divsChild>
            <w:div w:id="108838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406587">
      <w:bodyDiv w:val="1"/>
      <w:marLeft w:val="0"/>
      <w:marRight w:val="0"/>
      <w:marTop w:val="0"/>
      <w:marBottom w:val="0"/>
      <w:divBdr>
        <w:top w:val="none" w:sz="0" w:space="0" w:color="auto"/>
        <w:left w:val="none" w:sz="0" w:space="0" w:color="auto"/>
        <w:bottom w:val="none" w:sz="0" w:space="0" w:color="auto"/>
        <w:right w:val="none" w:sz="0" w:space="0" w:color="auto"/>
      </w:divBdr>
      <w:divsChild>
        <w:div w:id="145827615">
          <w:marLeft w:val="480"/>
          <w:marRight w:val="0"/>
          <w:marTop w:val="0"/>
          <w:marBottom w:val="0"/>
          <w:divBdr>
            <w:top w:val="none" w:sz="0" w:space="0" w:color="auto"/>
            <w:left w:val="none" w:sz="0" w:space="0" w:color="auto"/>
            <w:bottom w:val="none" w:sz="0" w:space="0" w:color="auto"/>
            <w:right w:val="none" w:sz="0" w:space="0" w:color="auto"/>
          </w:divBdr>
          <w:divsChild>
            <w:div w:id="15326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image" Target="media/image33.emf"/><Relationship Id="rId3" Type="http://schemas.microsoft.com/office/2007/relationships/stylesWithEffects" Target="stylesWithEffects.xml"/><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chart" Target="charts/chart3.xml"/><Relationship Id="rId47"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image" Target="media/image32.emf"/><Relationship Id="rId46" Type="http://schemas.openxmlformats.org/officeDocument/2006/relationships/image" Target="media/image37.png"/><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chart" Target="charts/chart2.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image" Target="media/image34.emf"/><Relationship Id="rId45" Type="http://schemas.openxmlformats.org/officeDocument/2006/relationships/image" Target="media/image36.emf"/><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chart" Target="charts/chart1.xml"/><Relationship Id="rId19" Type="http://schemas.openxmlformats.org/officeDocument/2006/relationships/image" Target="media/image13.emf"/><Relationship Id="rId31" Type="http://schemas.openxmlformats.org/officeDocument/2006/relationships/image" Target="media/image25.emf"/><Relationship Id="rId44" Type="http://schemas.openxmlformats.org/officeDocument/2006/relationships/image" Target="media/image35.emf"/><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chart" Target="charts/chart4.xml"/><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2s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2s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1s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marker>
            <c:symbol val="none"/>
          </c:marker>
          <c:xVal>
            <c:numRef>
              <c:f>Sheet1!$B$1:$B$30239</c:f>
              <c:numCache>
                <c:formatCode>General</c:formatCode>
                <c:ptCount val="30239"/>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numCache>
            </c:numRef>
          </c:xVal>
          <c:yVal>
            <c:numRef>
              <c:f>Sheet1!$C$1:$C$30239</c:f>
              <c:numCache>
                <c:formatCode>General</c:formatCode>
                <c:ptCount val="30239"/>
                <c:pt idx="0">
                  <c:v>0</c:v>
                </c:pt>
                <c:pt idx="1">
                  <c:v>-4.2105700000000002E-4</c:v>
                </c:pt>
                <c:pt idx="2">
                  <c:v>-8.4211400000000004E-4</c:v>
                </c:pt>
                <c:pt idx="3">
                  <c:v>-1.2631700000000001E-3</c:v>
                </c:pt>
                <c:pt idx="4">
                  <c:v>-1.6842300000000001E-3</c:v>
                </c:pt>
                <c:pt idx="5">
                  <c:v>-2.1052900000000001E-3</c:v>
                </c:pt>
                <c:pt idx="6">
                  <c:v>-2.5263400000000002E-3</c:v>
                </c:pt>
                <c:pt idx="7">
                  <c:v>-2.9474000000000002E-3</c:v>
                </c:pt>
                <c:pt idx="8">
                  <c:v>-3.3684600000000002E-3</c:v>
                </c:pt>
                <c:pt idx="9">
                  <c:v>-3.7895099999999998E-3</c:v>
                </c:pt>
                <c:pt idx="10">
                  <c:v>-4.2105700000000003E-3</c:v>
                </c:pt>
                <c:pt idx="11">
                  <c:v>-4.6316300000000003E-3</c:v>
                </c:pt>
                <c:pt idx="12">
                  <c:v>-5.0526800000000004E-3</c:v>
                </c:pt>
                <c:pt idx="13">
                  <c:v>-5.4737400000000004E-3</c:v>
                </c:pt>
                <c:pt idx="14">
                  <c:v>-5.8948000000000004E-3</c:v>
                </c:pt>
                <c:pt idx="15">
                  <c:v>-6.3158600000000004E-3</c:v>
                </c:pt>
                <c:pt idx="16">
                  <c:v>-6.7369099999999996E-3</c:v>
                </c:pt>
                <c:pt idx="17">
                  <c:v>-7.1579699999999996E-3</c:v>
                </c:pt>
                <c:pt idx="18">
                  <c:v>-7.5790299999999996E-3</c:v>
                </c:pt>
                <c:pt idx="19">
                  <c:v>-8.0000799999999997E-3</c:v>
                </c:pt>
                <c:pt idx="20">
                  <c:v>-8.4211400000000006E-3</c:v>
                </c:pt>
                <c:pt idx="21">
                  <c:v>-8.8421999999999997E-3</c:v>
                </c:pt>
                <c:pt idx="22">
                  <c:v>-9.2632500000000007E-3</c:v>
                </c:pt>
                <c:pt idx="23">
                  <c:v>-9.6843099999999998E-3</c:v>
                </c:pt>
                <c:pt idx="24">
                  <c:v>-1.01054E-2</c:v>
                </c:pt>
                <c:pt idx="25">
                  <c:v>-1.05264E-2</c:v>
                </c:pt>
                <c:pt idx="26">
                  <c:v>-1.0947500000000001E-2</c:v>
                </c:pt>
                <c:pt idx="27">
                  <c:v>-1.13685E-2</c:v>
                </c:pt>
                <c:pt idx="28">
                  <c:v>-1.1789600000000001E-2</c:v>
                </c:pt>
                <c:pt idx="29">
                  <c:v>-1.22107E-2</c:v>
                </c:pt>
                <c:pt idx="30">
                  <c:v>-1.2631699999999999E-2</c:v>
                </c:pt>
                <c:pt idx="31">
                  <c:v>-1.30528E-2</c:v>
                </c:pt>
                <c:pt idx="32">
                  <c:v>-1.3473799999999999E-2</c:v>
                </c:pt>
                <c:pt idx="33">
                  <c:v>-1.38949E-2</c:v>
                </c:pt>
                <c:pt idx="34">
                  <c:v>-1.4315899999999999E-2</c:v>
                </c:pt>
                <c:pt idx="35">
                  <c:v>-1.4737E-2</c:v>
                </c:pt>
                <c:pt idx="36">
                  <c:v>-1.5158100000000001E-2</c:v>
                </c:pt>
                <c:pt idx="37">
                  <c:v>-1.55791E-2</c:v>
                </c:pt>
                <c:pt idx="38">
                  <c:v>-1.6000199999999999E-2</c:v>
                </c:pt>
                <c:pt idx="39">
                  <c:v>-1.64212E-2</c:v>
                </c:pt>
                <c:pt idx="40">
                  <c:v>-1.6842300000000001E-2</c:v>
                </c:pt>
                <c:pt idx="41">
                  <c:v>-1.7263299999999999E-2</c:v>
                </c:pt>
                <c:pt idx="42">
                  <c:v>-1.7684399999999999E-2</c:v>
                </c:pt>
                <c:pt idx="43">
                  <c:v>-1.81055E-2</c:v>
                </c:pt>
                <c:pt idx="44">
                  <c:v>-1.8526500000000001E-2</c:v>
                </c:pt>
                <c:pt idx="45">
                  <c:v>-1.8947599999999998E-2</c:v>
                </c:pt>
                <c:pt idx="46">
                  <c:v>-1.93686E-2</c:v>
                </c:pt>
                <c:pt idx="47">
                  <c:v>-1.97897E-2</c:v>
                </c:pt>
                <c:pt idx="48">
                  <c:v>-2.0210700000000002E-2</c:v>
                </c:pt>
                <c:pt idx="49">
                  <c:v>-2.0631799999999999E-2</c:v>
                </c:pt>
                <c:pt idx="50">
                  <c:v>-2.1052899999999999E-2</c:v>
                </c:pt>
                <c:pt idx="51">
                  <c:v>-2.1473900000000001E-2</c:v>
                </c:pt>
                <c:pt idx="52">
                  <c:v>-2.1895000000000001E-2</c:v>
                </c:pt>
                <c:pt idx="53">
                  <c:v>-2.2315999999999999E-2</c:v>
                </c:pt>
                <c:pt idx="54">
                  <c:v>-2.27371E-2</c:v>
                </c:pt>
                <c:pt idx="55">
                  <c:v>-2.3158100000000001E-2</c:v>
                </c:pt>
                <c:pt idx="56">
                  <c:v>-2.3579200000000002E-2</c:v>
                </c:pt>
                <c:pt idx="57">
                  <c:v>-2.4000299999999999E-2</c:v>
                </c:pt>
                <c:pt idx="58">
                  <c:v>-2.44213E-2</c:v>
                </c:pt>
                <c:pt idx="59">
                  <c:v>-2.4842400000000001E-2</c:v>
                </c:pt>
                <c:pt idx="60">
                  <c:v>-2.5263399999999998E-2</c:v>
                </c:pt>
                <c:pt idx="61">
                  <c:v>-2.5684499999999999E-2</c:v>
                </c:pt>
                <c:pt idx="62">
                  <c:v>-2.61055E-2</c:v>
                </c:pt>
                <c:pt idx="63">
                  <c:v>-2.6526600000000001E-2</c:v>
                </c:pt>
                <c:pt idx="64">
                  <c:v>-2.6947599999999999E-2</c:v>
                </c:pt>
                <c:pt idx="65">
                  <c:v>-2.7368699999999999E-2</c:v>
                </c:pt>
                <c:pt idx="66">
                  <c:v>-2.77898E-2</c:v>
                </c:pt>
                <c:pt idx="67">
                  <c:v>-2.8210800000000001E-2</c:v>
                </c:pt>
                <c:pt idx="68">
                  <c:v>-2.8631899999999998E-2</c:v>
                </c:pt>
                <c:pt idx="69">
                  <c:v>-2.90529E-2</c:v>
                </c:pt>
                <c:pt idx="70">
                  <c:v>-2.9474E-2</c:v>
                </c:pt>
                <c:pt idx="71">
                  <c:v>-2.9895000000000001E-2</c:v>
                </c:pt>
                <c:pt idx="72">
                  <c:v>-3.0316099999999999E-2</c:v>
                </c:pt>
                <c:pt idx="73">
                  <c:v>-3.0737199999999999E-2</c:v>
                </c:pt>
                <c:pt idx="74">
                  <c:v>-3.11582E-2</c:v>
                </c:pt>
                <c:pt idx="75">
                  <c:v>-3.1579299999999998E-2</c:v>
                </c:pt>
                <c:pt idx="76">
                  <c:v>-3.2000300000000002E-2</c:v>
                </c:pt>
                <c:pt idx="77">
                  <c:v>-3.2421400000000003E-2</c:v>
                </c:pt>
                <c:pt idx="78">
                  <c:v>-3.2842400000000001E-2</c:v>
                </c:pt>
                <c:pt idx="79">
                  <c:v>-3.3263500000000001E-2</c:v>
                </c:pt>
                <c:pt idx="80">
                  <c:v>-3.3684600000000002E-2</c:v>
                </c:pt>
                <c:pt idx="81">
                  <c:v>-3.41056E-2</c:v>
                </c:pt>
                <c:pt idx="82">
                  <c:v>-3.45267E-2</c:v>
                </c:pt>
                <c:pt idx="83">
                  <c:v>-3.4947699999999998E-2</c:v>
                </c:pt>
                <c:pt idx="84">
                  <c:v>-3.5368799999999999E-2</c:v>
                </c:pt>
                <c:pt idx="85">
                  <c:v>-3.5789799999999997E-2</c:v>
                </c:pt>
                <c:pt idx="86">
                  <c:v>-3.6210899999999997E-2</c:v>
                </c:pt>
                <c:pt idx="87">
                  <c:v>-3.6631999999999998E-2</c:v>
                </c:pt>
                <c:pt idx="88">
                  <c:v>-3.7053000000000003E-2</c:v>
                </c:pt>
                <c:pt idx="89">
                  <c:v>-3.7474100000000003E-2</c:v>
                </c:pt>
                <c:pt idx="90">
                  <c:v>-3.7895100000000001E-2</c:v>
                </c:pt>
                <c:pt idx="91">
                  <c:v>-3.8316200000000002E-2</c:v>
                </c:pt>
                <c:pt idx="92">
                  <c:v>-3.8737199999999999E-2</c:v>
                </c:pt>
                <c:pt idx="93">
                  <c:v>-3.91583E-2</c:v>
                </c:pt>
                <c:pt idx="94">
                  <c:v>-3.9579400000000001E-2</c:v>
                </c:pt>
                <c:pt idx="95">
                  <c:v>-4.0000399999999998E-2</c:v>
                </c:pt>
                <c:pt idx="96">
                  <c:v>-4.0421499999999999E-2</c:v>
                </c:pt>
                <c:pt idx="97">
                  <c:v>-4.0842499999999997E-2</c:v>
                </c:pt>
                <c:pt idx="98">
                  <c:v>-4.1263599999999998E-2</c:v>
                </c:pt>
                <c:pt idx="99">
                  <c:v>-4.1684600000000002E-2</c:v>
                </c:pt>
                <c:pt idx="100">
                  <c:v>-4.2105700000000003E-2</c:v>
                </c:pt>
                <c:pt idx="101">
                  <c:v>-4.2526799999999997E-2</c:v>
                </c:pt>
                <c:pt idx="102">
                  <c:v>-4.2947800000000001E-2</c:v>
                </c:pt>
                <c:pt idx="103">
                  <c:v>-4.3368900000000002E-2</c:v>
                </c:pt>
                <c:pt idx="104">
                  <c:v>-4.37899E-2</c:v>
                </c:pt>
                <c:pt idx="105">
                  <c:v>-4.4211E-2</c:v>
                </c:pt>
                <c:pt idx="106">
                  <c:v>-4.4631999999999998E-2</c:v>
                </c:pt>
                <c:pt idx="107">
                  <c:v>-4.5053099999999999E-2</c:v>
                </c:pt>
                <c:pt idx="108">
                  <c:v>-4.5474199999999999E-2</c:v>
                </c:pt>
                <c:pt idx="109">
                  <c:v>-4.5895199999999997E-2</c:v>
                </c:pt>
                <c:pt idx="110">
                  <c:v>-4.6316299999999998E-2</c:v>
                </c:pt>
                <c:pt idx="111">
                  <c:v>-4.6737300000000002E-2</c:v>
                </c:pt>
                <c:pt idx="112">
                  <c:v>-4.7158400000000003E-2</c:v>
                </c:pt>
                <c:pt idx="113">
                  <c:v>-4.7579400000000001E-2</c:v>
                </c:pt>
                <c:pt idx="114">
                  <c:v>-4.8000500000000001E-2</c:v>
                </c:pt>
                <c:pt idx="115">
                  <c:v>-4.8421600000000002E-2</c:v>
                </c:pt>
                <c:pt idx="116">
                  <c:v>-4.88426E-2</c:v>
                </c:pt>
                <c:pt idx="117">
                  <c:v>-4.9263700000000001E-2</c:v>
                </c:pt>
                <c:pt idx="118">
                  <c:v>-4.9684699999999998E-2</c:v>
                </c:pt>
                <c:pt idx="119">
                  <c:v>-5.0105799999999999E-2</c:v>
                </c:pt>
                <c:pt idx="120">
                  <c:v>-5.0526799999999997E-2</c:v>
                </c:pt>
                <c:pt idx="121">
                  <c:v>-5.0947899999999997E-2</c:v>
                </c:pt>
                <c:pt idx="122">
                  <c:v>-5.1368999999999998E-2</c:v>
                </c:pt>
                <c:pt idx="123">
                  <c:v>-5.1790000000000003E-2</c:v>
                </c:pt>
                <c:pt idx="124">
                  <c:v>-5.2211100000000003E-2</c:v>
                </c:pt>
                <c:pt idx="125">
                  <c:v>-5.2632100000000001E-2</c:v>
                </c:pt>
                <c:pt idx="126">
                  <c:v>-5.3053200000000002E-2</c:v>
                </c:pt>
                <c:pt idx="127">
                  <c:v>-5.34742E-2</c:v>
                </c:pt>
                <c:pt idx="128">
                  <c:v>-5.38953E-2</c:v>
                </c:pt>
                <c:pt idx="129">
                  <c:v>-5.4316400000000001E-2</c:v>
                </c:pt>
                <c:pt idx="130">
                  <c:v>-5.4737399999999999E-2</c:v>
                </c:pt>
                <c:pt idx="131">
                  <c:v>-5.5158499999999999E-2</c:v>
                </c:pt>
                <c:pt idx="132">
                  <c:v>-5.5579499999999997E-2</c:v>
                </c:pt>
                <c:pt idx="133">
                  <c:v>-5.6000599999999998E-2</c:v>
                </c:pt>
                <c:pt idx="134">
                  <c:v>-5.6421600000000002E-2</c:v>
                </c:pt>
                <c:pt idx="135">
                  <c:v>-5.6842700000000003E-2</c:v>
                </c:pt>
                <c:pt idx="136">
                  <c:v>-5.7263799999999997E-2</c:v>
                </c:pt>
                <c:pt idx="137">
                  <c:v>-5.7684800000000001E-2</c:v>
                </c:pt>
                <c:pt idx="138">
                  <c:v>-5.8105900000000002E-2</c:v>
                </c:pt>
                <c:pt idx="139">
                  <c:v>-5.85269E-2</c:v>
                </c:pt>
                <c:pt idx="140">
                  <c:v>-5.8948E-2</c:v>
                </c:pt>
                <c:pt idx="141">
                  <c:v>-5.9368999999999998E-2</c:v>
                </c:pt>
                <c:pt idx="142">
                  <c:v>-5.9790099999999999E-2</c:v>
                </c:pt>
                <c:pt idx="143">
                  <c:v>-6.0211199999999999E-2</c:v>
                </c:pt>
                <c:pt idx="144">
                  <c:v>-6.0632199999999997E-2</c:v>
                </c:pt>
                <c:pt idx="145">
                  <c:v>-6.1053299999999998E-2</c:v>
                </c:pt>
                <c:pt idx="146">
                  <c:v>-6.1474300000000003E-2</c:v>
                </c:pt>
                <c:pt idx="147">
                  <c:v>-6.1895400000000003E-2</c:v>
                </c:pt>
                <c:pt idx="148">
                  <c:v>-6.2316400000000001E-2</c:v>
                </c:pt>
                <c:pt idx="149">
                  <c:v>-6.2737500000000002E-2</c:v>
                </c:pt>
                <c:pt idx="150">
                  <c:v>-6.3158599999999995E-2</c:v>
                </c:pt>
                <c:pt idx="151">
                  <c:v>-6.35796E-2</c:v>
                </c:pt>
                <c:pt idx="152">
                  <c:v>-6.4000699999999994E-2</c:v>
                </c:pt>
                <c:pt idx="153">
                  <c:v>-6.4421699999999998E-2</c:v>
                </c:pt>
                <c:pt idx="154">
                  <c:v>-6.4842800000000006E-2</c:v>
                </c:pt>
                <c:pt idx="155">
                  <c:v>-6.5263799999999997E-2</c:v>
                </c:pt>
                <c:pt idx="156">
                  <c:v>-6.5684900000000004E-2</c:v>
                </c:pt>
                <c:pt idx="157">
                  <c:v>-6.6105999999999998E-2</c:v>
                </c:pt>
                <c:pt idx="158">
                  <c:v>-6.6527000000000003E-2</c:v>
                </c:pt>
                <c:pt idx="159">
                  <c:v>-6.6948099999999997E-2</c:v>
                </c:pt>
                <c:pt idx="160">
                  <c:v>-6.7369100000000001E-2</c:v>
                </c:pt>
                <c:pt idx="161">
                  <c:v>-6.7790199999999995E-2</c:v>
                </c:pt>
                <c:pt idx="162">
                  <c:v>-6.82112E-2</c:v>
                </c:pt>
                <c:pt idx="163">
                  <c:v>-6.8632299999999993E-2</c:v>
                </c:pt>
                <c:pt idx="164">
                  <c:v>-6.9053400000000001E-2</c:v>
                </c:pt>
                <c:pt idx="165">
                  <c:v>-6.9474400000000006E-2</c:v>
                </c:pt>
                <c:pt idx="166">
                  <c:v>-6.9895499999999999E-2</c:v>
                </c:pt>
                <c:pt idx="167">
                  <c:v>-7.0316500000000004E-2</c:v>
                </c:pt>
                <c:pt idx="168">
                  <c:v>-7.0737599999999998E-2</c:v>
                </c:pt>
                <c:pt idx="169">
                  <c:v>-7.1158600000000002E-2</c:v>
                </c:pt>
                <c:pt idx="170">
                  <c:v>-7.1579699999999996E-2</c:v>
                </c:pt>
                <c:pt idx="171">
                  <c:v>-7.2000800000000004E-2</c:v>
                </c:pt>
                <c:pt idx="172">
                  <c:v>-7.2421799999999995E-2</c:v>
                </c:pt>
                <c:pt idx="173">
                  <c:v>-7.2842900000000002E-2</c:v>
                </c:pt>
                <c:pt idx="174">
                  <c:v>-7.3263900000000007E-2</c:v>
                </c:pt>
                <c:pt idx="175">
                  <c:v>-7.3685E-2</c:v>
                </c:pt>
                <c:pt idx="176">
                  <c:v>-7.4106000000000005E-2</c:v>
                </c:pt>
                <c:pt idx="177">
                  <c:v>-7.4527099999999999E-2</c:v>
                </c:pt>
                <c:pt idx="178">
                  <c:v>-7.4948200000000006E-2</c:v>
                </c:pt>
                <c:pt idx="179">
                  <c:v>-7.5369199999999997E-2</c:v>
                </c:pt>
                <c:pt idx="180">
                  <c:v>-7.5790300000000005E-2</c:v>
                </c:pt>
                <c:pt idx="181">
                  <c:v>-7.6211299999999996E-2</c:v>
                </c:pt>
                <c:pt idx="182">
                  <c:v>-7.6632400000000003E-2</c:v>
                </c:pt>
                <c:pt idx="183">
                  <c:v>-7.7053399999999994E-2</c:v>
                </c:pt>
                <c:pt idx="184">
                  <c:v>-7.7474500000000002E-2</c:v>
                </c:pt>
                <c:pt idx="185">
                  <c:v>-7.7895500000000006E-2</c:v>
                </c:pt>
                <c:pt idx="186">
                  <c:v>-7.83166E-2</c:v>
                </c:pt>
                <c:pt idx="187">
                  <c:v>-7.8737699999999994E-2</c:v>
                </c:pt>
                <c:pt idx="188">
                  <c:v>-7.9158699999999999E-2</c:v>
                </c:pt>
                <c:pt idx="189">
                  <c:v>-7.9579800000000006E-2</c:v>
                </c:pt>
                <c:pt idx="190">
                  <c:v>-8.0000799999999997E-2</c:v>
                </c:pt>
                <c:pt idx="191">
                  <c:v>-8.0421900000000004E-2</c:v>
                </c:pt>
                <c:pt idx="192">
                  <c:v>-8.0842899999999995E-2</c:v>
                </c:pt>
                <c:pt idx="193">
                  <c:v>-8.1264000000000003E-2</c:v>
                </c:pt>
                <c:pt idx="194">
                  <c:v>-8.1685099999999997E-2</c:v>
                </c:pt>
                <c:pt idx="195">
                  <c:v>-8.2106100000000001E-2</c:v>
                </c:pt>
                <c:pt idx="196">
                  <c:v>-8.2527199999999995E-2</c:v>
                </c:pt>
                <c:pt idx="197">
                  <c:v>-8.29482E-2</c:v>
                </c:pt>
                <c:pt idx="198">
                  <c:v>-8.3369299999999993E-2</c:v>
                </c:pt>
                <c:pt idx="199">
                  <c:v>-8.3790299999999998E-2</c:v>
                </c:pt>
                <c:pt idx="200">
                  <c:v>-8.4211400000000006E-2</c:v>
                </c:pt>
                <c:pt idx="201">
                  <c:v>-8.4632499999999999E-2</c:v>
                </c:pt>
                <c:pt idx="202">
                  <c:v>-8.5053500000000004E-2</c:v>
                </c:pt>
                <c:pt idx="203">
                  <c:v>-8.5474599999999998E-2</c:v>
                </c:pt>
                <c:pt idx="204">
                  <c:v>-8.5895600000000003E-2</c:v>
                </c:pt>
                <c:pt idx="205">
                  <c:v>-8.6316699999999996E-2</c:v>
                </c:pt>
                <c:pt idx="206">
                  <c:v>-8.6737700000000001E-2</c:v>
                </c:pt>
                <c:pt idx="207">
                  <c:v>-8.7158799999999995E-2</c:v>
                </c:pt>
                <c:pt idx="208">
                  <c:v>-8.7579900000000002E-2</c:v>
                </c:pt>
                <c:pt idx="209">
                  <c:v>-8.8000900000000007E-2</c:v>
                </c:pt>
                <c:pt idx="210">
                  <c:v>-8.8422000000000001E-2</c:v>
                </c:pt>
                <c:pt idx="211">
                  <c:v>-8.8843000000000005E-2</c:v>
                </c:pt>
                <c:pt idx="212">
                  <c:v>-8.9264099999999999E-2</c:v>
                </c:pt>
                <c:pt idx="213">
                  <c:v>-8.9685100000000004E-2</c:v>
                </c:pt>
                <c:pt idx="214">
                  <c:v>-9.0106199999999997E-2</c:v>
                </c:pt>
                <c:pt idx="215">
                  <c:v>-9.0527300000000005E-2</c:v>
                </c:pt>
                <c:pt idx="216">
                  <c:v>-9.0948299999999996E-2</c:v>
                </c:pt>
                <c:pt idx="217">
                  <c:v>-9.1369400000000003E-2</c:v>
                </c:pt>
                <c:pt idx="218">
                  <c:v>-9.1790399999999994E-2</c:v>
                </c:pt>
                <c:pt idx="219">
                  <c:v>-9.2211500000000002E-2</c:v>
                </c:pt>
                <c:pt idx="220">
                  <c:v>-9.2632500000000007E-2</c:v>
                </c:pt>
                <c:pt idx="221">
                  <c:v>-9.30536E-2</c:v>
                </c:pt>
                <c:pt idx="222">
                  <c:v>-9.3474699999999994E-2</c:v>
                </c:pt>
                <c:pt idx="223">
                  <c:v>-9.3895699999999999E-2</c:v>
                </c:pt>
                <c:pt idx="224">
                  <c:v>-9.4316800000000006E-2</c:v>
                </c:pt>
                <c:pt idx="225">
                  <c:v>-9.4737799999999997E-2</c:v>
                </c:pt>
                <c:pt idx="226">
                  <c:v>-9.5158900000000005E-2</c:v>
                </c:pt>
                <c:pt idx="227">
                  <c:v>-9.5579899999999995E-2</c:v>
                </c:pt>
                <c:pt idx="228">
                  <c:v>-9.6001000000000003E-2</c:v>
                </c:pt>
                <c:pt idx="229">
                  <c:v>-9.6422099999999997E-2</c:v>
                </c:pt>
                <c:pt idx="230">
                  <c:v>-9.6843100000000001E-2</c:v>
                </c:pt>
                <c:pt idx="231">
                  <c:v>-9.7264199999999995E-2</c:v>
                </c:pt>
                <c:pt idx="232">
                  <c:v>-9.76852E-2</c:v>
                </c:pt>
                <c:pt idx="233">
                  <c:v>-9.8106299999999994E-2</c:v>
                </c:pt>
                <c:pt idx="234">
                  <c:v>-9.8527299999999998E-2</c:v>
                </c:pt>
                <c:pt idx="235">
                  <c:v>-9.8948400000000006E-2</c:v>
                </c:pt>
                <c:pt idx="236">
                  <c:v>-9.9369499999999999E-2</c:v>
                </c:pt>
                <c:pt idx="237">
                  <c:v>-9.9790500000000004E-2</c:v>
                </c:pt>
                <c:pt idx="238">
                  <c:v>-0.100212</c:v>
                </c:pt>
                <c:pt idx="239">
                  <c:v>-0.100633</c:v>
                </c:pt>
                <c:pt idx="240">
                  <c:v>-0.101054</c:v>
                </c:pt>
                <c:pt idx="241">
                  <c:v>-0.101475</c:v>
                </c:pt>
                <c:pt idx="242">
                  <c:v>-0.101896</c:v>
                </c:pt>
                <c:pt idx="243">
                  <c:v>-9.7883600000000001E-2</c:v>
                </c:pt>
                <c:pt idx="244">
                  <c:v>-9.16627E-2</c:v>
                </c:pt>
                <c:pt idx="245">
                  <c:v>-8.8648199999999996E-2</c:v>
                </c:pt>
                <c:pt idx="246">
                  <c:v>-8.7222999999999995E-2</c:v>
                </c:pt>
                <c:pt idx="247">
                  <c:v>-8.4939799999999996E-2</c:v>
                </c:pt>
                <c:pt idx="248">
                  <c:v>-8.2967899999999997E-2</c:v>
                </c:pt>
                <c:pt idx="249">
                  <c:v>-8.1566700000000006E-2</c:v>
                </c:pt>
                <c:pt idx="250">
                  <c:v>-8.2733399999999999E-2</c:v>
                </c:pt>
                <c:pt idx="251">
                  <c:v>-8.5209400000000005E-2</c:v>
                </c:pt>
                <c:pt idx="252">
                  <c:v>-8.68641E-2</c:v>
                </c:pt>
                <c:pt idx="253">
                  <c:v>-8.9209999999999998E-2</c:v>
                </c:pt>
                <c:pt idx="254">
                  <c:v>-9.1358300000000003E-2</c:v>
                </c:pt>
                <c:pt idx="255">
                  <c:v>-9.3202300000000002E-2</c:v>
                </c:pt>
                <c:pt idx="256">
                  <c:v>-9.5624899999999999E-2</c:v>
                </c:pt>
                <c:pt idx="257">
                  <c:v>-0.102312</c:v>
                </c:pt>
                <c:pt idx="258">
                  <c:v>-0.110913</c:v>
                </c:pt>
                <c:pt idx="259">
                  <c:v>-0.116204</c:v>
                </c:pt>
                <c:pt idx="260">
                  <c:v>-0.117853</c:v>
                </c:pt>
                <c:pt idx="261">
                  <c:v>-0.117788</c:v>
                </c:pt>
                <c:pt idx="262">
                  <c:v>-0.119561</c:v>
                </c:pt>
                <c:pt idx="263">
                  <c:v>-0.12098299999999999</c:v>
                </c:pt>
                <c:pt idx="264">
                  <c:v>-0.122642</c:v>
                </c:pt>
                <c:pt idx="265">
                  <c:v>-0.124552</c:v>
                </c:pt>
                <c:pt idx="266">
                  <c:v>-0.12618799999999999</c:v>
                </c:pt>
                <c:pt idx="267">
                  <c:v>-0.12889500000000001</c:v>
                </c:pt>
                <c:pt idx="268">
                  <c:v>-0.1303</c:v>
                </c:pt>
                <c:pt idx="269">
                  <c:v>-0.13183900000000001</c:v>
                </c:pt>
                <c:pt idx="270">
                  <c:v>-0.13414999999999999</c:v>
                </c:pt>
                <c:pt idx="271">
                  <c:v>-0.13662099999999999</c:v>
                </c:pt>
                <c:pt idx="272">
                  <c:v>-0.13902100000000001</c:v>
                </c:pt>
                <c:pt idx="273">
                  <c:v>-0.13975299999999999</c:v>
                </c:pt>
                <c:pt idx="274">
                  <c:v>-0.141897</c:v>
                </c:pt>
                <c:pt idx="275">
                  <c:v>-0.145424</c:v>
                </c:pt>
                <c:pt idx="276">
                  <c:v>-0.14894299999999999</c:v>
                </c:pt>
                <c:pt idx="277">
                  <c:v>-0.15137999999999999</c:v>
                </c:pt>
                <c:pt idx="278">
                  <c:v>-0.15508</c:v>
                </c:pt>
                <c:pt idx="279">
                  <c:v>-0.15678700000000001</c:v>
                </c:pt>
                <c:pt idx="280">
                  <c:v>-0.15784899999999999</c:v>
                </c:pt>
                <c:pt idx="281">
                  <c:v>-0.15686800000000001</c:v>
                </c:pt>
                <c:pt idx="282">
                  <c:v>-0.159889</c:v>
                </c:pt>
                <c:pt idx="283">
                  <c:v>-0.16214999999999999</c:v>
                </c:pt>
                <c:pt idx="284">
                  <c:v>-0.16453699999999999</c:v>
                </c:pt>
                <c:pt idx="285">
                  <c:v>-0.16844600000000001</c:v>
                </c:pt>
                <c:pt idx="286">
                  <c:v>-0.174266</c:v>
                </c:pt>
                <c:pt idx="287">
                  <c:v>-0.17857899999999999</c:v>
                </c:pt>
                <c:pt idx="288">
                  <c:v>-0.18243000000000001</c:v>
                </c:pt>
                <c:pt idx="289">
                  <c:v>-0.185806</c:v>
                </c:pt>
                <c:pt idx="290">
                  <c:v>-0.188221</c:v>
                </c:pt>
                <c:pt idx="291">
                  <c:v>-0.19008800000000001</c:v>
                </c:pt>
                <c:pt idx="292">
                  <c:v>-0.19292300000000001</c:v>
                </c:pt>
                <c:pt idx="293">
                  <c:v>-0.196241</c:v>
                </c:pt>
                <c:pt idx="294">
                  <c:v>-0.20059199999999999</c:v>
                </c:pt>
                <c:pt idx="295">
                  <c:v>-0.204129</c:v>
                </c:pt>
                <c:pt idx="296">
                  <c:v>-0.20657800000000001</c:v>
                </c:pt>
                <c:pt idx="297">
                  <c:v>-0.20905899999999999</c:v>
                </c:pt>
                <c:pt idx="298">
                  <c:v>-0.21051400000000001</c:v>
                </c:pt>
                <c:pt idx="299">
                  <c:v>-0.212865</c:v>
                </c:pt>
                <c:pt idx="300">
                  <c:v>-0.21476799999999999</c:v>
                </c:pt>
                <c:pt idx="301">
                  <c:v>-0.217503</c:v>
                </c:pt>
                <c:pt idx="302">
                  <c:v>-0.216558</c:v>
                </c:pt>
                <c:pt idx="303">
                  <c:v>-0.219997</c:v>
                </c:pt>
                <c:pt idx="304">
                  <c:v>-0.22438900000000001</c:v>
                </c:pt>
                <c:pt idx="305">
                  <c:v>-0.227377</c:v>
                </c:pt>
                <c:pt idx="306">
                  <c:v>-0.23045499999999999</c:v>
                </c:pt>
                <c:pt idx="307">
                  <c:v>-0.232238</c:v>
                </c:pt>
                <c:pt idx="308">
                  <c:v>-0.23363100000000001</c:v>
                </c:pt>
                <c:pt idx="309">
                  <c:v>-0.23538799999999999</c:v>
                </c:pt>
                <c:pt idx="310">
                  <c:v>-0.23849000000000001</c:v>
                </c:pt>
                <c:pt idx="311">
                  <c:v>-0.24222399999999999</c:v>
                </c:pt>
                <c:pt idx="312">
                  <c:v>-0.244675</c:v>
                </c:pt>
                <c:pt idx="313">
                  <c:v>-0.24898400000000001</c:v>
                </c:pt>
                <c:pt idx="314">
                  <c:v>-0.25382399999999999</c:v>
                </c:pt>
                <c:pt idx="315">
                  <c:v>-0.25793700000000003</c:v>
                </c:pt>
                <c:pt idx="316">
                  <c:v>-0.26153500000000002</c:v>
                </c:pt>
                <c:pt idx="317">
                  <c:v>-0.26533600000000002</c:v>
                </c:pt>
                <c:pt idx="318">
                  <c:v>-0.26962900000000001</c:v>
                </c:pt>
                <c:pt idx="319">
                  <c:v>-0.274422</c:v>
                </c:pt>
                <c:pt idx="320">
                  <c:v>-0.27488800000000002</c:v>
                </c:pt>
                <c:pt idx="321">
                  <c:v>-0.274816</c:v>
                </c:pt>
                <c:pt idx="322">
                  <c:v>-0.27652700000000002</c:v>
                </c:pt>
                <c:pt idx="323">
                  <c:v>-0.277698</c:v>
                </c:pt>
                <c:pt idx="324">
                  <c:v>-0.27899800000000002</c:v>
                </c:pt>
                <c:pt idx="325">
                  <c:v>-0.280804</c:v>
                </c:pt>
                <c:pt idx="326">
                  <c:v>-0.28134700000000001</c:v>
                </c:pt>
                <c:pt idx="327">
                  <c:v>-0.28188600000000003</c:v>
                </c:pt>
                <c:pt idx="328">
                  <c:v>-0.28339700000000001</c:v>
                </c:pt>
                <c:pt idx="329">
                  <c:v>-0.28722799999999998</c:v>
                </c:pt>
                <c:pt idx="330">
                  <c:v>-0.29295199999999999</c:v>
                </c:pt>
                <c:pt idx="331">
                  <c:v>-0.29793199999999997</c:v>
                </c:pt>
                <c:pt idx="332">
                  <c:v>-0.30234800000000001</c:v>
                </c:pt>
                <c:pt idx="333">
                  <c:v>-0.30533399999999999</c:v>
                </c:pt>
                <c:pt idx="334">
                  <c:v>-0.30703999999999998</c:v>
                </c:pt>
                <c:pt idx="335">
                  <c:v>-0.30840800000000002</c:v>
                </c:pt>
                <c:pt idx="336">
                  <c:v>-0.30949700000000002</c:v>
                </c:pt>
                <c:pt idx="337">
                  <c:v>-0.31232500000000002</c:v>
                </c:pt>
                <c:pt idx="338">
                  <c:v>-0.312168</c:v>
                </c:pt>
                <c:pt idx="339">
                  <c:v>-0.31226500000000001</c:v>
                </c:pt>
                <c:pt idx="340">
                  <c:v>-0.315301</c:v>
                </c:pt>
                <c:pt idx="341">
                  <c:v>-0.316994</c:v>
                </c:pt>
                <c:pt idx="342">
                  <c:v>-0.32206699999999999</c:v>
                </c:pt>
                <c:pt idx="343">
                  <c:v>-0.32417000000000001</c:v>
                </c:pt>
                <c:pt idx="344">
                  <c:v>-0.32348399999999999</c:v>
                </c:pt>
                <c:pt idx="345">
                  <c:v>-0.32614199999999999</c:v>
                </c:pt>
                <c:pt idx="346">
                  <c:v>-0.32893899999999998</c:v>
                </c:pt>
                <c:pt idx="347">
                  <c:v>-0.33262900000000001</c:v>
                </c:pt>
                <c:pt idx="348">
                  <c:v>-0.33714899999999998</c:v>
                </c:pt>
                <c:pt idx="349">
                  <c:v>-0.34350799999999998</c:v>
                </c:pt>
                <c:pt idx="350">
                  <c:v>-0.35015400000000002</c:v>
                </c:pt>
                <c:pt idx="351">
                  <c:v>-0.354043</c:v>
                </c:pt>
                <c:pt idx="352">
                  <c:v>-0.35763</c:v>
                </c:pt>
                <c:pt idx="353">
                  <c:v>-0.36176900000000001</c:v>
                </c:pt>
                <c:pt idx="354">
                  <c:v>-0.36529499999999998</c:v>
                </c:pt>
                <c:pt idx="355">
                  <c:v>-0.36788300000000002</c:v>
                </c:pt>
                <c:pt idx="356">
                  <c:v>-0.36913200000000002</c:v>
                </c:pt>
                <c:pt idx="357">
                  <c:v>-0.37079800000000002</c:v>
                </c:pt>
                <c:pt idx="358">
                  <c:v>-0.37010399999999999</c:v>
                </c:pt>
                <c:pt idx="359">
                  <c:v>-0.36915500000000001</c:v>
                </c:pt>
                <c:pt idx="360">
                  <c:v>-0.36908200000000002</c:v>
                </c:pt>
                <c:pt idx="361">
                  <c:v>-0.37213000000000002</c:v>
                </c:pt>
                <c:pt idx="362">
                  <c:v>-0.373386</c:v>
                </c:pt>
                <c:pt idx="363">
                  <c:v>-0.37458900000000001</c:v>
                </c:pt>
                <c:pt idx="364">
                  <c:v>-0.37767000000000001</c:v>
                </c:pt>
                <c:pt idx="365">
                  <c:v>-0.37581599999999998</c:v>
                </c:pt>
                <c:pt idx="366">
                  <c:v>-0.37770199999999998</c:v>
                </c:pt>
                <c:pt idx="367">
                  <c:v>-0.37796600000000002</c:v>
                </c:pt>
                <c:pt idx="368">
                  <c:v>-0.379911</c:v>
                </c:pt>
                <c:pt idx="369">
                  <c:v>-0.38226100000000002</c:v>
                </c:pt>
                <c:pt idx="370">
                  <c:v>-0.38460699999999998</c:v>
                </c:pt>
                <c:pt idx="371">
                  <c:v>-0.386716</c:v>
                </c:pt>
                <c:pt idx="372">
                  <c:v>-0.38846399999999998</c:v>
                </c:pt>
                <c:pt idx="373">
                  <c:v>-0.39041199999999998</c:v>
                </c:pt>
                <c:pt idx="374">
                  <c:v>-0.39178600000000002</c:v>
                </c:pt>
                <c:pt idx="375">
                  <c:v>-0.39262799999999998</c:v>
                </c:pt>
                <c:pt idx="376">
                  <c:v>-0.39308799999999999</c:v>
                </c:pt>
                <c:pt idx="377">
                  <c:v>-0.394206</c:v>
                </c:pt>
                <c:pt idx="378">
                  <c:v>-0.39390999999999998</c:v>
                </c:pt>
                <c:pt idx="379">
                  <c:v>-0.39268700000000001</c:v>
                </c:pt>
                <c:pt idx="380">
                  <c:v>-0.39535999999999999</c:v>
                </c:pt>
                <c:pt idx="381">
                  <c:v>-0.39742</c:v>
                </c:pt>
                <c:pt idx="382">
                  <c:v>-0.39802900000000002</c:v>
                </c:pt>
                <c:pt idx="383">
                  <c:v>-0.39926400000000001</c:v>
                </c:pt>
                <c:pt idx="384">
                  <c:v>-0.40189799999999998</c:v>
                </c:pt>
                <c:pt idx="385">
                  <c:v>-0.40538000000000002</c:v>
                </c:pt>
                <c:pt idx="386">
                  <c:v>-0.407445</c:v>
                </c:pt>
                <c:pt idx="387">
                  <c:v>-0.40916599999999997</c:v>
                </c:pt>
                <c:pt idx="388">
                  <c:v>-0.41169499999999998</c:v>
                </c:pt>
                <c:pt idx="389">
                  <c:v>-0.414192</c:v>
                </c:pt>
                <c:pt idx="390">
                  <c:v>-0.416103</c:v>
                </c:pt>
                <c:pt idx="391">
                  <c:v>-0.41782900000000001</c:v>
                </c:pt>
                <c:pt idx="392">
                  <c:v>-0.42061900000000002</c:v>
                </c:pt>
                <c:pt idx="393">
                  <c:v>-0.42360799999999998</c:v>
                </c:pt>
                <c:pt idx="394">
                  <c:v>-0.42640699999999998</c:v>
                </c:pt>
                <c:pt idx="395">
                  <c:v>-0.42846699999999999</c:v>
                </c:pt>
                <c:pt idx="396">
                  <c:v>-0.43078300000000003</c:v>
                </c:pt>
                <c:pt idx="397">
                  <c:v>-0.42938500000000002</c:v>
                </c:pt>
                <c:pt idx="398">
                  <c:v>-0.42788500000000002</c:v>
                </c:pt>
                <c:pt idx="399">
                  <c:v>-0.430508</c:v>
                </c:pt>
                <c:pt idx="400">
                  <c:v>-0.432583</c:v>
                </c:pt>
                <c:pt idx="401">
                  <c:v>-0.435002</c:v>
                </c:pt>
                <c:pt idx="402">
                  <c:v>-0.43821500000000002</c:v>
                </c:pt>
                <c:pt idx="403">
                  <c:v>-0.44059599999999999</c:v>
                </c:pt>
                <c:pt idx="404">
                  <c:v>-0.44320100000000001</c:v>
                </c:pt>
                <c:pt idx="405">
                  <c:v>-0.44692799999999999</c:v>
                </c:pt>
                <c:pt idx="406">
                  <c:v>-0.45028099999999999</c:v>
                </c:pt>
                <c:pt idx="407">
                  <c:v>-0.45256999999999997</c:v>
                </c:pt>
                <c:pt idx="408">
                  <c:v>-0.45385799999999998</c:v>
                </c:pt>
                <c:pt idx="409">
                  <c:v>-0.45590799999999998</c:v>
                </c:pt>
                <c:pt idx="410">
                  <c:v>-0.45869399999999999</c:v>
                </c:pt>
                <c:pt idx="411">
                  <c:v>-0.46220099999999997</c:v>
                </c:pt>
                <c:pt idx="412">
                  <c:v>-0.464916</c:v>
                </c:pt>
                <c:pt idx="413">
                  <c:v>-0.467416</c:v>
                </c:pt>
                <c:pt idx="414">
                  <c:v>-0.469976</c:v>
                </c:pt>
                <c:pt idx="415">
                  <c:v>-0.46896500000000002</c:v>
                </c:pt>
                <c:pt idx="416">
                  <c:v>-0.468026</c:v>
                </c:pt>
                <c:pt idx="417">
                  <c:v>-0.469445</c:v>
                </c:pt>
                <c:pt idx="418">
                  <c:v>-0.46918700000000002</c:v>
                </c:pt>
                <c:pt idx="419">
                  <c:v>-0.47297699999999998</c:v>
                </c:pt>
                <c:pt idx="420">
                  <c:v>-0.47302499999999997</c:v>
                </c:pt>
                <c:pt idx="421">
                  <c:v>-0.47128900000000001</c:v>
                </c:pt>
                <c:pt idx="422">
                  <c:v>-0.47299000000000002</c:v>
                </c:pt>
                <c:pt idx="423">
                  <c:v>-0.47418500000000002</c:v>
                </c:pt>
                <c:pt idx="424">
                  <c:v>-0.47598299999999999</c:v>
                </c:pt>
                <c:pt idx="425">
                  <c:v>-0.47702899999999998</c:v>
                </c:pt>
                <c:pt idx="426">
                  <c:v>-0.47742499999999999</c:v>
                </c:pt>
                <c:pt idx="427">
                  <c:v>-0.47887200000000002</c:v>
                </c:pt>
                <c:pt idx="428">
                  <c:v>-0.48161399999999999</c:v>
                </c:pt>
                <c:pt idx="429">
                  <c:v>-0.483292</c:v>
                </c:pt>
                <c:pt idx="430">
                  <c:v>-0.48461100000000001</c:v>
                </c:pt>
                <c:pt idx="431">
                  <c:v>-0.48646200000000001</c:v>
                </c:pt>
                <c:pt idx="432">
                  <c:v>-0.48947000000000002</c:v>
                </c:pt>
                <c:pt idx="433">
                  <c:v>-0.48929899999999998</c:v>
                </c:pt>
                <c:pt idx="434">
                  <c:v>-0.48944900000000002</c:v>
                </c:pt>
                <c:pt idx="435">
                  <c:v>-0.49216199999999999</c:v>
                </c:pt>
                <c:pt idx="436">
                  <c:v>-0.49435099999999998</c:v>
                </c:pt>
                <c:pt idx="437">
                  <c:v>-0.49486799999999997</c:v>
                </c:pt>
                <c:pt idx="438">
                  <c:v>-0.495502</c:v>
                </c:pt>
                <c:pt idx="439">
                  <c:v>-0.49757699999999999</c:v>
                </c:pt>
                <c:pt idx="440">
                  <c:v>-0.49915900000000002</c:v>
                </c:pt>
                <c:pt idx="441">
                  <c:v>-0.49998199999999998</c:v>
                </c:pt>
                <c:pt idx="442">
                  <c:v>-0.50024500000000005</c:v>
                </c:pt>
                <c:pt idx="443">
                  <c:v>-0.50064399999999998</c:v>
                </c:pt>
                <c:pt idx="444">
                  <c:v>-0.49946600000000002</c:v>
                </c:pt>
                <c:pt idx="445">
                  <c:v>-0.50020399999999998</c:v>
                </c:pt>
                <c:pt idx="446">
                  <c:v>-0.50290400000000002</c:v>
                </c:pt>
                <c:pt idx="447">
                  <c:v>-0.50561800000000001</c:v>
                </c:pt>
                <c:pt idx="448">
                  <c:v>-0.50847600000000004</c:v>
                </c:pt>
                <c:pt idx="449">
                  <c:v>-0.51038499999999998</c:v>
                </c:pt>
                <c:pt idx="450">
                  <c:v>-0.51249400000000001</c:v>
                </c:pt>
                <c:pt idx="451">
                  <c:v>-0.51470800000000005</c:v>
                </c:pt>
                <c:pt idx="452">
                  <c:v>-0.51750499999999999</c:v>
                </c:pt>
                <c:pt idx="453">
                  <c:v>-0.519069</c:v>
                </c:pt>
                <c:pt idx="454">
                  <c:v>-0.52024400000000004</c:v>
                </c:pt>
                <c:pt idx="455">
                  <c:v>-0.52157399999999998</c:v>
                </c:pt>
                <c:pt idx="456">
                  <c:v>-0.52240299999999995</c:v>
                </c:pt>
                <c:pt idx="457">
                  <c:v>-0.52319499999999997</c:v>
                </c:pt>
                <c:pt idx="458">
                  <c:v>-0.52383400000000002</c:v>
                </c:pt>
                <c:pt idx="459">
                  <c:v>-0.52634400000000003</c:v>
                </c:pt>
                <c:pt idx="460">
                  <c:v>-0.52966800000000003</c:v>
                </c:pt>
                <c:pt idx="461">
                  <c:v>-0.53295400000000004</c:v>
                </c:pt>
                <c:pt idx="462">
                  <c:v>-0.53639700000000001</c:v>
                </c:pt>
                <c:pt idx="463">
                  <c:v>-0.53790199999999999</c:v>
                </c:pt>
                <c:pt idx="464">
                  <c:v>-0.53908999999999996</c:v>
                </c:pt>
                <c:pt idx="465">
                  <c:v>-0.54145600000000005</c:v>
                </c:pt>
                <c:pt idx="466">
                  <c:v>-0.54229400000000005</c:v>
                </c:pt>
                <c:pt idx="467">
                  <c:v>-0.545014</c:v>
                </c:pt>
                <c:pt idx="468">
                  <c:v>-0.54789299999999996</c:v>
                </c:pt>
                <c:pt idx="469">
                  <c:v>-0.55029300000000003</c:v>
                </c:pt>
                <c:pt idx="470">
                  <c:v>-0.55069400000000002</c:v>
                </c:pt>
                <c:pt idx="471">
                  <c:v>-0.55001699999999998</c:v>
                </c:pt>
                <c:pt idx="472">
                  <c:v>-0.54885600000000001</c:v>
                </c:pt>
                <c:pt idx="473">
                  <c:v>-0.54467200000000005</c:v>
                </c:pt>
                <c:pt idx="474">
                  <c:v>-0.54660399999999998</c:v>
                </c:pt>
                <c:pt idx="475">
                  <c:v>-0.54893899999999995</c:v>
                </c:pt>
                <c:pt idx="476">
                  <c:v>-0.55029899999999998</c:v>
                </c:pt>
                <c:pt idx="477">
                  <c:v>-0.55167600000000006</c:v>
                </c:pt>
                <c:pt idx="478">
                  <c:v>-0.55244899999999997</c:v>
                </c:pt>
                <c:pt idx="479">
                  <c:v>-0.55178799999999995</c:v>
                </c:pt>
                <c:pt idx="480">
                  <c:v>-0.55235100000000004</c:v>
                </c:pt>
                <c:pt idx="481">
                  <c:v>-0.55430299999999999</c:v>
                </c:pt>
                <c:pt idx="482">
                  <c:v>-0.55623699999999998</c:v>
                </c:pt>
                <c:pt idx="483">
                  <c:v>-0.55871700000000002</c:v>
                </c:pt>
                <c:pt idx="484">
                  <c:v>-0.56105000000000005</c:v>
                </c:pt>
                <c:pt idx="485">
                  <c:v>-0.56303400000000003</c:v>
                </c:pt>
                <c:pt idx="486">
                  <c:v>-0.56626100000000001</c:v>
                </c:pt>
                <c:pt idx="487">
                  <c:v>-0.57008899999999996</c:v>
                </c:pt>
                <c:pt idx="488">
                  <c:v>-0.57220400000000005</c:v>
                </c:pt>
                <c:pt idx="489">
                  <c:v>-0.57366499999999998</c:v>
                </c:pt>
                <c:pt idx="490">
                  <c:v>-0.57576799999999995</c:v>
                </c:pt>
                <c:pt idx="491">
                  <c:v>-0.57733199999999996</c:v>
                </c:pt>
                <c:pt idx="492">
                  <c:v>-0.57683499999999999</c:v>
                </c:pt>
                <c:pt idx="493">
                  <c:v>-0.57681099999999996</c:v>
                </c:pt>
                <c:pt idx="494">
                  <c:v>-0.57832799999999995</c:v>
                </c:pt>
                <c:pt idx="495">
                  <c:v>-0.57929200000000003</c:v>
                </c:pt>
                <c:pt idx="496">
                  <c:v>-0.58102100000000001</c:v>
                </c:pt>
                <c:pt idx="497">
                  <c:v>-0.58297299999999996</c:v>
                </c:pt>
                <c:pt idx="498">
                  <c:v>-0.58400200000000002</c:v>
                </c:pt>
                <c:pt idx="499">
                  <c:v>-0.58472100000000005</c:v>
                </c:pt>
                <c:pt idx="500">
                  <c:v>-0.58644399999999997</c:v>
                </c:pt>
                <c:pt idx="501">
                  <c:v>-0.58753299999999997</c:v>
                </c:pt>
                <c:pt idx="502">
                  <c:v>-0.58792599999999995</c:v>
                </c:pt>
                <c:pt idx="503">
                  <c:v>-0.58849300000000004</c:v>
                </c:pt>
                <c:pt idx="504">
                  <c:v>-0.58887100000000003</c:v>
                </c:pt>
                <c:pt idx="505">
                  <c:v>-0.59004000000000001</c:v>
                </c:pt>
                <c:pt idx="506">
                  <c:v>-0.59238800000000003</c:v>
                </c:pt>
                <c:pt idx="507">
                  <c:v>-0.59372100000000005</c:v>
                </c:pt>
                <c:pt idx="508">
                  <c:v>-0.595503</c:v>
                </c:pt>
                <c:pt idx="509">
                  <c:v>-0.59606599999999998</c:v>
                </c:pt>
                <c:pt idx="510">
                  <c:v>-0.59484899999999996</c:v>
                </c:pt>
                <c:pt idx="511">
                  <c:v>-0.59367099999999995</c:v>
                </c:pt>
                <c:pt idx="512">
                  <c:v>-0.59416800000000003</c:v>
                </c:pt>
                <c:pt idx="513">
                  <c:v>-0.59378699999999995</c:v>
                </c:pt>
                <c:pt idx="514">
                  <c:v>-0.59272499999999995</c:v>
                </c:pt>
                <c:pt idx="515">
                  <c:v>-0.59219900000000003</c:v>
                </c:pt>
                <c:pt idx="516">
                  <c:v>-0.59074199999999999</c:v>
                </c:pt>
                <c:pt idx="517">
                  <c:v>-0.59010899999999999</c:v>
                </c:pt>
                <c:pt idx="518">
                  <c:v>-0.59167400000000003</c:v>
                </c:pt>
                <c:pt idx="519">
                  <c:v>-0.59406400000000004</c:v>
                </c:pt>
                <c:pt idx="520">
                  <c:v>-0.595275</c:v>
                </c:pt>
                <c:pt idx="521">
                  <c:v>-0.59749099999999999</c:v>
                </c:pt>
                <c:pt idx="522">
                  <c:v>-0.599796</c:v>
                </c:pt>
                <c:pt idx="523">
                  <c:v>-0.59894999999999998</c:v>
                </c:pt>
                <c:pt idx="524">
                  <c:v>-0.59806099999999995</c:v>
                </c:pt>
                <c:pt idx="525">
                  <c:v>-0.59910099999999999</c:v>
                </c:pt>
                <c:pt idx="526">
                  <c:v>-0.59945499999999996</c:v>
                </c:pt>
                <c:pt idx="527">
                  <c:v>-0.59988900000000001</c:v>
                </c:pt>
                <c:pt idx="528">
                  <c:v>-0.60147899999999999</c:v>
                </c:pt>
                <c:pt idx="529">
                  <c:v>-0.60312600000000005</c:v>
                </c:pt>
                <c:pt idx="530">
                  <c:v>-0.60536900000000005</c:v>
                </c:pt>
                <c:pt idx="531">
                  <c:v>-0.60624199999999995</c:v>
                </c:pt>
                <c:pt idx="532">
                  <c:v>-0.60688799999999998</c:v>
                </c:pt>
                <c:pt idx="533">
                  <c:v>-0.60763699999999998</c:v>
                </c:pt>
                <c:pt idx="534">
                  <c:v>-0.60785500000000003</c:v>
                </c:pt>
                <c:pt idx="535">
                  <c:v>-0.60852200000000001</c:v>
                </c:pt>
                <c:pt idx="536">
                  <c:v>-0.60973999999999995</c:v>
                </c:pt>
                <c:pt idx="537">
                  <c:v>-0.61099300000000001</c:v>
                </c:pt>
                <c:pt idx="538">
                  <c:v>-0.61222900000000002</c:v>
                </c:pt>
                <c:pt idx="539">
                  <c:v>-0.61449399999999998</c:v>
                </c:pt>
                <c:pt idx="540">
                  <c:v>-0.61626999999999998</c:v>
                </c:pt>
                <c:pt idx="541">
                  <c:v>-0.61803799999999998</c:v>
                </c:pt>
                <c:pt idx="542">
                  <c:v>-0.61882000000000004</c:v>
                </c:pt>
                <c:pt idx="543">
                  <c:v>-0.62065499999999996</c:v>
                </c:pt>
                <c:pt idx="544">
                  <c:v>-0.62241299999999999</c:v>
                </c:pt>
                <c:pt idx="545">
                  <c:v>-0.62316099999999996</c:v>
                </c:pt>
                <c:pt idx="546">
                  <c:v>-0.62275899999999995</c:v>
                </c:pt>
                <c:pt idx="547">
                  <c:v>-0.621278</c:v>
                </c:pt>
                <c:pt idx="548">
                  <c:v>-0.62384300000000004</c:v>
                </c:pt>
                <c:pt idx="549">
                  <c:v>-0.62622</c:v>
                </c:pt>
                <c:pt idx="550">
                  <c:v>-0.62893200000000005</c:v>
                </c:pt>
                <c:pt idx="551">
                  <c:v>-0.62881600000000004</c:v>
                </c:pt>
                <c:pt idx="552">
                  <c:v>-0.62634699999999999</c:v>
                </c:pt>
                <c:pt idx="553">
                  <c:v>-0.62486200000000003</c:v>
                </c:pt>
                <c:pt idx="554">
                  <c:v>-0.62761900000000004</c:v>
                </c:pt>
                <c:pt idx="555">
                  <c:v>-0.62990800000000002</c:v>
                </c:pt>
                <c:pt idx="556">
                  <c:v>-0.632378</c:v>
                </c:pt>
                <c:pt idx="557">
                  <c:v>-0.63463400000000003</c:v>
                </c:pt>
                <c:pt idx="558">
                  <c:v>-0.63578900000000005</c:v>
                </c:pt>
                <c:pt idx="559">
                  <c:v>-0.63595599999999997</c:v>
                </c:pt>
                <c:pt idx="560">
                  <c:v>-0.63712999999999997</c:v>
                </c:pt>
                <c:pt idx="561">
                  <c:v>-0.63965499999999997</c:v>
                </c:pt>
                <c:pt idx="562">
                  <c:v>-0.64007199999999997</c:v>
                </c:pt>
                <c:pt idx="563">
                  <c:v>-0.64261400000000002</c:v>
                </c:pt>
                <c:pt idx="564">
                  <c:v>-0.64533200000000002</c:v>
                </c:pt>
                <c:pt idx="565">
                  <c:v>-0.64727500000000004</c:v>
                </c:pt>
                <c:pt idx="566">
                  <c:v>-0.64894399999999997</c:v>
                </c:pt>
                <c:pt idx="567">
                  <c:v>-0.65000400000000003</c:v>
                </c:pt>
                <c:pt idx="568">
                  <c:v>-0.65143600000000002</c:v>
                </c:pt>
                <c:pt idx="569">
                  <c:v>-0.65229499999999996</c:v>
                </c:pt>
                <c:pt idx="570">
                  <c:v>-0.65231700000000004</c:v>
                </c:pt>
                <c:pt idx="571">
                  <c:v>-0.65218699999999996</c:v>
                </c:pt>
                <c:pt idx="572">
                  <c:v>-0.653775</c:v>
                </c:pt>
                <c:pt idx="573">
                  <c:v>-0.65589299999999995</c:v>
                </c:pt>
                <c:pt idx="574">
                  <c:v>-0.657833</c:v>
                </c:pt>
                <c:pt idx="575">
                  <c:v>-0.65887799999999996</c:v>
                </c:pt>
                <c:pt idx="576">
                  <c:v>-0.65964</c:v>
                </c:pt>
                <c:pt idx="577">
                  <c:v>-0.66188400000000003</c:v>
                </c:pt>
                <c:pt idx="578">
                  <c:v>-0.66405199999999998</c:v>
                </c:pt>
                <c:pt idx="579">
                  <c:v>-0.665794</c:v>
                </c:pt>
                <c:pt idx="580">
                  <c:v>-0.66774299999999998</c:v>
                </c:pt>
                <c:pt idx="581">
                  <c:v>-0.66932199999999997</c:v>
                </c:pt>
                <c:pt idx="582">
                  <c:v>-0.67074</c:v>
                </c:pt>
                <c:pt idx="583">
                  <c:v>-0.67175600000000002</c:v>
                </c:pt>
                <c:pt idx="584">
                  <c:v>-0.67315100000000005</c:v>
                </c:pt>
                <c:pt idx="585">
                  <c:v>-0.67483800000000005</c:v>
                </c:pt>
                <c:pt idx="586">
                  <c:v>-0.67649700000000001</c:v>
                </c:pt>
                <c:pt idx="587">
                  <c:v>-0.67803400000000003</c:v>
                </c:pt>
                <c:pt idx="588">
                  <c:v>-0.678504</c:v>
                </c:pt>
                <c:pt idx="589">
                  <c:v>-0.67917400000000006</c:v>
                </c:pt>
                <c:pt idx="590">
                  <c:v>-0.68023</c:v>
                </c:pt>
                <c:pt idx="591">
                  <c:v>-0.68074400000000002</c:v>
                </c:pt>
                <c:pt idx="592">
                  <c:v>-0.68174400000000002</c:v>
                </c:pt>
                <c:pt idx="593">
                  <c:v>-0.67910700000000002</c:v>
                </c:pt>
                <c:pt idx="594">
                  <c:v>-0.67776599999999998</c:v>
                </c:pt>
                <c:pt idx="595">
                  <c:v>-0.67980499999999999</c:v>
                </c:pt>
                <c:pt idx="596">
                  <c:v>-0.68164800000000003</c:v>
                </c:pt>
                <c:pt idx="597">
                  <c:v>-0.68438500000000002</c:v>
                </c:pt>
                <c:pt idx="598">
                  <c:v>-0.68652599999999997</c:v>
                </c:pt>
                <c:pt idx="599">
                  <c:v>-0.68836399999999998</c:v>
                </c:pt>
                <c:pt idx="600">
                  <c:v>-0.689303</c:v>
                </c:pt>
                <c:pt idx="601">
                  <c:v>-0.69123199999999996</c:v>
                </c:pt>
                <c:pt idx="602">
                  <c:v>-0.69225400000000004</c:v>
                </c:pt>
                <c:pt idx="603">
                  <c:v>-0.69742599999999999</c:v>
                </c:pt>
                <c:pt idx="604">
                  <c:v>-0.69707699999999995</c:v>
                </c:pt>
                <c:pt idx="605">
                  <c:v>-0.69572900000000004</c:v>
                </c:pt>
                <c:pt idx="606">
                  <c:v>-0.69735100000000005</c:v>
                </c:pt>
                <c:pt idx="607">
                  <c:v>-0.69804900000000003</c:v>
                </c:pt>
                <c:pt idx="608">
                  <c:v>-0.69850500000000004</c:v>
                </c:pt>
                <c:pt idx="609">
                  <c:v>-0.69944499999999998</c:v>
                </c:pt>
                <c:pt idx="610">
                  <c:v>-0.70089000000000001</c:v>
                </c:pt>
                <c:pt idx="611">
                  <c:v>-0.702094</c:v>
                </c:pt>
                <c:pt idx="612">
                  <c:v>-0.70178300000000005</c:v>
                </c:pt>
                <c:pt idx="613">
                  <c:v>-0.70198899999999997</c:v>
                </c:pt>
                <c:pt idx="614">
                  <c:v>-0.703399</c:v>
                </c:pt>
                <c:pt idx="615">
                  <c:v>-0.70447400000000004</c:v>
                </c:pt>
                <c:pt idx="616">
                  <c:v>-0.70525099999999996</c:v>
                </c:pt>
                <c:pt idx="617">
                  <c:v>-0.70677900000000005</c:v>
                </c:pt>
                <c:pt idx="618">
                  <c:v>-0.70917699999999995</c:v>
                </c:pt>
                <c:pt idx="619">
                  <c:v>-0.71124100000000001</c:v>
                </c:pt>
                <c:pt idx="620">
                  <c:v>-0.71325700000000003</c:v>
                </c:pt>
                <c:pt idx="621">
                  <c:v>-0.71446299999999996</c:v>
                </c:pt>
                <c:pt idx="622">
                  <c:v>-0.71553199999999995</c:v>
                </c:pt>
                <c:pt idx="623">
                  <c:v>-0.71532600000000002</c:v>
                </c:pt>
                <c:pt idx="624">
                  <c:v>-0.71548999999999996</c:v>
                </c:pt>
                <c:pt idx="625">
                  <c:v>-0.71532899999999999</c:v>
                </c:pt>
                <c:pt idx="626">
                  <c:v>-0.71497500000000003</c:v>
                </c:pt>
                <c:pt idx="627">
                  <c:v>-0.71533000000000002</c:v>
                </c:pt>
                <c:pt idx="628">
                  <c:v>-0.71338699999999999</c:v>
                </c:pt>
                <c:pt idx="629">
                  <c:v>-0.71174599999999999</c:v>
                </c:pt>
                <c:pt idx="630">
                  <c:v>-0.71116400000000002</c:v>
                </c:pt>
                <c:pt idx="631">
                  <c:v>-0.71133199999999996</c:v>
                </c:pt>
                <c:pt idx="632">
                  <c:v>-0.71180600000000005</c:v>
                </c:pt>
                <c:pt idx="633">
                  <c:v>-0.70761700000000005</c:v>
                </c:pt>
                <c:pt idx="634">
                  <c:v>-0.70540400000000003</c:v>
                </c:pt>
                <c:pt idx="635">
                  <c:v>-0.70626100000000003</c:v>
                </c:pt>
                <c:pt idx="636">
                  <c:v>-0.70533400000000002</c:v>
                </c:pt>
                <c:pt idx="637">
                  <c:v>-0.70399100000000003</c:v>
                </c:pt>
                <c:pt idx="638">
                  <c:v>-0.70394699999999999</c:v>
                </c:pt>
                <c:pt idx="639">
                  <c:v>-0.70333900000000005</c:v>
                </c:pt>
                <c:pt idx="640">
                  <c:v>-0.702407</c:v>
                </c:pt>
                <c:pt idx="641">
                  <c:v>-0.70124900000000001</c:v>
                </c:pt>
                <c:pt idx="642">
                  <c:v>-0.70199100000000003</c:v>
                </c:pt>
                <c:pt idx="643">
                  <c:v>-0.70174999999999998</c:v>
                </c:pt>
                <c:pt idx="644">
                  <c:v>-0.70104699999999998</c:v>
                </c:pt>
                <c:pt idx="645">
                  <c:v>-0.70072299999999998</c:v>
                </c:pt>
                <c:pt idx="646">
                  <c:v>-0.700569</c:v>
                </c:pt>
                <c:pt idx="647">
                  <c:v>-0.701631</c:v>
                </c:pt>
                <c:pt idx="648">
                  <c:v>-0.70451799999999998</c:v>
                </c:pt>
                <c:pt idx="649">
                  <c:v>-0.70709599999999995</c:v>
                </c:pt>
                <c:pt idx="650">
                  <c:v>-0.708735</c:v>
                </c:pt>
                <c:pt idx="651">
                  <c:v>-0.71079899999999996</c:v>
                </c:pt>
                <c:pt idx="652">
                  <c:v>-0.71261799999999997</c:v>
                </c:pt>
                <c:pt idx="653">
                  <c:v>-0.71452800000000005</c:v>
                </c:pt>
                <c:pt idx="654">
                  <c:v>-0.71718800000000005</c:v>
                </c:pt>
                <c:pt idx="655">
                  <c:v>-0.71930300000000003</c:v>
                </c:pt>
                <c:pt idx="656">
                  <c:v>-0.72017200000000003</c:v>
                </c:pt>
                <c:pt idx="657">
                  <c:v>-0.72099000000000002</c:v>
                </c:pt>
                <c:pt idx="658">
                  <c:v>-0.72080900000000003</c:v>
                </c:pt>
                <c:pt idx="659">
                  <c:v>-0.72165999999999997</c:v>
                </c:pt>
                <c:pt idx="660">
                  <c:v>-0.72213499999999997</c:v>
                </c:pt>
                <c:pt idx="661">
                  <c:v>-0.723356</c:v>
                </c:pt>
                <c:pt idx="662">
                  <c:v>-0.72493200000000002</c:v>
                </c:pt>
                <c:pt idx="663">
                  <c:v>-0.72574799999999995</c:v>
                </c:pt>
                <c:pt idx="664">
                  <c:v>-0.72651200000000005</c:v>
                </c:pt>
                <c:pt idx="665">
                  <c:v>-0.72703899999999999</c:v>
                </c:pt>
                <c:pt idx="666">
                  <c:v>-0.72669399999999995</c:v>
                </c:pt>
                <c:pt idx="667">
                  <c:v>-0.72786499999999998</c:v>
                </c:pt>
                <c:pt idx="668">
                  <c:v>-0.72950899999999996</c:v>
                </c:pt>
                <c:pt idx="669">
                  <c:v>-0.73034399999999999</c:v>
                </c:pt>
                <c:pt idx="670">
                  <c:v>-0.73137300000000005</c:v>
                </c:pt>
                <c:pt idx="671">
                  <c:v>-0.73319900000000005</c:v>
                </c:pt>
                <c:pt idx="672">
                  <c:v>-0.73422200000000004</c:v>
                </c:pt>
                <c:pt idx="673">
                  <c:v>-0.73540000000000005</c:v>
                </c:pt>
                <c:pt idx="674">
                  <c:v>-0.73371299999999995</c:v>
                </c:pt>
                <c:pt idx="675">
                  <c:v>-0.734371</c:v>
                </c:pt>
                <c:pt idx="676">
                  <c:v>-0.73699999999999999</c:v>
                </c:pt>
                <c:pt idx="677">
                  <c:v>-0.73721700000000001</c:v>
                </c:pt>
                <c:pt idx="678">
                  <c:v>-0.73768699999999998</c:v>
                </c:pt>
                <c:pt idx="679">
                  <c:v>-0.73829800000000001</c:v>
                </c:pt>
                <c:pt idx="680">
                  <c:v>-0.73860999999999999</c:v>
                </c:pt>
                <c:pt idx="681">
                  <c:v>-0.73877300000000001</c:v>
                </c:pt>
                <c:pt idx="682">
                  <c:v>-0.73789800000000005</c:v>
                </c:pt>
                <c:pt idx="683">
                  <c:v>-0.73685</c:v>
                </c:pt>
                <c:pt idx="684">
                  <c:v>-0.73496099999999998</c:v>
                </c:pt>
                <c:pt idx="685">
                  <c:v>-0.73349900000000001</c:v>
                </c:pt>
                <c:pt idx="686">
                  <c:v>-0.73227100000000001</c:v>
                </c:pt>
                <c:pt idx="687">
                  <c:v>-0.73249699999999995</c:v>
                </c:pt>
                <c:pt idx="688">
                  <c:v>-0.73333400000000004</c:v>
                </c:pt>
                <c:pt idx="689">
                  <c:v>-0.73304999999999998</c:v>
                </c:pt>
                <c:pt idx="690">
                  <c:v>-0.73212200000000005</c:v>
                </c:pt>
                <c:pt idx="691">
                  <c:v>-0.73088399999999998</c:v>
                </c:pt>
                <c:pt idx="692">
                  <c:v>-0.73060000000000003</c:v>
                </c:pt>
                <c:pt idx="693">
                  <c:v>-0.72990600000000005</c:v>
                </c:pt>
                <c:pt idx="694">
                  <c:v>-0.72908899999999999</c:v>
                </c:pt>
                <c:pt idx="695">
                  <c:v>-0.72842099999999999</c:v>
                </c:pt>
                <c:pt idx="696">
                  <c:v>-0.726572</c:v>
                </c:pt>
                <c:pt idx="697">
                  <c:v>-0.72509299999999999</c:v>
                </c:pt>
                <c:pt idx="698">
                  <c:v>-0.72424500000000003</c:v>
                </c:pt>
                <c:pt idx="699">
                  <c:v>-0.72261500000000001</c:v>
                </c:pt>
                <c:pt idx="700">
                  <c:v>-0.72016199999999997</c:v>
                </c:pt>
                <c:pt idx="701">
                  <c:v>-0.717889</c:v>
                </c:pt>
                <c:pt idx="702">
                  <c:v>-0.71638599999999997</c:v>
                </c:pt>
                <c:pt idx="703">
                  <c:v>-0.71645999999999999</c:v>
                </c:pt>
                <c:pt idx="704">
                  <c:v>-0.71673399999999998</c:v>
                </c:pt>
                <c:pt idx="705">
                  <c:v>-0.716723</c:v>
                </c:pt>
                <c:pt idx="706">
                  <c:v>-0.71644099999999999</c:v>
                </c:pt>
                <c:pt idx="707">
                  <c:v>-0.71590500000000001</c:v>
                </c:pt>
                <c:pt idx="708">
                  <c:v>-0.715472</c:v>
                </c:pt>
                <c:pt idx="709">
                  <c:v>-0.71477400000000002</c:v>
                </c:pt>
                <c:pt idx="710">
                  <c:v>-0.71343800000000002</c:v>
                </c:pt>
                <c:pt idx="711">
                  <c:v>-0.71394100000000005</c:v>
                </c:pt>
                <c:pt idx="712">
                  <c:v>-0.70966300000000004</c:v>
                </c:pt>
                <c:pt idx="713">
                  <c:v>-0.70704</c:v>
                </c:pt>
                <c:pt idx="714">
                  <c:v>-0.70704699999999998</c:v>
                </c:pt>
                <c:pt idx="715">
                  <c:v>-0.70625800000000005</c:v>
                </c:pt>
                <c:pt idx="716">
                  <c:v>-0.705457</c:v>
                </c:pt>
                <c:pt idx="717">
                  <c:v>-0.70543</c:v>
                </c:pt>
                <c:pt idx="718">
                  <c:v>-0.70586400000000005</c:v>
                </c:pt>
                <c:pt idx="719">
                  <c:v>-0.70571099999999998</c:v>
                </c:pt>
                <c:pt idx="720">
                  <c:v>-0.70440199999999997</c:v>
                </c:pt>
                <c:pt idx="721">
                  <c:v>-0.70223400000000002</c:v>
                </c:pt>
                <c:pt idx="722">
                  <c:v>-0.70122399999999996</c:v>
                </c:pt>
                <c:pt idx="723">
                  <c:v>-0.70116199999999995</c:v>
                </c:pt>
                <c:pt idx="724">
                  <c:v>-0.69955599999999996</c:v>
                </c:pt>
                <c:pt idx="725">
                  <c:v>-0.69690099999999999</c:v>
                </c:pt>
                <c:pt idx="726">
                  <c:v>-0.695187</c:v>
                </c:pt>
                <c:pt idx="727">
                  <c:v>-0.69376800000000005</c:v>
                </c:pt>
                <c:pt idx="728">
                  <c:v>-0.69097500000000001</c:v>
                </c:pt>
                <c:pt idx="729">
                  <c:v>-0.68951600000000002</c:v>
                </c:pt>
                <c:pt idx="730">
                  <c:v>-0.68952199999999997</c:v>
                </c:pt>
                <c:pt idx="731">
                  <c:v>-0.68855500000000003</c:v>
                </c:pt>
                <c:pt idx="732">
                  <c:v>-0.68873200000000001</c:v>
                </c:pt>
                <c:pt idx="733">
                  <c:v>-0.68456600000000001</c:v>
                </c:pt>
                <c:pt idx="734">
                  <c:v>-0.68152699999999999</c:v>
                </c:pt>
                <c:pt idx="735">
                  <c:v>-0.68179599999999996</c:v>
                </c:pt>
                <c:pt idx="736">
                  <c:v>-0.68149400000000004</c:v>
                </c:pt>
                <c:pt idx="737">
                  <c:v>-0.68246799999999996</c:v>
                </c:pt>
                <c:pt idx="738">
                  <c:v>-0.68526699999999996</c:v>
                </c:pt>
                <c:pt idx="739">
                  <c:v>-0.68796900000000005</c:v>
                </c:pt>
                <c:pt idx="740">
                  <c:v>-0.68994699999999998</c:v>
                </c:pt>
                <c:pt idx="741">
                  <c:v>-0.69065299999999996</c:v>
                </c:pt>
                <c:pt idx="742">
                  <c:v>-0.69109699999999996</c:v>
                </c:pt>
                <c:pt idx="743">
                  <c:v>-0.68932099999999996</c:v>
                </c:pt>
                <c:pt idx="744">
                  <c:v>-0.68556300000000003</c:v>
                </c:pt>
                <c:pt idx="745">
                  <c:v>-0.68316600000000005</c:v>
                </c:pt>
                <c:pt idx="746">
                  <c:v>-0.68005300000000002</c:v>
                </c:pt>
                <c:pt idx="747">
                  <c:v>-0.67847500000000005</c:v>
                </c:pt>
                <c:pt idx="748">
                  <c:v>-0.67845699999999998</c:v>
                </c:pt>
                <c:pt idx="749">
                  <c:v>-0.67843799999999999</c:v>
                </c:pt>
                <c:pt idx="750">
                  <c:v>-0.67869999999999997</c:v>
                </c:pt>
                <c:pt idx="751">
                  <c:v>-0.67926600000000004</c:v>
                </c:pt>
                <c:pt idx="752">
                  <c:v>-0.67959199999999997</c:v>
                </c:pt>
                <c:pt idx="753">
                  <c:v>-0.67456199999999999</c:v>
                </c:pt>
                <c:pt idx="754">
                  <c:v>-0.66954000000000002</c:v>
                </c:pt>
                <c:pt idx="755">
                  <c:v>-0.668489</c:v>
                </c:pt>
                <c:pt idx="756">
                  <c:v>-0.66767799999999999</c:v>
                </c:pt>
                <c:pt idx="757">
                  <c:v>-0.66569299999999998</c:v>
                </c:pt>
                <c:pt idx="758">
                  <c:v>-0.66410199999999997</c:v>
                </c:pt>
                <c:pt idx="759">
                  <c:v>-0.66256300000000001</c:v>
                </c:pt>
                <c:pt idx="760">
                  <c:v>-0.66167500000000001</c:v>
                </c:pt>
                <c:pt idx="761">
                  <c:v>-0.66166100000000005</c:v>
                </c:pt>
                <c:pt idx="762">
                  <c:v>-0.66127899999999995</c:v>
                </c:pt>
                <c:pt idx="763">
                  <c:v>-0.659883</c:v>
                </c:pt>
                <c:pt idx="764">
                  <c:v>-0.65870600000000001</c:v>
                </c:pt>
                <c:pt idx="765">
                  <c:v>-0.65820000000000001</c:v>
                </c:pt>
                <c:pt idx="766">
                  <c:v>-0.65725299999999998</c:v>
                </c:pt>
                <c:pt idx="767">
                  <c:v>-0.65583599999999997</c:v>
                </c:pt>
                <c:pt idx="768">
                  <c:v>-0.65382600000000002</c:v>
                </c:pt>
                <c:pt idx="769">
                  <c:v>-0.65176599999999996</c:v>
                </c:pt>
                <c:pt idx="770">
                  <c:v>-0.64908699999999997</c:v>
                </c:pt>
                <c:pt idx="771">
                  <c:v>-0.64745799999999998</c:v>
                </c:pt>
                <c:pt idx="772">
                  <c:v>-0.64190999999999998</c:v>
                </c:pt>
                <c:pt idx="773">
                  <c:v>-0.64315900000000004</c:v>
                </c:pt>
                <c:pt idx="774">
                  <c:v>-0.64172099999999999</c:v>
                </c:pt>
                <c:pt idx="775">
                  <c:v>-0.63763999999999998</c:v>
                </c:pt>
                <c:pt idx="776">
                  <c:v>-0.63797099999999995</c:v>
                </c:pt>
                <c:pt idx="777">
                  <c:v>-0.63658899999999996</c:v>
                </c:pt>
                <c:pt idx="778">
                  <c:v>-0.63691500000000001</c:v>
                </c:pt>
                <c:pt idx="779">
                  <c:v>-0.63680899999999996</c:v>
                </c:pt>
                <c:pt idx="780">
                  <c:v>-0.63550499999999999</c:v>
                </c:pt>
                <c:pt idx="781">
                  <c:v>-0.63449800000000001</c:v>
                </c:pt>
                <c:pt idx="782">
                  <c:v>-0.63336499999999996</c:v>
                </c:pt>
                <c:pt idx="783">
                  <c:v>-0.63259200000000004</c:v>
                </c:pt>
                <c:pt idx="784">
                  <c:v>-0.63210699999999997</c:v>
                </c:pt>
                <c:pt idx="785">
                  <c:v>-0.63131999999999999</c:v>
                </c:pt>
                <c:pt idx="786">
                  <c:v>-0.62985500000000005</c:v>
                </c:pt>
                <c:pt idx="787">
                  <c:v>-0.62866100000000003</c:v>
                </c:pt>
                <c:pt idx="788">
                  <c:v>-0.62727500000000003</c:v>
                </c:pt>
                <c:pt idx="789">
                  <c:v>-0.62626099999999996</c:v>
                </c:pt>
                <c:pt idx="790">
                  <c:v>-0.62594000000000005</c:v>
                </c:pt>
                <c:pt idx="791">
                  <c:v>-0.62490999999999997</c:v>
                </c:pt>
                <c:pt idx="792">
                  <c:v>-0.62453599999999998</c:v>
                </c:pt>
                <c:pt idx="793">
                  <c:v>-0.62010200000000004</c:v>
                </c:pt>
                <c:pt idx="794">
                  <c:v>-0.618201</c:v>
                </c:pt>
                <c:pt idx="795">
                  <c:v>-0.61940399999999995</c:v>
                </c:pt>
                <c:pt idx="796">
                  <c:v>-0.61843499999999996</c:v>
                </c:pt>
                <c:pt idx="797">
                  <c:v>-0.61803900000000001</c:v>
                </c:pt>
                <c:pt idx="798">
                  <c:v>-0.61827100000000002</c:v>
                </c:pt>
                <c:pt idx="799">
                  <c:v>-0.61981900000000001</c:v>
                </c:pt>
                <c:pt idx="800">
                  <c:v>-0.62143499999999996</c:v>
                </c:pt>
                <c:pt idx="801">
                  <c:v>-0.62199099999999996</c:v>
                </c:pt>
                <c:pt idx="802">
                  <c:v>-0.62285500000000005</c:v>
                </c:pt>
                <c:pt idx="803">
                  <c:v>-0.62376699999999996</c:v>
                </c:pt>
                <c:pt idx="804">
                  <c:v>-0.62359399999999998</c:v>
                </c:pt>
                <c:pt idx="805">
                  <c:v>-0.62353199999999998</c:v>
                </c:pt>
                <c:pt idx="806">
                  <c:v>-0.62504099999999996</c:v>
                </c:pt>
                <c:pt idx="807">
                  <c:v>-0.62552600000000003</c:v>
                </c:pt>
                <c:pt idx="808">
                  <c:v>-0.62674399999999997</c:v>
                </c:pt>
                <c:pt idx="809">
                  <c:v>-0.62876399999999999</c:v>
                </c:pt>
                <c:pt idx="810">
                  <c:v>-0.63004400000000005</c:v>
                </c:pt>
                <c:pt idx="811">
                  <c:v>-0.630444</c:v>
                </c:pt>
                <c:pt idx="812">
                  <c:v>-0.62881100000000001</c:v>
                </c:pt>
                <c:pt idx="813">
                  <c:v>-0.62977499999999997</c:v>
                </c:pt>
                <c:pt idx="814">
                  <c:v>-0.62650399999999995</c:v>
                </c:pt>
                <c:pt idx="815">
                  <c:v>-0.62391200000000002</c:v>
                </c:pt>
                <c:pt idx="816">
                  <c:v>-0.62481799999999998</c:v>
                </c:pt>
                <c:pt idx="817">
                  <c:v>-0.62627299999999997</c:v>
                </c:pt>
                <c:pt idx="818">
                  <c:v>-0.62843300000000002</c:v>
                </c:pt>
                <c:pt idx="819">
                  <c:v>-0.629027</c:v>
                </c:pt>
                <c:pt idx="820">
                  <c:v>-0.62932699999999997</c:v>
                </c:pt>
                <c:pt idx="821">
                  <c:v>-0.63030399999999998</c:v>
                </c:pt>
                <c:pt idx="822">
                  <c:v>-0.62958199999999997</c:v>
                </c:pt>
                <c:pt idx="823">
                  <c:v>-0.62875000000000003</c:v>
                </c:pt>
                <c:pt idx="824">
                  <c:v>-0.628328</c:v>
                </c:pt>
                <c:pt idx="825">
                  <c:v>-0.62701600000000002</c:v>
                </c:pt>
                <c:pt idx="826">
                  <c:v>-0.62629800000000002</c:v>
                </c:pt>
                <c:pt idx="827">
                  <c:v>-0.62625900000000001</c:v>
                </c:pt>
                <c:pt idx="828">
                  <c:v>-0.627224</c:v>
                </c:pt>
                <c:pt idx="829">
                  <c:v>-0.62786299999999995</c:v>
                </c:pt>
                <c:pt idx="830">
                  <c:v>-0.62815600000000005</c:v>
                </c:pt>
                <c:pt idx="831">
                  <c:v>-0.62979399999999996</c:v>
                </c:pt>
                <c:pt idx="832">
                  <c:v>-0.63261400000000001</c:v>
                </c:pt>
                <c:pt idx="833">
                  <c:v>-0.63405900000000004</c:v>
                </c:pt>
                <c:pt idx="834">
                  <c:v>-0.63029900000000005</c:v>
                </c:pt>
                <c:pt idx="835">
                  <c:v>-0.62765300000000002</c:v>
                </c:pt>
                <c:pt idx="836">
                  <c:v>-0.62799000000000005</c:v>
                </c:pt>
                <c:pt idx="837">
                  <c:v>-0.62796799999999997</c:v>
                </c:pt>
                <c:pt idx="838">
                  <c:v>-0.627355</c:v>
                </c:pt>
                <c:pt idx="839">
                  <c:v>-0.62668900000000005</c:v>
                </c:pt>
                <c:pt idx="840">
                  <c:v>-0.62539</c:v>
                </c:pt>
                <c:pt idx="841">
                  <c:v>-0.62326700000000002</c:v>
                </c:pt>
                <c:pt idx="842">
                  <c:v>-0.62105299999999997</c:v>
                </c:pt>
                <c:pt idx="843">
                  <c:v>-0.61879700000000004</c:v>
                </c:pt>
                <c:pt idx="844">
                  <c:v>-0.61691700000000005</c:v>
                </c:pt>
                <c:pt idx="845">
                  <c:v>-0.61527100000000001</c:v>
                </c:pt>
                <c:pt idx="846">
                  <c:v>-0.61353899999999995</c:v>
                </c:pt>
                <c:pt idx="847">
                  <c:v>-0.61211000000000004</c:v>
                </c:pt>
                <c:pt idx="848">
                  <c:v>-0.61134200000000005</c:v>
                </c:pt>
                <c:pt idx="849">
                  <c:v>-0.61041699999999999</c:v>
                </c:pt>
                <c:pt idx="850">
                  <c:v>-0.609093</c:v>
                </c:pt>
                <c:pt idx="851">
                  <c:v>-0.60859700000000005</c:v>
                </c:pt>
                <c:pt idx="852">
                  <c:v>-0.60837799999999997</c:v>
                </c:pt>
                <c:pt idx="853">
                  <c:v>-0.60679700000000003</c:v>
                </c:pt>
                <c:pt idx="854">
                  <c:v>-0.60622100000000001</c:v>
                </c:pt>
                <c:pt idx="855">
                  <c:v>-0.60315200000000002</c:v>
                </c:pt>
                <c:pt idx="856">
                  <c:v>-0.60298300000000005</c:v>
                </c:pt>
                <c:pt idx="857">
                  <c:v>-0.60653500000000005</c:v>
                </c:pt>
                <c:pt idx="858">
                  <c:v>-0.60984400000000005</c:v>
                </c:pt>
                <c:pt idx="859">
                  <c:v>-0.61085100000000003</c:v>
                </c:pt>
                <c:pt idx="860">
                  <c:v>-0.61023700000000003</c:v>
                </c:pt>
                <c:pt idx="861">
                  <c:v>-0.60939100000000002</c:v>
                </c:pt>
                <c:pt idx="862">
                  <c:v>-0.60810200000000003</c:v>
                </c:pt>
                <c:pt idx="863">
                  <c:v>-0.60784499999999997</c:v>
                </c:pt>
                <c:pt idx="864">
                  <c:v>-0.60685999999999996</c:v>
                </c:pt>
                <c:pt idx="865">
                  <c:v>-0.60540099999999997</c:v>
                </c:pt>
                <c:pt idx="866">
                  <c:v>-0.60478799999999999</c:v>
                </c:pt>
                <c:pt idx="867">
                  <c:v>-0.60406800000000005</c:v>
                </c:pt>
                <c:pt idx="868">
                  <c:v>-0.60454399999999997</c:v>
                </c:pt>
                <c:pt idx="869">
                  <c:v>-0.60521000000000003</c:v>
                </c:pt>
                <c:pt idx="870">
                  <c:v>-0.60609400000000002</c:v>
                </c:pt>
                <c:pt idx="871">
                  <c:v>-0.60612600000000005</c:v>
                </c:pt>
                <c:pt idx="872">
                  <c:v>-0.60577599999999998</c:v>
                </c:pt>
                <c:pt idx="873">
                  <c:v>-0.60584700000000002</c:v>
                </c:pt>
                <c:pt idx="874">
                  <c:v>-0.60578900000000002</c:v>
                </c:pt>
                <c:pt idx="875">
                  <c:v>-0.60579899999999998</c:v>
                </c:pt>
                <c:pt idx="876">
                  <c:v>-0.60372000000000003</c:v>
                </c:pt>
                <c:pt idx="877">
                  <c:v>-0.60497100000000004</c:v>
                </c:pt>
                <c:pt idx="878">
                  <c:v>-0.60714800000000002</c:v>
                </c:pt>
                <c:pt idx="879">
                  <c:v>-0.60803399999999996</c:v>
                </c:pt>
                <c:pt idx="880">
                  <c:v>-0.60823099999999997</c:v>
                </c:pt>
                <c:pt idx="881">
                  <c:v>-0.60765499999999995</c:v>
                </c:pt>
                <c:pt idx="882">
                  <c:v>-0.60936500000000005</c:v>
                </c:pt>
                <c:pt idx="883">
                  <c:v>-0.61185900000000004</c:v>
                </c:pt>
                <c:pt idx="884">
                  <c:v>-0.61347499999999999</c:v>
                </c:pt>
                <c:pt idx="885">
                  <c:v>-0.61527100000000001</c:v>
                </c:pt>
                <c:pt idx="886">
                  <c:v>-0.61759299999999995</c:v>
                </c:pt>
                <c:pt idx="887">
                  <c:v>-0.61846699999999999</c:v>
                </c:pt>
                <c:pt idx="888">
                  <c:v>-0.61825600000000003</c:v>
                </c:pt>
                <c:pt idx="889">
                  <c:v>-0.61907699999999999</c:v>
                </c:pt>
                <c:pt idx="890">
                  <c:v>-0.61995500000000003</c:v>
                </c:pt>
                <c:pt idx="891">
                  <c:v>-0.62255700000000003</c:v>
                </c:pt>
                <c:pt idx="892">
                  <c:v>-0.62409199999999998</c:v>
                </c:pt>
                <c:pt idx="893">
                  <c:v>-0.62356299999999998</c:v>
                </c:pt>
                <c:pt idx="894">
                  <c:v>-0.62336800000000003</c:v>
                </c:pt>
                <c:pt idx="895">
                  <c:v>-0.62227200000000005</c:v>
                </c:pt>
                <c:pt idx="896">
                  <c:v>-0.62116800000000005</c:v>
                </c:pt>
                <c:pt idx="897">
                  <c:v>-0.61603200000000002</c:v>
                </c:pt>
                <c:pt idx="898">
                  <c:v>-0.61255800000000005</c:v>
                </c:pt>
                <c:pt idx="899">
                  <c:v>-0.61229800000000001</c:v>
                </c:pt>
                <c:pt idx="900">
                  <c:v>-0.61136699999999999</c:v>
                </c:pt>
                <c:pt idx="901">
                  <c:v>-0.61033300000000001</c:v>
                </c:pt>
                <c:pt idx="902">
                  <c:v>-0.61087499999999995</c:v>
                </c:pt>
                <c:pt idx="903">
                  <c:v>-0.61319299999999999</c:v>
                </c:pt>
                <c:pt idx="904">
                  <c:v>-0.61462700000000003</c:v>
                </c:pt>
                <c:pt idx="905">
                  <c:v>-0.61450499999999997</c:v>
                </c:pt>
                <c:pt idx="906">
                  <c:v>-0.61472700000000002</c:v>
                </c:pt>
                <c:pt idx="907">
                  <c:v>-0.615533</c:v>
                </c:pt>
                <c:pt idx="908">
                  <c:v>-0.61632799999999999</c:v>
                </c:pt>
                <c:pt idx="909">
                  <c:v>-0.61849500000000002</c:v>
                </c:pt>
                <c:pt idx="910">
                  <c:v>-0.62109599999999998</c:v>
                </c:pt>
                <c:pt idx="911">
                  <c:v>-0.62312699999999999</c:v>
                </c:pt>
                <c:pt idx="912">
                  <c:v>-0.62589899999999998</c:v>
                </c:pt>
                <c:pt idx="913">
                  <c:v>-0.62739199999999995</c:v>
                </c:pt>
                <c:pt idx="914">
                  <c:v>-0.62685900000000006</c:v>
                </c:pt>
                <c:pt idx="915">
                  <c:v>-0.62605100000000002</c:v>
                </c:pt>
                <c:pt idx="916">
                  <c:v>-0.62557399999999996</c:v>
                </c:pt>
                <c:pt idx="917">
                  <c:v>-0.62526000000000004</c:v>
                </c:pt>
                <c:pt idx="918">
                  <c:v>-0.62007400000000001</c:v>
                </c:pt>
                <c:pt idx="919">
                  <c:v>-0.61619199999999996</c:v>
                </c:pt>
                <c:pt idx="920">
                  <c:v>-0.61792899999999995</c:v>
                </c:pt>
                <c:pt idx="921">
                  <c:v>-0.61899999999999999</c:v>
                </c:pt>
                <c:pt idx="922">
                  <c:v>-0.61878699999999998</c:v>
                </c:pt>
                <c:pt idx="923">
                  <c:v>-0.61911799999999995</c:v>
                </c:pt>
                <c:pt idx="924">
                  <c:v>-0.61995199999999995</c:v>
                </c:pt>
                <c:pt idx="925">
                  <c:v>-0.61930499999999999</c:v>
                </c:pt>
                <c:pt idx="926">
                  <c:v>-0.61856100000000003</c:v>
                </c:pt>
                <c:pt idx="927">
                  <c:v>-0.61833899999999997</c:v>
                </c:pt>
                <c:pt idx="928">
                  <c:v>-0.61727500000000002</c:v>
                </c:pt>
                <c:pt idx="929">
                  <c:v>-0.61646000000000001</c:v>
                </c:pt>
                <c:pt idx="930">
                  <c:v>-0.61707900000000004</c:v>
                </c:pt>
                <c:pt idx="931">
                  <c:v>-0.61725099999999999</c:v>
                </c:pt>
                <c:pt idx="932">
                  <c:v>-0.61651100000000003</c:v>
                </c:pt>
                <c:pt idx="933">
                  <c:v>-0.61735499999999999</c:v>
                </c:pt>
                <c:pt idx="934">
                  <c:v>-0.618174</c:v>
                </c:pt>
                <c:pt idx="935">
                  <c:v>-0.617591</c:v>
                </c:pt>
                <c:pt idx="936">
                  <c:v>-0.61709999999999998</c:v>
                </c:pt>
                <c:pt idx="937">
                  <c:v>-0.61598299999999995</c:v>
                </c:pt>
                <c:pt idx="938">
                  <c:v>-0.61595299999999997</c:v>
                </c:pt>
                <c:pt idx="939">
                  <c:v>-0.61298799999999998</c:v>
                </c:pt>
                <c:pt idx="940">
                  <c:v>-0.60863299999999998</c:v>
                </c:pt>
                <c:pt idx="941">
                  <c:v>-0.60792800000000002</c:v>
                </c:pt>
                <c:pt idx="942">
                  <c:v>-0.60643400000000003</c:v>
                </c:pt>
                <c:pt idx="943">
                  <c:v>-0.60524</c:v>
                </c:pt>
                <c:pt idx="944">
                  <c:v>-0.60507299999999997</c:v>
                </c:pt>
                <c:pt idx="945">
                  <c:v>-0.60479099999999997</c:v>
                </c:pt>
                <c:pt idx="946">
                  <c:v>-0.60586200000000001</c:v>
                </c:pt>
                <c:pt idx="947">
                  <c:v>-0.60849200000000003</c:v>
                </c:pt>
                <c:pt idx="948">
                  <c:v>-0.60970899999999995</c:v>
                </c:pt>
                <c:pt idx="949">
                  <c:v>-0.61284400000000006</c:v>
                </c:pt>
                <c:pt idx="950">
                  <c:v>-0.615896</c:v>
                </c:pt>
                <c:pt idx="951">
                  <c:v>-0.61568000000000001</c:v>
                </c:pt>
                <c:pt idx="952">
                  <c:v>-0.61553599999999997</c:v>
                </c:pt>
                <c:pt idx="953">
                  <c:v>-0.61487499999999995</c:v>
                </c:pt>
                <c:pt idx="954">
                  <c:v>-0.61472700000000002</c:v>
                </c:pt>
                <c:pt idx="955">
                  <c:v>-0.61566200000000004</c:v>
                </c:pt>
                <c:pt idx="956">
                  <c:v>-0.61610799999999999</c:v>
                </c:pt>
                <c:pt idx="957">
                  <c:v>-0.61676200000000003</c:v>
                </c:pt>
                <c:pt idx="958">
                  <c:v>-0.62064600000000003</c:v>
                </c:pt>
                <c:pt idx="959">
                  <c:v>-0.61973699999999998</c:v>
                </c:pt>
                <c:pt idx="960">
                  <c:v>-0.61650000000000005</c:v>
                </c:pt>
                <c:pt idx="961">
                  <c:v>-0.61790199999999995</c:v>
                </c:pt>
                <c:pt idx="962">
                  <c:v>-0.61790100000000003</c:v>
                </c:pt>
                <c:pt idx="963">
                  <c:v>-0.61809700000000001</c:v>
                </c:pt>
                <c:pt idx="964">
                  <c:v>-0.61780100000000004</c:v>
                </c:pt>
                <c:pt idx="965">
                  <c:v>-0.61743700000000001</c:v>
                </c:pt>
                <c:pt idx="966">
                  <c:v>-0.61676200000000003</c:v>
                </c:pt>
                <c:pt idx="967">
                  <c:v>-0.61691200000000002</c:v>
                </c:pt>
                <c:pt idx="968">
                  <c:v>-0.61711300000000002</c:v>
                </c:pt>
                <c:pt idx="969">
                  <c:v>-0.61778200000000005</c:v>
                </c:pt>
                <c:pt idx="970">
                  <c:v>-0.61810799999999999</c:v>
                </c:pt>
                <c:pt idx="971">
                  <c:v>-0.61822900000000003</c:v>
                </c:pt>
                <c:pt idx="972">
                  <c:v>-0.61926800000000004</c:v>
                </c:pt>
                <c:pt idx="973">
                  <c:v>-0.62091700000000005</c:v>
                </c:pt>
                <c:pt idx="974">
                  <c:v>-0.62389099999999997</c:v>
                </c:pt>
                <c:pt idx="975">
                  <c:v>-0.62632900000000002</c:v>
                </c:pt>
                <c:pt idx="976">
                  <c:v>-0.62577799999999995</c:v>
                </c:pt>
                <c:pt idx="977">
                  <c:v>-0.62556500000000004</c:v>
                </c:pt>
                <c:pt idx="978">
                  <c:v>-0.62596600000000002</c:v>
                </c:pt>
                <c:pt idx="979">
                  <c:v>-0.62758999999999998</c:v>
                </c:pt>
                <c:pt idx="980">
                  <c:v>-0.62683500000000003</c:v>
                </c:pt>
                <c:pt idx="981">
                  <c:v>-0.62486399999999998</c:v>
                </c:pt>
                <c:pt idx="982">
                  <c:v>-0.62588600000000005</c:v>
                </c:pt>
                <c:pt idx="983">
                  <c:v>-0.62534199999999995</c:v>
                </c:pt>
                <c:pt idx="984">
                  <c:v>-0.624807</c:v>
                </c:pt>
                <c:pt idx="985">
                  <c:v>-0.62493100000000001</c:v>
                </c:pt>
                <c:pt idx="986">
                  <c:v>-0.62417500000000004</c:v>
                </c:pt>
                <c:pt idx="987">
                  <c:v>-0.623722</c:v>
                </c:pt>
                <c:pt idx="988">
                  <c:v>-0.62364699999999995</c:v>
                </c:pt>
                <c:pt idx="989">
                  <c:v>-0.62238199999999999</c:v>
                </c:pt>
                <c:pt idx="990">
                  <c:v>-0.62126499999999996</c:v>
                </c:pt>
                <c:pt idx="991">
                  <c:v>-0.62017199999999995</c:v>
                </c:pt>
                <c:pt idx="992">
                  <c:v>-0.61916599999999999</c:v>
                </c:pt>
                <c:pt idx="993">
                  <c:v>-0.61877000000000004</c:v>
                </c:pt>
                <c:pt idx="994">
                  <c:v>-0.61768999999999996</c:v>
                </c:pt>
                <c:pt idx="995">
                  <c:v>-0.61606000000000005</c:v>
                </c:pt>
                <c:pt idx="996">
                  <c:v>-0.61437900000000001</c:v>
                </c:pt>
                <c:pt idx="997">
                  <c:v>-0.61302299999999998</c:v>
                </c:pt>
                <c:pt idx="998">
                  <c:v>-0.61205399999999999</c:v>
                </c:pt>
                <c:pt idx="999">
                  <c:v>-0.61332500000000001</c:v>
                </c:pt>
                <c:pt idx="1000">
                  <c:v>-0.61507800000000001</c:v>
                </c:pt>
                <c:pt idx="1001">
                  <c:v>-0.61686700000000005</c:v>
                </c:pt>
                <c:pt idx="1002">
                  <c:v>-0.61902100000000004</c:v>
                </c:pt>
                <c:pt idx="1003">
                  <c:v>-0.61892199999999997</c:v>
                </c:pt>
                <c:pt idx="1004">
                  <c:v>-0.61888299999999996</c:v>
                </c:pt>
                <c:pt idx="1005">
                  <c:v>-0.61726800000000004</c:v>
                </c:pt>
                <c:pt idx="1006">
                  <c:v>-0.61957600000000002</c:v>
                </c:pt>
                <c:pt idx="1007">
                  <c:v>-0.61810699999999996</c:v>
                </c:pt>
                <c:pt idx="1008">
                  <c:v>-0.61041199999999995</c:v>
                </c:pt>
                <c:pt idx="1009">
                  <c:v>-0.60851599999999995</c:v>
                </c:pt>
                <c:pt idx="1010">
                  <c:v>-0.60582999999999998</c:v>
                </c:pt>
                <c:pt idx="1011">
                  <c:v>-0.60264099999999998</c:v>
                </c:pt>
                <c:pt idx="1012">
                  <c:v>-0.59672700000000001</c:v>
                </c:pt>
                <c:pt idx="1013">
                  <c:v>-0.59074499999999996</c:v>
                </c:pt>
                <c:pt idx="1014">
                  <c:v>-0.58735999999999999</c:v>
                </c:pt>
                <c:pt idx="1015">
                  <c:v>-0.584901</c:v>
                </c:pt>
                <c:pt idx="1016">
                  <c:v>-0.58245800000000003</c:v>
                </c:pt>
                <c:pt idx="1017">
                  <c:v>-0.58078700000000005</c:v>
                </c:pt>
                <c:pt idx="1018">
                  <c:v>-0.57876499999999997</c:v>
                </c:pt>
                <c:pt idx="1019">
                  <c:v>-0.57599100000000003</c:v>
                </c:pt>
                <c:pt idx="1020">
                  <c:v>-0.573963</c:v>
                </c:pt>
                <c:pt idx="1021">
                  <c:v>-0.57418400000000003</c:v>
                </c:pt>
                <c:pt idx="1022">
                  <c:v>-0.56917099999999998</c:v>
                </c:pt>
                <c:pt idx="1023">
                  <c:v>-0.56428999999999996</c:v>
                </c:pt>
                <c:pt idx="1024">
                  <c:v>-0.56320400000000004</c:v>
                </c:pt>
                <c:pt idx="1025">
                  <c:v>-0.56294699999999998</c:v>
                </c:pt>
                <c:pt idx="1026">
                  <c:v>-0.56366099999999997</c:v>
                </c:pt>
                <c:pt idx="1027">
                  <c:v>-0.56332199999999999</c:v>
                </c:pt>
                <c:pt idx="1028">
                  <c:v>-0.56384000000000001</c:v>
                </c:pt>
                <c:pt idx="1029">
                  <c:v>-0.56559999999999999</c:v>
                </c:pt>
                <c:pt idx="1030">
                  <c:v>-0.566716</c:v>
                </c:pt>
                <c:pt idx="1031">
                  <c:v>-0.56711</c:v>
                </c:pt>
                <c:pt idx="1032">
                  <c:v>-0.56684000000000001</c:v>
                </c:pt>
                <c:pt idx="1033">
                  <c:v>-0.56726399999999999</c:v>
                </c:pt>
                <c:pt idx="1034">
                  <c:v>-0.56759599999999999</c:v>
                </c:pt>
                <c:pt idx="1035">
                  <c:v>-0.56850000000000001</c:v>
                </c:pt>
                <c:pt idx="1036">
                  <c:v>-0.56945500000000004</c:v>
                </c:pt>
                <c:pt idx="1037">
                  <c:v>-0.57010300000000003</c:v>
                </c:pt>
                <c:pt idx="1038">
                  <c:v>-0.57089900000000005</c:v>
                </c:pt>
                <c:pt idx="1039">
                  <c:v>-0.57099999999999995</c:v>
                </c:pt>
                <c:pt idx="1040">
                  <c:v>-0.56993099999999997</c:v>
                </c:pt>
                <c:pt idx="1041">
                  <c:v>-0.57097500000000001</c:v>
                </c:pt>
                <c:pt idx="1042">
                  <c:v>-0.56687200000000004</c:v>
                </c:pt>
                <c:pt idx="1043">
                  <c:v>-0.56593199999999999</c:v>
                </c:pt>
                <c:pt idx="1044">
                  <c:v>-0.56495200000000001</c:v>
                </c:pt>
                <c:pt idx="1045">
                  <c:v>-0.561643</c:v>
                </c:pt>
                <c:pt idx="1046">
                  <c:v>-0.55907799999999996</c:v>
                </c:pt>
                <c:pt idx="1047">
                  <c:v>-0.557917</c:v>
                </c:pt>
                <c:pt idx="1048">
                  <c:v>-0.55906400000000001</c:v>
                </c:pt>
                <c:pt idx="1049">
                  <c:v>-0.55892600000000003</c:v>
                </c:pt>
                <c:pt idx="1050">
                  <c:v>-0.55951300000000004</c:v>
                </c:pt>
                <c:pt idx="1051">
                  <c:v>-0.56024399999999996</c:v>
                </c:pt>
                <c:pt idx="1052">
                  <c:v>-0.56145900000000004</c:v>
                </c:pt>
                <c:pt idx="1053">
                  <c:v>-0.56224600000000002</c:v>
                </c:pt>
                <c:pt idx="1054">
                  <c:v>-0.56248900000000002</c:v>
                </c:pt>
                <c:pt idx="1055">
                  <c:v>-0.56224399999999997</c:v>
                </c:pt>
                <c:pt idx="1056">
                  <c:v>-0.56094900000000003</c:v>
                </c:pt>
                <c:pt idx="1057">
                  <c:v>-0.56065500000000001</c:v>
                </c:pt>
                <c:pt idx="1058">
                  <c:v>-0.560388</c:v>
                </c:pt>
                <c:pt idx="1059">
                  <c:v>-0.56111299999999997</c:v>
                </c:pt>
                <c:pt idx="1060">
                  <c:v>-0.56024200000000002</c:v>
                </c:pt>
                <c:pt idx="1061">
                  <c:v>-0.55963399999999996</c:v>
                </c:pt>
                <c:pt idx="1062">
                  <c:v>-0.55937199999999998</c:v>
                </c:pt>
                <c:pt idx="1063">
                  <c:v>-0.55367</c:v>
                </c:pt>
                <c:pt idx="1064">
                  <c:v>-0.55435000000000001</c:v>
                </c:pt>
                <c:pt idx="1065">
                  <c:v>-0.55381000000000002</c:v>
                </c:pt>
                <c:pt idx="1066">
                  <c:v>-0.55314399999999997</c:v>
                </c:pt>
                <c:pt idx="1067">
                  <c:v>-0.55277200000000004</c:v>
                </c:pt>
                <c:pt idx="1068">
                  <c:v>-0.55216299999999996</c:v>
                </c:pt>
                <c:pt idx="1069">
                  <c:v>-0.552311</c:v>
                </c:pt>
                <c:pt idx="1070">
                  <c:v>-0.55136700000000005</c:v>
                </c:pt>
                <c:pt idx="1071">
                  <c:v>-0.55077100000000001</c:v>
                </c:pt>
                <c:pt idx="1072">
                  <c:v>-0.55044199999999999</c:v>
                </c:pt>
                <c:pt idx="1073">
                  <c:v>-0.54942599999999997</c:v>
                </c:pt>
                <c:pt idx="1074">
                  <c:v>-0.54822400000000004</c:v>
                </c:pt>
                <c:pt idx="1075">
                  <c:v>-0.54771599999999998</c:v>
                </c:pt>
                <c:pt idx="1076">
                  <c:v>-0.54735699999999998</c:v>
                </c:pt>
                <c:pt idx="1077">
                  <c:v>-0.54625900000000005</c:v>
                </c:pt>
                <c:pt idx="1078">
                  <c:v>-0.54521900000000001</c:v>
                </c:pt>
                <c:pt idx="1079">
                  <c:v>-0.54421600000000003</c:v>
                </c:pt>
                <c:pt idx="1080">
                  <c:v>-0.54318100000000002</c:v>
                </c:pt>
                <c:pt idx="1081">
                  <c:v>-0.54223100000000002</c:v>
                </c:pt>
                <c:pt idx="1082">
                  <c:v>-0.542516</c:v>
                </c:pt>
                <c:pt idx="1083">
                  <c:v>-0.53821200000000002</c:v>
                </c:pt>
                <c:pt idx="1084">
                  <c:v>-0.53485199999999999</c:v>
                </c:pt>
                <c:pt idx="1085">
                  <c:v>-0.535694</c:v>
                </c:pt>
                <c:pt idx="1086">
                  <c:v>-0.53514700000000004</c:v>
                </c:pt>
                <c:pt idx="1087">
                  <c:v>-0.53459699999999999</c:v>
                </c:pt>
                <c:pt idx="1088">
                  <c:v>-0.53512700000000002</c:v>
                </c:pt>
                <c:pt idx="1089">
                  <c:v>-0.535829</c:v>
                </c:pt>
                <c:pt idx="1090">
                  <c:v>-0.53419499999999998</c:v>
                </c:pt>
                <c:pt idx="1091">
                  <c:v>-0.53125900000000004</c:v>
                </c:pt>
                <c:pt idx="1092">
                  <c:v>-0.52970300000000003</c:v>
                </c:pt>
                <c:pt idx="1093">
                  <c:v>-0.52890899999999996</c:v>
                </c:pt>
                <c:pt idx="1094">
                  <c:v>-0.52833200000000002</c:v>
                </c:pt>
                <c:pt idx="1095">
                  <c:v>-0.52577099999999999</c:v>
                </c:pt>
                <c:pt idx="1096">
                  <c:v>-0.52334700000000001</c:v>
                </c:pt>
                <c:pt idx="1097">
                  <c:v>-0.52212099999999995</c:v>
                </c:pt>
                <c:pt idx="1098">
                  <c:v>-0.51989300000000005</c:v>
                </c:pt>
                <c:pt idx="1099">
                  <c:v>-0.51816799999999996</c:v>
                </c:pt>
                <c:pt idx="1100">
                  <c:v>-0.51490999999999998</c:v>
                </c:pt>
                <c:pt idx="1101">
                  <c:v>-0.51316399999999995</c:v>
                </c:pt>
                <c:pt idx="1102">
                  <c:v>-0.50991200000000003</c:v>
                </c:pt>
                <c:pt idx="1103">
                  <c:v>-0.50633799999999995</c:v>
                </c:pt>
                <c:pt idx="1104">
                  <c:v>-0.49924000000000002</c:v>
                </c:pt>
                <c:pt idx="1105">
                  <c:v>-0.49784800000000001</c:v>
                </c:pt>
                <c:pt idx="1106">
                  <c:v>-0.49564599999999998</c:v>
                </c:pt>
                <c:pt idx="1107">
                  <c:v>-0.49521500000000002</c:v>
                </c:pt>
                <c:pt idx="1108">
                  <c:v>-0.49418699999999999</c:v>
                </c:pt>
                <c:pt idx="1109">
                  <c:v>-0.49202800000000002</c:v>
                </c:pt>
                <c:pt idx="1110">
                  <c:v>-0.49117</c:v>
                </c:pt>
                <c:pt idx="1111">
                  <c:v>-0.49024899999999999</c:v>
                </c:pt>
                <c:pt idx="1112">
                  <c:v>-0.487396</c:v>
                </c:pt>
                <c:pt idx="1113">
                  <c:v>-0.48509999999999998</c:v>
                </c:pt>
                <c:pt idx="1114">
                  <c:v>-0.48401100000000002</c:v>
                </c:pt>
                <c:pt idx="1115">
                  <c:v>-0.47982799999999998</c:v>
                </c:pt>
                <c:pt idx="1116">
                  <c:v>-0.476881</c:v>
                </c:pt>
                <c:pt idx="1117">
                  <c:v>-0.47592200000000001</c:v>
                </c:pt>
                <c:pt idx="1118">
                  <c:v>-0.47389999999999999</c:v>
                </c:pt>
                <c:pt idx="1119">
                  <c:v>-0.47349999999999998</c:v>
                </c:pt>
                <c:pt idx="1120">
                  <c:v>-0.47140799999999999</c:v>
                </c:pt>
                <c:pt idx="1121">
                  <c:v>-0.46881200000000001</c:v>
                </c:pt>
                <c:pt idx="1122">
                  <c:v>-0.46815299999999999</c:v>
                </c:pt>
                <c:pt idx="1123">
                  <c:v>-0.468165</c:v>
                </c:pt>
                <c:pt idx="1124">
                  <c:v>-0.461893</c:v>
                </c:pt>
                <c:pt idx="1125">
                  <c:v>-0.459235</c:v>
                </c:pt>
                <c:pt idx="1126">
                  <c:v>-0.45993699999999998</c:v>
                </c:pt>
                <c:pt idx="1127">
                  <c:v>-0.45756599999999997</c:v>
                </c:pt>
                <c:pt idx="1128">
                  <c:v>-0.45552199999999998</c:v>
                </c:pt>
                <c:pt idx="1129">
                  <c:v>-0.45187699999999997</c:v>
                </c:pt>
                <c:pt idx="1130">
                  <c:v>-0.448295</c:v>
                </c:pt>
                <c:pt idx="1131">
                  <c:v>-0.447326</c:v>
                </c:pt>
                <c:pt idx="1132">
                  <c:v>-0.44783200000000001</c:v>
                </c:pt>
                <c:pt idx="1133">
                  <c:v>-0.44761099999999998</c:v>
                </c:pt>
                <c:pt idx="1134">
                  <c:v>-0.44605699999999998</c:v>
                </c:pt>
                <c:pt idx="1135">
                  <c:v>-0.44644600000000001</c:v>
                </c:pt>
                <c:pt idx="1136">
                  <c:v>-0.44658599999999998</c:v>
                </c:pt>
                <c:pt idx="1137">
                  <c:v>-0.44621</c:v>
                </c:pt>
                <c:pt idx="1138">
                  <c:v>-0.44427899999999998</c:v>
                </c:pt>
                <c:pt idx="1139">
                  <c:v>-0.44234800000000002</c:v>
                </c:pt>
                <c:pt idx="1140">
                  <c:v>-0.43837700000000002</c:v>
                </c:pt>
                <c:pt idx="1141">
                  <c:v>-0.43696800000000002</c:v>
                </c:pt>
                <c:pt idx="1142">
                  <c:v>-0.43560900000000002</c:v>
                </c:pt>
                <c:pt idx="1143">
                  <c:v>-0.43382300000000001</c:v>
                </c:pt>
                <c:pt idx="1144">
                  <c:v>-0.42595699999999997</c:v>
                </c:pt>
                <c:pt idx="1145">
                  <c:v>-0.42557400000000001</c:v>
                </c:pt>
                <c:pt idx="1146">
                  <c:v>-0.42507299999999998</c:v>
                </c:pt>
                <c:pt idx="1147">
                  <c:v>-0.42420600000000003</c:v>
                </c:pt>
                <c:pt idx="1148">
                  <c:v>-0.42342600000000002</c:v>
                </c:pt>
                <c:pt idx="1149">
                  <c:v>-0.42316700000000002</c:v>
                </c:pt>
                <c:pt idx="1150">
                  <c:v>-0.42276599999999998</c:v>
                </c:pt>
                <c:pt idx="1151">
                  <c:v>-0.42191200000000001</c:v>
                </c:pt>
                <c:pt idx="1152">
                  <c:v>-0.42115999999999998</c:v>
                </c:pt>
                <c:pt idx="1153">
                  <c:v>-0.42024899999999998</c:v>
                </c:pt>
                <c:pt idx="1154">
                  <c:v>-0.41899199999999998</c:v>
                </c:pt>
                <c:pt idx="1155">
                  <c:v>-0.418514</c:v>
                </c:pt>
                <c:pt idx="1156">
                  <c:v>-0.41902299999999998</c:v>
                </c:pt>
                <c:pt idx="1157">
                  <c:v>-0.41859600000000002</c:v>
                </c:pt>
                <c:pt idx="1158">
                  <c:v>-0.41709600000000002</c:v>
                </c:pt>
                <c:pt idx="1159">
                  <c:v>-0.41594199999999998</c:v>
                </c:pt>
                <c:pt idx="1160">
                  <c:v>-0.41408600000000001</c:v>
                </c:pt>
                <c:pt idx="1161">
                  <c:v>-0.414549</c:v>
                </c:pt>
                <c:pt idx="1162">
                  <c:v>-0.40995799999999999</c:v>
                </c:pt>
                <c:pt idx="1163">
                  <c:v>-0.40387600000000001</c:v>
                </c:pt>
                <c:pt idx="1164">
                  <c:v>-0.40283400000000003</c:v>
                </c:pt>
                <c:pt idx="1165">
                  <c:v>-0.40076299999999998</c:v>
                </c:pt>
                <c:pt idx="1166">
                  <c:v>-0.39966200000000002</c:v>
                </c:pt>
                <c:pt idx="1167">
                  <c:v>-0.39795199999999997</c:v>
                </c:pt>
                <c:pt idx="1168">
                  <c:v>-0.39596700000000001</c:v>
                </c:pt>
                <c:pt idx="1169">
                  <c:v>-0.39323900000000001</c:v>
                </c:pt>
                <c:pt idx="1170">
                  <c:v>-0.39216800000000002</c:v>
                </c:pt>
                <c:pt idx="1171">
                  <c:v>-0.39079900000000001</c:v>
                </c:pt>
                <c:pt idx="1172">
                  <c:v>-0.38940399999999997</c:v>
                </c:pt>
                <c:pt idx="1173">
                  <c:v>-0.38861699999999999</c:v>
                </c:pt>
                <c:pt idx="1174">
                  <c:v>-0.388349</c:v>
                </c:pt>
                <c:pt idx="1175">
                  <c:v>-0.38664900000000002</c:v>
                </c:pt>
                <c:pt idx="1176">
                  <c:v>-0.38446200000000003</c:v>
                </c:pt>
                <c:pt idx="1177">
                  <c:v>-0.38326900000000003</c:v>
                </c:pt>
                <c:pt idx="1178">
                  <c:v>-0.38289600000000001</c:v>
                </c:pt>
                <c:pt idx="1179">
                  <c:v>-0.38276500000000002</c:v>
                </c:pt>
                <c:pt idx="1180">
                  <c:v>-0.38194800000000001</c:v>
                </c:pt>
                <c:pt idx="1181">
                  <c:v>-0.37896400000000002</c:v>
                </c:pt>
                <c:pt idx="1182">
                  <c:v>-0.37656299999999998</c:v>
                </c:pt>
                <c:pt idx="1183">
                  <c:v>-0.36900699999999997</c:v>
                </c:pt>
                <c:pt idx="1184">
                  <c:v>-0.36368899999999998</c:v>
                </c:pt>
                <c:pt idx="1185">
                  <c:v>-0.36357200000000001</c:v>
                </c:pt>
                <c:pt idx="1186">
                  <c:v>-0.36182500000000001</c:v>
                </c:pt>
                <c:pt idx="1187">
                  <c:v>-0.36015200000000003</c:v>
                </c:pt>
                <c:pt idx="1188">
                  <c:v>-0.35695700000000002</c:v>
                </c:pt>
                <c:pt idx="1189">
                  <c:v>-0.35353800000000002</c:v>
                </c:pt>
                <c:pt idx="1190">
                  <c:v>-0.35097600000000001</c:v>
                </c:pt>
                <c:pt idx="1191">
                  <c:v>-0.34959000000000001</c:v>
                </c:pt>
                <c:pt idx="1192">
                  <c:v>-0.34890700000000002</c:v>
                </c:pt>
                <c:pt idx="1193">
                  <c:v>-0.348053</c:v>
                </c:pt>
                <c:pt idx="1194">
                  <c:v>-0.34732400000000002</c:v>
                </c:pt>
                <c:pt idx="1195">
                  <c:v>-0.34623599999999999</c:v>
                </c:pt>
                <c:pt idx="1196">
                  <c:v>-0.345028</c:v>
                </c:pt>
                <c:pt idx="1197">
                  <c:v>-0.34548099999999998</c:v>
                </c:pt>
                <c:pt idx="1198">
                  <c:v>-0.34521600000000002</c:v>
                </c:pt>
                <c:pt idx="1199">
                  <c:v>-0.34539300000000001</c:v>
                </c:pt>
                <c:pt idx="1200">
                  <c:v>-0.34565200000000001</c:v>
                </c:pt>
                <c:pt idx="1201">
                  <c:v>-0.34557500000000002</c:v>
                </c:pt>
                <c:pt idx="1202">
                  <c:v>-0.34414600000000001</c:v>
                </c:pt>
                <c:pt idx="1203">
                  <c:v>-0.34382200000000002</c:v>
                </c:pt>
                <c:pt idx="1204">
                  <c:v>-0.33865600000000001</c:v>
                </c:pt>
                <c:pt idx="1205">
                  <c:v>-0.33462500000000001</c:v>
                </c:pt>
                <c:pt idx="1206">
                  <c:v>-0.33377400000000002</c:v>
                </c:pt>
                <c:pt idx="1207">
                  <c:v>-0.33246199999999998</c:v>
                </c:pt>
                <c:pt idx="1208">
                  <c:v>-0.33226299999999998</c:v>
                </c:pt>
                <c:pt idx="1209">
                  <c:v>-0.33223200000000003</c:v>
                </c:pt>
                <c:pt idx="1210">
                  <c:v>-0.331729</c:v>
                </c:pt>
                <c:pt idx="1211">
                  <c:v>-0.33166600000000002</c:v>
                </c:pt>
                <c:pt idx="1212">
                  <c:v>-0.332098</c:v>
                </c:pt>
                <c:pt idx="1213">
                  <c:v>-0.33106999999999998</c:v>
                </c:pt>
                <c:pt idx="1214">
                  <c:v>-0.33155600000000002</c:v>
                </c:pt>
                <c:pt idx="1215">
                  <c:v>-0.332038</c:v>
                </c:pt>
                <c:pt idx="1216">
                  <c:v>-0.33188699999999999</c:v>
                </c:pt>
                <c:pt idx="1217">
                  <c:v>-0.331959</c:v>
                </c:pt>
                <c:pt idx="1218">
                  <c:v>-0.33153199999999999</c:v>
                </c:pt>
                <c:pt idx="1219">
                  <c:v>-0.33177600000000002</c:v>
                </c:pt>
                <c:pt idx="1220">
                  <c:v>-0.33268799999999998</c:v>
                </c:pt>
                <c:pt idx="1221">
                  <c:v>-0.33304499999999998</c:v>
                </c:pt>
                <c:pt idx="1222">
                  <c:v>-0.33229199999999998</c:v>
                </c:pt>
                <c:pt idx="1223">
                  <c:v>-0.33225199999999999</c:v>
                </c:pt>
                <c:pt idx="1224">
                  <c:v>-0.328546</c:v>
                </c:pt>
                <c:pt idx="1225">
                  <c:v>-0.32427899999999998</c:v>
                </c:pt>
                <c:pt idx="1226">
                  <c:v>-0.324237</c:v>
                </c:pt>
                <c:pt idx="1227">
                  <c:v>-0.32361800000000002</c:v>
                </c:pt>
                <c:pt idx="1228">
                  <c:v>-0.32227</c:v>
                </c:pt>
                <c:pt idx="1229">
                  <c:v>-0.32584200000000002</c:v>
                </c:pt>
                <c:pt idx="1230">
                  <c:v>-0.32799200000000001</c:v>
                </c:pt>
                <c:pt idx="1231">
                  <c:v>-0.32347599999999999</c:v>
                </c:pt>
                <c:pt idx="1232">
                  <c:v>-0.323741</c:v>
                </c:pt>
                <c:pt idx="1233">
                  <c:v>-0.32272800000000001</c:v>
                </c:pt>
                <c:pt idx="1234">
                  <c:v>-0.32261899999999999</c:v>
                </c:pt>
                <c:pt idx="1235">
                  <c:v>-0.32176700000000003</c:v>
                </c:pt>
                <c:pt idx="1236">
                  <c:v>-0.32097900000000001</c:v>
                </c:pt>
                <c:pt idx="1237">
                  <c:v>-0.321633</c:v>
                </c:pt>
                <c:pt idx="1238">
                  <c:v>-0.32096400000000003</c:v>
                </c:pt>
                <c:pt idx="1239">
                  <c:v>-0.31926300000000002</c:v>
                </c:pt>
                <c:pt idx="1240">
                  <c:v>-0.317218</c:v>
                </c:pt>
                <c:pt idx="1241">
                  <c:v>-0.31670799999999999</c:v>
                </c:pt>
                <c:pt idx="1242">
                  <c:v>-0.31731900000000002</c:v>
                </c:pt>
                <c:pt idx="1243">
                  <c:v>-0.31434600000000001</c:v>
                </c:pt>
                <c:pt idx="1244">
                  <c:v>-0.30954500000000001</c:v>
                </c:pt>
                <c:pt idx="1245">
                  <c:v>-0.31434200000000001</c:v>
                </c:pt>
                <c:pt idx="1246">
                  <c:v>-0.30811300000000003</c:v>
                </c:pt>
                <c:pt idx="1247">
                  <c:v>-0.30803399999999997</c:v>
                </c:pt>
                <c:pt idx="1248">
                  <c:v>-0.30502299999999999</c:v>
                </c:pt>
                <c:pt idx="1249">
                  <c:v>-0.30375200000000002</c:v>
                </c:pt>
                <c:pt idx="1250">
                  <c:v>-0.30785000000000001</c:v>
                </c:pt>
                <c:pt idx="1251">
                  <c:v>-0.29950599999999999</c:v>
                </c:pt>
                <c:pt idx="1252">
                  <c:v>-0.299794</c:v>
                </c:pt>
                <c:pt idx="1253">
                  <c:v>-0.29744300000000001</c:v>
                </c:pt>
                <c:pt idx="1254">
                  <c:v>-0.29740800000000001</c:v>
                </c:pt>
                <c:pt idx="1255">
                  <c:v>-0.29766199999999998</c:v>
                </c:pt>
                <c:pt idx="1256">
                  <c:v>-0.297962</c:v>
                </c:pt>
                <c:pt idx="1257">
                  <c:v>-0.29876599999999998</c:v>
                </c:pt>
                <c:pt idx="1258">
                  <c:v>-0.30004999999999998</c:v>
                </c:pt>
                <c:pt idx="1259">
                  <c:v>-0.30082500000000001</c:v>
                </c:pt>
                <c:pt idx="1260">
                  <c:v>-0.30012899999999998</c:v>
                </c:pt>
                <c:pt idx="1261">
                  <c:v>-0.301431</c:v>
                </c:pt>
                <c:pt idx="1262">
                  <c:v>-0.30078700000000003</c:v>
                </c:pt>
                <c:pt idx="1263">
                  <c:v>-0.30103600000000003</c:v>
                </c:pt>
                <c:pt idx="1264">
                  <c:v>-0.30143700000000001</c:v>
                </c:pt>
                <c:pt idx="1265">
                  <c:v>-0.30070200000000002</c:v>
                </c:pt>
                <c:pt idx="1266">
                  <c:v>-0.300508</c:v>
                </c:pt>
                <c:pt idx="1267">
                  <c:v>-0.292549</c:v>
                </c:pt>
                <c:pt idx="1268">
                  <c:v>-0.29156399999999999</c:v>
                </c:pt>
                <c:pt idx="1269">
                  <c:v>-0.29163699999999998</c:v>
                </c:pt>
                <c:pt idx="1270">
                  <c:v>-0.29147800000000001</c:v>
                </c:pt>
                <c:pt idx="1271">
                  <c:v>-0.29047699999999999</c:v>
                </c:pt>
                <c:pt idx="1272">
                  <c:v>-0.28931099999999998</c:v>
                </c:pt>
                <c:pt idx="1273">
                  <c:v>-0.28815099999999999</c:v>
                </c:pt>
                <c:pt idx="1274">
                  <c:v>-0.28740900000000003</c:v>
                </c:pt>
                <c:pt idx="1275">
                  <c:v>-0.28711799999999998</c:v>
                </c:pt>
                <c:pt idx="1276">
                  <c:v>-0.28754299999999999</c:v>
                </c:pt>
                <c:pt idx="1277">
                  <c:v>-0.28668399999999999</c:v>
                </c:pt>
                <c:pt idx="1278">
                  <c:v>-0.28584799999999999</c:v>
                </c:pt>
                <c:pt idx="1279">
                  <c:v>-0.28531499999999999</c:v>
                </c:pt>
                <c:pt idx="1280">
                  <c:v>-0.28430899999999998</c:v>
                </c:pt>
                <c:pt idx="1281">
                  <c:v>-0.28309699999999999</c:v>
                </c:pt>
                <c:pt idx="1282">
                  <c:v>-0.28238000000000002</c:v>
                </c:pt>
                <c:pt idx="1283">
                  <c:v>-0.28150399999999998</c:v>
                </c:pt>
                <c:pt idx="1284">
                  <c:v>-0.27986800000000001</c:v>
                </c:pt>
                <c:pt idx="1285">
                  <c:v>-0.27897</c:v>
                </c:pt>
                <c:pt idx="1286">
                  <c:v>-0.27824700000000002</c:v>
                </c:pt>
                <c:pt idx="1287">
                  <c:v>-0.27809699999999998</c:v>
                </c:pt>
                <c:pt idx="1288">
                  <c:v>-0.27223799999999998</c:v>
                </c:pt>
                <c:pt idx="1289">
                  <c:v>-0.26901700000000001</c:v>
                </c:pt>
                <c:pt idx="1290">
                  <c:v>-0.26871099999999998</c:v>
                </c:pt>
                <c:pt idx="1291">
                  <c:v>-0.26736799999999999</c:v>
                </c:pt>
                <c:pt idx="1292">
                  <c:v>-0.266293</c:v>
                </c:pt>
                <c:pt idx="1293">
                  <c:v>-0.26516699999999999</c:v>
                </c:pt>
                <c:pt idx="1294">
                  <c:v>-0.26398500000000003</c:v>
                </c:pt>
                <c:pt idx="1295">
                  <c:v>-0.26317099999999999</c:v>
                </c:pt>
                <c:pt idx="1296">
                  <c:v>-0.26249800000000001</c:v>
                </c:pt>
                <c:pt idx="1297">
                  <c:v>-0.26233800000000002</c:v>
                </c:pt>
                <c:pt idx="1298">
                  <c:v>-0.26321800000000001</c:v>
                </c:pt>
                <c:pt idx="1299">
                  <c:v>-0.26330199999999998</c:v>
                </c:pt>
                <c:pt idx="1300">
                  <c:v>-0.26221299999999997</c:v>
                </c:pt>
                <c:pt idx="1301">
                  <c:v>-0.26115100000000002</c:v>
                </c:pt>
                <c:pt idx="1302">
                  <c:v>-0.25969199999999998</c:v>
                </c:pt>
                <c:pt idx="1303">
                  <c:v>-0.25997799999999999</c:v>
                </c:pt>
                <c:pt idx="1304">
                  <c:v>-0.25741999999999998</c:v>
                </c:pt>
                <c:pt idx="1305">
                  <c:v>-0.254249</c:v>
                </c:pt>
                <c:pt idx="1306">
                  <c:v>-0.25469399999999998</c:v>
                </c:pt>
                <c:pt idx="1307">
                  <c:v>-0.252967</c:v>
                </c:pt>
                <c:pt idx="1308">
                  <c:v>-0.25094100000000003</c:v>
                </c:pt>
                <c:pt idx="1309">
                  <c:v>-0.24967800000000001</c:v>
                </c:pt>
                <c:pt idx="1310">
                  <c:v>-0.24818499999999999</c:v>
                </c:pt>
                <c:pt idx="1311">
                  <c:v>-0.24698400000000001</c:v>
                </c:pt>
                <c:pt idx="1312">
                  <c:v>-0.244615</c:v>
                </c:pt>
                <c:pt idx="1313">
                  <c:v>-0.24247199999999999</c:v>
                </c:pt>
                <c:pt idx="1314">
                  <c:v>-0.24050099999999999</c:v>
                </c:pt>
                <c:pt idx="1315">
                  <c:v>-0.238814</c:v>
                </c:pt>
                <c:pt idx="1316">
                  <c:v>-0.23219600000000001</c:v>
                </c:pt>
                <c:pt idx="1317">
                  <c:v>-0.22555800000000001</c:v>
                </c:pt>
                <c:pt idx="1318">
                  <c:v>-0.22421099999999999</c:v>
                </c:pt>
                <c:pt idx="1319">
                  <c:v>-0.222381</c:v>
                </c:pt>
                <c:pt idx="1320">
                  <c:v>-0.22081400000000001</c:v>
                </c:pt>
                <c:pt idx="1321">
                  <c:v>-0.21870999999999999</c:v>
                </c:pt>
                <c:pt idx="1322">
                  <c:v>-0.21715400000000001</c:v>
                </c:pt>
                <c:pt idx="1323">
                  <c:v>-0.21523</c:v>
                </c:pt>
                <c:pt idx="1324">
                  <c:v>-0.21265999999999999</c:v>
                </c:pt>
                <c:pt idx="1325">
                  <c:v>-0.21029400000000001</c:v>
                </c:pt>
                <c:pt idx="1326">
                  <c:v>-0.207564</c:v>
                </c:pt>
                <c:pt idx="1327">
                  <c:v>-0.20621600000000001</c:v>
                </c:pt>
                <c:pt idx="1328">
                  <c:v>-0.200103</c:v>
                </c:pt>
                <c:pt idx="1329">
                  <c:v>-0.19467599999999999</c:v>
                </c:pt>
                <c:pt idx="1330">
                  <c:v>-0.194606</c:v>
                </c:pt>
                <c:pt idx="1331">
                  <c:v>-0.194079</c:v>
                </c:pt>
                <c:pt idx="1332">
                  <c:v>-0.19314899999999999</c:v>
                </c:pt>
                <c:pt idx="1333">
                  <c:v>-0.19145000000000001</c:v>
                </c:pt>
                <c:pt idx="1334">
                  <c:v>-0.190438</c:v>
                </c:pt>
                <c:pt idx="1335">
                  <c:v>-0.18892800000000001</c:v>
                </c:pt>
                <c:pt idx="1336">
                  <c:v>-0.18665399999999999</c:v>
                </c:pt>
                <c:pt idx="1337">
                  <c:v>-0.18601500000000001</c:v>
                </c:pt>
                <c:pt idx="1338">
                  <c:v>-0.185558</c:v>
                </c:pt>
                <c:pt idx="1339">
                  <c:v>-0.18670200000000001</c:v>
                </c:pt>
                <c:pt idx="1340">
                  <c:v>-0.18101900000000001</c:v>
                </c:pt>
                <c:pt idx="1341">
                  <c:v>-0.17608099999999999</c:v>
                </c:pt>
                <c:pt idx="1342">
                  <c:v>-0.180675</c:v>
                </c:pt>
                <c:pt idx="1343">
                  <c:v>-0.18262100000000001</c:v>
                </c:pt>
                <c:pt idx="1344">
                  <c:v>-0.18162200000000001</c:v>
                </c:pt>
                <c:pt idx="1345">
                  <c:v>-0.18065200000000001</c:v>
                </c:pt>
                <c:pt idx="1346">
                  <c:v>-0.17932000000000001</c:v>
                </c:pt>
                <c:pt idx="1347">
                  <c:v>-0.17824100000000001</c:v>
                </c:pt>
                <c:pt idx="1348">
                  <c:v>-0.176173</c:v>
                </c:pt>
                <c:pt idx="1349">
                  <c:v>-0.17458699999999999</c:v>
                </c:pt>
                <c:pt idx="1350">
                  <c:v>-0.17388000000000001</c:v>
                </c:pt>
                <c:pt idx="1351">
                  <c:v>-0.175016</c:v>
                </c:pt>
                <c:pt idx="1352">
                  <c:v>-0.16861499999999999</c:v>
                </c:pt>
                <c:pt idx="1353">
                  <c:v>-0.164243</c:v>
                </c:pt>
                <c:pt idx="1354">
                  <c:v>-0.16261600000000001</c:v>
                </c:pt>
                <c:pt idx="1355">
                  <c:v>-0.16126099999999999</c:v>
                </c:pt>
                <c:pt idx="1356">
                  <c:v>-0.159743</c:v>
                </c:pt>
                <c:pt idx="1357">
                  <c:v>-0.15737899999999999</c:v>
                </c:pt>
                <c:pt idx="1358">
                  <c:v>-0.15659100000000001</c:v>
                </c:pt>
                <c:pt idx="1359">
                  <c:v>-0.15413199999999999</c:v>
                </c:pt>
                <c:pt idx="1360">
                  <c:v>-0.152112</c:v>
                </c:pt>
                <c:pt idx="1361">
                  <c:v>-0.15134600000000001</c:v>
                </c:pt>
                <c:pt idx="1362">
                  <c:v>-0.15090100000000001</c:v>
                </c:pt>
                <c:pt idx="1363">
                  <c:v>-0.151391</c:v>
                </c:pt>
                <c:pt idx="1364">
                  <c:v>-0.14229800000000001</c:v>
                </c:pt>
                <c:pt idx="1365">
                  <c:v>-0.14136099999999999</c:v>
                </c:pt>
                <c:pt idx="1366">
                  <c:v>-0.140316</c:v>
                </c:pt>
                <c:pt idx="1367">
                  <c:v>-0.14053599999999999</c:v>
                </c:pt>
                <c:pt idx="1368">
                  <c:v>-0.139908</c:v>
                </c:pt>
                <c:pt idx="1369">
                  <c:v>-0.13871700000000001</c:v>
                </c:pt>
                <c:pt idx="1370">
                  <c:v>-0.137016</c:v>
                </c:pt>
                <c:pt idx="1371">
                  <c:v>-0.13581199999999999</c:v>
                </c:pt>
                <c:pt idx="1372">
                  <c:v>-0.134626</c:v>
                </c:pt>
                <c:pt idx="1373">
                  <c:v>-0.13391400000000001</c:v>
                </c:pt>
                <c:pt idx="1374">
                  <c:v>-0.13229299999999999</c:v>
                </c:pt>
                <c:pt idx="1375">
                  <c:v>-0.13134999999999999</c:v>
                </c:pt>
                <c:pt idx="1376">
                  <c:v>-0.12468799999999999</c:v>
                </c:pt>
                <c:pt idx="1377">
                  <c:v>-0.12426</c:v>
                </c:pt>
                <c:pt idx="1378">
                  <c:v>-0.122559</c:v>
                </c:pt>
                <c:pt idx="1379">
                  <c:v>-0.122459</c:v>
                </c:pt>
                <c:pt idx="1380">
                  <c:v>-0.121902</c:v>
                </c:pt>
                <c:pt idx="1381">
                  <c:v>-0.122084</c:v>
                </c:pt>
                <c:pt idx="1382">
                  <c:v>-0.11969100000000001</c:v>
                </c:pt>
                <c:pt idx="1383">
                  <c:v>-0.117698</c:v>
                </c:pt>
                <c:pt idx="1384">
                  <c:v>-0.116745</c:v>
                </c:pt>
                <c:pt idx="1385">
                  <c:v>-0.115978</c:v>
                </c:pt>
                <c:pt idx="1386">
                  <c:v>-0.115118</c:v>
                </c:pt>
                <c:pt idx="1387">
                  <c:v>-0.11172899999999999</c:v>
                </c:pt>
                <c:pt idx="1388">
                  <c:v>-0.10283</c:v>
                </c:pt>
                <c:pt idx="1389">
                  <c:v>-9.9518200000000001E-2</c:v>
                </c:pt>
                <c:pt idx="1390">
                  <c:v>-9.7644300000000003E-2</c:v>
                </c:pt>
                <c:pt idx="1391">
                  <c:v>-9.8116400000000006E-2</c:v>
                </c:pt>
                <c:pt idx="1392">
                  <c:v>-9.6245899999999995E-2</c:v>
                </c:pt>
                <c:pt idx="1393">
                  <c:v>-9.2938599999999996E-2</c:v>
                </c:pt>
                <c:pt idx="1394">
                  <c:v>-9.0109700000000001E-2</c:v>
                </c:pt>
                <c:pt idx="1395">
                  <c:v>-8.8436200000000006E-2</c:v>
                </c:pt>
                <c:pt idx="1396">
                  <c:v>-8.7471999999999994E-2</c:v>
                </c:pt>
                <c:pt idx="1397">
                  <c:v>-8.6322499999999996E-2</c:v>
                </c:pt>
                <c:pt idx="1398">
                  <c:v>-8.5521799999999995E-2</c:v>
                </c:pt>
                <c:pt idx="1399">
                  <c:v>-8.20274E-2</c:v>
                </c:pt>
                <c:pt idx="1400">
                  <c:v>-7.7672099999999994E-2</c:v>
                </c:pt>
                <c:pt idx="1401">
                  <c:v>-7.6387399999999994E-2</c:v>
                </c:pt>
                <c:pt idx="1402">
                  <c:v>-7.4575900000000001E-2</c:v>
                </c:pt>
                <c:pt idx="1403">
                  <c:v>-7.3751999999999998E-2</c:v>
                </c:pt>
                <c:pt idx="1404">
                  <c:v>-7.2540800000000003E-2</c:v>
                </c:pt>
                <c:pt idx="1405">
                  <c:v>-7.0705400000000002E-2</c:v>
                </c:pt>
                <c:pt idx="1406">
                  <c:v>-6.8989800000000004E-2</c:v>
                </c:pt>
                <c:pt idx="1407">
                  <c:v>-6.8904800000000002E-2</c:v>
                </c:pt>
                <c:pt idx="1408">
                  <c:v>-6.9376599999999997E-2</c:v>
                </c:pt>
                <c:pt idx="1409">
                  <c:v>-6.9111900000000004E-2</c:v>
                </c:pt>
                <c:pt idx="1410">
                  <c:v>-7.0079299999999997E-2</c:v>
                </c:pt>
                <c:pt idx="1411">
                  <c:v>-6.5736000000000003E-2</c:v>
                </c:pt>
                <c:pt idx="1412">
                  <c:v>-6.2969600000000001E-2</c:v>
                </c:pt>
                <c:pt idx="1413">
                  <c:v>-6.4353499999999994E-2</c:v>
                </c:pt>
                <c:pt idx="1414">
                  <c:v>-6.4062599999999997E-2</c:v>
                </c:pt>
                <c:pt idx="1415">
                  <c:v>-6.4492400000000005E-2</c:v>
                </c:pt>
                <c:pt idx="1416">
                  <c:v>-6.3331200000000004E-2</c:v>
                </c:pt>
                <c:pt idx="1417">
                  <c:v>-6.3707200000000005E-2</c:v>
                </c:pt>
                <c:pt idx="1418">
                  <c:v>-6.5437400000000007E-2</c:v>
                </c:pt>
                <c:pt idx="1419">
                  <c:v>-6.5757800000000005E-2</c:v>
                </c:pt>
                <c:pt idx="1420">
                  <c:v>-6.6215399999999994E-2</c:v>
                </c:pt>
                <c:pt idx="1421">
                  <c:v>-6.6659499999999997E-2</c:v>
                </c:pt>
                <c:pt idx="1422">
                  <c:v>-6.5554500000000002E-2</c:v>
                </c:pt>
                <c:pt idx="1423">
                  <c:v>-5.5243399999999998E-2</c:v>
                </c:pt>
                <c:pt idx="1424">
                  <c:v>-4.8559199999999997E-2</c:v>
                </c:pt>
                <c:pt idx="1425">
                  <c:v>-4.6688599999999997E-2</c:v>
                </c:pt>
                <c:pt idx="1426">
                  <c:v>-4.4186299999999998E-2</c:v>
                </c:pt>
                <c:pt idx="1427">
                  <c:v>-4.2272999999999998E-2</c:v>
                </c:pt>
                <c:pt idx="1428">
                  <c:v>-4.04756E-2</c:v>
                </c:pt>
                <c:pt idx="1429">
                  <c:v>-3.8941000000000003E-2</c:v>
                </c:pt>
                <c:pt idx="1430">
                  <c:v>-3.8434200000000002E-2</c:v>
                </c:pt>
                <c:pt idx="1431">
                  <c:v>-3.8243800000000001E-2</c:v>
                </c:pt>
                <c:pt idx="1432">
                  <c:v>-3.7715499999999999E-2</c:v>
                </c:pt>
                <c:pt idx="1433">
                  <c:v>-3.6322800000000002E-2</c:v>
                </c:pt>
                <c:pt idx="1434">
                  <c:v>-3.5961699999999999E-2</c:v>
                </c:pt>
                <c:pt idx="1435">
                  <c:v>-2.8601499999999998E-2</c:v>
                </c:pt>
                <c:pt idx="1436">
                  <c:v>-2.5730800000000002E-2</c:v>
                </c:pt>
                <c:pt idx="1437">
                  <c:v>-2.5894400000000001E-2</c:v>
                </c:pt>
                <c:pt idx="1438">
                  <c:v>-2.5935699999999999E-2</c:v>
                </c:pt>
                <c:pt idx="1439">
                  <c:v>-2.6463199999999999E-2</c:v>
                </c:pt>
                <c:pt idx="1440">
                  <c:v>-2.5536900000000001E-2</c:v>
                </c:pt>
                <c:pt idx="1441">
                  <c:v>-2.4679E-2</c:v>
                </c:pt>
                <c:pt idx="1442">
                  <c:v>-2.4099300000000001E-2</c:v>
                </c:pt>
                <c:pt idx="1443">
                  <c:v>-2.3061399999999999E-2</c:v>
                </c:pt>
                <c:pt idx="1444">
                  <c:v>-2.1801999999999998E-2</c:v>
                </c:pt>
                <c:pt idx="1445">
                  <c:v>-2.0547800000000001E-2</c:v>
                </c:pt>
                <c:pt idx="1446">
                  <c:v>-1.32464E-2</c:v>
                </c:pt>
                <c:pt idx="1447">
                  <c:v>-1.13519E-2</c:v>
                </c:pt>
                <c:pt idx="1448">
                  <c:v>-1.25948E-2</c:v>
                </c:pt>
                <c:pt idx="1449">
                  <c:v>-1.25253E-2</c:v>
                </c:pt>
                <c:pt idx="1450">
                  <c:v>-1.29896E-2</c:v>
                </c:pt>
                <c:pt idx="1451">
                  <c:v>-1.20859E-2</c:v>
                </c:pt>
                <c:pt idx="1452">
                  <c:v>-1.18896E-2</c:v>
                </c:pt>
                <c:pt idx="1453">
                  <c:v>-1.06783E-2</c:v>
                </c:pt>
                <c:pt idx="1454">
                  <c:v>-8.7301800000000006E-3</c:v>
                </c:pt>
                <c:pt idx="1455">
                  <c:v>-5.8221499999999999E-3</c:v>
                </c:pt>
                <c:pt idx="1456">
                  <c:v>-3.3923500000000001E-3</c:v>
                </c:pt>
                <c:pt idx="1457">
                  <c:v>-2.0684200000000001E-3</c:v>
                </c:pt>
                <c:pt idx="1458">
                  <c:v>5.29139E-3</c:v>
                </c:pt>
                <c:pt idx="1459">
                  <c:v>9.88436E-3</c:v>
                </c:pt>
                <c:pt idx="1460">
                  <c:v>1.3064600000000001E-2</c:v>
                </c:pt>
                <c:pt idx="1461">
                  <c:v>1.6792899999999999E-2</c:v>
                </c:pt>
                <c:pt idx="1462">
                  <c:v>1.8921400000000001E-2</c:v>
                </c:pt>
                <c:pt idx="1463">
                  <c:v>2.1723699999999999E-2</c:v>
                </c:pt>
                <c:pt idx="1464">
                  <c:v>2.4240500000000002E-2</c:v>
                </c:pt>
                <c:pt idx="1465">
                  <c:v>2.75304E-2</c:v>
                </c:pt>
                <c:pt idx="1466">
                  <c:v>3.0336399999999999E-2</c:v>
                </c:pt>
                <c:pt idx="1467">
                  <c:v>3.1849599999999999E-2</c:v>
                </c:pt>
                <c:pt idx="1468">
                  <c:v>3.34758E-2</c:v>
                </c:pt>
                <c:pt idx="1469">
                  <c:v>3.4074300000000002E-2</c:v>
                </c:pt>
                <c:pt idx="1470">
                  <c:v>4.1759699999999997E-2</c:v>
                </c:pt>
                <c:pt idx="1471">
                  <c:v>4.4890899999999997E-2</c:v>
                </c:pt>
                <c:pt idx="1472">
                  <c:v>4.6221999999999999E-2</c:v>
                </c:pt>
                <c:pt idx="1473">
                  <c:v>4.8328000000000003E-2</c:v>
                </c:pt>
                <c:pt idx="1474">
                  <c:v>4.9740100000000002E-2</c:v>
                </c:pt>
                <c:pt idx="1475">
                  <c:v>5.1475100000000003E-2</c:v>
                </c:pt>
                <c:pt idx="1476">
                  <c:v>5.3454700000000001E-2</c:v>
                </c:pt>
                <c:pt idx="1477">
                  <c:v>5.4835799999999997E-2</c:v>
                </c:pt>
                <c:pt idx="1478">
                  <c:v>5.6894500000000001E-2</c:v>
                </c:pt>
                <c:pt idx="1479">
                  <c:v>5.9672900000000001E-2</c:v>
                </c:pt>
                <c:pt idx="1480">
                  <c:v>6.2762799999999994E-2</c:v>
                </c:pt>
                <c:pt idx="1481">
                  <c:v>6.7045499999999994E-2</c:v>
                </c:pt>
                <c:pt idx="1482">
                  <c:v>7.0209300000000002E-2</c:v>
                </c:pt>
                <c:pt idx="1483">
                  <c:v>7.3421299999999995E-2</c:v>
                </c:pt>
                <c:pt idx="1484">
                  <c:v>7.5958700000000004E-2</c:v>
                </c:pt>
                <c:pt idx="1485">
                  <c:v>7.8881999999999994E-2</c:v>
                </c:pt>
                <c:pt idx="1486">
                  <c:v>8.2237000000000005E-2</c:v>
                </c:pt>
                <c:pt idx="1487">
                  <c:v>8.3379900000000007E-2</c:v>
                </c:pt>
                <c:pt idx="1488">
                  <c:v>9.0480500000000005E-2</c:v>
                </c:pt>
                <c:pt idx="1489">
                  <c:v>9.4297400000000003E-2</c:v>
                </c:pt>
                <c:pt idx="1490">
                  <c:v>9.4566899999999995E-2</c:v>
                </c:pt>
                <c:pt idx="1491">
                  <c:v>9.5807699999999996E-2</c:v>
                </c:pt>
                <c:pt idx="1492">
                  <c:v>9.7132899999999994E-2</c:v>
                </c:pt>
                <c:pt idx="1493">
                  <c:v>9.8057900000000003E-2</c:v>
                </c:pt>
                <c:pt idx="1494">
                  <c:v>9.8624699999999996E-2</c:v>
                </c:pt>
                <c:pt idx="1495">
                  <c:v>9.7898700000000005E-2</c:v>
                </c:pt>
                <c:pt idx="1496">
                  <c:v>9.8807599999999995E-2</c:v>
                </c:pt>
                <c:pt idx="1497">
                  <c:v>0.100394</c:v>
                </c:pt>
                <c:pt idx="1498">
                  <c:v>0.10165299999999999</c:v>
                </c:pt>
                <c:pt idx="1499">
                  <c:v>0.102199</c:v>
                </c:pt>
                <c:pt idx="1500">
                  <c:v>0.10270899999999999</c:v>
                </c:pt>
                <c:pt idx="1501">
                  <c:v>0.103174</c:v>
                </c:pt>
                <c:pt idx="1502">
                  <c:v>0.103355</c:v>
                </c:pt>
                <c:pt idx="1503">
                  <c:v>0.10349800000000001</c:v>
                </c:pt>
                <c:pt idx="1504">
                  <c:v>0.104209</c:v>
                </c:pt>
                <c:pt idx="1505">
                  <c:v>0.105822</c:v>
                </c:pt>
                <c:pt idx="1506">
                  <c:v>0.10566300000000001</c:v>
                </c:pt>
                <c:pt idx="1507">
                  <c:v>0.111498</c:v>
                </c:pt>
                <c:pt idx="1508">
                  <c:v>0.11576</c:v>
                </c:pt>
                <c:pt idx="1509">
                  <c:v>0.115025</c:v>
                </c:pt>
                <c:pt idx="1510">
                  <c:v>0.115398</c:v>
                </c:pt>
                <c:pt idx="1511">
                  <c:v>0.11577800000000001</c:v>
                </c:pt>
                <c:pt idx="1512">
                  <c:v>0.11648799999999999</c:v>
                </c:pt>
                <c:pt idx="1513">
                  <c:v>0.11726499999999999</c:v>
                </c:pt>
                <c:pt idx="1514">
                  <c:v>0.119062</c:v>
                </c:pt>
                <c:pt idx="1515">
                  <c:v>0.120876</c:v>
                </c:pt>
                <c:pt idx="1516">
                  <c:v>0.121368</c:v>
                </c:pt>
                <c:pt idx="1517">
                  <c:v>0.121512</c:v>
                </c:pt>
                <c:pt idx="1518">
                  <c:v>0.12134399999999999</c:v>
                </c:pt>
                <c:pt idx="1519">
                  <c:v>0.121214</c:v>
                </c:pt>
                <c:pt idx="1520">
                  <c:v>0.119781</c:v>
                </c:pt>
                <c:pt idx="1521">
                  <c:v>0.12435599999999999</c:v>
                </c:pt>
                <c:pt idx="1522">
                  <c:v>0.131743</c:v>
                </c:pt>
                <c:pt idx="1523">
                  <c:v>0.13364300000000001</c:v>
                </c:pt>
                <c:pt idx="1524">
                  <c:v>0.136738</c:v>
                </c:pt>
                <c:pt idx="1525">
                  <c:v>0.139353</c:v>
                </c:pt>
                <c:pt idx="1526">
                  <c:v>0.14003599999999999</c:v>
                </c:pt>
                <c:pt idx="1527">
                  <c:v>0.14052100000000001</c:v>
                </c:pt>
                <c:pt idx="1528">
                  <c:v>0.14133699999999999</c:v>
                </c:pt>
                <c:pt idx="1529">
                  <c:v>0.14133000000000001</c:v>
                </c:pt>
                <c:pt idx="1530">
                  <c:v>0.142652</c:v>
                </c:pt>
                <c:pt idx="1531">
                  <c:v>0.14454500000000001</c:v>
                </c:pt>
                <c:pt idx="1532">
                  <c:v>0.14515500000000001</c:v>
                </c:pt>
                <c:pt idx="1533">
                  <c:v>0.14491200000000001</c:v>
                </c:pt>
                <c:pt idx="1534">
                  <c:v>0.14355599999999999</c:v>
                </c:pt>
                <c:pt idx="1535">
                  <c:v>0.14910300000000001</c:v>
                </c:pt>
                <c:pt idx="1536">
                  <c:v>0.152805</c:v>
                </c:pt>
                <c:pt idx="1537">
                  <c:v>0.15058099999999999</c:v>
                </c:pt>
                <c:pt idx="1538">
                  <c:v>0.158415</c:v>
                </c:pt>
                <c:pt idx="1539">
                  <c:v>0.15871099999999999</c:v>
                </c:pt>
                <c:pt idx="1540">
                  <c:v>0.16070999999999999</c:v>
                </c:pt>
                <c:pt idx="1541">
                  <c:v>0.16275100000000001</c:v>
                </c:pt>
                <c:pt idx="1542">
                  <c:v>0.16461000000000001</c:v>
                </c:pt>
                <c:pt idx="1543">
                  <c:v>0.16619300000000001</c:v>
                </c:pt>
                <c:pt idx="1544">
                  <c:v>0.168381</c:v>
                </c:pt>
                <c:pt idx="1545">
                  <c:v>0.17104900000000001</c:v>
                </c:pt>
                <c:pt idx="1546">
                  <c:v>0.17305899999999999</c:v>
                </c:pt>
                <c:pt idx="1547">
                  <c:v>0.17322499999999999</c:v>
                </c:pt>
                <c:pt idx="1548">
                  <c:v>0.17330599999999999</c:v>
                </c:pt>
                <c:pt idx="1549">
                  <c:v>0.17313000000000001</c:v>
                </c:pt>
                <c:pt idx="1550">
                  <c:v>0.17691000000000001</c:v>
                </c:pt>
                <c:pt idx="1551">
                  <c:v>0.18504399999999999</c:v>
                </c:pt>
                <c:pt idx="1552">
                  <c:v>0.18689800000000001</c:v>
                </c:pt>
                <c:pt idx="1553">
                  <c:v>0.189832</c:v>
                </c:pt>
                <c:pt idx="1554">
                  <c:v>0.19109000000000001</c:v>
                </c:pt>
                <c:pt idx="1555">
                  <c:v>0.19267300000000001</c:v>
                </c:pt>
                <c:pt idx="1556">
                  <c:v>0.19397600000000001</c:v>
                </c:pt>
                <c:pt idx="1557">
                  <c:v>0.19517100000000001</c:v>
                </c:pt>
                <c:pt idx="1558">
                  <c:v>0.197852</c:v>
                </c:pt>
                <c:pt idx="1559">
                  <c:v>0.20002300000000001</c:v>
                </c:pt>
                <c:pt idx="1560">
                  <c:v>0.20086300000000001</c:v>
                </c:pt>
                <c:pt idx="1561">
                  <c:v>0.201879</c:v>
                </c:pt>
                <c:pt idx="1562">
                  <c:v>0.20194000000000001</c:v>
                </c:pt>
                <c:pt idx="1563">
                  <c:v>0.20456299999999999</c:v>
                </c:pt>
                <c:pt idx="1564">
                  <c:v>0.21415899999999999</c:v>
                </c:pt>
                <c:pt idx="1565">
                  <c:v>0.21646199999999999</c:v>
                </c:pt>
                <c:pt idx="1566">
                  <c:v>0.21998799999999999</c:v>
                </c:pt>
                <c:pt idx="1567">
                  <c:v>0.222334</c:v>
                </c:pt>
                <c:pt idx="1568">
                  <c:v>0.22541</c:v>
                </c:pt>
                <c:pt idx="1569">
                  <c:v>0.228829</c:v>
                </c:pt>
                <c:pt idx="1570">
                  <c:v>0.23233400000000001</c:v>
                </c:pt>
                <c:pt idx="1571">
                  <c:v>0.23691699999999999</c:v>
                </c:pt>
                <c:pt idx="1572">
                  <c:v>0.24169199999999999</c:v>
                </c:pt>
                <c:pt idx="1573">
                  <c:v>0.24785599999999999</c:v>
                </c:pt>
                <c:pt idx="1574">
                  <c:v>0.25899800000000001</c:v>
                </c:pt>
                <c:pt idx="1575">
                  <c:v>0.26276699999999997</c:v>
                </c:pt>
                <c:pt idx="1576">
                  <c:v>0.26573400000000003</c:v>
                </c:pt>
                <c:pt idx="1577">
                  <c:v>0.268621</c:v>
                </c:pt>
                <c:pt idx="1578">
                  <c:v>0.27092699999999997</c:v>
                </c:pt>
                <c:pt idx="1579">
                  <c:v>0.27234599999999998</c:v>
                </c:pt>
                <c:pt idx="1580">
                  <c:v>0.27423599999999998</c:v>
                </c:pt>
                <c:pt idx="1581">
                  <c:v>0.27506700000000001</c:v>
                </c:pt>
                <c:pt idx="1582">
                  <c:v>0.27606599999999998</c:v>
                </c:pt>
                <c:pt idx="1583">
                  <c:v>0.27731099999999997</c:v>
                </c:pt>
                <c:pt idx="1584">
                  <c:v>0.27810800000000002</c:v>
                </c:pt>
                <c:pt idx="1585">
                  <c:v>0.28536099999999998</c:v>
                </c:pt>
                <c:pt idx="1586">
                  <c:v>0.28398299999999999</c:v>
                </c:pt>
                <c:pt idx="1587">
                  <c:v>0.28505599999999998</c:v>
                </c:pt>
                <c:pt idx="1588">
                  <c:v>0.28694799999999998</c:v>
                </c:pt>
                <c:pt idx="1589">
                  <c:v>0.28935300000000003</c:v>
                </c:pt>
                <c:pt idx="1590">
                  <c:v>0.29226400000000002</c:v>
                </c:pt>
                <c:pt idx="1591">
                  <c:v>0.29615999999999998</c:v>
                </c:pt>
                <c:pt idx="1592">
                  <c:v>0.299983</c:v>
                </c:pt>
                <c:pt idx="1593">
                  <c:v>0.30237399999999998</c:v>
                </c:pt>
                <c:pt idx="1594">
                  <c:v>0.30621700000000002</c:v>
                </c:pt>
                <c:pt idx="1595">
                  <c:v>0.30916399999999999</c:v>
                </c:pt>
                <c:pt idx="1596">
                  <c:v>0.32051299999999999</c:v>
                </c:pt>
                <c:pt idx="1597">
                  <c:v>0.32482100000000003</c:v>
                </c:pt>
                <c:pt idx="1598">
                  <c:v>0.32968500000000001</c:v>
                </c:pt>
                <c:pt idx="1599">
                  <c:v>0.33553100000000002</c:v>
                </c:pt>
                <c:pt idx="1600">
                  <c:v>0.34435900000000003</c:v>
                </c:pt>
                <c:pt idx="1601">
                  <c:v>0.35220600000000002</c:v>
                </c:pt>
                <c:pt idx="1602">
                  <c:v>0.360043</c:v>
                </c:pt>
                <c:pt idx="1603">
                  <c:v>0.36739100000000002</c:v>
                </c:pt>
                <c:pt idx="1604">
                  <c:v>0.373309</c:v>
                </c:pt>
                <c:pt idx="1605">
                  <c:v>0.37609500000000001</c:v>
                </c:pt>
                <c:pt idx="1606">
                  <c:v>0.384436</c:v>
                </c:pt>
                <c:pt idx="1607">
                  <c:v>0.38597599999999999</c:v>
                </c:pt>
                <c:pt idx="1608">
                  <c:v>0.38583200000000001</c:v>
                </c:pt>
                <c:pt idx="1609">
                  <c:v>0.38473299999999999</c:v>
                </c:pt>
                <c:pt idx="1610">
                  <c:v>0.38218099999999999</c:v>
                </c:pt>
                <c:pt idx="1611">
                  <c:v>0.37754300000000002</c:v>
                </c:pt>
                <c:pt idx="1612">
                  <c:v>0.37480200000000002</c:v>
                </c:pt>
                <c:pt idx="1613">
                  <c:v>0.37265300000000001</c:v>
                </c:pt>
                <c:pt idx="1614">
                  <c:v>0.37092199999999997</c:v>
                </c:pt>
                <c:pt idx="1615">
                  <c:v>0.37032599999999999</c:v>
                </c:pt>
                <c:pt idx="1616">
                  <c:v>0.36758999999999997</c:v>
                </c:pt>
                <c:pt idx="1617">
                  <c:v>0.36841400000000002</c:v>
                </c:pt>
                <c:pt idx="1618">
                  <c:v>0.364537</c:v>
                </c:pt>
                <c:pt idx="1619">
                  <c:v>0.359763</c:v>
                </c:pt>
                <c:pt idx="1620">
                  <c:v>0.356933</c:v>
                </c:pt>
                <c:pt idx="1621">
                  <c:v>0.35577799999999998</c:v>
                </c:pt>
                <c:pt idx="1622">
                  <c:v>0.35268899999999997</c:v>
                </c:pt>
                <c:pt idx="1623">
                  <c:v>0.34995199999999999</c:v>
                </c:pt>
                <c:pt idx="1624">
                  <c:v>0.34726600000000002</c:v>
                </c:pt>
                <c:pt idx="1625">
                  <c:v>0.34499400000000002</c:v>
                </c:pt>
                <c:pt idx="1626">
                  <c:v>0.34492899999999999</c:v>
                </c:pt>
                <c:pt idx="1627">
                  <c:v>0.34889199999999998</c:v>
                </c:pt>
                <c:pt idx="1628">
                  <c:v>0.34562799999999999</c:v>
                </c:pt>
                <c:pt idx="1629">
                  <c:v>0.34271800000000002</c:v>
                </c:pt>
                <c:pt idx="1630">
                  <c:v>0.34089799999999998</c:v>
                </c:pt>
                <c:pt idx="1631">
                  <c:v>0.34070600000000001</c:v>
                </c:pt>
                <c:pt idx="1632">
                  <c:v>0.33895999999999998</c:v>
                </c:pt>
                <c:pt idx="1633">
                  <c:v>0.33965000000000001</c:v>
                </c:pt>
                <c:pt idx="1634">
                  <c:v>0.33861400000000003</c:v>
                </c:pt>
                <c:pt idx="1635">
                  <c:v>0.33691300000000002</c:v>
                </c:pt>
                <c:pt idx="1636">
                  <c:v>0.33617999999999998</c:v>
                </c:pt>
                <c:pt idx="1637">
                  <c:v>0.34319699999999997</c:v>
                </c:pt>
                <c:pt idx="1638">
                  <c:v>0.344495</c:v>
                </c:pt>
                <c:pt idx="1639">
                  <c:v>0.33803</c:v>
                </c:pt>
                <c:pt idx="1640">
                  <c:v>0.34037600000000001</c:v>
                </c:pt>
                <c:pt idx="1641">
                  <c:v>0.33863399999999999</c:v>
                </c:pt>
                <c:pt idx="1642">
                  <c:v>0.33665499999999998</c:v>
                </c:pt>
                <c:pt idx="1643">
                  <c:v>0.33634799999999998</c:v>
                </c:pt>
                <c:pt idx="1644">
                  <c:v>0.33576400000000001</c:v>
                </c:pt>
                <c:pt idx="1645">
                  <c:v>0.33230700000000002</c:v>
                </c:pt>
                <c:pt idx="1646">
                  <c:v>0.32846599999999998</c:v>
                </c:pt>
                <c:pt idx="1647">
                  <c:v>0.33313999999999999</c:v>
                </c:pt>
                <c:pt idx="1648">
                  <c:v>0.32961800000000002</c:v>
                </c:pt>
                <c:pt idx="1649">
                  <c:v>0.32508300000000001</c:v>
                </c:pt>
                <c:pt idx="1650">
                  <c:v>0.32267499999999999</c:v>
                </c:pt>
                <c:pt idx="1651">
                  <c:v>0.32179000000000002</c:v>
                </c:pt>
                <c:pt idx="1652">
                  <c:v>0.32158399999999998</c:v>
                </c:pt>
                <c:pt idx="1653">
                  <c:v>0.32025900000000002</c:v>
                </c:pt>
                <c:pt idx="1654">
                  <c:v>0.32091900000000001</c:v>
                </c:pt>
                <c:pt idx="1655">
                  <c:v>0.320629</c:v>
                </c:pt>
                <c:pt idx="1656">
                  <c:v>0.32188499999999998</c:v>
                </c:pt>
                <c:pt idx="1657">
                  <c:v>0.320635</c:v>
                </c:pt>
                <c:pt idx="1658">
                  <c:v>0.32177099999999997</c:v>
                </c:pt>
                <c:pt idx="1659">
                  <c:v>0.32106200000000001</c:v>
                </c:pt>
                <c:pt idx="1660">
                  <c:v>0.32170799999999999</c:v>
                </c:pt>
                <c:pt idx="1661">
                  <c:v>0.32142300000000001</c:v>
                </c:pt>
                <c:pt idx="1662">
                  <c:v>0.32296799999999998</c:v>
                </c:pt>
                <c:pt idx="1663">
                  <c:v>0.32482899999999998</c:v>
                </c:pt>
                <c:pt idx="1664">
                  <c:v>0.32364999999999999</c:v>
                </c:pt>
                <c:pt idx="1665">
                  <c:v>0.32317000000000001</c:v>
                </c:pt>
                <c:pt idx="1666">
                  <c:v>0.32444299999999998</c:v>
                </c:pt>
                <c:pt idx="1667">
                  <c:v>0.32436599999999999</c:v>
                </c:pt>
                <c:pt idx="1668">
                  <c:v>0.33153300000000002</c:v>
                </c:pt>
                <c:pt idx="1669">
                  <c:v>0.33068500000000001</c:v>
                </c:pt>
                <c:pt idx="1670">
                  <c:v>0.32827200000000001</c:v>
                </c:pt>
                <c:pt idx="1671">
                  <c:v>0.32645400000000002</c:v>
                </c:pt>
                <c:pt idx="1672">
                  <c:v>0.32460499999999998</c:v>
                </c:pt>
                <c:pt idx="1673">
                  <c:v>0.32327800000000001</c:v>
                </c:pt>
                <c:pt idx="1674">
                  <c:v>0.32144099999999998</c:v>
                </c:pt>
                <c:pt idx="1675">
                  <c:v>0.32009599999999999</c:v>
                </c:pt>
                <c:pt idx="1676">
                  <c:v>0.31828099999999998</c:v>
                </c:pt>
                <c:pt idx="1677">
                  <c:v>0.31638500000000003</c:v>
                </c:pt>
                <c:pt idx="1678">
                  <c:v>0.31605800000000001</c:v>
                </c:pt>
                <c:pt idx="1679">
                  <c:v>0.31462400000000001</c:v>
                </c:pt>
                <c:pt idx="1680">
                  <c:v>0.31872499999999998</c:v>
                </c:pt>
                <c:pt idx="1681">
                  <c:v>0.31994400000000001</c:v>
                </c:pt>
                <c:pt idx="1682">
                  <c:v>0.31923600000000002</c:v>
                </c:pt>
                <c:pt idx="1683">
                  <c:v>0.31127700000000003</c:v>
                </c:pt>
                <c:pt idx="1684">
                  <c:v>0.31681799999999999</c:v>
                </c:pt>
                <c:pt idx="1685">
                  <c:v>0.31752000000000002</c:v>
                </c:pt>
                <c:pt idx="1686">
                  <c:v>0.31964700000000001</c:v>
                </c:pt>
                <c:pt idx="1687">
                  <c:v>0.31879000000000002</c:v>
                </c:pt>
                <c:pt idx="1688">
                  <c:v>0.317411</c:v>
                </c:pt>
                <c:pt idx="1689">
                  <c:v>0.31702900000000001</c:v>
                </c:pt>
                <c:pt idx="1690">
                  <c:v>0.31614100000000001</c:v>
                </c:pt>
                <c:pt idx="1691">
                  <c:v>0.31474099999999999</c:v>
                </c:pt>
                <c:pt idx="1692">
                  <c:v>0.314971</c:v>
                </c:pt>
                <c:pt idx="1693">
                  <c:v>0.32410299999999997</c:v>
                </c:pt>
                <c:pt idx="1694">
                  <c:v>0.32455899999999999</c:v>
                </c:pt>
                <c:pt idx="1695">
                  <c:v>0.32422000000000001</c:v>
                </c:pt>
                <c:pt idx="1696">
                  <c:v>0.32256000000000001</c:v>
                </c:pt>
                <c:pt idx="1697">
                  <c:v>0.31437500000000002</c:v>
                </c:pt>
                <c:pt idx="1698">
                  <c:v>0.32121100000000002</c:v>
                </c:pt>
                <c:pt idx="1699">
                  <c:v>0.32150000000000001</c:v>
                </c:pt>
                <c:pt idx="1700">
                  <c:v>0.320664</c:v>
                </c:pt>
                <c:pt idx="1701">
                  <c:v>0.32128699999999999</c:v>
                </c:pt>
                <c:pt idx="1702">
                  <c:v>0.32183899999999999</c:v>
                </c:pt>
                <c:pt idx="1703">
                  <c:v>0.32189600000000002</c:v>
                </c:pt>
                <c:pt idx="1704">
                  <c:v>0.32200099999999998</c:v>
                </c:pt>
                <c:pt idx="1705">
                  <c:v>0.32195400000000002</c:v>
                </c:pt>
                <c:pt idx="1706">
                  <c:v>0.32247300000000001</c:v>
                </c:pt>
                <c:pt idx="1707">
                  <c:v>0.33009899999999998</c:v>
                </c:pt>
                <c:pt idx="1708">
                  <c:v>0.33111800000000002</c:v>
                </c:pt>
                <c:pt idx="1709">
                  <c:v>0.32972600000000002</c:v>
                </c:pt>
                <c:pt idx="1710">
                  <c:v>0.32983800000000002</c:v>
                </c:pt>
                <c:pt idx="1711">
                  <c:v>0.32929799999999998</c:v>
                </c:pt>
                <c:pt idx="1712">
                  <c:v>0.32834200000000002</c:v>
                </c:pt>
                <c:pt idx="1713">
                  <c:v>0.32798899999999998</c:v>
                </c:pt>
                <c:pt idx="1714">
                  <c:v>0.32857599999999998</c:v>
                </c:pt>
                <c:pt idx="1715">
                  <c:v>0.32908700000000002</c:v>
                </c:pt>
                <c:pt idx="1716">
                  <c:v>0.33036599999999999</c:v>
                </c:pt>
                <c:pt idx="1717">
                  <c:v>0.33266600000000002</c:v>
                </c:pt>
                <c:pt idx="1718">
                  <c:v>0.33573500000000001</c:v>
                </c:pt>
                <c:pt idx="1719">
                  <c:v>0.34722900000000001</c:v>
                </c:pt>
                <c:pt idx="1720">
                  <c:v>0.35041299999999997</c:v>
                </c:pt>
                <c:pt idx="1721">
                  <c:v>0.35314299999999998</c:v>
                </c:pt>
                <c:pt idx="1722">
                  <c:v>0.35665400000000003</c:v>
                </c:pt>
                <c:pt idx="1723">
                  <c:v>0.35965000000000003</c:v>
                </c:pt>
                <c:pt idx="1724">
                  <c:v>0.36260599999999998</c:v>
                </c:pt>
                <c:pt idx="1725">
                  <c:v>0.36511700000000002</c:v>
                </c:pt>
                <c:pt idx="1726">
                  <c:v>0.36749599999999999</c:v>
                </c:pt>
                <c:pt idx="1727">
                  <c:v>0.36895699999999998</c:v>
                </c:pt>
                <c:pt idx="1728">
                  <c:v>0.37032999999999999</c:v>
                </c:pt>
                <c:pt idx="1729">
                  <c:v>0.37158999999999998</c:v>
                </c:pt>
                <c:pt idx="1730">
                  <c:v>0.373834</c:v>
                </c:pt>
                <c:pt idx="1731">
                  <c:v>0.37613799999999997</c:v>
                </c:pt>
                <c:pt idx="1732">
                  <c:v>0.37986500000000001</c:v>
                </c:pt>
                <c:pt idx="1733">
                  <c:v>0.375662</c:v>
                </c:pt>
                <c:pt idx="1734">
                  <c:v>0.37513800000000003</c:v>
                </c:pt>
                <c:pt idx="1735">
                  <c:v>0.371278</c:v>
                </c:pt>
                <c:pt idx="1736">
                  <c:v>0.36920199999999997</c:v>
                </c:pt>
                <c:pt idx="1737">
                  <c:v>0.36817699999999998</c:v>
                </c:pt>
                <c:pt idx="1738">
                  <c:v>0.366421</c:v>
                </c:pt>
                <c:pt idx="1739">
                  <c:v>0.36448700000000001</c:v>
                </c:pt>
                <c:pt idx="1740">
                  <c:v>0.363653</c:v>
                </c:pt>
                <c:pt idx="1741">
                  <c:v>0.362983</c:v>
                </c:pt>
                <c:pt idx="1742">
                  <c:v>0.36103200000000002</c:v>
                </c:pt>
                <c:pt idx="1743">
                  <c:v>0.36254199999999998</c:v>
                </c:pt>
                <c:pt idx="1744">
                  <c:v>0.36969200000000002</c:v>
                </c:pt>
                <c:pt idx="1745">
                  <c:v>0.372284</c:v>
                </c:pt>
                <c:pt idx="1746">
                  <c:v>0.376191</c:v>
                </c:pt>
                <c:pt idx="1747">
                  <c:v>0.378243</c:v>
                </c:pt>
                <c:pt idx="1748">
                  <c:v>0.38134499999999999</c:v>
                </c:pt>
                <c:pt idx="1749">
                  <c:v>0.38539400000000001</c:v>
                </c:pt>
                <c:pt idx="1750">
                  <c:v>0.38786100000000001</c:v>
                </c:pt>
                <c:pt idx="1751">
                  <c:v>0.39017099999999999</c:v>
                </c:pt>
                <c:pt idx="1752">
                  <c:v>0.39173000000000002</c:v>
                </c:pt>
                <c:pt idx="1753">
                  <c:v>0.39555000000000001</c:v>
                </c:pt>
                <c:pt idx="1754">
                  <c:v>0.39794299999999999</c:v>
                </c:pt>
                <c:pt idx="1755">
                  <c:v>0.399455</c:v>
                </c:pt>
                <c:pt idx="1756">
                  <c:v>0.40354499999999999</c:v>
                </c:pt>
                <c:pt idx="1757">
                  <c:v>0.41141</c:v>
                </c:pt>
                <c:pt idx="1758">
                  <c:v>0.41114400000000001</c:v>
                </c:pt>
                <c:pt idx="1759">
                  <c:v>0.41238200000000003</c:v>
                </c:pt>
                <c:pt idx="1760">
                  <c:v>0.41292200000000001</c:v>
                </c:pt>
                <c:pt idx="1761">
                  <c:v>0.41249599999999997</c:v>
                </c:pt>
                <c:pt idx="1762">
                  <c:v>0.41200100000000001</c:v>
                </c:pt>
                <c:pt idx="1763">
                  <c:v>0.410636</c:v>
                </c:pt>
                <c:pt idx="1764">
                  <c:v>0.40938799999999997</c:v>
                </c:pt>
                <c:pt idx="1765">
                  <c:v>0.41019299999999997</c:v>
                </c:pt>
                <c:pt idx="1766">
                  <c:v>0.41015800000000002</c:v>
                </c:pt>
                <c:pt idx="1767">
                  <c:v>0.41003699999999998</c:v>
                </c:pt>
                <c:pt idx="1768">
                  <c:v>0.41406300000000001</c:v>
                </c:pt>
                <c:pt idx="1769">
                  <c:v>0.41947400000000001</c:v>
                </c:pt>
                <c:pt idx="1770">
                  <c:v>0.41722900000000002</c:v>
                </c:pt>
                <c:pt idx="1771">
                  <c:v>0.41723300000000002</c:v>
                </c:pt>
                <c:pt idx="1772">
                  <c:v>0.41639900000000002</c:v>
                </c:pt>
                <c:pt idx="1773">
                  <c:v>0.41343999999999997</c:v>
                </c:pt>
                <c:pt idx="1774">
                  <c:v>0.41103499999999998</c:v>
                </c:pt>
                <c:pt idx="1775">
                  <c:v>0.41109200000000001</c:v>
                </c:pt>
                <c:pt idx="1776">
                  <c:v>0.41247200000000001</c:v>
                </c:pt>
                <c:pt idx="1777">
                  <c:v>0.41392299999999999</c:v>
                </c:pt>
                <c:pt idx="1778">
                  <c:v>0.41479500000000002</c:v>
                </c:pt>
                <c:pt idx="1779">
                  <c:v>0.41614699999999999</c:v>
                </c:pt>
                <c:pt idx="1780">
                  <c:v>0.41625400000000001</c:v>
                </c:pt>
                <c:pt idx="1781">
                  <c:v>0.42124099999999998</c:v>
                </c:pt>
                <c:pt idx="1782">
                  <c:v>0.427118</c:v>
                </c:pt>
                <c:pt idx="1783">
                  <c:v>0.42667300000000002</c:v>
                </c:pt>
                <c:pt idx="1784">
                  <c:v>0.42573100000000003</c:v>
                </c:pt>
                <c:pt idx="1785">
                  <c:v>0.42477300000000001</c:v>
                </c:pt>
                <c:pt idx="1786">
                  <c:v>0.42484699999999997</c:v>
                </c:pt>
                <c:pt idx="1787">
                  <c:v>0.42393900000000001</c:v>
                </c:pt>
                <c:pt idx="1788">
                  <c:v>0.42318600000000001</c:v>
                </c:pt>
                <c:pt idx="1789">
                  <c:v>0.42266500000000001</c:v>
                </c:pt>
                <c:pt idx="1790">
                  <c:v>0.422404</c:v>
                </c:pt>
                <c:pt idx="1791">
                  <c:v>0.42236000000000001</c:v>
                </c:pt>
                <c:pt idx="1792">
                  <c:v>0.42124</c:v>
                </c:pt>
                <c:pt idx="1793">
                  <c:v>0.42494500000000002</c:v>
                </c:pt>
                <c:pt idx="1794">
                  <c:v>0.427898</c:v>
                </c:pt>
                <c:pt idx="1795">
                  <c:v>0.42517300000000002</c:v>
                </c:pt>
                <c:pt idx="1796">
                  <c:v>0.42341899999999999</c:v>
                </c:pt>
                <c:pt idx="1797">
                  <c:v>0.42090699999999998</c:v>
                </c:pt>
                <c:pt idx="1798">
                  <c:v>0.419211</c:v>
                </c:pt>
                <c:pt idx="1799">
                  <c:v>0.419518</c:v>
                </c:pt>
                <c:pt idx="1800">
                  <c:v>0.419348</c:v>
                </c:pt>
                <c:pt idx="1801">
                  <c:v>0.41747899999999999</c:v>
                </c:pt>
                <c:pt idx="1802">
                  <c:v>0.41599999999999998</c:v>
                </c:pt>
                <c:pt idx="1803">
                  <c:v>0.414439</c:v>
                </c:pt>
                <c:pt idx="1804">
                  <c:v>0.412549</c:v>
                </c:pt>
                <c:pt idx="1805">
                  <c:v>0.40916599999999997</c:v>
                </c:pt>
                <c:pt idx="1806">
                  <c:v>0.41197800000000001</c:v>
                </c:pt>
                <c:pt idx="1807">
                  <c:v>0.41480499999999998</c:v>
                </c:pt>
                <c:pt idx="1808">
                  <c:v>0.41287099999999999</c:v>
                </c:pt>
                <c:pt idx="1809">
                  <c:v>0.41181800000000002</c:v>
                </c:pt>
                <c:pt idx="1810">
                  <c:v>0.411769</c:v>
                </c:pt>
                <c:pt idx="1811">
                  <c:v>0.41081299999999998</c:v>
                </c:pt>
                <c:pt idx="1812">
                  <c:v>0.40884399999999999</c:v>
                </c:pt>
                <c:pt idx="1813">
                  <c:v>0.40668500000000002</c:v>
                </c:pt>
                <c:pt idx="1814">
                  <c:v>0.40668700000000002</c:v>
                </c:pt>
                <c:pt idx="1815">
                  <c:v>0.407553</c:v>
                </c:pt>
                <c:pt idx="1816">
                  <c:v>0.40706599999999998</c:v>
                </c:pt>
                <c:pt idx="1817">
                  <c:v>0.40535500000000002</c:v>
                </c:pt>
                <c:pt idx="1818">
                  <c:v>0.40423799999999999</c:v>
                </c:pt>
                <c:pt idx="1819">
                  <c:v>0.40261599999999997</c:v>
                </c:pt>
                <c:pt idx="1820">
                  <c:v>0.40616000000000002</c:v>
                </c:pt>
                <c:pt idx="1821">
                  <c:v>0.40783799999999998</c:v>
                </c:pt>
                <c:pt idx="1822">
                  <c:v>0.40708899999999998</c:v>
                </c:pt>
                <c:pt idx="1823">
                  <c:v>0.40665499999999999</c:v>
                </c:pt>
                <c:pt idx="1824">
                  <c:v>0.40633999999999998</c:v>
                </c:pt>
                <c:pt idx="1825">
                  <c:v>0.405949</c:v>
                </c:pt>
                <c:pt idx="1826">
                  <c:v>0.40456599999999998</c:v>
                </c:pt>
                <c:pt idx="1827">
                  <c:v>0.403337</c:v>
                </c:pt>
                <c:pt idx="1828">
                  <c:v>0.40330700000000003</c:v>
                </c:pt>
                <c:pt idx="1829">
                  <c:v>0.40475699999999998</c:v>
                </c:pt>
                <c:pt idx="1830">
                  <c:v>0.40584599999999998</c:v>
                </c:pt>
                <c:pt idx="1831">
                  <c:v>0.407723</c:v>
                </c:pt>
                <c:pt idx="1832">
                  <c:v>0.40666799999999997</c:v>
                </c:pt>
                <c:pt idx="1833">
                  <c:v>0.41095199999999998</c:v>
                </c:pt>
                <c:pt idx="1834">
                  <c:v>0.41109499999999999</c:v>
                </c:pt>
                <c:pt idx="1835">
                  <c:v>0.41049400000000003</c:v>
                </c:pt>
                <c:pt idx="1836">
                  <c:v>0.410972</c:v>
                </c:pt>
                <c:pt idx="1837">
                  <c:v>0.409941</c:v>
                </c:pt>
                <c:pt idx="1838">
                  <c:v>0.40909000000000001</c:v>
                </c:pt>
                <c:pt idx="1839">
                  <c:v>0.41022199999999998</c:v>
                </c:pt>
                <c:pt idx="1840">
                  <c:v>0.41080299999999997</c:v>
                </c:pt>
                <c:pt idx="1841">
                  <c:v>0.41065200000000002</c:v>
                </c:pt>
                <c:pt idx="1842">
                  <c:v>0.41080800000000001</c:v>
                </c:pt>
                <c:pt idx="1843">
                  <c:v>0.41003899999999999</c:v>
                </c:pt>
                <c:pt idx="1844">
                  <c:v>0.409275</c:v>
                </c:pt>
                <c:pt idx="1845">
                  <c:v>0.40904800000000002</c:v>
                </c:pt>
                <c:pt idx="1846">
                  <c:v>0.407661</c:v>
                </c:pt>
                <c:pt idx="1847">
                  <c:v>0.41267700000000002</c:v>
                </c:pt>
                <c:pt idx="1848">
                  <c:v>0.41427799999999998</c:v>
                </c:pt>
                <c:pt idx="1849">
                  <c:v>0.41500199999999998</c:v>
                </c:pt>
                <c:pt idx="1850">
                  <c:v>0.407744</c:v>
                </c:pt>
                <c:pt idx="1851">
                  <c:v>0.41174500000000003</c:v>
                </c:pt>
                <c:pt idx="1852">
                  <c:v>0.41492800000000002</c:v>
                </c:pt>
                <c:pt idx="1853">
                  <c:v>0.414742</c:v>
                </c:pt>
                <c:pt idx="1854">
                  <c:v>0.41523900000000002</c:v>
                </c:pt>
                <c:pt idx="1855">
                  <c:v>0.41674899999999998</c:v>
                </c:pt>
                <c:pt idx="1856">
                  <c:v>0.41896299999999997</c:v>
                </c:pt>
                <c:pt idx="1857">
                  <c:v>0.41985899999999998</c:v>
                </c:pt>
                <c:pt idx="1858">
                  <c:v>0.42249799999999998</c:v>
                </c:pt>
                <c:pt idx="1859">
                  <c:v>0.42504399999999998</c:v>
                </c:pt>
                <c:pt idx="1860">
                  <c:v>0.43455899999999997</c:v>
                </c:pt>
                <c:pt idx="1861">
                  <c:v>0.437137</c:v>
                </c:pt>
                <c:pt idx="1862">
                  <c:v>0.437915</c:v>
                </c:pt>
                <c:pt idx="1863">
                  <c:v>0.43234299999999998</c:v>
                </c:pt>
                <c:pt idx="1864">
                  <c:v>0.43703700000000001</c:v>
                </c:pt>
                <c:pt idx="1865">
                  <c:v>0.43868499999999999</c:v>
                </c:pt>
                <c:pt idx="1866">
                  <c:v>0.43786199999999997</c:v>
                </c:pt>
                <c:pt idx="1867">
                  <c:v>0.43809599999999999</c:v>
                </c:pt>
                <c:pt idx="1868">
                  <c:v>0.43689800000000001</c:v>
                </c:pt>
                <c:pt idx="1869">
                  <c:v>0.43777700000000003</c:v>
                </c:pt>
                <c:pt idx="1870">
                  <c:v>0.43900499999999998</c:v>
                </c:pt>
                <c:pt idx="1871">
                  <c:v>0.43891999999999998</c:v>
                </c:pt>
                <c:pt idx="1872">
                  <c:v>0.43934699999999999</c:v>
                </c:pt>
                <c:pt idx="1873">
                  <c:v>0.43931599999999998</c:v>
                </c:pt>
                <c:pt idx="1874">
                  <c:v>0.44690600000000003</c:v>
                </c:pt>
                <c:pt idx="1875">
                  <c:v>0.45036500000000002</c:v>
                </c:pt>
                <c:pt idx="1876">
                  <c:v>0.451324</c:v>
                </c:pt>
                <c:pt idx="1877">
                  <c:v>0.45364500000000002</c:v>
                </c:pt>
                <c:pt idx="1878">
                  <c:v>0.45579500000000001</c:v>
                </c:pt>
                <c:pt idx="1879">
                  <c:v>0.46021899999999999</c:v>
                </c:pt>
                <c:pt idx="1880">
                  <c:v>0.46490100000000001</c:v>
                </c:pt>
                <c:pt idx="1881">
                  <c:v>0.46766799999999997</c:v>
                </c:pt>
                <c:pt idx="1882">
                  <c:v>0.46865000000000001</c:v>
                </c:pt>
                <c:pt idx="1883">
                  <c:v>0.46929500000000002</c:v>
                </c:pt>
                <c:pt idx="1884">
                  <c:v>0.46806500000000001</c:v>
                </c:pt>
                <c:pt idx="1885">
                  <c:v>0.47335700000000003</c:v>
                </c:pt>
                <c:pt idx="1886">
                  <c:v>0.47399400000000003</c:v>
                </c:pt>
                <c:pt idx="1887">
                  <c:v>0.47265600000000002</c:v>
                </c:pt>
                <c:pt idx="1888">
                  <c:v>0.47059200000000001</c:v>
                </c:pt>
                <c:pt idx="1889">
                  <c:v>0.46920499999999998</c:v>
                </c:pt>
                <c:pt idx="1890">
                  <c:v>0.467947</c:v>
                </c:pt>
                <c:pt idx="1891">
                  <c:v>0.46792800000000001</c:v>
                </c:pt>
                <c:pt idx="1892">
                  <c:v>0.46879100000000001</c:v>
                </c:pt>
                <c:pt idx="1893">
                  <c:v>0.46869</c:v>
                </c:pt>
                <c:pt idx="1894">
                  <c:v>0.46882800000000002</c:v>
                </c:pt>
                <c:pt idx="1895">
                  <c:v>0.46951399999999999</c:v>
                </c:pt>
                <c:pt idx="1896">
                  <c:v>0.47072599999999998</c:v>
                </c:pt>
                <c:pt idx="1897">
                  <c:v>0.47143000000000002</c:v>
                </c:pt>
                <c:pt idx="1898">
                  <c:v>0.47003200000000001</c:v>
                </c:pt>
                <c:pt idx="1899">
                  <c:v>0.47630899999999998</c:v>
                </c:pt>
                <c:pt idx="1900">
                  <c:v>0.47689199999999998</c:v>
                </c:pt>
                <c:pt idx="1901">
                  <c:v>0.47576800000000002</c:v>
                </c:pt>
                <c:pt idx="1902">
                  <c:v>0.47548299999999999</c:v>
                </c:pt>
                <c:pt idx="1903">
                  <c:v>0.47567399999999999</c:v>
                </c:pt>
                <c:pt idx="1904">
                  <c:v>0.47552499999999998</c:v>
                </c:pt>
                <c:pt idx="1905">
                  <c:v>0.475105</c:v>
                </c:pt>
                <c:pt idx="1906">
                  <c:v>0.47617900000000002</c:v>
                </c:pt>
                <c:pt idx="1907">
                  <c:v>0.47698800000000002</c:v>
                </c:pt>
                <c:pt idx="1908">
                  <c:v>0.47748200000000002</c:v>
                </c:pt>
                <c:pt idx="1909">
                  <c:v>0.47649000000000002</c:v>
                </c:pt>
                <c:pt idx="1910">
                  <c:v>0.48221799999999998</c:v>
                </c:pt>
                <c:pt idx="1911">
                  <c:v>0.47591</c:v>
                </c:pt>
                <c:pt idx="1912">
                  <c:v>0.48152299999999998</c:v>
                </c:pt>
                <c:pt idx="1913">
                  <c:v>0.48213499999999998</c:v>
                </c:pt>
                <c:pt idx="1914">
                  <c:v>0.48305900000000002</c:v>
                </c:pt>
                <c:pt idx="1915">
                  <c:v>0.48505999999999999</c:v>
                </c:pt>
                <c:pt idx="1916">
                  <c:v>0.48533900000000002</c:v>
                </c:pt>
                <c:pt idx="1917">
                  <c:v>0.48559400000000003</c:v>
                </c:pt>
                <c:pt idx="1918">
                  <c:v>0.48475200000000002</c:v>
                </c:pt>
                <c:pt idx="1919">
                  <c:v>0.48563200000000001</c:v>
                </c:pt>
                <c:pt idx="1920">
                  <c:v>0.48718</c:v>
                </c:pt>
                <c:pt idx="1921">
                  <c:v>0.48961700000000002</c:v>
                </c:pt>
                <c:pt idx="1922">
                  <c:v>0.48930099999999999</c:v>
                </c:pt>
                <c:pt idx="1923">
                  <c:v>0.49694300000000002</c:v>
                </c:pt>
                <c:pt idx="1924">
                  <c:v>0.49915300000000001</c:v>
                </c:pt>
                <c:pt idx="1925">
                  <c:v>0.50051199999999996</c:v>
                </c:pt>
                <c:pt idx="1926">
                  <c:v>0.50137200000000004</c:v>
                </c:pt>
                <c:pt idx="1927">
                  <c:v>0.50192400000000004</c:v>
                </c:pt>
                <c:pt idx="1928">
                  <c:v>0.50295500000000004</c:v>
                </c:pt>
                <c:pt idx="1929">
                  <c:v>0.50458899999999995</c:v>
                </c:pt>
                <c:pt idx="1930">
                  <c:v>0.50539999999999996</c:v>
                </c:pt>
                <c:pt idx="1931">
                  <c:v>0.50546199999999997</c:v>
                </c:pt>
                <c:pt idx="1932">
                  <c:v>0.506471</c:v>
                </c:pt>
                <c:pt idx="1933">
                  <c:v>0.50692199999999998</c:v>
                </c:pt>
                <c:pt idx="1934">
                  <c:v>0.50595299999999999</c:v>
                </c:pt>
                <c:pt idx="1935">
                  <c:v>0.51172899999999999</c:v>
                </c:pt>
                <c:pt idx="1936">
                  <c:v>0.51266699999999998</c:v>
                </c:pt>
                <c:pt idx="1937">
                  <c:v>0.51339100000000004</c:v>
                </c:pt>
                <c:pt idx="1938">
                  <c:v>0.51491500000000001</c:v>
                </c:pt>
                <c:pt idx="1939">
                  <c:v>0.51745600000000003</c:v>
                </c:pt>
                <c:pt idx="1940">
                  <c:v>0.51911099999999999</c:v>
                </c:pt>
                <c:pt idx="1941">
                  <c:v>0.52123900000000001</c:v>
                </c:pt>
                <c:pt idx="1942">
                  <c:v>0.52153400000000005</c:v>
                </c:pt>
                <c:pt idx="1943">
                  <c:v>0.52197099999999996</c:v>
                </c:pt>
                <c:pt idx="1944">
                  <c:v>0.52256999999999998</c:v>
                </c:pt>
                <c:pt idx="1945">
                  <c:v>0.52310999999999996</c:v>
                </c:pt>
                <c:pt idx="1946">
                  <c:v>0.52337199999999995</c:v>
                </c:pt>
                <c:pt idx="1947">
                  <c:v>0.52345600000000003</c:v>
                </c:pt>
                <c:pt idx="1948">
                  <c:v>0.53307499999999997</c:v>
                </c:pt>
                <c:pt idx="1949">
                  <c:v>0.53588599999999997</c:v>
                </c:pt>
                <c:pt idx="1950">
                  <c:v>0.53750600000000004</c:v>
                </c:pt>
                <c:pt idx="1951">
                  <c:v>0.53969199999999995</c:v>
                </c:pt>
                <c:pt idx="1952">
                  <c:v>0.54120299999999999</c:v>
                </c:pt>
                <c:pt idx="1953">
                  <c:v>0.54318900000000003</c:v>
                </c:pt>
                <c:pt idx="1954">
                  <c:v>0.54480399999999995</c:v>
                </c:pt>
                <c:pt idx="1955">
                  <c:v>0.54623500000000003</c:v>
                </c:pt>
                <c:pt idx="1956">
                  <c:v>0.54827899999999996</c:v>
                </c:pt>
                <c:pt idx="1957">
                  <c:v>0.549064</c:v>
                </c:pt>
                <c:pt idx="1958">
                  <c:v>0.54835</c:v>
                </c:pt>
                <c:pt idx="1959">
                  <c:v>0.54704799999999998</c:v>
                </c:pt>
                <c:pt idx="1960">
                  <c:v>0.55361099999999996</c:v>
                </c:pt>
                <c:pt idx="1961">
                  <c:v>0.55483099999999996</c:v>
                </c:pt>
                <c:pt idx="1962">
                  <c:v>0.55359700000000001</c:v>
                </c:pt>
                <c:pt idx="1963">
                  <c:v>0.55311399999999999</c:v>
                </c:pt>
                <c:pt idx="1964">
                  <c:v>0.552095</c:v>
                </c:pt>
                <c:pt idx="1965">
                  <c:v>0.55188000000000004</c:v>
                </c:pt>
                <c:pt idx="1966">
                  <c:v>0.55200800000000005</c:v>
                </c:pt>
                <c:pt idx="1967">
                  <c:v>0.55065600000000003</c:v>
                </c:pt>
                <c:pt idx="1968">
                  <c:v>0.54936799999999997</c:v>
                </c:pt>
                <c:pt idx="1969">
                  <c:v>0.54969100000000004</c:v>
                </c:pt>
                <c:pt idx="1970">
                  <c:v>0.54974000000000001</c:v>
                </c:pt>
                <c:pt idx="1971">
                  <c:v>0.54940900000000004</c:v>
                </c:pt>
                <c:pt idx="1972">
                  <c:v>0.54871800000000004</c:v>
                </c:pt>
                <c:pt idx="1973">
                  <c:v>0.55816299999999996</c:v>
                </c:pt>
                <c:pt idx="1974">
                  <c:v>0.55978499999999998</c:v>
                </c:pt>
                <c:pt idx="1975">
                  <c:v>0.55980300000000005</c:v>
                </c:pt>
                <c:pt idx="1976">
                  <c:v>0.55933900000000003</c:v>
                </c:pt>
                <c:pt idx="1977">
                  <c:v>0.56044300000000002</c:v>
                </c:pt>
                <c:pt idx="1978">
                  <c:v>0.56174800000000003</c:v>
                </c:pt>
                <c:pt idx="1979">
                  <c:v>0.56498499999999996</c:v>
                </c:pt>
                <c:pt idx="1980">
                  <c:v>0.56654899999999997</c:v>
                </c:pt>
                <c:pt idx="1981">
                  <c:v>0.56524399999999997</c:v>
                </c:pt>
                <c:pt idx="1982">
                  <c:v>0.56347700000000001</c:v>
                </c:pt>
                <c:pt idx="1983">
                  <c:v>0.56253299999999995</c:v>
                </c:pt>
                <c:pt idx="1984">
                  <c:v>0.56061899999999998</c:v>
                </c:pt>
                <c:pt idx="1985">
                  <c:v>0.56650500000000004</c:v>
                </c:pt>
                <c:pt idx="1986">
                  <c:v>0.56641300000000006</c:v>
                </c:pt>
                <c:pt idx="1987">
                  <c:v>0.56511400000000001</c:v>
                </c:pt>
                <c:pt idx="1988">
                  <c:v>0.565554</c:v>
                </c:pt>
                <c:pt idx="1989">
                  <c:v>0.56537499999999996</c:v>
                </c:pt>
                <c:pt idx="1990">
                  <c:v>0.56648100000000001</c:v>
                </c:pt>
                <c:pt idx="1991">
                  <c:v>0.56784900000000005</c:v>
                </c:pt>
                <c:pt idx="1992">
                  <c:v>0.56966300000000003</c:v>
                </c:pt>
                <c:pt idx="1993">
                  <c:v>0.57080799999999998</c:v>
                </c:pt>
                <c:pt idx="1994">
                  <c:v>0.57075699999999996</c:v>
                </c:pt>
                <c:pt idx="1995">
                  <c:v>0.57091400000000003</c:v>
                </c:pt>
                <c:pt idx="1996">
                  <c:v>0.57179199999999997</c:v>
                </c:pt>
                <c:pt idx="1997">
                  <c:v>0.57277900000000004</c:v>
                </c:pt>
                <c:pt idx="1998">
                  <c:v>0.57985200000000003</c:v>
                </c:pt>
                <c:pt idx="1999">
                  <c:v>0.58120700000000003</c:v>
                </c:pt>
                <c:pt idx="2000">
                  <c:v>0.58116999999999996</c:v>
                </c:pt>
                <c:pt idx="2001">
                  <c:v>0.58040099999999994</c:v>
                </c:pt>
                <c:pt idx="2002">
                  <c:v>0.57938500000000004</c:v>
                </c:pt>
                <c:pt idx="2003">
                  <c:v>0.57995399999999997</c:v>
                </c:pt>
                <c:pt idx="2004">
                  <c:v>0.58089199999999996</c:v>
                </c:pt>
                <c:pt idx="2005">
                  <c:v>0.580959</c:v>
                </c:pt>
                <c:pt idx="2006">
                  <c:v>0.58019500000000002</c:v>
                </c:pt>
                <c:pt idx="2007">
                  <c:v>0.58064000000000004</c:v>
                </c:pt>
                <c:pt idx="2008">
                  <c:v>0.58145999999999998</c:v>
                </c:pt>
                <c:pt idx="2009">
                  <c:v>0.57996700000000001</c:v>
                </c:pt>
                <c:pt idx="2010">
                  <c:v>0.58648</c:v>
                </c:pt>
                <c:pt idx="2011">
                  <c:v>0.58933100000000005</c:v>
                </c:pt>
                <c:pt idx="2012">
                  <c:v>0.58235999999999999</c:v>
                </c:pt>
                <c:pt idx="2013">
                  <c:v>0.58730300000000002</c:v>
                </c:pt>
                <c:pt idx="2014">
                  <c:v>0.590036</c:v>
                </c:pt>
                <c:pt idx="2015">
                  <c:v>0.59175500000000003</c:v>
                </c:pt>
                <c:pt idx="2016">
                  <c:v>0.595472</c:v>
                </c:pt>
                <c:pt idx="2017">
                  <c:v>0.59955800000000004</c:v>
                </c:pt>
                <c:pt idx="2018">
                  <c:v>0.600603</c:v>
                </c:pt>
                <c:pt idx="2019">
                  <c:v>0.60042700000000004</c:v>
                </c:pt>
                <c:pt idx="2020">
                  <c:v>0.60009500000000005</c:v>
                </c:pt>
                <c:pt idx="2021">
                  <c:v>0.60706199999999999</c:v>
                </c:pt>
                <c:pt idx="2022">
                  <c:v>0.60937600000000003</c:v>
                </c:pt>
                <c:pt idx="2023">
                  <c:v>0.60915300000000006</c:v>
                </c:pt>
                <c:pt idx="2024">
                  <c:v>0.60914699999999999</c:v>
                </c:pt>
                <c:pt idx="2025">
                  <c:v>0.60887800000000003</c:v>
                </c:pt>
                <c:pt idx="2026">
                  <c:v>0.60825899999999999</c:v>
                </c:pt>
                <c:pt idx="2027">
                  <c:v>0.60724999999999996</c:v>
                </c:pt>
                <c:pt idx="2028">
                  <c:v>0.60497000000000001</c:v>
                </c:pt>
                <c:pt idx="2029">
                  <c:v>0.60428700000000002</c:v>
                </c:pt>
                <c:pt idx="2030">
                  <c:v>0.60333800000000004</c:v>
                </c:pt>
                <c:pt idx="2031">
                  <c:v>0.60216599999999998</c:v>
                </c:pt>
                <c:pt idx="2032">
                  <c:v>0.60017600000000004</c:v>
                </c:pt>
                <c:pt idx="2033">
                  <c:v>0.60388699999999995</c:v>
                </c:pt>
                <c:pt idx="2034">
                  <c:v>0.60529200000000005</c:v>
                </c:pt>
                <c:pt idx="2035">
                  <c:v>0.60392699999999999</c:v>
                </c:pt>
                <c:pt idx="2036">
                  <c:v>0.602217</c:v>
                </c:pt>
                <c:pt idx="2037">
                  <c:v>0.60109699999999999</c:v>
                </c:pt>
                <c:pt idx="2038">
                  <c:v>0.600499</c:v>
                </c:pt>
                <c:pt idx="2039">
                  <c:v>0.59884700000000002</c:v>
                </c:pt>
                <c:pt idx="2040">
                  <c:v>0.59768500000000002</c:v>
                </c:pt>
                <c:pt idx="2041">
                  <c:v>0.59731100000000004</c:v>
                </c:pt>
                <c:pt idx="2042">
                  <c:v>0.597248</c:v>
                </c:pt>
                <c:pt idx="2043">
                  <c:v>0.59796800000000006</c:v>
                </c:pt>
                <c:pt idx="2044">
                  <c:v>0.59556500000000001</c:v>
                </c:pt>
                <c:pt idx="2045">
                  <c:v>0.600719</c:v>
                </c:pt>
                <c:pt idx="2046">
                  <c:v>0.60202900000000004</c:v>
                </c:pt>
                <c:pt idx="2047">
                  <c:v>0.60045400000000004</c:v>
                </c:pt>
                <c:pt idx="2048">
                  <c:v>0.59948900000000005</c:v>
                </c:pt>
                <c:pt idx="2049">
                  <c:v>0.597862</c:v>
                </c:pt>
                <c:pt idx="2050">
                  <c:v>0.59492199999999995</c:v>
                </c:pt>
                <c:pt idx="2051">
                  <c:v>0.59169099999999997</c:v>
                </c:pt>
                <c:pt idx="2052">
                  <c:v>0.59004000000000001</c:v>
                </c:pt>
                <c:pt idx="2053">
                  <c:v>0.58849300000000004</c:v>
                </c:pt>
                <c:pt idx="2054">
                  <c:v>0.58613599999999999</c:v>
                </c:pt>
                <c:pt idx="2055">
                  <c:v>0.58428500000000005</c:v>
                </c:pt>
                <c:pt idx="2056">
                  <c:v>0.58226199999999995</c:v>
                </c:pt>
                <c:pt idx="2057">
                  <c:v>0.58730099999999996</c:v>
                </c:pt>
                <c:pt idx="2058">
                  <c:v>0.58870400000000001</c:v>
                </c:pt>
                <c:pt idx="2059">
                  <c:v>0.58804199999999995</c:v>
                </c:pt>
                <c:pt idx="2060">
                  <c:v>0.588028</c:v>
                </c:pt>
                <c:pt idx="2061">
                  <c:v>0.58762199999999998</c:v>
                </c:pt>
                <c:pt idx="2062">
                  <c:v>0.58693700000000004</c:v>
                </c:pt>
                <c:pt idx="2063">
                  <c:v>0.58596999999999999</c:v>
                </c:pt>
                <c:pt idx="2064">
                  <c:v>0.58548900000000004</c:v>
                </c:pt>
                <c:pt idx="2065">
                  <c:v>0.58506899999999995</c:v>
                </c:pt>
                <c:pt idx="2066">
                  <c:v>0.58496999999999999</c:v>
                </c:pt>
                <c:pt idx="2067">
                  <c:v>0.58352199999999999</c:v>
                </c:pt>
                <c:pt idx="2068">
                  <c:v>0.58978600000000003</c:v>
                </c:pt>
                <c:pt idx="2069">
                  <c:v>0.59219100000000002</c:v>
                </c:pt>
                <c:pt idx="2070">
                  <c:v>0.59292400000000001</c:v>
                </c:pt>
                <c:pt idx="2071">
                  <c:v>0.58600699999999994</c:v>
                </c:pt>
                <c:pt idx="2072">
                  <c:v>0.58971300000000004</c:v>
                </c:pt>
                <c:pt idx="2073">
                  <c:v>0.59277100000000005</c:v>
                </c:pt>
                <c:pt idx="2074">
                  <c:v>0.59106999999999998</c:v>
                </c:pt>
                <c:pt idx="2075">
                  <c:v>0.59107799999999999</c:v>
                </c:pt>
                <c:pt idx="2076">
                  <c:v>0.59121800000000002</c:v>
                </c:pt>
                <c:pt idx="2077">
                  <c:v>0.59121599999999996</c:v>
                </c:pt>
                <c:pt idx="2078">
                  <c:v>0.59165199999999996</c:v>
                </c:pt>
                <c:pt idx="2079">
                  <c:v>0.59014900000000003</c:v>
                </c:pt>
                <c:pt idx="2080">
                  <c:v>0.59458</c:v>
                </c:pt>
                <c:pt idx="2081">
                  <c:v>0.59584400000000004</c:v>
                </c:pt>
                <c:pt idx="2082">
                  <c:v>0.59474899999999997</c:v>
                </c:pt>
                <c:pt idx="2083">
                  <c:v>0.59449399999999997</c:v>
                </c:pt>
                <c:pt idx="2084">
                  <c:v>0.59425399999999995</c:v>
                </c:pt>
                <c:pt idx="2085">
                  <c:v>0.59521500000000005</c:v>
                </c:pt>
                <c:pt idx="2086">
                  <c:v>0.59558500000000003</c:v>
                </c:pt>
                <c:pt idx="2087">
                  <c:v>0.59567800000000004</c:v>
                </c:pt>
                <c:pt idx="2088">
                  <c:v>0.59505200000000003</c:v>
                </c:pt>
                <c:pt idx="2089">
                  <c:v>0.59398099999999998</c:v>
                </c:pt>
                <c:pt idx="2090">
                  <c:v>0.59331</c:v>
                </c:pt>
                <c:pt idx="2091">
                  <c:v>0.59143500000000004</c:v>
                </c:pt>
                <c:pt idx="2092">
                  <c:v>0.59640899999999997</c:v>
                </c:pt>
                <c:pt idx="2093">
                  <c:v>0.59762199999999999</c:v>
                </c:pt>
                <c:pt idx="2094">
                  <c:v>0.59693700000000005</c:v>
                </c:pt>
                <c:pt idx="2095">
                  <c:v>0.59670000000000001</c:v>
                </c:pt>
                <c:pt idx="2096">
                  <c:v>0.59700600000000004</c:v>
                </c:pt>
                <c:pt idx="2097">
                  <c:v>0.59686399999999995</c:v>
                </c:pt>
                <c:pt idx="2098">
                  <c:v>0.59660299999999999</c:v>
                </c:pt>
                <c:pt idx="2099">
                  <c:v>0.59739799999999998</c:v>
                </c:pt>
                <c:pt idx="2100">
                  <c:v>0.59864499999999998</c:v>
                </c:pt>
                <c:pt idx="2101">
                  <c:v>0.59850599999999998</c:v>
                </c:pt>
                <c:pt idx="2102">
                  <c:v>0.59809199999999996</c:v>
                </c:pt>
                <c:pt idx="2103">
                  <c:v>0.59746100000000002</c:v>
                </c:pt>
                <c:pt idx="2104">
                  <c:v>0.60453100000000004</c:v>
                </c:pt>
                <c:pt idx="2105">
                  <c:v>0.60899499999999995</c:v>
                </c:pt>
                <c:pt idx="2106">
                  <c:v>0.60257099999999997</c:v>
                </c:pt>
                <c:pt idx="2107">
                  <c:v>0.60733499999999996</c:v>
                </c:pt>
                <c:pt idx="2108">
                  <c:v>0.60997500000000004</c:v>
                </c:pt>
                <c:pt idx="2109">
                  <c:v>0.60967300000000002</c:v>
                </c:pt>
                <c:pt idx="2110">
                  <c:v>0.61047700000000005</c:v>
                </c:pt>
                <c:pt idx="2111">
                  <c:v>0.61021199999999998</c:v>
                </c:pt>
                <c:pt idx="2112">
                  <c:v>0.60928099999999996</c:v>
                </c:pt>
                <c:pt idx="2113">
                  <c:v>0.60829299999999997</c:v>
                </c:pt>
                <c:pt idx="2114">
                  <c:v>0.60677199999999998</c:v>
                </c:pt>
                <c:pt idx="2115">
                  <c:v>0.60375400000000001</c:v>
                </c:pt>
                <c:pt idx="2116">
                  <c:v>0.60856399999999999</c:v>
                </c:pt>
                <c:pt idx="2117">
                  <c:v>0.61029999999999995</c:v>
                </c:pt>
                <c:pt idx="2118">
                  <c:v>0.61016099999999995</c:v>
                </c:pt>
                <c:pt idx="2119">
                  <c:v>0.61124599999999996</c:v>
                </c:pt>
                <c:pt idx="2120">
                  <c:v>0.61176900000000001</c:v>
                </c:pt>
                <c:pt idx="2121">
                  <c:v>0.61262700000000003</c:v>
                </c:pt>
                <c:pt idx="2122">
                  <c:v>0.61335600000000001</c:v>
                </c:pt>
                <c:pt idx="2123">
                  <c:v>0.61293600000000004</c:v>
                </c:pt>
                <c:pt idx="2124">
                  <c:v>0.61280999999999997</c:v>
                </c:pt>
                <c:pt idx="2125">
                  <c:v>0.61239399999999999</c:v>
                </c:pt>
                <c:pt idx="2126">
                  <c:v>0.61189000000000004</c:v>
                </c:pt>
                <c:pt idx="2127">
                  <c:v>0.611734</c:v>
                </c:pt>
                <c:pt idx="2128">
                  <c:v>0.61871299999999996</c:v>
                </c:pt>
                <c:pt idx="2129">
                  <c:v>0.62032799999999999</c:v>
                </c:pt>
                <c:pt idx="2130">
                  <c:v>0.62078800000000001</c:v>
                </c:pt>
                <c:pt idx="2131">
                  <c:v>0.62040099999999998</c:v>
                </c:pt>
                <c:pt idx="2132">
                  <c:v>0.61855199999999999</c:v>
                </c:pt>
                <c:pt idx="2133">
                  <c:v>0.61906499999999998</c:v>
                </c:pt>
                <c:pt idx="2134">
                  <c:v>0.61997800000000003</c:v>
                </c:pt>
                <c:pt idx="2135">
                  <c:v>0.62187199999999998</c:v>
                </c:pt>
                <c:pt idx="2136">
                  <c:v>0.62224400000000002</c:v>
                </c:pt>
                <c:pt idx="2137">
                  <c:v>0.62198399999999998</c:v>
                </c:pt>
                <c:pt idx="2138">
                  <c:v>0.62249100000000002</c:v>
                </c:pt>
                <c:pt idx="2139">
                  <c:v>0.62262600000000001</c:v>
                </c:pt>
                <c:pt idx="2140">
                  <c:v>0.629417</c:v>
                </c:pt>
                <c:pt idx="2141">
                  <c:v>0.63233600000000001</c:v>
                </c:pt>
                <c:pt idx="2142">
                  <c:v>0.63200800000000001</c:v>
                </c:pt>
                <c:pt idx="2143">
                  <c:v>0.63329599999999997</c:v>
                </c:pt>
                <c:pt idx="2144">
                  <c:v>0.633849</c:v>
                </c:pt>
                <c:pt idx="2145">
                  <c:v>0.63499899999999998</c:v>
                </c:pt>
                <c:pt idx="2146">
                  <c:v>0.63658300000000001</c:v>
                </c:pt>
                <c:pt idx="2147">
                  <c:v>0.63697400000000004</c:v>
                </c:pt>
                <c:pt idx="2148">
                  <c:v>0.63894399999999996</c:v>
                </c:pt>
                <c:pt idx="2149">
                  <c:v>0.64198100000000002</c:v>
                </c:pt>
                <c:pt idx="2150">
                  <c:v>0.64437500000000003</c:v>
                </c:pt>
                <c:pt idx="2151">
                  <c:v>0.65155300000000005</c:v>
                </c:pt>
                <c:pt idx="2152">
                  <c:v>0.65415199999999996</c:v>
                </c:pt>
                <c:pt idx="2153">
                  <c:v>0.65388400000000002</c:v>
                </c:pt>
                <c:pt idx="2154">
                  <c:v>0.65496799999999999</c:v>
                </c:pt>
                <c:pt idx="2155">
                  <c:v>0.65700599999999998</c:v>
                </c:pt>
                <c:pt idx="2156">
                  <c:v>0.65707899999999997</c:v>
                </c:pt>
                <c:pt idx="2157">
                  <c:v>0.65775600000000001</c:v>
                </c:pt>
                <c:pt idx="2158">
                  <c:v>0.65830699999999998</c:v>
                </c:pt>
                <c:pt idx="2159">
                  <c:v>0.658111</c:v>
                </c:pt>
                <c:pt idx="2160">
                  <c:v>0.65859999999999996</c:v>
                </c:pt>
                <c:pt idx="2161">
                  <c:v>0.65790099999999996</c:v>
                </c:pt>
                <c:pt idx="2162">
                  <c:v>0.66394799999999998</c:v>
                </c:pt>
                <c:pt idx="2163">
                  <c:v>0.66436300000000004</c:v>
                </c:pt>
                <c:pt idx="2164">
                  <c:v>0.66380700000000004</c:v>
                </c:pt>
                <c:pt idx="2165">
                  <c:v>0.66424899999999998</c:v>
                </c:pt>
                <c:pt idx="2166">
                  <c:v>0.66401399999999999</c:v>
                </c:pt>
                <c:pt idx="2167">
                  <c:v>0.66520599999999996</c:v>
                </c:pt>
                <c:pt idx="2168">
                  <c:v>0.66580499999999998</c:v>
                </c:pt>
                <c:pt idx="2169">
                  <c:v>0.66476999999999997</c:v>
                </c:pt>
                <c:pt idx="2170">
                  <c:v>0.66351099999999996</c:v>
                </c:pt>
                <c:pt idx="2171">
                  <c:v>0.66283199999999998</c:v>
                </c:pt>
                <c:pt idx="2172">
                  <c:v>0.66293899999999994</c:v>
                </c:pt>
                <c:pt idx="2173">
                  <c:v>0.67011799999999999</c:v>
                </c:pt>
                <c:pt idx="2174">
                  <c:v>0.67090000000000005</c:v>
                </c:pt>
                <c:pt idx="2175">
                  <c:v>0.66994799999999999</c:v>
                </c:pt>
                <c:pt idx="2176">
                  <c:v>0.67055799999999999</c:v>
                </c:pt>
                <c:pt idx="2177">
                  <c:v>0.67243399999999998</c:v>
                </c:pt>
                <c:pt idx="2178">
                  <c:v>0.67236899999999999</c:v>
                </c:pt>
                <c:pt idx="2179">
                  <c:v>0.67269299999999999</c:v>
                </c:pt>
                <c:pt idx="2180">
                  <c:v>0.67116699999999996</c:v>
                </c:pt>
                <c:pt idx="2181">
                  <c:v>0.669458</c:v>
                </c:pt>
                <c:pt idx="2182">
                  <c:v>0.66681599999999996</c:v>
                </c:pt>
                <c:pt idx="2183">
                  <c:v>0.66588700000000001</c:v>
                </c:pt>
                <c:pt idx="2184">
                  <c:v>0.67210400000000003</c:v>
                </c:pt>
                <c:pt idx="2185">
                  <c:v>0.67203000000000002</c:v>
                </c:pt>
                <c:pt idx="2186">
                  <c:v>0.67192200000000002</c:v>
                </c:pt>
                <c:pt idx="2187">
                  <c:v>0.67416799999999999</c:v>
                </c:pt>
                <c:pt idx="2188">
                  <c:v>0.67513900000000004</c:v>
                </c:pt>
                <c:pt idx="2189">
                  <c:v>0.67410499999999995</c:v>
                </c:pt>
                <c:pt idx="2190">
                  <c:v>0.67132800000000004</c:v>
                </c:pt>
                <c:pt idx="2191">
                  <c:v>0.67043299999999995</c:v>
                </c:pt>
                <c:pt idx="2192">
                  <c:v>0.66967600000000005</c:v>
                </c:pt>
                <c:pt idx="2193">
                  <c:v>0.66907099999999997</c:v>
                </c:pt>
                <c:pt idx="2194">
                  <c:v>0.66694299999999995</c:v>
                </c:pt>
                <c:pt idx="2195">
                  <c:v>0.67253499999999999</c:v>
                </c:pt>
                <c:pt idx="2196">
                  <c:v>0.67219700000000004</c:v>
                </c:pt>
                <c:pt idx="2197">
                  <c:v>0.672705</c:v>
                </c:pt>
                <c:pt idx="2198">
                  <c:v>0.67352100000000004</c:v>
                </c:pt>
                <c:pt idx="2199">
                  <c:v>0.67331300000000005</c:v>
                </c:pt>
                <c:pt idx="2200">
                  <c:v>0.67169000000000001</c:v>
                </c:pt>
                <c:pt idx="2201">
                  <c:v>0.66749599999999998</c:v>
                </c:pt>
                <c:pt idx="2202">
                  <c:v>0.663605</c:v>
                </c:pt>
                <c:pt idx="2203">
                  <c:v>0.66078300000000001</c:v>
                </c:pt>
                <c:pt idx="2204">
                  <c:v>0.65834999999999999</c:v>
                </c:pt>
                <c:pt idx="2205">
                  <c:v>0.65853200000000001</c:v>
                </c:pt>
                <c:pt idx="2206">
                  <c:v>0.65800800000000004</c:v>
                </c:pt>
                <c:pt idx="2207">
                  <c:v>0.66369699999999998</c:v>
                </c:pt>
                <c:pt idx="2208">
                  <c:v>0.66265099999999999</c:v>
                </c:pt>
                <c:pt idx="2209">
                  <c:v>0.66230699999999998</c:v>
                </c:pt>
                <c:pt idx="2210">
                  <c:v>0.65864199999999995</c:v>
                </c:pt>
                <c:pt idx="2211">
                  <c:v>0.65471400000000002</c:v>
                </c:pt>
                <c:pt idx="2212">
                  <c:v>0.65325900000000003</c:v>
                </c:pt>
                <c:pt idx="2213">
                  <c:v>0.65342900000000004</c:v>
                </c:pt>
                <c:pt idx="2214">
                  <c:v>0.652146</c:v>
                </c:pt>
                <c:pt idx="2215">
                  <c:v>0.65074600000000005</c:v>
                </c:pt>
                <c:pt idx="2216">
                  <c:v>0.65085800000000005</c:v>
                </c:pt>
                <c:pt idx="2217">
                  <c:v>0.65058300000000002</c:v>
                </c:pt>
                <c:pt idx="2218">
                  <c:v>0.64956000000000003</c:v>
                </c:pt>
                <c:pt idx="2219">
                  <c:v>0.65518100000000001</c:v>
                </c:pt>
                <c:pt idx="2220">
                  <c:v>0.65451499999999996</c:v>
                </c:pt>
                <c:pt idx="2221">
                  <c:v>0.65260200000000002</c:v>
                </c:pt>
                <c:pt idx="2222">
                  <c:v>0.651231</c:v>
                </c:pt>
                <c:pt idx="2223">
                  <c:v>0.64936099999999997</c:v>
                </c:pt>
                <c:pt idx="2224">
                  <c:v>0.64747100000000002</c:v>
                </c:pt>
                <c:pt idx="2225">
                  <c:v>0.646038</c:v>
                </c:pt>
                <c:pt idx="2226">
                  <c:v>0.64664500000000003</c:v>
                </c:pt>
                <c:pt idx="2227">
                  <c:v>0.64527599999999996</c:v>
                </c:pt>
                <c:pt idx="2228">
                  <c:v>0.64483999999999997</c:v>
                </c:pt>
                <c:pt idx="2229">
                  <c:v>0.644953</c:v>
                </c:pt>
                <c:pt idx="2230">
                  <c:v>0.64545799999999998</c:v>
                </c:pt>
                <c:pt idx="2231">
                  <c:v>0.65205299999999999</c:v>
                </c:pt>
                <c:pt idx="2232">
                  <c:v>0.65270399999999995</c:v>
                </c:pt>
                <c:pt idx="2233">
                  <c:v>0.65278400000000003</c:v>
                </c:pt>
                <c:pt idx="2234">
                  <c:v>0.65185199999999999</c:v>
                </c:pt>
                <c:pt idx="2235">
                  <c:v>0.65340699999999996</c:v>
                </c:pt>
                <c:pt idx="2236">
                  <c:v>0.65448200000000001</c:v>
                </c:pt>
                <c:pt idx="2237">
                  <c:v>0.65554000000000001</c:v>
                </c:pt>
                <c:pt idx="2238">
                  <c:v>0.65659699999999999</c:v>
                </c:pt>
                <c:pt idx="2239">
                  <c:v>0.65765600000000002</c:v>
                </c:pt>
                <c:pt idx="2240">
                  <c:v>0.65771800000000002</c:v>
                </c:pt>
                <c:pt idx="2241">
                  <c:v>0.65823100000000001</c:v>
                </c:pt>
                <c:pt idx="2242">
                  <c:v>0.66528100000000001</c:v>
                </c:pt>
                <c:pt idx="2243">
                  <c:v>0.66533699999999996</c:v>
                </c:pt>
                <c:pt idx="2244">
                  <c:v>0.66486699999999999</c:v>
                </c:pt>
                <c:pt idx="2245">
                  <c:v>0.66539499999999996</c:v>
                </c:pt>
                <c:pt idx="2246">
                  <c:v>0.66542100000000004</c:v>
                </c:pt>
                <c:pt idx="2247">
                  <c:v>0.66544199999999998</c:v>
                </c:pt>
                <c:pt idx="2248">
                  <c:v>0.66395199999999999</c:v>
                </c:pt>
                <c:pt idx="2249">
                  <c:v>0.663968</c:v>
                </c:pt>
                <c:pt idx="2250">
                  <c:v>0.66547500000000004</c:v>
                </c:pt>
                <c:pt idx="2251">
                  <c:v>0.66697300000000004</c:v>
                </c:pt>
                <c:pt idx="2252">
                  <c:v>0.66697600000000001</c:v>
                </c:pt>
                <c:pt idx="2253">
                  <c:v>0.67496500000000004</c:v>
                </c:pt>
                <c:pt idx="2254">
                  <c:v>0.668956</c:v>
                </c:pt>
                <c:pt idx="2255">
                  <c:v>0.67845599999999995</c:v>
                </c:pt>
                <c:pt idx="2256">
                  <c:v>0.67992200000000003</c:v>
                </c:pt>
                <c:pt idx="2257">
                  <c:v>0.68090200000000001</c:v>
                </c:pt>
                <c:pt idx="2258">
                  <c:v>0.68187699999999996</c:v>
                </c:pt>
                <c:pt idx="2259">
                  <c:v>0.68184699999999998</c:v>
                </c:pt>
                <c:pt idx="2260">
                  <c:v>0.68231200000000003</c:v>
                </c:pt>
                <c:pt idx="2261">
                  <c:v>0.68277100000000002</c:v>
                </c:pt>
                <c:pt idx="2262">
                  <c:v>0.68323</c:v>
                </c:pt>
                <c:pt idx="2263">
                  <c:v>0.68367999999999995</c:v>
                </c:pt>
                <c:pt idx="2264">
                  <c:v>0.68512700000000004</c:v>
                </c:pt>
                <c:pt idx="2265">
                  <c:v>0.68507200000000001</c:v>
                </c:pt>
                <c:pt idx="2266">
                  <c:v>0.69350900000000004</c:v>
                </c:pt>
                <c:pt idx="2267">
                  <c:v>0.69394400000000001</c:v>
                </c:pt>
                <c:pt idx="2268">
                  <c:v>0.695878</c:v>
                </c:pt>
                <c:pt idx="2269">
                  <c:v>0.69780299999999995</c:v>
                </c:pt>
                <c:pt idx="2270">
                  <c:v>0.69972800000000002</c:v>
                </c:pt>
                <c:pt idx="2271">
                  <c:v>0.70114100000000001</c:v>
                </c:pt>
                <c:pt idx="2272">
                  <c:v>0.70356099999999999</c:v>
                </c:pt>
                <c:pt idx="2273">
                  <c:v>0.70446900000000001</c:v>
                </c:pt>
                <c:pt idx="2274">
                  <c:v>0.70688200000000001</c:v>
                </c:pt>
                <c:pt idx="2275">
                  <c:v>0.70728199999999997</c:v>
                </c:pt>
                <c:pt idx="2276">
                  <c:v>0.70918599999999998</c:v>
                </c:pt>
                <c:pt idx="2277">
                  <c:v>0.71004800000000001</c:v>
                </c:pt>
                <c:pt idx="2278">
                  <c:v>0.71743900000000005</c:v>
                </c:pt>
                <c:pt idx="2279">
                  <c:v>0.71737600000000001</c:v>
                </c:pt>
                <c:pt idx="2280">
                  <c:v>0.71823899999999996</c:v>
                </c:pt>
                <c:pt idx="2281">
                  <c:v>0.71911199999999997</c:v>
                </c:pt>
                <c:pt idx="2282">
                  <c:v>0.72050199999999998</c:v>
                </c:pt>
                <c:pt idx="2283">
                  <c:v>0.71987500000000004</c:v>
                </c:pt>
                <c:pt idx="2284">
                  <c:v>0.72072599999999998</c:v>
                </c:pt>
                <c:pt idx="2285">
                  <c:v>0.72158500000000003</c:v>
                </c:pt>
                <c:pt idx="2286">
                  <c:v>0.72294999999999998</c:v>
                </c:pt>
                <c:pt idx="2287">
                  <c:v>0.72331800000000002</c:v>
                </c:pt>
                <c:pt idx="2288">
                  <c:v>0.72320799999999996</c:v>
                </c:pt>
                <c:pt idx="2289">
                  <c:v>0.72290699999999997</c:v>
                </c:pt>
                <c:pt idx="2290">
                  <c:v>0.73122900000000002</c:v>
                </c:pt>
                <c:pt idx="2291">
                  <c:v>0.73124100000000003</c:v>
                </c:pt>
                <c:pt idx="2292">
                  <c:v>0.73105299999999995</c:v>
                </c:pt>
                <c:pt idx="2293">
                  <c:v>0.72987999999999997</c:v>
                </c:pt>
                <c:pt idx="2294">
                  <c:v>0.73067099999999996</c:v>
                </c:pt>
                <c:pt idx="2295">
                  <c:v>0.73101099999999997</c:v>
                </c:pt>
                <c:pt idx="2296">
                  <c:v>0.73179899999999998</c:v>
                </c:pt>
                <c:pt idx="2297">
                  <c:v>0.73356100000000002</c:v>
                </c:pt>
                <c:pt idx="2298">
                  <c:v>0.73730600000000002</c:v>
                </c:pt>
                <c:pt idx="2299">
                  <c:v>0.74074600000000002</c:v>
                </c:pt>
                <c:pt idx="2300">
                  <c:v>0.74182599999999999</c:v>
                </c:pt>
                <c:pt idx="2301">
                  <c:v>0.75207599999999997</c:v>
                </c:pt>
                <c:pt idx="2302">
                  <c:v>0.75322800000000001</c:v>
                </c:pt>
                <c:pt idx="2303">
                  <c:v>0.75391600000000003</c:v>
                </c:pt>
                <c:pt idx="2304">
                  <c:v>0.75476500000000002</c:v>
                </c:pt>
                <c:pt idx="2305">
                  <c:v>0.75501700000000005</c:v>
                </c:pt>
                <c:pt idx="2306">
                  <c:v>0.75674799999999998</c:v>
                </c:pt>
                <c:pt idx="2307">
                  <c:v>0.75853000000000004</c:v>
                </c:pt>
                <c:pt idx="2308">
                  <c:v>0.76117400000000002</c:v>
                </c:pt>
                <c:pt idx="2309">
                  <c:v>0.765957</c:v>
                </c:pt>
                <c:pt idx="2310">
                  <c:v>0.76792000000000005</c:v>
                </c:pt>
                <c:pt idx="2311">
                  <c:v>0.769876</c:v>
                </c:pt>
                <c:pt idx="2312">
                  <c:v>0.77801500000000001</c:v>
                </c:pt>
                <c:pt idx="2313">
                  <c:v>0.78012499999999996</c:v>
                </c:pt>
                <c:pt idx="2314">
                  <c:v>0.77303100000000002</c:v>
                </c:pt>
                <c:pt idx="2315">
                  <c:v>0.78030100000000002</c:v>
                </c:pt>
                <c:pt idx="2316">
                  <c:v>0.78069</c:v>
                </c:pt>
                <c:pt idx="2317">
                  <c:v>0.78019799999999995</c:v>
                </c:pt>
                <c:pt idx="2318">
                  <c:v>0.78144999999999998</c:v>
                </c:pt>
                <c:pt idx="2319">
                  <c:v>0.78176500000000004</c:v>
                </c:pt>
                <c:pt idx="2320">
                  <c:v>0.78195000000000003</c:v>
                </c:pt>
                <c:pt idx="2321">
                  <c:v>0.78234000000000004</c:v>
                </c:pt>
                <c:pt idx="2322">
                  <c:v>0.78124099999999996</c:v>
                </c:pt>
                <c:pt idx="2323">
                  <c:v>0.78725699999999998</c:v>
                </c:pt>
                <c:pt idx="2324">
                  <c:v>0.78850500000000001</c:v>
                </c:pt>
                <c:pt idx="2325">
                  <c:v>0.78816600000000003</c:v>
                </c:pt>
                <c:pt idx="2326">
                  <c:v>0.78752</c:v>
                </c:pt>
                <c:pt idx="2327">
                  <c:v>0.78569500000000003</c:v>
                </c:pt>
                <c:pt idx="2328">
                  <c:v>0.785748</c:v>
                </c:pt>
                <c:pt idx="2329">
                  <c:v>0.78600700000000001</c:v>
                </c:pt>
                <c:pt idx="2330">
                  <c:v>0.78581299999999998</c:v>
                </c:pt>
                <c:pt idx="2331">
                  <c:v>0.784528</c:v>
                </c:pt>
                <c:pt idx="2332">
                  <c:v>0.78382799999999997</c:v>
                </c:pt>
                <c:pt idx="2333">
                  <c:v>0.78244599999999997</c:v>
                </c:pt>
                <c:pt idx="2334">
                  <c:v>0.78986699999999999</c:v>
                </c:pt>
                <c:pt idx="2335">
                  <c:v>0.79083000000000003</c:v>
                </c:pt>
                <c:pt idx="2336">
                  <c:v>0.79132100000000005</c:v>
                </c:pt>
                <c:pt idx="2337">
                  <c:v>0.79114899999999999</c:v>
                </c:pt>
                <c:pt idx="2338">
                  <c:v>0.79087200000000002</c:v>
                </c:pt>
                <c:pt idx="2339">
                  <c:v>0.78957500000000003</c:v>
                </c:pt>
                <c:pt idx="2340">
                  <c:v>0.789215</c:v>
                </c:pt>
                <c:pt idx="2341">
                  <c:v>0.78795800000000005</c:v>
                </c:pt>
                <c:pt idx="2342">
                  <c:v>0.78748899999999999</c:v>
                </c:pt>
                <c:pt idx="2343">
                  <c:v>0.787578</c:v>
                </c:pt>
                <c:pt idx="2344">
                  <c:v>0.78832599999999997</c:v>
                </c:pt>
                <c:pt idx="2345">
                  <c:v>0.78852699999999998</c:v>
                </c:pt>
                <c:pt idx="2346">
                  <c:v>0.79421399999999998</c:v>
                </c:pt>
                <c:pt idx="2347">
                  <c:v>0.79278000000000004</c:v>
                </c:pt>
                <c:pt idx="2348">
                  <c:v>0.79107499999999997</c:v>
                </c:pt>
                <c:pt idx="2349">
                  <c:v>0.78984799999999999</c:v>
                </c:pt>
                <c:pt idx="2350">
                  <c:v>0.787767</c:v>
                </c:pt>
                <c:pt idx="2351">
                  <c:v>0.78347299999999997</c:v>
                </c:pt>
                <c:pt idx="2352">
                  <c:v>0.78087700000000004</c:v>
                </c:pt>
                <c:pt idx="2353">
                  <c:v>0.77847900000000003</c:v>
                </c:pt>
                <c:pt idx="2354">
                  <c:v>0.77747699999999997</c:v>
                </c:pt>
                <c:pt idx="2355">
                  <c:v>0.77617400000000003</c:v>
                </c:pt>
                <c:pt idx="2356">
                  <c:v>0.77527800000000002</c:v>
                </c:pt>
                <c:pt idx="2357">
                  <c:v>0.77452200000000004</c:v>
                </c:pt>
                <c:pt idx="2358">
                  <c:v>0.77761499999999995</c:v>
                </c:pt>
                <c:pt idx="2359">
                  <c:v>0.77641400000000005</c:v>
                </c:pt>
                <c:pt idx="2360">
                  <c:v>0.77480800000000005</c:v>
                </c:pt>
                <c:pt idx="2361">
                  <c:v>0.77344800000000002</c:v>
                </c:pt>
                <c:pt idx="2362">
                  <c:v>0.772536</c:v>
                </c:pt>
                <c:pt idx="2363">
                  <c:v>0.77090999999999998</c:v>
                </c:pt>
                <c:pt idx="2364">
                  <c:v>0.76800199999999996</c:v>
                </c:pt>
                <c:pt idx="2365">
                  <c:v>0.76639699999999999</c:v>
                </c:pt>
                <c:pt idx="2366">
                  <c:v>0.76509000000000005</c:v>
                </c:pt>
                <c:pt idx="2367">
                  <c:v>0.76358999999999999</c:v>
                </c:pt>
                <c:pt idx="2368">
                  <c:v>0.76283199999999995</c:v>
                </c:pt>
                <c:pt idx="2369">
                  <c:v>0.76093100000000002</c:v>
                </c:pt>
                <c:pt idx="2370">
                  <c:v>0.76517100000000005</c:v>
                </c:pt>
                <c:pt idx="2371">
                  <c:v>0.76336700000000002</c:v>
                </c:pt>
                <c:pt idx="2372">
                  <c:v>0.75282300000000002</c:v>
                </c:pt>
                <c:pt idx="2373">
                  <c:v>0.75409199999999998</c:v>
                </c:pt>
                <c:pt idx="2374">
                  <c:v>0.75223899999999999</c:v>
                </c:pt>
                <c:pt idx="2375">
                  <c:v>0.75072799999999995</c:v>
                </c:pt>
                <c:pt idx="2376">
                  <c:v>0.74972799999999995</c:v>
                </c:pt>
                <c:pt idx="2377">
                  <c:v>0.74581600000000003</c:v>
                </c:pt>
                <c:pt idx="2378">
                  <c:v>0.73988100000000001</c:v>
                </c:pt>
                <c:pt idx="2379">
                  <c:v>0.73584300000000002</c:v>
                </c:pt>
                <c:pt idx="2380">
                  <c:v>0.73484799999999995</c:v>
                </c:pt>
                <c:pt idx="2381">
                  <c:v>0.73303799999999997</c:v>
                </c:pt>
                <c:pt idx="2382">
                  <c:v>0.73660599999999998</c:v>
                </c:pt>
                <c:pt idx="2383">
                  <c:v>0.73724000000000001</c:v>
                </c:pt>
                <c:pt idx="2384">
                  <c:v>0.73399000000000003</c:v>
                </c:pt>
                <c:pt idx="2385">
                  <c:v>0.73054600000000003</c:v>
                </c:pt>
                <c:pt idx="2386">
                  <c:v>0.72696400000000005</c:v>
                </c:pt>
                <c:pt idx="2387">
                  <c:v>0.72524200000000005</c:v>
                </c:pt>
                <c:pt idx="2388">
                  <c:v>0.72415499999999999</c:v>
                </c:pt>
                <c:pt idx="2389">
                  <c:v>0.724603</c:v>
                </c:pt>
                <c:pt idx="2390">
                  <c:v>0.72426199999999996</c:v>
                </c:pt>
                <c:pt idx="2391">
                  <c:v>0.72405699999999995</c:v>
                </c:pt>
                <c:pt idx="2392">
                  <c:v>0.721661</c:v>
                </c:pt>
                <c:pt idx="2393">
                  <c:v>0.72581899999999999</c:v>
                </c:pt>
                <c:pt idx="2394">
                  <c:v>0.724831</c:v>
                </c:pt>
                <c:pt idx="2395">
                  <c:v>0.72400799999999998</c:v>
                </c:pt>
                <c:pt idx="2396">
                  <c:v>0.722329</c:v>
                </c:pt>
                <c:pt idx="2397">
                  <c:v>0.72072099999999995</c:v>
                </c:pt>
                <c:pt idx="2398">
                  <c:v>0.71926699999999999</c:v>
                </c:pt>
                <c:pt idx="2399">
                  <c:v>0.71817399999999998</c:v>
                </c:pt>
                <c:pt idx="2400">
                  <c:v>0.71767700000000001</c:v>
                </c:pt>
                <c:pt idx="2401">
                  <c:v>0.716866</c:v>
                </c:pt>
                <c:pt idx="2402">
                  <c:v>0.71496000000000004</c:v>
                </c:pt>
                <c:pt idx="2403">
                  <c:v>0.71279700000000001</c:v>
                </c:pt>
                <c:pt idx="2404">
                  <c:v>0.70894900000000005</c:v>
                </c:pt>
                <c:pt idx="2405">
                  <c:v>0.71529699999999996</c:v>
                </c:pt>
                <c:pt idx="2406">
                  <c:v>0.71561399999999997</c:v>
                </c:pt>
                <c:pt idx="2407">
                  <c:v>0.71470500000000003</c:v>
                </c:pt>
                <c:pt idx="2408">
                  <c:v>0.71436299999999997</c:v>
                </c:pt>
                <c:pt idx="2409">
                  <c:v>0.71339399999999997</c:v>
                </c:pt>
                <c:pt idx="2410">
                  <c:v>0.71242399999999995</c:v>
                </c:pt>
                <c:pt idx="2411">
                  <c:v>0.71131</c:v>
                </c:pt>
                <c:pt idx="2412">
                  <c:v>0.71134600000000003</c:v>
                </c:pt>
                <c:pt idx="2413">
                  <c:v>0.70926299999999998</c:v>
                </c:pt>
                <c:pt idx="2414">
                  <c:v>0.70538699999999999</c:v>
                </c:pt>
                <c:pt idx="2415">
                  <c:v>0.70179599999999998</c:v>
                </c:pt>
                <c:pt idx="2416">
                  <c:v>0.70357899999999995</c:v>
                </c:pt>
                <c:pt idx="2417">
                  <c:v>0.70198899999999997</c:v>
                </c:pt>
                <c:pt idx="2418">
                  <c:v>0.70166499999999998</c:v>
                </c:pt>
                <c:pt idx="2419">
                  <c:v>0.70086899999999996</c:v>
                </c:pt>
                <c:pt idx="2420">
                  <c:v>0.69940800000000003</c:v>
                </c:pt>
                <c:pt idx="2421">
                  <c:v>0.69732000000000005</c:v>
                </c:pt>
                <c:pt idx="2422">
                  <c:v>0.69634600000000002</c:v>
                </c:pt>
                <c:pt idx="2423">
                  <c:v>0.69306299999999998</c:v>
                </c:pt>
                <c:pt idx="2424">
                  <c:v>0.69024099999999999</c:v>
                </c:pt>
                <c:pt idx="2425">
                  <c:v>0.68879800000000002</c:v>
                </c:pt>
                <c:pt idx="2426">
                  <c:v>0.68637899999999996</c:v>
                </c:pt>
                <c:pt idx="2427">
                  <c:v>0.68928999999999996</c:v>
                </c:pt>
                <c:pt idx="2428">
                  <c:v>0.68566700000000003</c:v>
                </c:pt>
                <c:pt idx="2429">
                  <c:v>0.68057500000000004</c:v>
                </c:pt>
                <c:pt idx="2430">
                  <c:v>0.68065500000000001</c:v>
                </c:pt>
                <c:pt idx="2431">
                  <c:v>0.68074500000000004</c:v>
                </c:pt>
                <c:pt idx="2432">
                  <c:v>0.68067</c:v>
                </c:pt>
                <c:pt idx="2433">
                  <c:v>0.68018100000000004</c:v>
                </c:pt>
                <c:pt idx="2434">
                  <c:v>0.67953399999999997</c:v>
                </c:pt>
                <c:pt idx="2435">
                  <c:v>0.67993000000000003</c:v>
                </c:pt>
                <c:pt idx="2436">
                  <c:v>0.67953799999999998</c:v>
                </c:pt>
                <c:pt idx="2437">
                  <c:v>0.677589</c:v>
                </c:pt>
                <c:pt idx="2438">
                  <c:v>0.676786</c:v>
                </c:pt>
                <c:pt idx="2439">
                  <c:v>0.68420499999999995</c:v>
                </c:pt>
                <c:pt idx="2440">
                  <c:v>0.68336200000000002</c:v>
                </c:pt>
                <c:pt idx="2441">
                  <c:v>0.68254599999999999</c:v>
                </c:pt>
                <c:pt idx="2442">
                  <c:v>0.68110999999999999</c:v>
                </c:pt>
                <c:pt idx="2443">
                  <c:v>0.67944700000000002</c:v>
                </c:pt>
                <c:pt idx="2444">
                  <c:v>0.67796900000000004</c:v>
                </c:pt>
                <c:pt idx="2445">
                  <c:v>0.67446099999999998</c:v>
                </c:pt>
                <c:pt idx="2446">
                  <c:v>0.67169699999999999</c:v>
                </c:pt>
                <c:pt idx="2447">
                  <c:v>0.67049499999999995</c:v>
                </c:pt>
                <c:pt idx="2448">
                  <c:v>0.66951099999999997</c:v>
                </c:pt>
                <c:pt idx="2449">
                  <c:v>0.66799299999999995</c:v>
                </c:pt>
                <c:pt idx="2450">
                  <c:v>0.67421600000000004</c:v>
                </c:pt>
                <c:pt idx="2451">
                  <c:v>0.67510099999999995</c:v>
                </c:pt>
                <c:pt idx="2452">
                  <c:v>0.67435199999999995</c:v>
                </c:pt>
                <c:pt idx="2453">
                  <c:v>0.67519399999999996</c:v>
                </c:pt>
                <c:pt idx="2454">
                  <c:v>0.67518800000000001</c:v>
                </c:pt>
                <c:pt idx="2455">
                  <c:v>0.67363099999999998</c:v>
                </c:pt>
                <c:pt idx="2456">
                  <c:v>0.67149499999999995</c:v>
                </c:pt>
                <c:pt idx="2457">
                  <c:v>0.66978599999999999</c:v>
                </c:pt>
                <c:pt idx="2458">
                  <c:v>0.66956899999999997</c:v>
                </c:pt>
                <c:pt idx="2459">
                  <c:v>0.66950699999999996</c:v>
                </c:pt>
                <c:pt idx="2460">
                  <c:v>0.66911600000000004</c:v>
                </c:pt>
                <c:pt idx="2461">
                  <c:v>0.67449300000000001</c:v>
                </c:pt>
                <c:pt idx="2462">
                  <c:v>0.67311100000000001</c:v>
                </c:pt>
                <c:pt idx="2463">
                  <c:v>0.671929</c:v>
                </c:pt>
                <c:pt idx="2464">
                  <c:v>0.66836899999999999</c:v>
                </c:pt>
                <c:pt idx="2465">
                  <c:v>0.66512000000000004</c:v>
                </c:pt>
                <c:pt idx="2466">
                  <c:v>0.66294500000000001</c:v>
                </c:pt>
                <c:pt idx="2467">
                  <c:v>0.66026700000000005</c:v>
                </c:pt>
                <c:pt idx="2468">
                  <c:v>0.65808699999999998</c:v>
                </c:pt>
                <c:pt idx="2469">
                  <c:v>0.65539199999999997</c:v>
                </c:pt>
                <c:pt idx="2470">
                  <c:v>0.65278999999999998</c:v>
                </c:pt>
                <c:pt idx="2471">
                  <c:v>0.64795199999999997</c:v>
                </c:pt>
                <c:pt idx="2472">
                  <c:v>0.65116300000000005</c:v>
                </c:pt>
                <c:pt idx="2473">
                  <c:v>0.65009700000000004</c:v>
                </c:pt>
                <c:pt idx="2474">
                  <c:v>0.64888500000000005</c:v>
                </c:pt>
                <c:pt idx="2475">
                  <c:v>0.64621700000000004</c:v>
                </c:pt>
                <c:pt idx="2476">
                  <c:v>0.64347299999999996</c:v>
                </c:pt>
                <c:pt idx="2477">
                  <c:v>0.64269500000000002</c:v>
                </c:pt>
                <c:pt idx="2478">
                  <c:v>0.64349599999999996</c:v>
                </c:pt>
                <c:pt idx="2479">
                  <c:v>0.64180700000000002</c:v>
                </c:pt>
                <c:pt idx="2480">
                  <c:v>0.63961000000000001</c:v>
                </c:pt>
                <c:pt idx="2481">
                  <c:v>0.63630399999999998</c:v>
                </c:pt>
                <c:pt idx="2482">
                  <c:v>0.64053300000000002</c:v>
                </c:pt>
                <c:pt idx="2483">
                  <c:v>0.64085499999999995</c:v>
                </c:pt>
                <c:pt idx="2484">
                  <c:v>0.64010699999999998</c:v>
                </c:pt>
                <c:pt idx="2485">
                  <c:v>0.63986100000000001</c:v>
                </c:pt>
                <c:pt idx="2486">
                  <c:v>0.63961500000000004</c:v>
                </c:pt>
                <c:pt idx="2487">
                  <c:v>0.63935699999999995</c:v>
                </c:pt>
                <c:pt idx="2488">
                  <c:v>0.63959900000000003</c:v>
                </c:pt>
                <c:pt idx="2489">
                  <c:v>0.63933799999999996</c:v>
                </c:pt>
                <c:pt idx="2490">
                  <c:v>0.63956999999999997</c:v>
                </c:pt>
                <c:pt idx="2491">
                  <c:v>0.64130600000000004</c:v>
                </c:pt>
                <c:pt idx="2492">
                  <c:v>0.64254</c:v>
                </c:pt>
                <c:pt idx="2493">
                  <c:v>0.64976999999999996</c:v>
                </c:pt>
                <c:pt idx="2494">
                  <c:v>0.648976</c:v>
                </c:pt>
                <c:pt idx="2495">
                  <c:v>0.64920199999999995</c:v>
                </c:pt>
                <c:pt idx="2496">
                  <c:v>0.64840399999999998</c:v>
                </c:pt>
                <c:pt idx="2497">
                  <c:v>0.64711200000000002</c:v>
                </c:pt>
                <c:pt idx="2498">
                  <c:v>0.64580800000000005</c:v>
                </c:pt>
                <c:pt idx="2499">
                  <c:v>0.64301200000000003</c:v>
                </c:pt>
                <c:pt idx="2500">
                  <c:v>0.64221600000000001</c:v>
                </c:pt>
                <c:pt idx="2501">
                  <c:v>0.64039699999999999</c:v>
                </c:pt>
                <c:pt idx="2502">
                  <c:v>0.64066500000000004</c:v>
                </c:pt>
                <c:pt idx="2503">
                  <c:v>0.64684200000000003</c:v>
                </c:pt>
                <c:pt idx="2504">
                  <c:v>0.64594399999999996</c:v>
                </c:pt>
                <c:pt idx="2505">
                  <c:v>0.64463199999999998</c:v>
                </c:pt>
                <c:pt idx="2506">
                  <c:v>0.64383299999999999</c:v>
                </c:pt>
                <c:pt idx="2507">
                  <c:v>0.64448700000000003</c:v>
                </c:pt>
                <c:pt idx="2508">
                  <c:v>0.64263400000000004</c:v>
                </c:pt>
                <c:pt idx="2509">
                  <c:v>0.64231799999999994</c:v>
                </c:pt>
                <c:pt idx="2510">
                  <c:v>0.64146300000000001</c:v>
                </c:pt>
                <c:pt idx="2511">
                  <c:v>0.64167099999999999</c:v>
                </c:pt>
                <c:pt idx="2512">
                  <c:v>0.64326399999999995</c:v>
                </c:pt>
                <c:pt idx="2513">
                  <c:v>0.64251499999999995</c:v>
                </c:pt>
                <c:pt idx="2514">
                  <c:v>0.64967900000000001</c:v>
                </c:pt>
                <c:pt idx="2515">
                  <c:v>0.64966999999999997</c:v>
                </c:pt>
                <c:pt idx="2516">
                  <c:v>0.64830600000000005</c:v>
                </c:pt>
                <c:pt idx="2517">
                  <c:v>0.64643799999999996</c:v>
                </c:pt>
                <c:pt idx="2518">
                  <c:v>0.64506300000000005</c:v>
                </c:pt>
                <c:pt idx="2519">
                  <c:v>0.64319899999999997</c:v>
                </c:pt>
                <c:pt idx="2520">
                  <c:v>0.64230100000000001</c:v>
                </c:pt>
                <c:pt idx="2521">
                  <c:v>0.63991799999999999</c:v>
                </c:pt>
                <c:pt idx="2522">
                  <c:v>0.63849400000000001</c:v>
                </c:pt>
                <c:pt idx="2523">
                  <c:v>0.63622199999999995</c:v>
                </c:pt>
                <c:pt idx="2524">
                  <c:v>0.64032</c:v>
                </c:pt>
                <c:pt idx="2525">
                  <c:v>0.63778199999999996</c:v>
                </c:pt>
                <c:pt idx="2526">
                  <c:v>0.63594700000000004</c:v>
                </c:pt>
                <c:pt idx="2527">
                  <c:v>0.63501300000000005</c:v>
                </c:pt>
                <c:pt idx="2528">
                  <c:v>0.63257099999999999</c:v>
                </c:pt>
                <c:pt idx="2529">
                  <c:v>0.63016099999999997</c:v>
                </c:pt>
                <c:pt idx="2530">
                  <c:v>0.62772600000000001</c:v>
                </c:pt>
                <c:pt idx="2531">
                  <c:v>0.62479300000000004</c:v>
                </c:pt>
                <c:pt idx="2532">
                  <c:v>0.62186699999999995</c:v>
                </c:pt>
                <c:pt idx="2533">
                  <c:v>0.61946299999999999</c:v>
                </c:pt>
                <c:pt idx="2534">
                  <c:v>0.61746400000000001</c:v>
                </c:pt>
                <c:pt idx="2535">
                  <c:v>0.61467300000000002</c:v>
                </c:pt>
                <c:pt idx="2536">
                  <c:v>0.61872099999999997</c:v>
                </c:pt>
                <c:pt idx="2537">
                  <c:v>0.61560999999999999</c:v>
                </c:pt>
                <c:pt idx="2538">
                  <c:v>0.61271299999999995</c:v>
                </c:pt>
                <c:pt idx="2539">
                  <c:v>0.611842</c:v>
                </c:pt>
                <c:pt idx="2540">
                  <c:v>0.61336900000000005</c:v>
                </c:pt>
                <c:pt idx="2541">
                  <c:v>0.611815</c:v>
                </c:pt>
                <c:pt idx="2542">
                  <c:v>0.60881799999999997</c:v>
                </c:pt>
                <c:pt idx="2543">
                  <c:v>0.60536299999999998</c:v>
                </c:pt>
                <c:pt idx="2544">
                  <c:v>0.60341699999999998</c:v>
                </c:pt>
                <c:pt idx="2545">
                  <c:v>0.60086700000000004</c:v>
                </c:pt>
                <c:pt idx="2546">
                  <c:v>0.59802699999999998</c:v>
                </c:pt>
                <c:pt idx="2547">
                  <c:v>0.60153800000000002</c:v>
                </c:pt>
                <c:pt idx="2548">
                  <c:v>0.59889599999999998</c:v>
                </c:pt>
                <c:pt idx="2549">
                  <c:v>0.59543000000000001</c:v>
                </c:pt>
                <c:pt idx="2550">
                  <c:v>0.59242600000000001</c:v>
                </c:pt>
                <c:pt idx="2551">
                  <c:v>0.58944099999999999</c:v>
                </c:pt>
                <c:pt idx="2552">
                  <c:v>0.58743100000000004</c:v>
                </c:pt>
                <c:pt idx="2553">
                  <c:v>0.58492599999999995</c:v>
                </c:pt>
                <c:pt idx="2554">
                  <c:v>0.58342499999999997</c:v>
                </c:pt>
                <c:pt idx="2555">
                  <c:v>0.58190900000000001</c:v>
                </c:pt>
                <c:pt idx="2556">
                  <c:v>0.580897</c:v>
                </c:pt>
                <c:pt idx="2557">
                  <c:v>0.57931500000000002</c:v>
                </c:pt>
                <c:pt idx="2558">
                  <c:v>0.57794699999999999</c:v>
                </c:pt>
                <c:pt idx="2559">
                  <c:v>0.58443699999999998</c:v>
                </c:pt>
                <c:pt idx="2560">
                  <c:v>0.584762</c:v>
                </c:pt>
                <c:pt idx="2561">
                  <c:v>0.58423499999999995</c:v>
                </c:pt>
                <c:pt idx="2562">
                  <c:v>0.58263799999999999</c:v>
                </c:pt>
                <c:pt idx="2563">
                  <c:v>0.57907799999999998</c:v>
                </c:pt>
                <c:pt idx="2564">
                  <c:v>0.57604100000000003</c:v>
                </c:pt>
                <c:pt idx="2565">
                  <c:v>0.57352700000000001</c:v>
                </c:pt>
                <c:pt idx="2566">
                  <c:v>0.57403899999999997</c:v>
                </c:pt>
                <c:pt idx="2567">
                  <c:v>0.57595499999999999</c:v>
                </c:pt>
                <c:pt idx="2568">
                  <c:v>0.57535400000000003</c:v>
                </c:pt>
                <c:pt idx="2569">
                  <c:v>0.57481499999999996</c:v>
                </c:pt>
                <c:pt idx="2570">
                  <c:v>0.57469700000000001</c:v>
                </c:pt>
                <c:pt idx="2571">
                  <c:v>0.57374700000000001</c:v>
                </c:pt>
                <c:pt idx="2572">
                  <c:v>0.58015600000000001</c:v>
                </c:pt>
                <c:pt idx="2573">
                  <c:v>0.57794199999999996</c:v>
                </c:pt>
                <c:pt idx="2574">
                  <c:v>0.57589699999999999</c:v>
                </c:pt>
                <c:pt idx="2575">
                  <c:v>0.57381000000000004</c:v>
                </c:pt>
                <c:pt idx="2576">
                  <c:v>0.57171700000000003</c:v>
                </c:pt>
                <c:pt idx="2577">
                  <c:v>0.56912099999999999</c:v>
                </c:pt>
                <c:pt idx="2578">
                  <c:v>0.56652999999999998</c:v>
                </c:pt>
                <c:pt idx="2579">
                  <c:v>0.56445299999999998</c:v>
                </c:pt>
                <c:pt idx="2580">
                  <c:v>0.56337099999999996</c:v>
                </c:pt>
                <c:pt idx="2581">
                  <c:v>0.56171300000000002</c:v>
                </c:pt>
                <c:pt idx="2582">
                  <c:v>0.56028699999999998</c:v>
                </c:pt>
                <c:pt idx="2583">
                  <c:v>0.57022399999999995</c:v>
                </c:pt>
                <c:pt idx="2584">
                  <c:v>0.57194599999999995</c:v>
                </c:pt>
                <c:pt idx="2585">
                  <c:v>0.571349</c:v>
                </c:pt>
                <c:pt idx="2586">
                  <c:v>0.57176400000000005</c:v>
                </c:pt>
                <c:pt idx="2587">
                  <c:v>0.57313199999999997</c:v>
                </c:pt>
                <c:pt idx="2588">
                  <c:v>0.57247999999999999</c:v>
                </c:pt>
                <c:pt idx="2589">
                  <c:v>0.57136100000000001</c:v>
                </c:pt>
                <c:pt idx="2590">
                  <c:v>0.57075299999999995</c:v>
                </c:pt>
                <c:pt idx="2591">
                  <c:v>0.57062999999999997</c:v>
                </c:pt>
                <c:pt idx="2592">
                  <c:v>0.57051099999999999</c:v>
                </c:pt>
                <c:pt idx="2593">
                  <c:v>0.57034700000000005</c:v>
                </c:pt>
                <c:pt idx="2594">
                  <c:v>0.57139499999999999</c:v>
                </c:pt>
                <c:pt idx="2595">
                  <c:v>0.581229</c:v>
                </c:pt>
                <c:pt idx="2596">
                  <c:v>0.58094199999999996</c:v>
                </c:pt>
                <c:pt idx="2597">
                  <c:v>0.58134699999999995</c:v>
                </c:pt>
                <c:pt idx="2598">
                  <c:v>0.58066200000000001</c:v>
                </c:pt>
                <c:pt idx="2599">
                  <c:v>0.57954499999999998</c:v>
                </c:pt>
                <c:pt idx="2600">
                  <c:v>0.57992100000000002</c:v>
                </c:pt>
                <c:pt idx="2601">
                  <c:v>0.58080799999999999</c:v>
                </c:pt>
                <c:pt idx="2602">
                  <c:v>0.58313599999999999</c:v>
                </c:pt>
                <c:pt idx="2603">
                  <c:v>0.58296899999999996</c:v>
                </c:pt>
                <c:pt idx="2604">
                  <c:v>0.58381300000000003</c:v>
                </c:pt>
                <c:pt idx="2605">
                  <c:v>0.58478300000000005</c:v>
                </c:pt>
                <c:pt idx="2606">
                  <c:v>0.59162599999999999</c:v>
                </c:pt>
                <c:pt idx="2607">
                  <c:v>0.592333</c:v>
                </c:pt>
                <c:pt idx="2608">
                  <c:v>0.59322399999999997</c:v>
                </c:pt>
                <c:pt idx="2609">
                  <c:v>0.59455599999999997</c:v>
                </c:pt>
                <c:pt idx="2610">
                  <c:v>0.59482000000000002</c:v>
                </c:pt>
                <c:pt idx="2611">
                  <c:v>0.59262499999999996</c:v>
                </c:pt>
                <c:pt idx="2612">
                  <c:v>0.59096400000000004</c:v>
                </c:pt>
                <c:pt idx="2613">
                  <c:v>0.58878600000000003</c:v>
                </c:pt>
                <c:pt idx="2614">
                  <c:v>0.58713000000000004</c:v>
                </c:pt>
                <c:pt idx="2615">
                  <c:v>0.58543299999999998</c:v>
                </c:pt>
                <c:pt idx="2616">
                  <c:v>0.58271600000000001</c:v>
                </c:pt>
                <c:pt idx="2617">
                  <c:v>0.58178200000000002</c:v>
                </c:pt>
                <c:pt idx="2618">
                  <c:v>0.58656600000000003</c:v>
                </c:pt>
                <c:pt idx="2619">
                  <c:v>0.58521900000000004</c:v>
                </c:pt>
                <c:pt idx="2620">
                  <c:v>0.58456900000000001</c:v>
                </c:pt>
                <c:pt idx="2621">
                  <c:v>0.58283399999999996</c:v>
                </c:pt>
                <c:pt idx="2622">
                  <c:v>0.58116699999999999</c:v>
                </c:pt>
                <c:pt idx="2623">
                  <c:v>0.58001000000000003</c:v>
                </c:pt>
                <c:pt idx="2624">
                  <c:v>0.57986800000000005</c:v>
                </c:pt>
                <c:pt idx="2625">
                  <c:v>0.58073699999999995</c:v>
                </c:pt>
                <c:pt idx="2626">
                  <c:v>0.58256600000000003</c:v>
                </c:pt>
                <c:pt idx="2627">
                  <c:v>0.58437300000000003</c:v>
                </c:pt>
                <c:pt idx="2628">
                  <c:v>0.58496099999999995</c:v>
                </c:pt>
                <c:pt idx="2629">
                  <c:v>0.58410099999999998</c:v>
                </c:pt>
                <c:pt idx="2630">
                  <c:v>0.59096400000000004</c:v>
                </c:pt>
                <c:pt idx="2631">
                  <c:v>0.59199400000000002</c:v>
                </c:pt>
                <c:pt idx="2632">
                  <c:v>0.593943</c:v>
                </c:pt>
                <c:pt idx="2633">
                  <c:v>0.59672099999999995</c:v>
                </c:pt>
                <c:pt idx="2634">
                  <c:v>0.59841699999999998</c:v>
                </c:pt>
                <c:pt idx="2635">
                  <c:v>0.59858699999999998</c:v>
                </c:pt>
                <c:pt idx="2636">
                  <c:v>0.59730399999999995</c:v>
                </c:pt>
                <c:pt idx="2637">
                  <c:v>0.59618599999999999</c:v>
                </c:pt>
                <c:pt idx="2638">
                  <c:v>0.59590699999999996</c:v>
                </c:pt>
                <c:pt idx="2639">
                  <c:v>0.59670699999999999</c:v>
                </c:pt>
                <c:pt idx="2640">
                  <c:v>0.60339900000000002</c:v>
                </c:pt>
                <c:pt idx="2641">
                  <c:v>0.60328499999999996</c:v>
                </c:pt>
                <c:pt idx="2642">
                  <c:v>0.60302299999999998</c:v>
                </c:pt>
                <c:pt idx="2643">
                  <c:v>0.60128400000000004</c:v>
                </c:pt>
                <c:pt idx="2644">
                  <c:v>0.60124299999999997</c:v>
                </c:pt>
                <c:pt idx="2645">
                  <c:v>0.60199000000000003</c:v>
                </c:pt>
                <c:pt idx="2646">
                  <c:v>0.60162000000000004</c:v>
                </c:pt>
                <c:pt idx="2647">
                  <c:v>0.60034600000000005</c:v>
                </c:pt>
                <c:pt idx="2648">
                  <c:v>0.59913899999999998</c:v>
                </c:pt>
                <c:pt idx="2649">
                  <c:v>0.59919999999999995</c:v>
                </c:pt>
                <c:pt idx="2650">
                  <c:v>0.60009000000000001</c:v>
                </c:pt>
                <c:pt idx="2651">
                  <c:v>0.59958400000000001</c:v>
                </c:pt>
                <c:pt idx="2652">
                  <c:v>0.60617799999999999</c:v>
                </c:pt>
                <c:pt idx="2653">
                  <c:v>0.60420799999999997</c:v>
                </c:pt>
                <c:pt idx="2654">
                  <c:v>0.60269200000000001</c:v>
                </c:pt>
                <c:pt idx="2655">
                  <c:v>0.60202699999999998</c:v>
                </c:pt>
                <c:pt idx="2656">
                  <c:v>0.60177400000000003</c:v>
                </c:pt>
                <c:pt idx="2657">
                  <c:v>0.60162000000000004</c:v>
                </c:pt>
                <c:pt idx="2658">
                  <c:v>0.601719</c:v>
                </c:pt>
                <c:pt idx="2659">
                  <c:v>0.60116700000000001</c:v>
                </c:pt>
                <c:pt idx="2660">
                  <c:v>0.602356</c:v>
                </c:pt>
                <c:pt idx="2661">
                  <c:v>0.60444900000000001</c:v>
                </c:pt>
                <c:pt idx="2662">
                  <c:v>0.61075100000000004</c:v>
                </c:pt>
                <c:pt idx="2663">
                  <c:v>0.60907900000000004</c:v>
                </c:pt>
                <c:pt idx="2664">
                  <c:v>0.60700799999999999</c:v>
                </c:pt>
                <c:pt idx="2665">
                  <c:v>0.60579499999999997</c:v>
                </c:pt>
                <c:pt idx="2666">
                  <c:v>0.60450000000000004</c:v>
                </c:pt>
                <c:pt idx="2667">
                  <c:v>0.60323700000000002</c:v>
                </c:pt>
                <c:pt idx="2668">
                  <c:v>0.601912</c:v>
                </c:pt>
                <c:pt idx="2669">
                  <c:v>0.600804</c:v>
                </c:pt>
                <c:pt idx="2670">
                  <c:v>0.60135099999999997</c:v>
                </c:pt>
                <c:pt idx="2671">
                  <c:v>0.60160999999999998</c:v>
                </c:pt>
                <c:pt idx="2672">
                  <c:v>0.60331500000000005</c:v>
                </c:pt>
                <c:pt idx="2673">
                  <c:v>0.61045199999999999</c:v>
                </c:pt>
                <c:pt idx="2674">
                  <c:v>0.60902000000000001</c:v>
                </c:pt>
                <c:pt idx="2675">
                  <c:v>0.60735499999999998</c:v>
                </c:pt>
                <c:pt idx="2676">
                  <c:v>0.606298</c:v>
                </c:pt>
                <c:pt idx="2677">
                  <c:v>0.60590599999999994</c:v>
                </c:pt>
                <c:pt idx="2678">
                  <c:v>0.60446999999999995</c:v>
                </c:pt>
                <c:pt idx="2679">
                  <c:v>0.60325099999999998</c:v>
                </c:pt>
                <c:pt idx="2680">
                  <c:v>0.60262000000000004</c:v>
                </c:pt>
                <c:pt idx="2681">
                  <c:v>0.60312100000000002</c:v>
                </c:pt>
                <c:pt idx="2682">
                  <c:v>0.60428199999999999</c:v>
                </c:pt>
                <c:pt idx="2683">
                  <c:v>0.603962</c:v>
                </c:pt>
                <c:pt idx="2684">
                  <c:v>0.605738</c:v>
                </c:pt>
                <c:pt idx="2685">
                  <c:v>0.61037300000000005</c:v>
                </c:pt>
                <c:pt idx="2686">
                  <c:v>0.60848500000000005</c:v>
                </c:pt>
                <c:pt idx="2687">
                  <c:v>0.60830600000000001</c:v>
                </c:pt>
                <c:pt idx="2688">
                  <c:v>0.60758999999999996</c:v>
                </c:pt>
                <c:pt idx="2689">
                  <c:v>0.60778900000000002</c:v>
                </c:pt>
                <c:pt idx="2690">
                  <c:v>0.60728400000000005</c:v>
                </c:pt>
                <c:pt idx="2691">
                  <c:v>0.60624299999999998</c:v>
                </c:pt>
                <c:pt idx="2692">
                  <c:v>0.60506300000000002</c:v>
                </c:pt>
                <c:pt idx="2693">
                  <c:v>0.60603899999999999</c:v>
                </c:pt>
                <c:pt idx="2694">
                  <c:v>0.60671200000000003</c:v>
                </c:pt>
                <c:pt idx="2695">
                  <c:v>0.61064499999999999</c:v>
                </c:pt>
                <c:pt idx="2696">
                  <c:v>0.62018499999999999</c:v>
                </c:pt>
                <c:pt idx="2697">
                  <c:v>0.61928700000000003</c:v>
                </c:pt>
                <c:pt idx="2698">
                  <c:v>0.61979600000000001</c:v>
                </c:pt>
                <c:pt idx="2699">
                  <c:v>0.61964200000000003</c:v>
                </c:pt>
                <c:pt idx="2700">
                  <c:v>0.61948000000000003</c:v>
                </c:pt>
                <c:pt idx="2701">
                  <c:v>0.61926199999999998</c:v>
                </c:pt>
                <c:pt idx="2702">
                  <c:v>0.61757600000000001</c:v>
                </c:pt>
                <c:pt idx="2703">
                  <c:v>0.61558999999999997</c:v>
                </c:pt>
                <c:pt idx="2704">
                  <c:v>0.61404999999999998</c:v>
                </c:pt>
                <c:pt idx="2705">
                  <c:v>0.61193799999999998</c:v>
                </c:pt>
                <c:pt idx="2706">
                  <c:v>0.61375100000000005</c:v>
                </c:pt>
                <c:pt idx="2707">
                  <c:v>0.61923399999999995</c:v>
                </c:pt>
                <c:pt idx="2708">
                  <c:v>0.61738400000000004</c:v>
                </c:pt>
                <c:pt idx="2709">
                  <c:v>0.61734</c:v>
                </c:pt>
                <c:pt idx="2710">
                  <c:v>0.61800200000000005</c:v>
                </c:pt>
                <c:pt idx="2711">
                  <c:v>0.61923899999999998</c:v>
                </c:pt>
                <c:pt idx="2712">
                  <c:v>0.62051400000000001</c:v>
                </c:pt>
                <c:pt idx="2713">
                  <c:v>0.62382499999999996</c:v>
                </c:pt>
                <c:pt idx="2714">
                  <c:v>0.62589099999999998</c:v>
                </c:pt>
                <c:pt idx="2715">
                  <c:v>0.62749900000000003</c:v>
                </c:pt>
                <c:pt idx="2716">
                  <c:v>0.62741499999999994</c:v>
                </c:pt>
                <c:pt idx="2717">
                  <c:v>0.63063199999999997</c:v>
                </c:pt>
                <c:pt idx="2718">
                  <c:v>0.63634299999999999</c:v>
                </c:pt>
                <c:pt idx="2719">
                  <c:v>0.63684399999999997</c:v>
                </c:pt>
                <c:pt idx="2720">
                  <c:v>0.64024800000000004</c:v>
                </c:pt>
                <c:pt idx="2721">
                  <c:v>0.64123399999999997</c:v>
                </c:pt>
                <c:pt idx="2722">
                  <c:v>0.64147299999999996</c:v>
                </c:pt>
                <c:pt idx="2723">
                  <c:v>0.64269600000000005</c:v>
                </c:pt>
                <c:pt idx="2724">
                  <c:v>0.64345200000000002</c:v>
                </c:pt>
                <c:pt idx="2725">
                  <c:v>0.64278599999999997</c:v>
                </c:pt>
                <c:pt idx="2726">
                  <c:v>0.64259500000000003</c:v>
                </c:pt>
                <c:pt idx="2727">
                  <c:v>0.64200500000000005</c:v>
                </c:pt>
                <c:pt idx="2728">
                  <c:v>0.643876</c:v>
                </c:pt>
                <c:pt idx="2729">
                  <c:v>0.64748700000000003</c:v>
                </c:pt>
                <c:pt idx="2730">
                  <c:v>0.64482600000000001</c:v>
                </c:pt>
                <c:pt idx="2731">
                  <c:v>0.64446599999999998</c:v>
                </c:pt>
                <c:pt idx="2732">
                  <c:v>0.64602800000000005</c:v>
                </c:pt>
                <c:pt idx="2733">
                  <c:v>0.64948799999999995</c:v>
                </c:pt>
                <c:pt idx="2734">
                  <c:v>0.65225500000000003</c:v>
                </c:pt>
                <c:pt idx="2735">
                  <c:v>0.65067399999999997</c:v>
                </c:pt>
                <c:pt idx="2736">
                  <c:v>0.64836300000000002</c:v>
                </c:pt>
                <c:pt idx="2737">
                  <c:v>0.64581599999999995</c:v>
                </c:pt>
                <c:pt idx="2738">
                  <c:v>0.649173</c:v>
                </c:pt>
                <c:pt idx="2739">
                  <c:v>0.65476500000000004</c:v>
                </c:pt>
                <c:pt idx="2740">
                  <c:v>0.65400700000000001</c:v>
                </c:pt>
                <c:pt idx="2741">
                  <c:v>0.65527599999999997</c:v>
                </c:pt>
                <c:pt idx="2742">
                  <c:v>0.65640500000000002</c:v>
                </c:pt>
                <c:pt idx="2743">
                  <c:v>0.65883199999999997</c:v>
                </c:pt>
                <c:pt idx="2744">
                  <c:v>0.66047699999999998</c:v>
                </c:pt>
                <c:pt idx="2745">
                  <c:v>0.66054999999999997</c:v>
                </c:pt>
                <c:pt idx="2746">
                  <c:v>0.66006100000000001</c:v>
                </c:pt>
                <c:pt idx="2747">
                  <c:v>0.65896900000000003</c:v>
                </c:pt>
                <c:pt idx="2748">
                  <c:v>0.66307000000000005</c:v>
                </c:pt>
                <c:pt idx="2749">
                  <c:v>0.667987</c:v>
                </c:pt>
                <c:pt idx="2750">
                  <c:v>0.66725000000000001</c:v>
                </c:pt>
                <c:pt idx="2751">
                  <c:v>0.66901100000000002</c:v>
                </c:pt>
                <c:pt idx="2752">
                  <c:v>0.67137100000000005</c:v>
                </c:pt>
                <c:pt idx="2753">
                  <c:v>0.67300199999999999</c:v>
                </c:pt>
                <c:pt idx="2754">
                  <c:v>0.67508199999999996</c:v>
                </c:pt>
                <c:pt idx="2755">
                  <c:v>0.67503599999999997</c:v>
                </c:pt>
                <c:pt idx="2756">
                  <c:v>0.67465799999999998</c:v>
                </c:pt>
                <c:pt idx="2757">
                  <c:v>0.67392099999999999</c:v>
                </c:pt>
                <c:pt idx="2758">
                  <c:v>0.67800499999999997</c:v>
                </c:pt>
                <c:pt idx="2759">
                  <c:v>0.68444099999999997</c:v>
                </c:pt>
                <c:pt idx="2760">
                  <c:v>0.68482799999999999</c:v>
                </c:pt>
                <c:pt idx="2761">
                  <c:v>0.68614900000000001</c:v>
                </c:pt>
                <c:pt idx="2762">
                  <c:v>0.68571099999999996</c:v>
                </c:pt>
                <c:pt idx="2763">
                  <c:v>0.68442599999999998</c:v>
                </c:pt>
                <c:pt idx="2764">
                  <c:v>0.68452199999999996</c:v>
                </c:pt>
                <c:pt idx="2765">
                  <c:v>0.68478499999999998</c:v>
                </c:pt>
                <c:pt idx="2766">
                  <c:v>0.68430199999999997</c:v>
                </c:pt>
                <c:pt idx="2767">
                  <c:v>0.683284</c:v>
                </c:pt>
                <c:pt idx="2768">
                  <c:v>0.68692399999999998</c:v>
                </c:pt>
                <c:pt idx="2769">
                  <c:v>0.69503599999999999</c:v>
                </c:pt>
                <c:pt idx="2770">
                  <c:v>0.68964499999999995</c:v>
                </c:pt>
                <c:pt idx="2771">
                  <c:v>0.688079</c:v>
                </c:pt>
                <c:pt idx="2772">
                  <c:v>0.69624699999999995</c:v>
                </c:pt>
                <c:pt idx="2773">
                  <c:v>0.69586300000000001</c:v>
                </c:pt>
                <c:pt idx="2774">
                  <c:v>0.698245</c:v>
                </c:pt>
                <c:pt idx="2775">
                  <c:v>0.70174499999999995</c:v>
                </c:pt>
                <c:pt idx="2776">
                  <c:v>0.70615499999999998</c:v>
                </c:pt>
                <c:pt idx="2777">
                  <c:v>0.70925499999999997</c:v>
                </c:pt>
                <c:pt idx="2778">
                  <c:v>0.71219600000000005</c:v>
                </c:pt>
                <c:pt idx="2779">
                  <c:v>0.72038999999999997</c:v>
                </c:pt>
                <c:pt idx="2780">
                  <c:v>0.73169600000000001</c:v>
                </c:pt>
                <c:pt idx="2781">
                  <c:v>0.73428599999999999</c:v>
                </c:pt>
                <c:pt idx="2782">
                  <c:v>0.73689499999999997</c:v>
                </c:pt>
                <c:pt idx="2783">
                  <c:v>0.73822900000000002</c:v>
                </c:pt>
                <c:pt idx="2784">
                  <c:v>0.73966200000000004</c:v>
                </c:pt>
                <c:pt idx="2785">
                  <c:v>0.74097000000000002</c:v>
                </c:pt>
                <c:pt idx="2786">
                  <c:v>0.74096700000000004</c:v>
                </c:pt>
                <c:pt idx="2787">
                  <c:v>0.74012199999999995</c:v>
                </c:pt>
                <c:pt idx="2788">
                  <c:v>0.73743499999999995</c:v>
                </c:pt>
                <c:pt idx="2789">
                  <c:v>0.73256900000000003</c:v>
                </c:pt>
                <c:pt idx="2790">
                  <c:v>0.72718300000000002</c:v>
                </c:pt>
                <c:pt idx="2791">
                  <c:v>0.72495100000000001</c:v>
                </c:pt>
                <c:pt idx="2792">
                  <c:v>0.72082999999999997</c:v>
                </c:pt>
                <c:pt idx="2793">
                  <c:v>0.71715200000000001</c:v>
                </c:pt>
                <c:pt idx="2794">
                  <c:v>0.71403899999999998</c:v>
                </c:pt>
                <c:pt idx="2795">
                  <c:v>0.71094199999999996</c:v>
                </c:pt>
                <c:pt idx="2796">
                  <c:v>0.70520499999999997</c:v>
                </c:pt>
                <c:pt idx="2797">
                  <c:v>0.69811900000000005</c:v>
                </c:pt>
                <c:pt idx="2798">
                  <c:v>0.69308999999999998</c:v>
                </c:pt>
                <c:pt idx="2799">
                  <c:v>0.68935299999999999</c:v>
                </c:pt>
                <c:pt idx="2800">
                  <c:v>0.68658300000000005</c:v>
                </c:pt>
                <c:pt idx="2801">
                  <c:v>0.68451700000000004</c:v>
                </c:pt>
                <c:pt idx="2802">
                  <c:v>0.68684900000000004</c:v>
                </c:pt>
                <c:pt idx="2803">
                  <c:v>0.68429499999999999</c:v>
                </c:pt>
                <c:pt idx="2804">
                  <c:v>0.68198400000000003</c:v>
                </c:pt>
                <c:pt idx="2805">
                  <c:v>0.679701</c:v>
                </c:pt>
                <c:pt idx="2806">
                  <c:v>0.67768300000000004</c:v>
                </c:pt>
                <c:pt idx="2807">
                  <c:v>0.67468600000000001</c:v>
                </c:pt>
                <c:pt idx="2808">
                  <c:v>0.67181100000000005</c:v>
                </c:pt>
                <c:pt idx="2809">
                  <c:v>0.66805999999999999</c:v>
                </c:pt>
                <c:pt idx="2810">
                  <c:v>0.66327100000000005</c:v>
                </c:pt>
                <c:pt idx="2811">
                  <c:v>0.65925900000000004</c:v>
                </c:pt>
                <c:pt idx="2812">
                  <c:v>0.65777200000000002</c:v>
                </c:pt>
                <c:pt idx="2813">
                  <c:v>0.66177200000000003</c:v>
                </c:pt>
                <c:pt idx="2814">
                  <c:v>0.65765899999999999</c:v>
                </c:pt>
                <c:pt idx="2815">
                  <c:v>0.65569500000000003</c:v>
                </c:pt>
                <c:pt idx="2816">
                  <c:v>0.65406900000000001</c:v>
                </c:pt>
                <c:pt idx="2817">
                  <c:v>0.65030399999999999</c:v>
                </c:pt>
                <c:pt idx="2818">
                  <c:v>0.64611099999999999</c:v>
                </c:pt>
                <c:pt idx="2819">
                  <c:v>0.643679</c:v>
                </c:pt>
                <c:pt idx="2820">
                  <c:v>0.64026899999999998</c:v>
                </c:pt>
                <c:pt idx="2821">
                  <c:v>0.63851199999999997</c:v>
                </c:pt>
                <c:pt idx="2822">
                  <c:v>0.63629899999999995</c:v>
                </c:pt>
                <c:pt idx="2823">
                  <c:v>0.63517699999999999</c:v>
                </c:pt>
                <c:pt idx="2824">
                  <c:v>0.63987499999999997</c:v>
                </c:pt>
                <c:pt idx="2825">
                  <c:v>0.63517000000000001</c:v>
                </c:pt>
                <c:pt idx="2826">
                  <c:v>0.62986699999999995</c:v>
                </c:pt>
                <c:pt idx="2827">
                  <c:v>0.62614700000000001</c:v>
                </c:pt>
                <c:pt idx="2828">
                  <c:v>0.62481299999999995</c:v>
                </c:pt>
                <c:pt idx="2829">
                  <c:v>0.62385999999999997</c:v>
                </c:pt>
                <c:pt idx="2830">
                  <c:v>0.62217100000000003</c:v>
                </c:pt>
                <c:pt idx="2831">
                  <c:v>0.61762799999999995</c:v>
                </c:pt>
                <c:pt idx="2832">
                  <c:v>0.61426599999999998</c:v>
                </c:pt>
                <c:pt idx="2833">
                  <c:v>0.61066699999999996</c:v>
                </c:pt>
                <c:pt idx="2834">
                  <c:v>0.60818499999999998</c:v>
                </c:pt>
                <c:pt idx="2835">
                  <c:v>0.61421999999999999</c:v>
                </c:pt>
                <c:pt idx="2836">
                  <c:v>0.61397000000000002</c:v>
                </c:pt>
                <c:pt idx="2837">
                  <c:v>0.613985</c:v>
                </c:pt>
                <c:pt idx="2838">
                  <c:v>0.611896</c:v>
                </c:pt>
                <c:pt idx="2839">
                  <c:v>0.60890100000000003</c:v>
                </c:pt>
                <c:pt idx="2840">
                  <c:v>0.60648100000000005</c:v>
                </c:pt>
                <c:pt idx="2841">
                  <c:v>0.60545000000000004</c:v>
                </c:pt>
                <c:pt idx="2842">
                  <c:v>0.601406</c:v>
                </c:pt>
                <c:pt idx="2843">
                  <c:v>0.59794700000000001</c:v>
                </c:pt>
                <c:pt idx="2844">
                  <c:v>0.597051</c:v>
                </c:pt>
                <c:pt idx="2845">
                  <c:v>0.60050300000000001</c:v>
                </c:pt>
                <c:pt idx="2846">
                  <c:v>0.59694700000000001</c:v>
                </c:pt>
                <c:pt idx="2847">
                  <c:v>0.59446600000000005</c:v>
                </c:pt>
                <c:pt idx="2848">
                  <c:v>0.59196499999999996</c:v>
                </c:pt>
                <c:pt idx="2849">
                  <c:v>0.58995600000000004</c:v>
                </c:pt>
                <c:pt idx="2850">
                  <c:v>0.58744799999999997</c:v>
                </c:pt>
                <c:pt idx="2851">
                  <c:v>0.58643299999999998</c:v>
                </c:pt>
                <c:pt idx="2852">
                  <c:v>0.58443500000000004</c:v>
                </c:pt>
                <c:pt idx="2853">
                  <c:v>0.58192999999999995</c:v>
                </c:pt>
                <c:pt idx="2854">
                  <c:v>0.57845100000000005</c:v>
                </c:pt>
                <c:pt idx="2855">
                  <c:v>0.57578399999999996</c:v>
                </c:pt>
                <c:pt idx="2856">
                  <c:v>0.58226100000000003</c:v>
                </c:pt>
                <c:pt idx="2857">
                  <c:v>0.57988899999999999</c:v>
                </c:pt>
                <c:pt idx="2858">
                  <c:v>0.57976099999999997</c:v>
                </c:pt>
                <c:pt idx="2859">
                  <c:v>0.58026299999999997</c:v>
                </c:pt>
                <c:pt idx="2860">
                  <c:v>0.58025599999999999</c:v>
                </c:pt>
                <c:pt idx="2861">
                  <c:v>0.57974000000000003</c:v>
                </c:pt>
                <c:pt idx="2862">
                  <c:v>0.57922499999999999</c:v>
                </c:pt>
                <c:pt idx="2863">
                  <c:v>0.57822200000000001</c:v>
                </c:pt>
                <c:pt idx="2864">
                  <c:v>0.577183</c:v>
                </c:pt>
                <c:pt idx="2865">
                  <c:v>0.57576400000000005</c:v>
                </c:pt>
                <c:pt idx="2866">
                  <c:v>0.57303499999999996</c:v>
                </c:pt>
                <c:pt idx="2867">
                  <c:v>0.57702900000000001</c:v>
                </c:pt>
                <c:pt idx="2868">
                  <c:v>0.57283600000000001</c:v>
                </c:pt>
                <c:pt idx="2869">
                  <c:v>0.56866099999999997</c:v>
                </c:pt>
                <c:pt idx="2870">
                  <c:v>0.56612700000000005</c:v>
                </c:pt>
                <c:pt idx="2871">
                  <c:v>0.56357500000000005</c:v>
                </c:pt>
                <c:pt idx="2872">
                  <c:v>0.56201800000000002</c:v>
                </c:pt>
                <c:pt idx="2873">
                  <c:v>0.56046099999999999</c:v>
                </c:pt>
                <c:pt idx="2874">
                  <c:v>0.55951799999999996</c:v>
                </c:pt>
                <c:pt idx="2875">
                  <c:v>0.55682100000000001</c:v>
                </c:pt>
                <c:pt idx="2876">
                  <c:v>0.55976599999999999</c:v>
                </c:pt>
                <c:pt idx="2877">
                  <c:v>0.556562</c:v>
                </c:pt>
                <c:pt idx="2878">
                  <c:v>0.552064</c:v>
                </c:pt>
                <c:pt idx="2879">
                  <c:v>0.54558200000000001</c:v>
                </c:pt>
                <c:pt idx="2880">
                  <c:v>0.54086000000000001</c:v>
                </c:pt>
                <c:pt idx="2881">
                  <c:v>0.53919499999999998</c:v>
                </c:pt>
                <c:pt idx="2882">
                  <c:v>0.53869</c:v>
                </c:pt>
                <c:pt idx="2883">
                  <c:v>0.53671599999999997</c:v>
                </c:pt>
                <c:pt idx="2884">
                  <c:v>0.53425</c:v>
                </c:pt>
                <c:pt idx="2885">
                  <c:v>0.53188500000000005</c:v>
                </c:pt>
                <c:pt idx="2886">
                  <c:v>0.53779399999999999</c:v>
                </c:pt>
                <c:pt idx="2887">
                  <c:v>0.53661300000000001</c:v>
                </c:pt>
                <c:pt idx="2888">
                  <c:v>0.53496900000000003</c:v>
                </c:pt>
                <c:pt idx="2889">
                  <c:v>0.53394900000000001</c:v>
                </c:pt>
                <c:pt idx="2890">
                  <c:v>0.53245799999999999</c:v>
                </c:pt>
                <c:pt idx="2891">
                  <c:v>0.52993299999999999</c:v>
                </c:pt>
                <c:pt idx="2892">
                  <c:v>0.52831600000000001</c:v>
                </c:pt>
                <c:pt idx="2893">
                  <c:v>0.52736899999999998</c:v>
                </c:pt>
                <c:pt idx="2894">
                  <c:v>0.52468499999999996</c:v>
                </c:pt>
                <c:pt idx="2895">
                  <c:v>0.52812499999999996</c:v>
                </c:pt>
                <c:pt idx="2896">
                  <c:v>0.52531600000000001</c:v>
                </c:pt>
                <c:pt idx="2897">
                  <c:v>0.52171500000000004</c:v>
                </c:pt>
                <c:pt idx="2898">
                  <c:v>0.51868000000000003</c:v>
                </c:pt>
                <c:pt idx="2899">
                  <c:v>0.51514899999999997</c:v>
                </c:pt>
                <c:pt idx="2900">
                  <c:v>0.51159299999999996</c:v>
                </c:pt>
                <c:pt idx="2901">
                  <c:v>0.50854200000000005</c:v>
                </c:pt>
                <c:pt idx="2902">
                  <c:v>0.50502100000000005</c:v>
                </c:pt>
                <c:pt idx="2903">
                  <c:v>0.50140700000000005</c:v>
                </c:pt>
                <c:pt idx="2904">
                  <c:v>0.50236199999999998</c:v>
                </c:pt>
                <c:pt idx="2905">
                  <c:v>0.499359</c:v>
                </c:pt>
                <c:pt idx="2906">
                  <c:v>0.49629299999999998</c:v>
                </c:pt>
                <c:pt idx="2907">
                  <c:v>0.49424299999999999</c:v>
                </c:pt>
                <c:pt idx="2908">
                  <c:v>0.49220000000000003</c:v>
                </c:pt>
                <c:pt idx="2909">
                  <c:v>0.48913899999999999</c:v>
                </c:pt>
                <c:pt idx="2910">
                  <c:v>0.48406900000000003</c:v>
                </c:pt>
                <c:pt idx="2911">
                  <c:v>0.47850500000000001</c:v>
                </c:pt>
                <c:pt idx="2912">
                  <c:v>0.475578</c:v>
                </c:pt>
                <c:pt idx="2913">
                  <c:v>0.480543</c:v>
                </c:pt>
                <c:pt idx="2914">
                  <c:v>0.47835100000000003</c:v>
                </c:pt>
                <c:pt idx="2915">
                  <c:v>0.47528900000000002</c:v>
                </c:pt>
                <c:pt idx="2916">
                  <c:v>0.47068399999999999</c:v>
                </c:pt>
                <c:pt idx="2917">
                  <c:v>0.46613100000000002</c:v>
                </c:pt>
                <c:pt idx="2918">
                  <c:v>0.462113</c:v>
                </c:pt>
                <c:pt idx="2919">
                  <c:v>0.46019700000000002</c:v>
                </c:pt>
                <c:pt idx="2920">
                  <c:v>0.45952100000000001</c:v>
                </c:pt>
                <c:pt idx="2921">
                  <c:v>0.45840599999999998</c:v>
                </c:pt>
                <c:pt idx="2922">
                  <c:v>0.46644600000000003</c:v>
                </c:pt>
                <c:pt idx="2923">
                  <c:v>0.46695799999999998</c:v>
                </c:pt>
                <c:pt idx="2924">
                  <c:v>0.46703800000000001</c:v>
                </c:pt>
                <c:pt idx="2925">
                  <c:v>0.46799299999999999</c:v>
                </c:pt>
                <c:pt idx="2926">
                  <c:v>0.46905799999999997</c:v>
                </c:pt>
                <c:pt idx="2927">
                  <c:v>0.47153499999999998</c:v>
                </c:pt>
                <c:pt idx="2928">
                  <c:v>0.47222799999999998</c:v>
                </c:pt>
                <c:pt idx="2929">
                  <c:v>0.474553</c:v>
                </c:pt>
                <c:pt idx="2930">
                  <c:v>0.48318899999999998</c:v>
                </c:pt>
                <c:pt idx="2931">
                  <c:v>0.48249300000000001</c:v>
                </c:pt>
                <c:pt idx="2932">
                  <c:v>0.48258400000000001</c:v>
                </c:pt>
                <c:pt idx="2933">
                  <c:v>0.48191299999999998</c:v>
                </c:pt>
                <c:pt idx="2934">
                  <c:v>0.481512</c:v>
                </c:pt>
                <c:pt idx="2935">
                  <c:v>0.48116399999999998</c:v>
                </c:pt>
                <c:pt idx="2936">
                  <c:v>0.47698499999999999</c:v>
                </c:pt>
                <c:pt idx="2937">
                  <c:v>0.47246100000000002</c:v>
                </c:pt>
                <c:pt idx="2938">
                  <c:v>0.47054600000000002</c:v>
                </c:pt>
                <c:pt idx="2939">
                  <c:v>0.46487000000000001</c:v>
                </c:pt>
                <c:pt idx="2940">
                  <c:v>0.46140900000000001</c:v>
                </c:pt>
                <c:pt idx="2941">
                  <c:v>0.45578400000000002</c:v>
                </c:pt>
                <c:pt idx="2942">
                  <c:v>0.44857799999999998</c:v>
                </c:pt>
                <c:pt idx="2943">
                  <c:v>0.44137799999999999</c:v>
                </c:pt>
                <c:pt idx="2944">
                  <c:v>0.438278</c:v>
                </c:pt>
                <c:pt idx="2945">
                  <c:v>0.44117200000000001</c:v>
                </c:pt>
                <c:pt idx="2946">
                  <c:v>0.43753199999999998</c:v>
                </c:pt>
                <c:pt idx="2947">
                  <c:v>0.436444</c:v>
                </c:pt>
                <c:pt idx="2948">
                  <c:v>0.436085</c:v>
                </c:pt>
                <c:pt idx="2949">
                  <c:v>0.435554</c:v>
                </c:pt>
                <c:pt idx="2950">
                  <c:v>0.433473</c:v>
                </c:pt>
                <c:pt idx="2951">
                  <c:v>0.43250300000000003</c:v>
                </c:pt>
                <c:pt idx="2952">
                  <c:v>0.43046800000000002</c:v>
                </c:pt>
                <c:pt idx="2953">
                  <c:v>0.43136999999999998</c:v>
                </c:pt>
                <c:pt idx="2954">
                  <c:v>0.43629099999999998</c:v>
                </c:pt>
                <c:pt idx="2955">
                  <c:v>0.43762899999999999</c:v>
                </c:pt>
                <c:pt idx="2956">
                  <c:v>0.440417</c:v>
                </c:pt>
                <c:pt idx="2957">
                  <c:v>0.440554</c:v>
                </c:pt>
                <c:pt idx="2958">
                  <c:v>0.440029</c:v>
                </c:pt>
                <c:pt idx="2959">
                  <c:v>0.43989699999999998</c:v>
                </c:pt>
                <c:pt idx="2960">
                  <c:v>0.43786999999999998</c:v>
                </c:pt>
                <c:pt idx="2961">
                  <c:v>0.44138500000000003</c:v>
                </c:pt>
                <c:pt idx="2962">
                  <c:v>0.44967299999999999</c:v>
                </c:pt>
                <c:pt idx="2963">
                  <c:v>0.449577</c:v>
                </c:pt>
                <c:pt idx="2964">
                  <c:v>0.45120199999999999</c:v>
                </c:pt>
                <c:pt idx="2965">
                  <c:v>0.45393699999999998</c:v>
                </c:pt>
                <c:pt idx="2966">
                  <c:v>0.45518999999999998</c:v>
                </c:pt>
                <c:pt idx="2967">
                  <c:v>0.45556600000000003</c:v>
                </c:pt>
                <c:pt idx="2968">
                  <c:v>0.45499000000000001</c:v>
                </c:pt>
                <c:pt idx="2969">
                  <c:v>0.45733200000000002</c:v>
                </c:pt>
                <c:pt idx="2970">
                  <c:v>0.46111600000000003</c:v>
                </c:pt>
                <c:pt idx="2971">
                  <c:v>0.45788899999999999</c:v>
                </c:pt>
                <c:pt idx="2972">
                  <c:v>0.45564300000000002</c:v>
                </c:pt>
                <c:pt idx="2973">
                  <c:v>0.45210800000000001</c:v>
                </c:pt>
                <c:pt idx="2974">
                  <c:v>0.44974500000000001</c:v>
                </c:pt>
                <c:pt idx="2975">
                  <c:v>0.44772200000000001</c:v>
                </c:pt>
                <c:pt idx="2976">
                  <c:v>0.445077</c:v>
                </c:pt>
                <c:pt idx="2977">
                  <c:v>0.44320700000000002</c:v>
                </c:pt>
                <c:pt idx="2978">
                  <c:v>0.4415</c:v>
                </c:pt>
                <c:pt idx="2979">
                  <c:v>0.43860399999999999</c:v>
                </c:pt>
                <c:pt idx="2980">
                  <c:v>0.44287900000000002</c:v>
                </c:pt>
                <c:pt idx="2981">
                  <c:v>0.44724900000000001</c:v>
                </c:pt>
                <c:pt idx="2982">
                  <c:v>0.44566899999999998</c:v>
                </c:pt>
                <c:pt idx="2983">
                  <c:v>0.44420100000000001</c:v>
                </c:pt>
                <c:pt idx="2984">
                  <c:v>0.44124999999999998</c:v>
                </c:pt>
                <c:pt idx="2985">
                  <c:v>0.44026599999999999</c:v>
                </c:pt>
                <c:pt idx="2986">
                  <c:v>0.43996000000000002</c:v>
                </c:pt>
                <c:pt idx="2987">
                  <c:v>0.43892700000000001</c:v>
                </c:pt>
                <c:pt idx="2988">
                  <c:v>0.43731799999999998</c:v>
                </c:pt>
                <c:pt idx="2989">
                  <c:v>0.435942</c:v>
                </c:pt>
                <c:pt idx="2990">
                  <c:v>0.43598399999999998</c:v>
                </c:pt>
                <c:pt idx="2991">
                  <c:v>0.43407499999999999</c:v>
                </c:pt>
                <c:pt idx="2992">
                  <c:v>0.43835200000000002</c:v>
                </c:pt>
                <c:pt idx="2993">
                  <c:v>0.440944</c:v>
                </c:pt>
                <c:pt idx="2994">
                  <c:v>0.43929499999999999</c:v>
                </c:pt>
                <c:pt idx="2995">
                  <c:v>0.43757200000000002</c:v>
                </c:pt>
                <c:pt idx="2996">
                  <c:v>0.43452299999999999</c:v>
                </c:pt>
                <c:pt idx="2997">
                  <c:v>0.43181599999999998</c:v>
                </c:pt>
                <c:pt idx="2998">
                  <c:v>0.42887199999999998</c:v>
                </c:pt>
                <c:pt idx="2999">
                  <c:v>0.42675600000000002</c:v>
                </c:pt>
                <c:pt idx="3000">
                  <c:v>0.42469200000000001</c:v>
                </c:pt>
                <c:pt idx="3001">
                  <c:v>0.422205</c:v>
                </c:pt>
                <c:pt idx="3002">
                  <c:v>0.41864800000000002</c:v>
                </c:pt>
                <c:pt idx="3003">
                  <c:v>0.42213600000000001</c:v>
                </c:pt>
                <c:pt idx="3004">
                  <c:v>0.42285899999999998</c:v>
                </c:pt>
                <c:pt idx="3005">
                  <c:v>0.42004200000000003</c:v>
                </c:pt>
                <c:pt idx="3006">
                  <c:v>0.41885099999999997</c:v>
                </c:pt>
                <c:pt idx="3007">
                  <c:v>0.41698499999999999</c:v>
                </c:pt>
                <c:pt idx="3008">
                  <c:v>0.41589500000000001</c:v>
                </c:pt>
                <c:pt idx="3009">
                  <c:v>0.41436699999999999</c:v>
                </c:pt>
                <c:pt idx="3010">
                  <c:v>0.41273700000000002</c:v>
                </c:pt>
                <c:pt idx="3011">
                  <c:v>0.41158899999999998</c:v>
                </c:pt>
                <c:pt idx="3012">
                  <c:v>0.41151500000000002</c:v>
                </c:pt>
                <c:pt idx="3013">
                  <c:v>0.40901100000000001</c:v>
                </c:pt>
                <c:pt idx="3014">
                  <c:v>0.41355900000000001</c:v>
                </c:pt>
                <c:pt idx="3015">
                  <c:v>0.41438000000000003</c:v>
                </c:pt>
                <c:pt idx="3016">
                  <c:v>0.41272500000000001</c:v>
                </c:pt>
                <c:pt idx="3017">
                  <c:v>0.41048200000000001</c:v>
                </c:pt>
                <c:pt idx="3018">
                  <c:v>0.40818399999999999</c:v>
                </c:pt>
                <c:pt idx="3019">
                  <c:v>0.40559600000000001</c:v>
                </c:pt>
                <c:pt idx="3020">
                  <c:v>0.40273199999999998</c:v>
                </c:pt>
                <c:pt idx="3021">
                  <c:v>0.39862399999999998</c:v>
                </c:pt>
                <c:pt idx="3022">
                  <c:v>0.39472099999999999</c:v>
                </c:pt>
                <c:pt idx="3023">
                  <c:v>0.39176800000000001</c:v>
                </c:pt>
                <c:pt idx="3024">
                  <c:v>0.38824900000000001</c:v>
                </c:pt>
                <c:pt idx="3025">
                  <c:v>0.38368600000000003</c:v>
                </c:pt>
                <c:pt idx="3026">
                  <c:v>0.38584600000000002</c:v>
                </c:pt>
                <c:pt idx="3027">
                  <c:v>0.38361200000000001</c:v>
                </c:pt>
                <c:pt idx="3028">
                  <c:v>0.37926700000000002</c:v>
                </c:pt>
                <c:pt idx="3029">
                  <c:v>0.37599500000000002</c:v>
                </c:pt>
                <c:pt idx="3030">
                  <c:v>0.37236599999999997</c:v>
                </c:pt>
                <c:pt idx="3031">
                  <c:v>0.36926100000000001</c:v>
                </c:pt>
                <c:pt idx="3032">
                  <c:v>0.36614200000000002</c:v>
                </c:pt>
                <c:pt idx="3033">
                  <c:v>0.36392400000000003</c:v>
                </c:pt>
                <c:pt idx="3034">
                  <c:v>0.36131200000000002</c:v>
                </c:pt>
                <c:pt idx="3035">
                  <c:v>0.35833100000000001</c:v>
                </c:pt>
                <c:pt idx="3036">
                  <c:v>0.36325800000000003</c:v>
                </c:pt>
                <c:pt idx="3037">
                  <c:v>0.36423</c:v>
                </c:pt>
                <c:pt idx="3038">
                  <c:v>0.36405300000000002</c:v>
                </c:pt>
                <c:pt idx="3039">
                  <c:v>0.365647</c:v>
                </c:pt>
                <c:pt idx="3040">
                  <c:v>0.36715199999999998</c:v>
                </c:pt>
                <c:pt idx="3041">
                  <c:v>0.37059599999999998</c:v>
                </c:pt>
                <c:pt idx="3042">
                  <c:v>0.37148399999999998</c:v>
                </c:pt>
                <c:pt idx="3043">
                  <c:v>0.371199</c:v>
                </c:pt>
                <c:pt idx="3044">
                  <c:v>0.371008</c:v>
                </c:pt>
                <c:pt idx="3045">
                  <c:v>0.37166900000000003</c:v>
                </c:pt>
                <c:pt idx="3046">
                  <c:v>0.37023099999999998</c:v>
                </c:pt>
                <c:pt idx="3047">
                  <c:v>0.37696200000000002</c:v>
                </c:pt>
                <c:pt idx="3048">
                  <c:v>0.38024400000000003</c:v>
                </c:pt>
                <c:pt idx="3049">
                  <c:v>0.378467</c:v>
                </c:pt>
                <c:pt idx="3050">
                  <c:v>0.376969</c:v>
                </c:pt>
                <c:pt idx="3051">
                  <c:v>0.37472299999999997</c:v>
                </c:pt>
                <c:pt idx="3052">
                  <c:v>0.37120999999999998</c:v>
                </c:pt>
                <c:pt idx="3053">
                  <c:v>0.36768400000000001</c:v>
                </c:pt>
                <c:pt idx="3054">
                  <c:v>0.360232</c:v>
                </c:pt>
                <c:pt idx="3055">
                  <c:v>0.35428900000000002</c:v>
                </c:pt>
                <c:pt idx="3056">
                  <c:v>0.34803699999999999</c:v>
                </c:pt>
                <c:pt idx="3057">
                  <c:v>0.34566000000000002</c:v>
                </c:pt>
                <c:pt idx="3058">
                  <c:v>0.3397</c:v>
                </c:pt>
                <c:pt idx="3059">
                  <c:v>0.33067800000000003</c:v>
                </c:pt>
                <c:pt idx="3060">
                  <c:v>0.32219300000000001</c:v>
                </c:pt>
                <c:pt idx="3061">
                  <c:v>0.31589600000000001</c:v>
                </c:pt>
                <c:pt idx="3062">
                  <c:v>0.30990899999999999</c:v>
                </c:pt>
                <c:pt idx="3063">
                  <c:v>0.30442200000000003</c:v>
                </c:pt>
                <c:pt idx="3064">
                  <c:v>0.298734</c:v>
                </c:pt>
                <c:pt idx="3065">
                  <c:v>0.291709</c:v>
                </c:pt>
                <c:pt idx="3066">
                  <c:v>0.28474300000000002</c:v>
                </c:pt>
                <c:pt idx="3067">
                  <c:v>0.279113</c:v>
                </c:pt>
                <c:pt idx="3068">
                  <c:v>0.27939900000000001</c:v>
                </c:pt>
                <c:pt idx="3069">
                  <c:v>0.27778399999999998</c:v>
                </c:pt>
                <c:pt idx="3070">
                  <c:v>0.27487499999999998</c:v>
                </c:pt>
                <c:pt idx="3071">
                  <c:v>0.272671</c:v>
                </c:pt>
                <c:pt idx="3072">
                  <c:v>0.27126800000000001</c:v>
                </c:pt>
                <c:pt idx="3073">
                  <c:v>0.26896399999999998</c:v>
                </c:pt>
                <c:pt idx="3074">
                  <c:v>0.26684999999999998</c:v>
                </c:pt>
                <c:pt idx="3075">
                  <c:v>0.26477299999999998</c:v>
                </c:pt>
                <c:pt idx="3076">
                  <c:v>0.26299699999999998</c:v>
                </c:pt>
                <c:pt idx="3077">
                  <c:v>0.260687</c:v>
                </c:pt>
                <c:pt idx="3078">
                  <c:v>0.26473000000000002</c:v>
                </c:pt>
                <c:pt idx="3079">
                  <c:v>0.26473099999999999</c:v>
                </c:pt>
                <c:pt idx="3080">
                  <c:v>0.26106099999999999</c:v>
                </c:pt>
                <c:pt idx="3081">
                  <c:v>0.25825599999999999</c:v>
                </c:pt>
                <c:pt idx="3082">
                  <c:v>0.25464599999999998</c:v>
                </c:pt>
                <c:pt idx="3083">
                  <c:v>0.25041000000000002</c:v>
                </c:pt>
                <c:pt idx="3084">
                  <c:v>0.24684700000000001</c:v>
                </c:pt>
                <c:pt idx="3085">
                  <c:v>0.24321999999999999</c:v>
                </c:pt>
                <c:pt idx="3086">
                  <c:v>0.24007300000000001</c:v>
                </c:pt>
                <c:pt idx="3087">
                  <c:v>0.23699999999999999</c:v>
                </c:pt>
                <c:pt idx="3088">
                  <c:v>0.23205700000000001</c:v>
                </c:pt>
                <c:pt idx="3089">
                  <c:v>0.231932</c:v>
                </c:pt>
                <c:pt idx="3090">
                  <c:v>0.23152700000000001</c:v>
                </c:pt>
                <c:pt idx="3091">
                  <c:v>0.22028900000000001</c:v>
                </c:pt>
                <c:pt idx="3092">
                  <c:v>0.216894</c:v>
                </c:pt>
                <c:pt idx="3093">
                  <c:v>0.21584300000000001</c:v>
                </c:pt>
                <c:pt idx="3094">
                  <c:v>0.210677</c:v>
                </c:pt>
                <c:pt idx="3095">
                  <c:v>0.20729800000000001</c:v>
                </c:pt>
                <c:pt idx="3096">
                  <c:v>0.205925</c:v>
                </c:pt>
                <c:pt idx="3097">
                  <c:v>0.204787</c:v>
                </c:pt>
                <c:pt idx="3098">
                  <c:v>0.20427600000000001</c:v>
                </c:pt>
                <c:pt idx="3099">
                  <c:v>0.203267</c:v>
                </c:pt>
                <c:pt idx="3100">
                  <c:v>0.20954900000000001</c:v>
                </c:pt>
                <c:pt idx="3101">
                  <c:v>0.21441499999999999</c:v>
                </c:pt>
                <c:pt idx="3102">
                  <c:v>0.21413199999999999</c:v>
                </c:pt>
                <c:pt idx="3103">
                  <c:v>0.214592</c:v>
                </c:pt>
                <c:pt idx="3104">
                  <c:v>0.21418999999999999</c:v>
                </c:pt>
                <c:pt idx="3105">
                  <c:v>0.215257</c:v>
                </c:pt>
                <c:pt idx="3106">
                  <c:v>0.21621699999999999</c:v>
                </c:pt>
                <c:pt idx="3107">
                  <c:v>0.21622</c:v>
                </c:pt>
                <c:pt idx="3108">
                  <c:v>0.21667</c:v>
                </c:pt>
                <c:pt idx="3109">
                  <c:v>0.21782000000000001</c:v>
                </c:pt>
                <c:pt idx="3110">
                  <c:v>0.21665300000000001</c:v>
                </c:pt>
                <c:pt idx="3111">
                  <c:v>0.22065699999999999</c:v>
                </c:pt>
                <c:pt idx="3112">
                  <c:v>0.22189500000000001</c:v>
                </c:pt>
                <c:pt idx="3113">
                  <c:v>0.219082</c:v>
                </c:pt>
                <c:pt idx="3114">
                  <c:v>0.21529499999999999</c:v>
                </c:pt>
                <c:pt idx="3115">
                  <c:v>0.21113899999999999</c:v>
                </c:pt>
                <c:pt idx="3116">
                  <c:v>0.20805499999999999</c:v>
                </c:pt>
                <c:pt idx="3117">
                  <c:v>0.20228099999999999</c:v>
                </c:pt>
                <c:pt idx="3118">
                  <c:v>0.195356</c:v>
                </c:pt>
                <c:pt idx="3119">
                  <c:v>0.190445</c:v>
                </c:pt>
                <c:pt idx="3120">
                  <c:v>0.18612200000000001</c:v>
                </c:pt>
                <c:pt idx="3121">
                  <c:v>0.18033199999999999</c:v>
                </c:pt>
                <c:pt idx="3122">
                  <c:v>0.174259</c:v>
                </c:pt>
                <c:pt idx="3123">
                  <c:v>0.17549400000000001</c:v>
                </c:pt>
                <c:pt idx="3124">
                  <c:v>0.174063</c:v>
                </c:pt>
                <c:pt idx="3125">
                  <c:v>0.169685</c:v>
                </c:pt>
                <c:pt idx="3126">
                  <c:v>0.167019</c:v>
                </c:pt>
                <c:pt idx="3127">
                  <c:v>0.16413800000000001</c:v>
                </c:pt>
                <c:pt idx="3128">
                  <c:v>0.16178100000000001</c:v>
                </c:pt>
                <c:pt idx="3129">
                  <c:v>0.159139</c:v>
                </c:pt>
                <c:pt idx="3130">
                  <c:v>0.15671399999999999</c:v>
                </c:pt>
                <c:pt idx="3131">
                  <c:v>0.15415200000000001</c:v>
                </c:pt>
                <c:pt idx="3132">
                  <c:v>0.15148</c:v>
                </c:pt>
                <c:pt idx="3133">
                  <c:v>0.150334</c:v>
                </c:pt>
                <c:pt idx="3134">
                  <c:v>0.14748600000000001</c:v>
                </c:pt>
                <c:pt idx="3135">
                  <c:v>0.15093100000000001</c:v>
                </c:pt>
                <c:pt idx="3136">
                  <c:v>0.151056</c:v>
                </c:pt>
                <c:pt idx="3137">
                  <c:v>0.14886199999999999</c:v>
                </c:pt>
                <c:pt idx="3138">
                  <c:v>0.14834600000000001</c:v>
                </c:pt>
                <c:pt idx="3139">
                  <c:v>0.146728</c:v>
                </c:pt>
                <c:pt idx="3140">
                  <c:v>0.145535</c:v>
                </c:pt>
                <c:pt idx="3141">
                  <c:v>0.14275399999999999</c:v>
                </c:pt>
                <c:pt idx="3142">
                  <c:v>0.13961399999999999</c:v>
                </c:pt>
                <c:pt idx="3143">
                  <c:v>0.134938</c:v>
                </c:pt>
                <c:pt idx="3144">
                  <c:v>0.13247200000000001</c:v>
                </c:pt>
                <c:pt idx="3145">
                  <c:v>0.13075600000000001</c:v>
                </c:pt>
                <c:pt idx="3146">
                  <c:v>0.127605</c:v>
                </c:pt>
                <c:pt idx="3147">
                  <c:v>0.132212</c:v>
                </c:pt>
                <c:pt idx="3148">
                  <c:v>0.13236300000000001</c:v>
                </c:pt>
                <c:pt idx="3149">
                  <c:v>0.13145299999999999</c:v>
                </c:pt>
                <c:pt idx="3150">
                  <c:v>0.128695</c:v>
                </c:pt>
                <c:pt idx="3151">
                  <c:v>0.12548000000000001</c:v>
                </c:pt>
                <c:pt idx="3152">
                  <c:v>0.120669</c:v>
                </c:pt>
                <c:pt idx="3153">
                  <c:v>0.113955</c:v>
                </c:pt>
                <c:pt idx="3154">
                  <c:v>0.108414</c:v>
                </c:pt>
                <c:pt idx="3155">
                  <c:v>0.104658</c:v>
                </c:pt>
                <c:pt idx="3156">
                  <c:v>0.100397</c:v>
                </c:pt>
                <c:pt idx="3157">
                  <c:v>9.7286200000000003E-2</c:v>
                </c:pt>
                <c:pt idx="3158">
                  <c:v>9.3127399999999999E-2</c:v>
                </c:pt>
                <c:pt idx="3159">
                  <c:v>9.83295E-2</c:v>
                </c:pt>
                <c:pt idx="3160">
                  <c:v>9.6584100000000006E-2</c:v>
                </c:pt>
                <c:pt idx="3161">
                  <c:v>9.4826099999999997E-2</c:v>
                </c:pt>
                <c:pt idx="3162">
                  <c:v>9.2204999999999995E-2</c:v>
                </c:pt>
                <c:pt idx="3163">
                  <c:v>8.9012300000000003E-2</c:v>
                </c:pt>
                <c:pt idx="3164">
                  <c:v>8.6840899999999999E-2</c:v>
                </c:pt>
                <c:pt idx="3165">
                  <c:v>8.4138099999999993E-2</c:v>
                </c:pt>
                <c:pt idx="3166">
                  <c:v>8.1672700000000001E-2</c:v>
                </c:pt>
                <c:pt idx="3167">
                  <c:v>8.6586399999999994E-2</c:v>
                </c:pt>
                <c:pt idx="3168">
                  <c:v>8.4661200000000006E-2</c:v>
                </c:pt>
                <c:pt idx="3169">
                  <c:v>8.3160399999999995E-2</c:v>
                </c:pt>
                <c:pt idx="3170">
                  <c:v>8.1914200000000006E-2</c:v>
                </c:pt>
                <c:pt idx="3171">
                  <c:v>7.9190499999999997E-2</c:v>
                </c:pt>
                <c:pt idx="3172">
                  <c:v>7.6524900000000007E-2</c:v>
                </c:pt>
                <c:pt idx="3173">
                  <c:v>7.7093300000000003E-2</c:v>
                </c:pt>
                <c:pt idx="3174">
                  <c:v>8.3062999999999998E-2</c:v>
                </c:pt>
                <c:pt idx="3175">
                  <c:v>8.0460100000000007E-2</c:v>
                </c:pt>
                <c:pt idx="3176">
                  <c:v>7.7283699999999997E-2</c:v>
                </c:pt>
                <c:pt idx="3177">
                  <c:v>7.3703699999999997E-2</c:v>
                </c:pt>
                <c:pt idx="3178">
                  <c:v>7.1328000000000003E-2</c:v>
                </c:pt>
                <c:pt idx="3179">
                  <c:v>6.9004599999999999E-2</c:v>
                </c:pt>
                <c:pt idx="3180">
                  <c:v>6.4690600000000001E-2</c:v>
                </c:pt>
                <c:pt idx="3181">
                  <c:v>6.3270900000000005E-2</c:v>
                </c:pt>
                <c:pt idx="3182">
                  <c:v>6.4957600000000004E-2</c:v>
                </c:pt>
                <c:pt idx="3183">
                  <c:v>6.0703500000000001E-2</c:v>
                </c:pt>
                <c:pt idx="3184">
                  <c:v>5.8613199999999997E-2</c:v>
                </c:pt>
                <c:pt idx="3185">
                  <c:v>5.6323400000000003E-2</c:v>
                </c:pt>
                <c:pt idx="3186">
                  <c:v>5.3466E-2</c:v>
                </c:pt>
                <c:pt idx="3187">
                  <c:v>5.16432E-2</c:v>
                </c:pt>
                <c:pt idx="3188">
                  <c:v>4.8520300000000002E-2</c:v>
                </c:pt>
                <c:pt idx="3189">
                  <c:v>4.9797000000000001E-2</c:v>
                </c:pt>
                <c:pt idx="3190">
                  <c:v>5.28584E-2</c:v>
                </c:pt>
                <c:pt idx="3191">
                  <c:v>5.2100300000000002E-2</c:v>
                </c:pt>
                <c:pt idx="3192">
                  <c:v>5.2304700000000003E-2</c:v>
                </c:pt>
                <c:pt idx="3193">
                  <c:v>4.9551400000000002E-2</c:v>
                </c:pt>
                <c:pt idx="3194">
                  <c:v>4.8214399999999998E-2</c:v>
                </c:pt>
                <c:pt idx="3195">
                  <c:v>4.6975500000000003E-2</c:v>
                </c:pt>
                <c:pt idx="3196">
                  <c:v>4.2407E-2</c:v>
                </c:pt>
                <c:pt idx="3197">
                  <c:v>4.50553E-2</c:v>
                </c:pt>
                <c:pt idx="3198">
                  <c:v>4.64631E-2</c:v>
                </c:pt>
                <c:pt idx="3199">
                  <c:v>4.2742700000000002E-2</c:v>
                </c:pt>
                <c:pt idx="3200">
                  <c:v>3.9480700000000001E-2</c:v>
                </c:pt>
                <c:pt idx="3201">
                  <c:v>3.63874E-2</c:v>
                </c:pt>
                <c:pt idx="3202">
                  <c:v>3.3174500000000003E-2</c:v>
                </c:pt>
                <c:pt idx="3203">
                  <c:v>3.07522E-2</c:v>
                </c:pt>
                <c:pt idx="3204">
                  <c:v>3.0848500000000001E-2</c:v>
                </c:pt>
                <c:pt idx="3205">
                  <c:v>3.9119800000000003E-2</c:v>
                </c:pt>
                <c:pt idx="3206">
                  <c:v>4.0943500000000001E-2</c:v>
                </c:pt>
                <c:pt idx="3207">
                  <c:v>3.93902E-2</c:v>
                </c:pt>
                <c:pt idx="3208">
                  <c:v>3.66837E-2</c:v>
                </c:pt>
                <c:pt idx="3209">
                  <c:v>3.7295200000000001E-2</c:v>
                </c:pt>
                <c:pt idx="3210">
                  <c:v>3.9300300000000003E-2</c:v>
                </c:pt>
                <c:pt idx="3211">
                  <c:v>3.9351400000000002E-2</c:v>
                </c:pt>
                <c:pt idx="3212">
                  <c:v>3.9165100000000001E-2</c:v>
                </c:pt>
                <c:pt idx="3213">
                  <c:v>4.5053500000000003E-2</c:v>
                </c:pt>
                <c:pt idx="3214">
                  <c:v>3.5473299999999999E-2</c:v>
                </c:pt>
                <c:pt idx="3215">
                  <c:v>4.3837399999999999E-2</c:v>
                </c:pt>
                <c:pt idx="3216">
                  <c:v>4.3756799999999998E-2</c:v>
                </c:pt>
                <c:pt idx="3217">
                  <c:v>4.42209E-2</c:v>
                </c:pt>
                <c:pt idx="3218">
                  <c:v>4.2971200000000001E-2</c:v>
                </c:pt>
                <c:pt idx="3219">
                  <c:v>4.09804E-2</c:v>
                </c:pt>
                <c:pt idx="3220">
                  <c:v>4.0112000000000002E-2</c:v>
                </c:pt>
                <c:pt idx="3221">
                  <c:v>4.59554E-2</c:v>
                </c:pt>
                <c:pt idx="3222">
                  <c:v>4.5412000000000001E-2</c:v>
                </c:pt>
                <c:pt idx="3223">
                  <c:v>4.6113300000000003E-2</c:v>
                </c:pt>
                <c:pt idx="3224">
                  <c:v>4.8059400000000002E-2</c:v>
                </c:pt>
                <c:pt idx="3225">
                  <c:v>4.6908900000000003E-2</c:v>
                </c:pt>
                <c:pt idx="3226">
                  <c:v>4.5835599999999997E-2</c:v>
                </c:pt>
                <c:pt idx="3227">
                  <c:v>4.5631100000000001E-2</c:v>
                </c:pt>
                <c:pt idx="3228">
                  <c:v>4.4441500000000002E-2</c:v>
                </c:pt>
                <c:pt idx="3229">
                  <c:v>4.6518499999999997E-2</c:v>
                </c:pt>
                <c:pt idx="3230">
                  <c:v>5.2205799999999997E-2</c:v>
                </c:pt>
                <c:pt idx="3231">
                  <c:v>4.9829699999999998E-2</c:v>
                </c:pt>
                <c:pt idx="3232">
                  <c:v>4.48162E-2</c:v>
                </c:pt>
                <c:pt idx="3233">
                  <c:v>3.9908100000000002E-2</c:v>
                </c:pt>
                <c:pt idx="3234">
                  <c:v>3.7657799999999998E-2</c:v>
                </c:pt>
                <c:pt idx="3235">
                  <c:v>3.6075900000000001E-2</c:v>
                </c:pt>
                <c:pt idx="3236">
                  <c:v>3.3897799999999999E-2</c:v>
                </c:pt>
                <c:pt idx="3237">
                  <c:v>3.25026E-2</c:v>
                </c:pt>
                <c:pt idx="3238">
                  <c:v>3.13487E-2</c:v>
                </c:pt>
                <c:pt idx="3239">
                  <c:v>3.0247199999999998E-2</c:v>
                </c:pt>
                <c:pt idx="3240">
                  <c:v>3.7265100000000002E-2</c:v>
                </c:pt>
                <c:pt idx="3241">
                  <c:v>4.1373800000000002E-2</c:v>
                </c:pt>
                <c:pt idx="3242">
                  <c:v>4.17528E-2</c:v>
                </c:pt>
                <c:pt idx="3243">
                  <c:v>4.5654199999999999E-2</c:v>
                </c:pt>
                <c:pt idx="3244">
                  <c:v>4.65145E-2</c:v>
                </c:pt>
                <c:pt idx="3245">
                  <c:v>4.6300099999999997E-2</c:v>
                </c:pt>
                <c:pt idx="3246">
                  <c:v>4.6782900000000002E-2</c:v>
                </c:pt>
                <c:pt idx="3247">
                  <c:v>4.5662599999999998E-2</c:v>
                </c:pt>
                <c:pt idx="3248">
                  <c:v>4.4831200000000002E-2</c:v>
                </c:pt>
                <c:pt idx="3249">
                  <c:v>4.3985499999999997E-2</c:v>
                </c:pt>
                <c:pt idx="3250">
                  <c:v>5.1503399999999998E-2</c:v>
                </c:pt>
                <c:pt idx="3251">
                  <c:v>5.00443E-2</c:v>
                </c:pt>
                <c:pt idx="3252">
                  <c:v>4.4494400000000003E-2</c:v>
                </c:pt>
                <c:pt idx="3253">
                  <c:v>3.8874300000000001E-2</c:v>
                </c:pt>
                <c:pt idx="3254">
                  <c:v>3.5850899999999998E-2</c:v>
                </c:pt>
                <c:pt idx="3255">
                  <c:v>3.1387999999999999E-2</c:v>
                </c:pt>
                <c:pt idx="3256">
                  <c:v>2.9413100000000001E-2</c:v>
                </c:pt>
                <c:pt idx="3257">
                  <c:v>2.6632200000000002E-2</c:v>
                </c:pt>
                <c:pt idx="3258">
                  <c:v>3.3160799999999997E-2</c:v>
                </c:pt>
                <c:pt idx="3259">
                  <c:v>3.2472899999999999E-2</c:v>
                </c:pt>
                <c:pt idx="3260">
                  <c:v>3.2484100000000002E-2</c:v>
                </c:pt>
                <c:pt idx="3261">
                  <c:v>3.1023800000000001E-2</c:v>
                </c:pt>
                <c:pt idx="3262">
                  <c:v>3.1077E-2</c:v>
                </c:pt>
                <c:pt idx="3263">
                  <c:v>3.3633900000000001E-2</c:v>
                </c:pt>
                <c:pt idx="3264">
                  <c:v>3.3988900000000002E-2</c:v>
                </c:pt>
                <c:pt idx="3265">
                  <c:v>3.2198999999999998E-2</c:v>
                </c:pt>
                <c:pt idx="3266">
                  <c:v>3.6649500000000002E-2</c:v>
                </c:pt>
                <c:pt idx="3267">
                  <c:v>3.3759299999999999E-2</c:v>
                </c:pt>
                <c:pt idx="3268">
                  <c:v>3.1274299999999998E-2</c:v>
                </c:pt>
                <c:pt idx="3269">
                  <c:v>2.8729000000000001E-2</c:v>
                </c:pt>
                <c:pt idx="3270">
                  <c:v>2.65144E-2</c:v>
                </c:pt>
                <c:pt idx="3271">
                  <c:v>2.2973E-2</c:v>
                </c:pt>
                <c:pt idx="3272">
                  <c:v>1.93388E-2</c:v>
                </c:pt>
                <c:pt idx="3273">
                  <c:v>1.48182E-2</c:v>
                </c:pt>
                <c:pt idx="3274">
                  <c:v>2.1196E-2</c:v>
                </c:pt>
                <c:pt idx="3275">
                  <c:v>2.3067899999999999E-2</c:v>
                </c:pt>
                <c:pt idx="3276">
                  <c:v>2.40579E-2</c:v>
                </c:pt>
                <c:pt idx="3277">
                  <c:v>2.22983E-2</c:v>
                </c:pt>
                <c:pt idx="3278">
                  <c:v>2.2475599999999998E-2</c:v>
                </c:pt>
                <c:pt idx="3279">
                  <c:v>2.2398399999999999E-2</c:v>
                </c:pt>
                <c:pt idx="3280">
                  <c:v>2.33809E-2</c:v>
                </c:pt>
                <c:pt idx="3281">
                  <c:v>2.77161E-2</c:v>
                </c:pt>
                <c:pt idx="3282">
                  <c:v>2.2967100000000001E-2</c:v>
                </c:pt>
                <c:pt idx="3283">
                  <c:v>1.8884399999999999E-2</c:v>
                </c:pt>
                <c:pt idx="3284">
                  <c:v>1.46325E-2</c:v>
                </c:pt>
                <c:pt idx="3285">
                  <c:v>1.09344E-2</c:v>
                </c:pt>
                <c:pt idx="3286">
                  <c:v>6.9946100000000001E-3</c:v>
                </c:pt>
                <c:pt idx="3287">
                  <c:v>1.81748E-3</c:v>
                </c:pt>
                <c:pt idx="3288">
                  <c:v>-9.7473799999999995E-4</c:v>
                </c:pt>
                <c:pt idx="3289">
                  <c:v>1.01599E-3</c:v>
                </c:pt>
                <c:pt idx="3290">
                  <c:v>-1.4518999999999999E-3</c:v>
                </c:pt>
                <c:pt idx="3291">
                  <c:v>-2.8336400000000001E-3</c:v>
                </c:pt>
                <c:pt idx="3292">
                  <c:v>-4.1877900000000003E-3</c:v>
                </c:pt>
                <c:pt idx="3293">
                  <c:v>-7.7290199999999996E-3</c:v>
                </c:pt>
                <c:pt idx="3294">
                  <c:v>-1.2389300000000001E-2</c:v>
                </c:pt>
                <c:pt idx="3295">
                  <c:v>-1.51416E-2</c:v>
                </c:pt>
                <c:pt idx="3296">
                  <c:v>-1.17526E-2</c:v>
                </c:pt>
                <c:pt idx="3297">
                  <c:v>-1.6088000000000002E-2</c:v>
                </c:pt>
                <c:pt idx="3298">
                  <c:v>-1.9497500000000001E-2</c:v>
                </c:pt>
                <c:pt idx="3299">
                  <c:v>-2.3101E-2</c:v>
                </c:pt>
                <c:pt idx="3300">
                  <c:v>-2.4163E-2</c:v>
                </c:pt>
                <c:pt idx="3301">
                  <c:v>-2.53595E-2</c:v>
                </c:pt>
                <c:pt idx="3302">
                  <c:v>-2.7512700000000001E-2</c:v>
                </c:pt>
                <c:pt idx="3303">
                  <c:v>-3.0141999999999999E-2</c:v>
                </c:pt>
                <c:pt idx="3304">
                  <c:v>-2.95144E-2</c:v>
                </c:pt>
                <c:pt idx="3305">
                  <c:v>-2.6356299999999999E-2</c:v>
                </c:pt>
                <c:pt idx="3306">
                  <c:v>-3.2549500000000002E-2</c:v>
                </c:pt>
                <c:pt idx="3307">
                  <c:v>-3.7603600000000001E-2</c:v>
                </c:pt>
                <c:pt idx="3308">
                  <c:v>-4.2445400000000001E-2</c:v>
                </c:pt>
                <c:pt idx="3309">
                  <c:v>-4.8456100000000002E-2</c:v>
                </c:pt>
                <c:pt idx="3310">
                  <c:v>-5.3470499999999997E-2</c:v>
                </c:pt>
                <c:pt idx="3311">
                  <c:v>-5.9211300000000001E-2</c:v>
                </c:pt>
                <c:pt idx="3312">
                  <c:v>-6.4482399999999995E-2</c:v>
                </c:pt>
                <c:pt idx="3313">
                  <c:v>-6.8724900000000005E-2</c:v>
                </c:pt>
                <c:pt idx="3314">
                  <c:v>-7.0326700000000006E-2</c:v>
                </c:pt>
                <c:pt idx="3315">
                  <c:v>-6.5310499999999994E-2</c:v>
                </c:pt>
                <c:pt idx="3316">
                  <c:v>-6.7724500000000007E-2</c:v>
                </c:pt>
                <c:pt idx="3317">
                  <c:v>-6.98516E-2</c:v>
                </c:pt>
                <c:pt idx="3318">
                  <c:v>-7.3164400000000004E-2</c:v>
                </c:pt>
                <c:pt idx="3319">
                  <c:v>-7.6209399999999997E-2</c:v>
                </c:pt>
                <c:pt idx="3320">
                  <c:v>-7.8321000000000002E-2</c:v>
                </c:pt>
                <c:pt idx="3321">
                  <c:v>-8.0618800000000004E-2</c:v>
                </c:pt>
                <c:pt idx="3322">
                  <c:v>-8.3945800000000001E-2</c:v>
                </c:pt>
                <c:pt idx="3323">
                  <c:v>-8.7600300000000006E-2</c:v>
                </c:pt>
                <c:pt idx="3324">
                  <c:v>-9.0912599999999996E-2</c:v>
                </c:pt>
                <c:pt idx="3325">
                  <c:v>-9.3100799999999997E-2</c:v>
                </c:pt>
                <c:pt idx="3326">
                  <c:v>-8.9481599999999994E-2</c:v>
                </c:pt>
                <c:pt idx="3327">
                  <c:v>-9.2594700000000002E-2</c:v>
                </c:pt>
                <c:pt idx="3328">
                  <c:v>-9.5810000000000006E-2</c:v>
                </c:pt>
                <c:pt idx="3329">
                  <c:v>-9.9600800000000003E-2</c:v>
                </c:pt>
                <c:pt idx="3330">
                  <c:v>-0.10337</c:v>
                </c:pt>
                <c:pt idx="3331">
                  <c:v>-0.10713300000000001</c:v>
                </c:pt>
                <c:pt idx="3332">
                  <c:v>-0.109914</c:v>
                </c:pt>
                <c:pt idx="3333">
                  <c:v>-0.11221299999999999</c:v>
                </c:pt>
                <c:pt idx="3334">
                  <c:v>-0.11304400000000001</c:v>
                </c:pt>
                <c:pt idx="3335">
                  <c:v>-0.11348800000000001</c:v>
                </c:pt>
                <c:pt idx="3336">
                  <c:v>-0.10688300000000001</c:v>
                </c:pt>
                <c:pt idx="3337">
                  <c:v>-0.108485</c:v>
                </c:pt>
                <c:pt idx="3338">
                  <c:v>-0.1109</c:v>
                </c:pt>
                <c:pt idx="3339">
                  <c:v>-0.11282399999999999</c:v>
                </c:pt>
                <c:pt idx="3340">
                  <c:v>-0.113235</c:v>
                </c:pt>
                <c:pt idx="3341">
                  <c:v>-0.11458</c:v>
                </c:pt>
                <c:pt idx="3342">
                  <c:v>-0.11507100000000001</c:v>
                </c:pt>
                <c:pt idx="3343">
                  <c:v>-0.11582000000000001</c:v>
                </c:pt>
                <c:pt idx="3344">
                  <c:v>-0.118394</c:v>
                </c:pt>
                <c:pt idx="3345">
                  <c:v>-0.121597</c:v>
                </c:pt>
                <c:pt idx="3346">
                  <c:v>-0.116381</c:v>
                </c:pt>
                <c:pt idx="3347">
                  <c:v>-0.117911</c:v>
                </c:pt>
                <c:pt idx="3348">
                  <c:v>-0.12134399999999999</c:v>
                </c:pt>
                <c:pt idx="3349">
                  <c:v>-0.12256599999999999</c:v>
                </c:pt>
                <c:pt idx="3350">
                  <c:v>-0.122379</c:v>
                </c:pt>
                <c:pt idx="3351">
                  <c:v>-0.120557</c:v>
                </c:pt>
                <c:pt idx="3352">
                  <c:v>-0.11908000000000001</c:v>
                </c:pt>
                <c:pt idx="3353">
                  <c:v>-0.12021800000000001</c:v>
                </c:pt>
                <c:pt idx="3354">
                  <c:v>-0.123303</c:v>
                </c:pt>
                <c:pt idx="3355">
                  <c:v>-0.118565</c:v>
                </c:pt>
                <c:pt idx="3356">
                  <c:v>-0.116855</c:v>
                </c:pt>
                <c:pt idx="3357">
                  <c:v>-0.115591</c:v>
                </c:pt>
                <c:pt idx="3358">
                  <c:v>-0.115799</c:v>
                </c:pt>
                <c:pt idx="3359">
                  <c:v>-0.117463</c:v>
                </c:pt>
                <c:pt idx="3360">
                  <c:v>-0.11768099999999999</c:v>
                </c:pt>
                <c:pt idx="3361">
                  <c:v>-0.121695</c:v>
                </c:pt>
                <c:pt idx="3362">
                  <c:v>-0.115672</c:v>
                </c:pt>
                <c:pt idx="3363">
                  <c:v>-0.11040999999999999</c:v>
                </c:pt>
                <c:pt idx="3364">
                  <c:v>-0.11187</c:v>
                </c:pt>
                <c:pt idx="3365">
                  <c:v>-0.11337</c:v>
                </c:pt>
                <c:pt idx="3366">
                  <c:v>-0.11513</c:v>
                </c:pt>
                <c:pt idx="3367">
                  <c:v>-0.11521000000000001</c:v>
                </c:pt>
                <c:pt idx="3368">
                  <c:v>-0.113131</c:v>
                </c:pt>
                <c:pt idx="3369">
                  <c:v>-0.113301</c:v>
                </c:pt>
                <c:pt idx="3370">
                  <c:v>-0.110197</c:v>
                </c:pt>
                <c:pt idx="3371">
                  <c:v>-0.105849</c:v>
                </c:pt>
                <c:pt idx="3372">
                  <c:v>-0.106305</c:v>
                </c:pt>
                <c:pt idx="3373">
                  <c:v>-0.104132</c:v>
                </c:pt>
                <c:pt idx="3374">
                  <c:v>-0.10194400000000001</c:v>
                </c:pt>
                <c:pt idx="3375">
                  <c:v>-0.102799</c:v>
                </c:pt>
                <c:pt idx="3376">
                  <c:v>-0.10521800000000001</c:v>
                </c:pt>
                <c:pt idx="3377">
                  <c:v>-0.10910599999999999</c:v>
                </c:pt>
                <c:pt idx="3378">
                  <c:v>-0.107893</c:v>
                </c:pt>
                <c:pt idx="3379">
                  <c:v>-0.10165100000000001</c:v>
                </c:pt>
                <c:pt idx="3380">
                  <c:v>-0.102671</c:v>
                </c:pt>
                <c:pt idx="3381">
                  <c:v>-0.10398399999999999</c:v>
                </c:pt>
                <c:pt idx="3382">
                  <c:v>-0.106124</c:v>
                </c:pt>
                <c:pt idx="3383">
                  <c:v>-0.107655</c:v>
                </c:pt>
                <c:pt idx="3384">
                  <c:v>-0.109398</c:v>
                </c:pt>
                <c:pt idx="3385">
                  <c:v>-0.11255</c:v>
                </c:pt>
                <c:pt idx="3386">
                  <c:v>-0.11192100000000001</c:v>
                </c:pt>
                <c:pt idx="3387">
                  <c:v>-0.108719</c:v>
                </c:pt>
                <c:pt idx="3388">
                  <c:v>-0.11706999999999999</c:v>
                </c:pt>
                <c:pt idx="3389">
                  <c:v>-0.109266</c:v>
                </c:pt>
                <c:pt idx="3390">
                  <c:v>-0.111473</c:v>
                </c:pt>
                <c:pt idx="3391">
                  <c:v>-0.112344</c:v>
                </c:pt>
                <c:pt idx="3392">
                  <c:v>-0.113868</c:v>
                </c:pt>
                <c:pt idx="3393">
                  <c:v>-0.115525</c:v>
                </c:pt>
                <c:pt idx="3394">
                  <c:v>-0.10767699999999999</c:v>
                </c:pt>
                <c:pt idx="3395">
                  <c:v>-0.10749300000000001</c:v>
                </c:pt>
                <c:pt idx="3396">
                  <c:v>-0.114514</c:v>
                </c:pt>
                <c:pt idx="3397">
                  <c:v>-0.10634299999999999</c:v>
                </c:pt>
                <c:pt idx="3398">
                  <c:v>-0.108904</c:v>
                </c:pt>
                <c:pt idx="3399">
                  <c:v>-0.112183</c:v>
                </c:pt>
                <c:pt idx="3400">
                  <c:v>-0.116253</c:v>
                </c:pt>
                <c:pt idx="3401">
                  <c:v>-0.11998399999999999</c:v>
                </c:pt>
                <c:pt idx="3402">
                  <c:v>-0.11604299999999999</c:v>
                </c:pt>
                <c:pt idx="3403">
                  <c:v>-0.117091</c:v>
                </c:pt>
                <c:pt idx="3404">
                  <c:v>-0.11951199999999999</c:v>
                </c:pt>
                <c:pt idx="3405">
                  <c:v>-0.121754</c:v>
                </c:pt>
                <c:pt idx="3406">
                  <c:v>-0.123963</c:v>
                </c:pt>
                <c:pt idx="3407">
                  <c:v>-0.12706600000000001</c:v>
                </c:pt>
                <c:pt idx="3408">
                  <c:v>-0.130575</c:v>
                </c:pt>
                <c:pt idx="3409">
                  <c:v>-0.13495699999999999</c:v>
                </c:pt>
                <c:pt idx="3410">
                  <c:v>-0.13150400000000001</c:v>
                </c:pt>
                <c:pt idx="3411">
                  <c:v>-0.131832</c:v>
                </c:pt>
                <c:pt idx="3412">
                  <c:v>-0.13566400000000001</c:v>
                </c:pt>
                <c:pt idx="3413">
                  <c:v>-0.13888200000000001</c:v>
                </c:pt>
                <c:pt idx="3414">
                  <c:v>-0.14427599999999999</c:v>
                </c:pt>
                <c:pt idx="3415">
                  <c:v>-0.14905199999999999</c:v>
                </c:pt>
                <c:pt idx="3416">
                  <c:v>-0.153837</c:v>
                </c:pt>
                <c:pt idx="3417">
                  <c:v>-0.15298500000000001</c:v>
                </c:pt>
                <c:pt idx="3418">
                  <c:v>-0.152919</c:v>
                </c:pt>
                <c:pt idx="3419">
                  <c:v>-0.15671299999999999</c:v>
                </c:pt>
                <c:pt idx="3420">
                  <c:v>-0.159835</c:v>
                </c:pt>
                <c:pt idx="3421">
                  <c:v>-0.16367799999999999</c:v>
                </c:pt>
                <c:pt idx="3422">
                  <c:v>-0.166852</c:v>
                </c:pt>
                <c:pt idx="3423">
                  <c:v>-0.17194200000000001</c:v>
                </c:pt>
                <c:pt idx="3424">
                  <c:v>-0.17249600000000001</c:v>
                </c:pt>
                <c:pt idx="3425">
                  <c:v>-0.17041100000000001</c:v>
                </c:pt>
                <c:pt idx="3426">
                  <c:v>-0.1754</c:v>
                </c:pt>
                <c:pt idx="3427">
                  <c:v>-0.17902699999999999</c:v>
                </c:pt>
                <c:pt idx="3428">
                  <c:v>-0.182919</c:v>
                </c:pt>
                <c:pt idx="3429">
                  <c:v>-0.187136</c:v>
                </c:pt>
                <c:pt idx="3430">
                  <c:v>-0.19273799999999999</c:v>
                </c:pt>
                <c:pt idx="3431">
                  <c:v>-0.19425300000000001</c:v>
                </c:pt>
                <c:pt idx="3432">
                  <c:v>-0.19087699999999999</c:v>
                </c:pt>
                <c:pt idx="3433">
                  <c:v>-0.19459799999999999</c:v>
                </c:pt>
                <c:pt idx="3434">
                  <c:v>-0.19800799999999999</c:v>
                </c:pt>
                <c:pt idx="3435">
                  <c:v>-0.20260500000000001</c:v>
                </c:pt>
                <c:pt idx="3436">
                  <c:v>-0.207479</c:v>
                </c:pt>
                <c:pt idx="3437">
                  <c:v>-0.21256900000000001</c:v>
                </c:pt>
                <c:pt idx="3438">
                  <c:v>-0.218836</c:v>
                </c:pt>
                <c:pt idx="3439">
                  <c:v>-0.219336</c:v>
                </c:pt>
                <c:pt idx="3440">
                  <c:v>-0.22429399999999999</c:v>
                </c:pt>
                <c:pt idx="3441">
                  <c:v>-0.22836600000000001</c:v>
                </c:pt>
                <c:pt idx="3442">
                  <c:v>-0.23091400000000001</c:v>
                </c:pt>
                <c:pt idx="3443">
                  <c:v>-0.233876</c:v>
                </c:pt>
                <c:pt idx="3444">
                  <c:v>-0.23771100000000001</c:v>
                </c:pt>
                <c:pt idx="3445">
                  <c:v>-0.241592</c:v>
                </c:pt>
                <c:pt idx="3446">
                  <c:v>-0.23718500000000001</c:v>
                </c:pt>
                <c:pt idx="3447">
                  <c:v>-0.23871300000000001</c:v>
                </c:pt>
                <c:pt idx="3448">
                  <c:v>-0.242231</c:v>
                </c:pt>
                <c:pt idx="3449">
                  <c:v>-0.244898</c:v>
                </c:pt>
                <c:pt idx="3450">
                  <c:v>-0.24680199999999999</c:v>
                </c:pt>
                <c:pt idx="3451">
                  <c:v>-0.25037900000000002</c:v>
                </c:pt>
                <c:pt idx="3452">
                  <c:v>-0.248755</c:v>
                </c:pt>
                <c:pt idx="3453">
                  <c:v>-0.249889</c:v>
                </c:pt>
                <c:pt idx="3454">
                  <c:v>-0.25568600000000002</c:v>
                </c:pt>
                <c:pt idx="3455">
                  <c:v>-0.26265500000000003</c:v>
                </c:pt>
                <c:pt idx="3456">
                  <c:v>-0.26957700000000001</c:v>
                </c:pt>
                <c:pt idx="3457">
                  <c:v>-0.27431800000000001</c:v>
                </c:pt>
                <c:pt idx="3458">
                  <c:v>-0.27157300000000001</c:v>
                </c:pt>
                <c:pt idx="3459">
                  <c:v>-0.26960899999999999</c:v>
                </c:pt>
                <c:pt idx="3460">
                  <c:v>-0.27384700000000001</c:v>
                </c:pt>
                <c:pt idx="3461">
                  <c:v>-0.276416</c:v>
                </c:pt>
                <c:pt idx="3462">
                  <c:v>-0.280468</c:v>
                </c:pt>
                <c:pt idx="3463">
                  <c:v>-0.28143099999999999</c:v>
                </c:pt>
                <c:pt idx="3464">
                  <c:v>-0.28113500000000002</c:v>
                </c:pt>
                <c:pt idx="3465">
                  <c:v>-0.28698800000000002</c:v>
                </c:pt>
                <c:pt idx="3466">
                  <c:v>-0.289682</c:v>
                </c:pt>
                <c:pt idx="3467">
                  <c:v>-0.29254799999999997</c:v>
                </c:pt>
                <c:pt idx="3468">
                  <c:v>-0.295126</c:v>
                </c:pt>
                <c:pt idx="3469">
                  <c:v>-0.294574</c:v>
                </c:pt>
                <c:pt idx="3470">
                  <c:v>-0.29075299999999998</c:v>
                </c:pt>
                <c:pt idx="3471">
                  <c:v>-0.30046299999999998</c:v>
                </c:pt>
                <c:pt idx="3472">
                  <c:v>-0.29435499999999998</c:v>
                </c:pt>
                <c:pt idx="3473">
                  <c:v>-0.30035699999999999</c:v>
                </c:pt>
                <c:pt idx="3474">
                  <c:v>-0.305782</c:v>
                </c:pt>
                <c:pt idx="3475">
                  <c:v>-0.30961899999999998</c:v>
                </c:pt>
                <c:pt idx="3476">
                  <c:v>-0.30684699999999998</c:v>
                </c:pt>
                <c:pt idx="3477">
                  <c:v>-0.311942</c:v>
                </c:pt>
                <c:pt idx="3478">
                  <c:v>-0.31415599999999999</c:v>
                </c:pt>
                <c:pt idx="3479">
                  <c:v>-0.31672499999999998</c:v>
                </c:pt>
                <c:pt idx="3480">
                  <c:v>-0.31968000000000002</c:v>
                </c:pt>
                <c:pt idx="3481">
                  <c:v>-0.32419999999999999</c:v>
                </c:pt>
                <c:pt idx="3482">
                  <c:v>-0.32173000000000002</c:v>
                </c:pt>
                <c:pt idx="3483">
                  <c:v>-0.32420500000000002</c:v>
                </c:pt>
                <c:pt idx="3484">
                  <c:v>-0.32946399999999998</c:v>
                </c:pt>
                <c:pt idx="3485">
                  <c:v>-0.33354600000000001</c:v>
                </c:pt>
                <c:pt idx="3486">
                  <c:v>-0.33763300000000002</c:v>
                </c:pt>
                <c:pt idx="3487">
                  <c:v>-0.33460800000000002</c:v>
                </c:pt>
                <c:pt idx="3488">
                  <c:v>-0.33572200000000002</c:v>
                </c:pt>
                <c:pt idx="3489">
                  <c:v>-0.33900599999999997</c:v>
                </c:pt>
                <c:pt idx="3490">
                  <c:v>-0.34137499999999998</c:v>
                </c:pt>
                <c:pt idx="3491">
                  <c:v>-0.34439700000000001</c:v>
                </c:pt>
                <c:pt idx="3492">
                  <c:v>-0.34923500000000002</c:v>
                </c:pt>
                <c:pt idx="3493">
                  <c:v>-0.34853400000000001</c:v>
                </c:pt>
                <c:pt idx="3494">
                  <c:v>-0.349607</c:v>
                </c:pt>
                <c:pt idx="3495">
                  <c:v>-0.354051</c:v>
                </c:pt>
                <c:pt idx="3496">
                  <c:v>-0.35763200000000001</c:v>
                </c:pt>
                <c:pt idx="3497">
                  <c:v>-0.36362699999999998</c:v>
                </c:pt>
                <c:pt idx="3498">
                  <c:v>-0.37087999999999999</c:v>
                </c:pt>
                <c:pt idx="3499">
                  <c:v>-0.37874999999999998</c:v>
                </c:pt>
                <c:pt idx="3500">
                  <c:v>-0.37938</c:v>
                </c:pt>
                <c:pt idx="3501">
                  <c:v>-0.37855800000000001</c:v>
                </c:pt>
                <c:pt idx="3502">
                  <c:v>-0.38288800000000001</c:v>
                </c:pt>
                <c:pt idx="3503">
                  <c:v>-0.38525199999999998</c:v>
                </c:pt>
                <c:pt idx="3504">
                  <c:v>-0.38800600000000002</c:v>
                </c:pt>
                <c:pt idx="3505">
                  <c:v>-0.390017</c:v>
                </c:pt>
                <c:pt idx="3506">
                  <c:v>-0.39386300000000002</c:v>
                </c:pt>
                <c:pt idx="3507">
                  <c:v>-0.393872</c:v>
                </c:pt>
                <c:pt idx="3508">
                  <c:v>-0.39156600000000003</c:v>
                </c:pt>
                <c:pt idx="3509">
                  <c:v>-0.39601399999999998</c:v>
                </c:pt>
                <c:pt idx="3510">
                  <c:v>-0.39913900000000002</c:v>
                </c:pt>
                <c:pt idx="3511">
                  <c:v>-0.40278999999999998</c:v>
                </c:pt>
                <c:pt idx="3512">
                  <c:v>-0.40662900000000002</c:v>
                </c:pt>
                <c:pt idx="3513">
                  <c:v>-0.40983599999999998</c:v>
                </c:pt>
                <c:pt idx="3514">
                  <c:v>-0.41371400000000003</c:v>
                </c:pt>
                <c:pt idx="3515">
                  <c:v>-0.41527700000000001</c:v>
                </c:pt>
                <c:pt idx="3516">
                  <c:v>-0.41381400000000002</c:v>
                </c:pt>
                <c:pt idx="3517">
                  <c:v>-0.419265</c:v>
                </c:pt>
                <c:pt idx="3518">
                  <c:v>-0.42206199999999999</c:v>
                </c:pt>
                <c:pt idx="3519">
                  <c:v>-0.42520200000000002</c:v>
                </c:pt>
                <c:pt idx="3520">
                  <c:v>-0.428873</c:v>
                </c:pt>
                <c:pt idx="3521">
                  <c:v>-0.432564</c:v>
                </c:pt>
                <c:pt idx="3522">
                  <c:v>-0.43504199999999998</c:v>
                </c:pt>
                <c:pt idx="3523">
                  <c:v>-0.43345600000000001</c:v>
                </c:pt>
                <c:pt idx="3524">
                  <c:v>-0.43914799999999998</c:v>
                </c:pt>
                <c:pt idx="3525">
                  <c:v>-0.44478400000000001</c:v>
                </c:pt>
                <c:pt idx="3526">
                  <c:v>-0.44962999999999997</c:v>
                </c:pt>
                <c:pt idx="3527">
                  <c:v>-0.45282699999999998</c:v>
                </c:pt>
                <c:pt idx="3528">
                  <c:v>-0.45637800000000001</c:v>
                </c:pt>
                <c:pt idx="3529">
                  <c:v>-0.46096500000000001</c:v>
                </c:pt>
                <c:pt idx="3530">
                  <c:v>-0.46537200000000001</c:v>
                </c:pt>
                <c:pt idx="3531">
                  <c:v>-0.46186899999999997</c:v>
                </c:pt>
                <c:pt idx="3532">
                  <c:v>-0.46722399999999997</c:v>
                </c:pt>
                <c:pt idx="3533">
                  <c:v>-0.47096199999999999</c:v>
                </c:pt>
                <c:pt idx="3534">
                  <c:v>-0.47204699999999999</c:v>
                </c:pt>
                <c:pt idx="3535">
                  <c:v>-0.474966</c:v>
                </c:pt>
                <c:pt idx="3536">
                  <c:v>-0.47974499999999998</c:v>
                </c:pt>
                <c:pt idx="3537">
                  <c:v>-0.48219400000000001</c:v>
                </c:pt>
                <c:pt idx="3538">
                  <c:v>-0.47808899999999999</c:v>
                </c:pt>
                <c:pt idx="3539">
                  <c:v>-0.48033799999999999</c:v>
                </c:pt>
                <c:pt idx="3540">
                  <c:v>-0.48089900000000002</c:v>
                </c:pt>
                <c:pt idx="3541">
                  <c:v>-0.48361999999999999</c:v>
                </c:pt>
                <c:pt idx="3542">
                  <c:v>-0.48993799999999998</c:v>
                </c:pt>
                <c:pt idx="3543">
                  <c:v>-0.49506699999999998</c:v>
                </c:pt>
                <c:pt idx="3544">
                  <c:v>-0.49329200000000001</c:v>
                </c:pt>
                <c:pt idx="3545">
                  <c:v>-0.48965199999999998</c:v>
                </c:pt>
                <c:pt idx="3546">
                  <c:v>-0.49691099999999999</c:v>
                </c:pt>
                <c:pt idx="3547">
                  <c:v>-0.50079300000000004</c:v>
                </c:pt>
                <c:pt idx="3548">
                  <c:v>-0.50262099999999998</c:v>
                </c:pt>
                <c:pt idx="3549">
                  <c:v>-0.50414400000000004</c:v>
                </c:pt>
                <c:pt idx="3550">
                  <c:v>-0.50806399999999996</c:v>
                </c:pt>
                <c:pt idx="3551">
                  <c:v>-0.51276900000000003</c:v>
                </c:pt>
                <c:pt idx="3552">
                  <c:v>-0.51035799999999998</c:v>
                </c:pt>
                <c:pt idx="3553">
                  <c:v>-0.50681299999999996</c:v>
                </c:pt>
                <c:pt idx="3554">
                  <c:v>-0.50882499999999997</c:v>
                </c:pt>
                <c:pt idx="3555">
                  <c:v>-0.51050099999999998</c:v>
                </c:pt>
                <c:pt idx="3556">
                  <c:v>-0.51375700000000002</c:v>
                </c:pt>
                <c:pt idx="3557">
                  <c:v>-0.51658499999999996</c:v>
                </c:pt>
                <c:pt idx="3558">
                  <c:v>-0.52096100000000001</c:v>
                </c:pt>
                <c:pt idx="3559">
                  <c:v>-0.51676500000000003</c:v>
                </c:pt>
                <c:pt idx="3560">
                  <c:v>-0.516675</c:v>
                </c:pt>
                <c:pt idx="3561">
                  <c:v>-0.52007999999999999</c:v>
                </c:pt>
                <c:pt idx="3562">
                  <c:v>-0.52236199999999999</c:v>
                </c:pt>
                <c:pt idx="3563">
                  <c:v>-0.52539100000000005</c:v>
                </c:pt>
                <c:pt idx="3564">
                  <c:v>-0.52826200000000001</c:v>
                </c:pt>
                <c:pt idx="3565">
                  <c:v>-0.53133900000000001</c:v>
                </c:pt>
                <c:pt idx="3566">
                  <c:v>-0.52628399999999997</c:v>
                </c:pt>
                <c:pt idx="3567">
                  <c:v>-0.52679299999999996</c:v>
                </c:pt>
                <c:pt idx="3568">
                  <c:v>-0.52766199999999996</c:v>
                </c:pt>
                <c:pt idx="3569">
                  <c:v>-0.52947599999999995</c:v>
                </c:pt>
                <c:pt idx="3570">
                  <c:v>-0.52971900000000005</c:v>
                </c:pt>
                <c:pt idx="3571">
                  <c:v>-0.53112700000000002</c:v>
                </c:pt>
                <c:pt idx="3572">
                  <c:v>-0.53378700000000001</c:v>
                </c:pt>
                <c:pt idx="3573">
                  <c:v>-0.53442599999999996</c:v>
                </c:pt>
                <c:pt idx="3574">
                  <c:v>-0.53110999999999997</c:v>
                </c:pt>
                <c:pt idx="3575">
                  <c:v>-0.53516300000000006</c:v>
                </c:pt>
                <c:pt idx="3576">
                  <c:v>-0.537717</c:v>
                </c:pt>
                <c:pt idx="3577">
                  <c:v>-0.54125000000000001</c:v>
                </c:pt>
                <c:pt idx="3578">
                  <c:v>-0.54366599999999998</c:v>
                </c:pt>
                <c:pt idx="3579">
                  <c:v>-0.54684900000000003</c:v>
                </c:pt>
                <c:pt idx="3580">
                  <c:v>-0.54481199999999996</c:v>
                </c:pt>
                <c:pt idx="3581">
                  <c:v>-0.54453799999999997</c:v>
                </c:pt>
                <c:pt idx="3582">
                  <c:v>-0.54733200000000004</c:v>
                </c:pt>
                <c:pt idx="3583">
                  <c:v>-0.54922700000000002</c:v>
                </c:pt>
                <c:pt idx="3584">
                  <c:v>-0.55094600000000005</c:v>
                </c:pt>
                <c:pt idx="3585">
                  <c:v>-0.55135400000000001</c:v>
                </c:pt>
                <c:pt idx="3586">
                  <c:v>-0.55096999999999996</c:v>
                </c:pt>
                <c:pt idx="3587">
                  <c:v>-0.54300700000000002</c:v>
                </c:pt>
                <c:pt idx="3588">
                  <c:v>-0.54462600000000005</c:v>
                </c:pt>
                <c:pt idx="3589">
                  <c:v>-0.545404</c:v>
                </c:pt>
                <c:pt idx="3590">
                  <c:v>-0.54733600000000004</c:v>
                </c:pt>
                <c:pt idx="3591">
                  <c:v>-0.54860399999999998</c:v>
                </c:pt>
                <c:pt idx="3592">
                  <c:v>-0.54973499999999997</c:v>
                </c:pt>
                <c:pt idx="3593">
                  <c:v>-0.55187200000000003</c:v>
                </c:pt>
                <c:pt idx="3594">
                  <c:v>-0.54844700000000002</c:v>
                </c:pt>
                <c:pt idx="3595">
                  <c:v>-0.544014</c:v>
                </c:pt>
                <c:pt idx="3596">
                  <c:v>-0.54321399999999997</c:v>
                </c:pt>
                <c:pt idx="3597">
                  <c:v>-0.54308100000000004</c:v>
                </c:pt>
                <c:pt idx="3598">
                  <c:v>-0.54357599999999995</c:v>
                </c:pt>
                <c:pt idx="3599">
                  <c:v>-0.54250100000000001</c:v>
                </c:pt>
                <c:pt idx="3600">
                  <c:v>-0.54218999999999995</c:v>
                </c:pt>
                <c:pt idx="3601">
                  <c:v>-0.53600300000000001</c:v>
                </c:pt>
                <c:pt idx="3602">
                  <c:v>-0.540265</c:v>
                </c:pt>
                <c:pt idx="3603">
                  <c:v>-0.54407700000000003</c:v>
                </c:pt>
                <c:pt idx="3604">
                  <c:v>-0.545153</c:v>
                </c:pt>
                <c:pt idx="3605">
                  <c:v>-0.54497099999999998</c:v>
                </c:pt>
                <c:pt idx="3606">
                  <c:v>-0.54642999999999997</c:v>
                </c:pt>
                <c:pt idx="3607">
                  <c:v>-0.54182900000000001</c:v>
                </c:pt>
                <c:pt idx="3608">
                  <c:v>-0.53749999999999998</c:v>
                </c:pt>
                <c:pt idx="3609">
                  <c:v>-0.539381</c:v>
                </c:pt>
                <c:pt idx="3610">
                  <c:v>-0.539605</c:v>
                </c:pt>
                <c:pt idx="3611">
                  <c:v>-0.53820400000000002</c:v>
                </c:pt>
                <c:pt idx="3612">
                  <c:v>-0.53425299999999998</c:v>
                </c:pt>
                <c:pt idx="3613">
                  <c:v>-0.530949</c:v>
                </c:pt>
                <c:pt idx="3614">
                  <c:v>-0.51969299999999996</c:v>
                </c:pt>
                <c:pt idx="3615">
                  <c:v>-0.521428</c:v>
                </c:pt>
                <c:pt idx="3616">
                  <c:v>-0.52007000000000003</c:v>
                </c:pt>
                <c:pt idx="3617">
                  <c:v>-0.51984200000000003</c:v>
                </c:pt>
                <c:pt idx="3618">
                  <c:v>-0.52031700000000003</c:v>
                </c:pt>
                <c:pt idx="3619">
                  <c:v>-0.52156000000000002</c:v>
                </c:pt>
                <c:pt idx="3620">
                  <c:v>-0.51490599999999997</c:v>
                </c:pt>
                <c:pt idx="3621">
                  <c:v>-0.51197300000000001</c:v>
                </c:pt>
                <c:pt idx="3622">
                  <c:v>-0.51183199999999995</c:v>
                </c:pt>
                <c:pt idx="3623">
                  <c:v>-0.51406499999999999</c:v>
                </c:pt>
                <c:pt idx="3624">
                  <c:v>-0.51741800000000004</c:v>
                </c:pt>
                <c:pt idx="3625">
                  <c:v>-0.51716799999999996</c:v>
                </c:pt>
                <c:pt idx="3626">
                  <c:v>-0.51537200000000005</c:v>
                </c:pt>
                <c:pt idx="3627">
                  <c:v>-0.51168000000000002</c:v>
                </c:pt>
                <c:pt idx="3628">
                  <c:v>-0.51448499999999997</c:v>
                </c:pt>
                <c:pt idx="3629">
                  <c:v>-0.51619700000000002</c:v>
                </c:pt>
                <c:pt idx="3630">
                  <c:v>-0.51794600000000002</c:v>
                </c:pt>
                <c:pt idx="3631">
                  <c:v>-0.51931000000000005</c:v>
                </c:pt>
                <c:pt idx="3632">
                  <c:v>-0.51213600000000004</c:v>
                </c:pt>
                <c:pt idx="3633">
                  <c:v>-0.51149800000000001</c:v>
                </c:pt>
                <c:pt idx="3634">
                  <c:v>-0.51066500000000004</c:v>
                </c:pt>
                <c:pt idx="3635">
                  <c:v>-0.50771100000000002</c:v>
                </c:pt>
                <c:pt idx="3636">
                  <c:v>-0.50664900000000002</c:v>
                </c:pt>
                <c:pt idx="3637">
                  <c:v>-0.50641999999999998</c:v>
                </c:pt>
                <c:pt idx="3638">
                  <c:v>-0.50614599999999998</c:v>
                </c:pt>
                <c:pt idx="3639">
                  <c:v>-0.50718700000000005</c:v>
                </c:pt>
                <c:pt idx="3640">
                  <c:v>-0.50130399999999997</c:v>
                </c:pt>
                <c:pt idx="3641">
                  <c:v>-0.49997599999999998</c:v>
                </c:pt>
                <c:pt idx="3642">
                  <c:v>-0.50062899999999999</c:v>
                </c:pt>
                <c:pt idx="3643">
                  <c:v>-0.50174700000000005</c:v>
                </c:pt>
                <c:pt idx="3644">
                  <c:v>-0.50216300000000003</c:v>
                </c:pt>
                <c:pt idx="3645">
                  <c:v>-0.50241100000000005</c:v>
                </c:pt>
                <c:pt idx="3646">
                  <c:v>-0.501193</c:v>
                </c:pt>
                <c:pt idx="3647">
                  <c:v>-0.50212000000000001</c:v>
                </c:pt>
                <c:pt idx="3648">
                  <c:v>-0.50529900000000005</c:v>
                </c:pt>
                <c:pt idx="3649">
                  <c:v>-0.50063899999999995</c:v>
                </c:pt>
                <c:pt idx="3650">
                  <c:v>-0.49323699999999998</c:v>
                </c:pt>
                <c:pt idx="3651">
                  <c:v>-0.49288799999999999</c:v>
                </c:pt>
                <c:pt idx="3652">
                  <c:v>-0.49237700000000001</c:v>
                </c:pt>
                <c:pt idx="3653">
                  <c:v>-0.49414000000000002</c:v>
                </c:pt>
                <c:pt idx="3654">
                  <c:v>-0.49632700000000002</c:v>
                </c:pt>
                <c:pt idx="3655">
                  <c:v>-0.499025</c:v>
                </c:pt>
                <c:pt idx="3656">
                  <c:v>-0.50240899999999999</c:v>
                </c:pt>
                <c:pt idx="3657">
                  <c:v>-0.50408200000000003</c:v>
                </c:pt>
                <c:pt idx="3658">
                  <c:v>-0.50019100000000005</c:v>
                </c:pt>
                <c:pt idx="3659">
                  <c:v>-0.50373400000000002</c:v>
                </c:pt>
                <c:pt idx="3660">
                  <c:v>-0.50446199999999997</c:v>
                </c:pt>
                <c:pt idx="3661">
                  <c:v>-0.50516499999999998</c:v>
                </c:pt>
                <c:pt idx="3662">
                  <c:v>-0.50612000000000001</c:v>
                </c:pt>
                <c:pt idx="3663">
                  <c:v>-0.50777700000000003</c:v>
                </c:pt>
                <c:pt idx="3664">
                  <c:v>-0.50809499999999996</c:v>
                </c:pt>
                <c:pt idx="3665">
                  <c:v>-0.50927100000000003</c:v>
                </c:pt>
                <c:pt idx="3666">
                  <c:v>-0.51187199999999999</c:v>
                </c:pt>
                <c:pt idx="3667">
                  <c:v>-0.50772799999999996</c:v>
                </c:pt>
                <c:pt idx="3668">
                  <c:v>-0.50955700000000004</c:v>
                </c:pt>
                <c:pt idx="3669">
                  <c:v>-0.51095699999999999</c:v>
                </c:pt>
                <c:pt idx="3670">
                  <c:v>-0.51052699999999995</c:v>
                </c:pt>
                <c:pt idx="3671">
                  <c:v>-0.51168899999999995</c:v>
                </c:pt>
                <c:pt idx="3672">
                  <c:v>-0.513243</c:v>
                </c:pt>
                <c:pt idx="3673">
                  <c:v>-0.51566599999999996</c:v>
                </c:pt>
                <c:pt idx="3674">
                  <c:v>-0.51695999999999998</c:v>
                </c:pt>
                <c:pt idx="3675">
                  <c:v>-0.51244900000000004</c:v>
                </c:pt>
                <c:pt idx="3676">
                  <c:v>-0.50806099999999998</c:v>
                </c:pt>
                <c:pt idx="3677">
                  <c:v>-0.51054200000000005</c:v>
                </c:pt>
                <c:pt idx="3678">
                  <c:v>-0.51145799999999997</c:v>
                </c:pt>
                <c:pt idx="3679">
                  <c:v>-0.51202700000000001</c:v>
                </c:pt>
                <c:pt idx="3680">
                  <c:v>-0.51286699999999996</c:v>
                </c:pt>
                <c:pt idx="3681">
                  <c:v>-0.513845</c:v>
                </c:pt>
                <c:pt idx="3682">
                  <c:v>-0.51611600000000002</c:v>
                </c:pt>
                <c:pt idx="3683">
                  <c:v>-0.51950499999999999</c:v>
                </c:pt>
                <c:pt idx="3684">
                  <c:v>-0.52161599999999997</c:v>
                </c:pt>
                <c:pt idx="3685">
                  <c:v>-0.52540699999999996</c:v>
                </c:pt>
                <c:pt idx="3686">
                  <c:v>-0.51924099999999995</c:v>
                </c:pt>
                <c:pt idx="3687">
                  <c:v>-0.52037299999999997</c:v>
                </c:pt>
                <c:pt idx="3688">
                  <c:v>-0.52080599999999999</c:v>
                </c:pt>
                <c:pt idx="3689">
                  <c:v>-0.522316</c:v>
                </c:pt>
                <c:pt idx="3690">
                  <c:v>-0.52333600000000002</c:v>
                </c:pt>
                <c:pt idx="3691">
                  <c:v>-0.52501799999999998</c:v>
                </c:pt>
                <c:pt idx="3692">
                  <c:v>-0.52719199999999999</c:v>
                </c:pt>
                <c:pt idx="3693">
                  <c:v>-0.52878999999999998</c:v>
                </c:pt>
                <c:pt idx="3694">
                  <c:v>-0.52946499999999996</c:v>
                </c:pt>
                <c:pt idx="3695">
                  <c:v>-0.53047900000000003</c:v>
                </c:pt>
                <c:pt idx="3696">
                  <c:v>-0.53315500000000005</c:v>
                </c:pt>
                <c:pt idx="3697">
                  <c:v>-0.53329400000000005</c:v>
                </c:pt>
                <c:pt idx="3698">
                  <c:v>-0.52944000000000002</c:v>
                </c:pt>
                <c:pt idx="3699">
                  <c:v>-0.532748</c:v>
                </c:pt>
                <c:pt idx="3700">
                  <c:v>-0.53526399999999996</c:v>
                </c:pt>
                <c:pt idx="3701">
                  <c:v>-0.53778300000000001</c:v>
                </c:pt>
                <c:pt idx="3702">
                  <c:v>-0.53975099999999998</c:v>
                </c:pt>
                <c:pt idx="3703">
                  <c:v>-0.54308400000000001</c:v>
                </c:pt>
                <c:pt idx="3704">
                  <c:v>-0.54616500000000001</c:v>
                </c:pt>
                <c:pt idx="3705">
                  <c:v>-0.54977699999999996</c:v>
                </c:pt>
                <c:pt idx="3706">
                  <c:v>-0.55051099999999997</c:v>
                </c:pt>
                <c:pt idx="3707">
                  <c:v>-0.55179800000000001</c:v>
                </c:pt>
                <c:pt idx="3708">
                  <c:v>-0.55477399999999999</c:v>
                </c:pt>
                <c:pt idx="3709">
                  <c:v>-0.55596400000000001</c:v>
                </c:pt>
                <c:pt idx="3710">
                  <c:v>-0.55058499999999999</c:v>
                </c:pt>
                <c:pt idx="3711">
                  <c:v>-0.55395799999999995</c:v>
                </c:pt>
                <c:pt idx="3712">
                  <c:v>-0.55667699999999998</c:v>
                </c:pt>
                <c:pt idx="3713">
                  <c:v>-0.55866700000000002</c:v>
                </c:pt>
                <c:pt idx="3714">
                  <c:v>-0.56264800000000004</c:v>
                </c:pt>
                <c:pt idx="3715">
                  <c:v>-0.56673399999999996</c:v>
                </c:pt>
                <c:pt idx="3716">
                  <c:v>-0.56848799999999999</c:v>
                </c:pt>
                <c:pt idx="3717">
                  <c:v>-0.57017799999999996</c:v>
                </c:pt>
                <c:pt idx="3718">
                  <c:v>-0.57196999999999998</c:v>
                </c:pt>
                <c:pt idx="3719">
                  <c:v>-0.57387500000000002</c:v>
                </c:pt>
                <c:pt idx="3720">
                  <c:v>-0.57572599999999996</c:v>
                </c:pt>
                <c:pt idx="3721">
                  <c:v>-0.58072599999999996</c:v>
                </c:pt>
                <c:pt idx="3722">
                  <c:v>-0.57867500000000005</c:v>
                </c:pt>
                <c:pt idx="3723">
                  <c:v>-0.57896800000000004</c:v>
                </c:pt>
                <c:pt idx="3724">
                  <c:v>-0.58396700000000001</c:v>
                </c:pt>
                <c:pt idx="3725">
                  <c:v>-0.58819600000000005</c:v>
                </c:pt>
                <c:pt idx="3726">
                  <c:v>-0.59197599999999995</c:v>
                </c:pt>
                <c:pt idx="3727">
                  <c:v>-0.59610099999999999</c:v>
                </c:pt>
                <c:pt idx="3728">
                  <c:v>-0.60057799999999995</c:v>
                </c:pt>
                <c:pt idx="3729">
                  <c:v>-0.60433300000000001</c:v>
                </c:pt>
                <c:pt idx="3730">
                  <c:v>-0.60797000000000001</c:v>
                </c:pt>
                <c:pt idx="3731">
                  <c:v>-0.61175000000000002</c:v>
                </c:pt>
                <c:pt idx="3732">
                  <c:v>-0.61567899999999998</c:v>
                </c:pt>
                <c:pt idx="3733">
                  <c:v>-0.61298900000000001</c:v>
                </c:pt>
                <c:pt idx="3734">
                  <c:v>-0.61776600000000004</c:v>
                </c:pt>
                <c:pt idx="3735">
                  <c:v>-0.62384600000000001</c:v>
                </c:pt>
                <c:pt idx="3736">
                  <c:v>-0.62928700000000004</c:v>
                </c:pt>
                <c:pt idx="3737">
                  <c:v>-0.63527800000000001</c:v>
                </c:pt>
                <c:pt idx="3738">
                  <c:v>-0.64072600000000002</c:v>
                </c:pt>
                <c:pt idx="3739">
                  <c:v>-0.64569100000000001</c:v>
                </c:pt>
                <c:pt idx="3740">
                  <c:v>-0.65126099999999998</c:v>
                </c:pt>
                <c:pt idx="3741">
                  <c:v>-0.65654900000000005</c:v>
                </c:pt>
                <c:pt idx="3742">
                  <c:v>-0.66245699999999996</c:v>
                </c:pt>
                <c:pt idx="3743">
                  <c:v>-0.66567799999999999</c:v>
                </c:pt>
                <c:pt idx="3744">
                  <c:v>-0.66337999999999997</c:v>
                </c:pt>
                <c:pt idx="3745">
                  <c:v>-0.66892099999999999</c:v>
                </c:pt>
                <c:pt idx="3746">
                  <c:v>-0.67472200000000004</c:v>
                </c:pt>
                <c:pt idx="3747">
                  <c:v>-0.67968499999999998</c:v>
                </c:pt>
                <c:pt idx="3748">
                  <c:v>-0.68433699999999997</c:v>
                </c:pt>
                <c:pt idx="3749">
                  <c:v>-0.68803800000000004</c:v>
                </c:pt>
                <c:pt idx="3750">
                  <c:v>-0.69211100000000003</c:v>
                </c:pt>
                <c:pt idx="3751">
                  <c:v>-0.69550900000000004</c:v>
                </c:pt>
                <c:pt idx="3752">
                  <c:v>-0.699546</c:v>
                </c:pt>
                <c:pt idx="3753">
                  <c:v>-0.70096599999999998</c:v>
                </c:pt>
                <c:pt idx="3754">
                  <c:v>-0.70003599999999999</c:v>
                </c:pt>
                <c:pt idx="3755">
                  <c:v>-0.70564899999999997</c:v>
                </c:pt>
                <c:pt idx="3756">
                  <c:v>-0.71162400000000003</c:v>
                </c:pt>
                <c:pt idx="3757">
                  <c:v>-0.717665</c:v>
                </c:pt>
                <c:pt idx="3758">
                  <c:v>-0.723746</c:v>
                </c:pt>
                <c:pt idx="3759">
                  <c:v>-0.72947499999999998</c:v>
                </c:pt>
                <c:pt idx="3760">
                  <c:v>-0.73470599999999997</c:v>
                </c:pt>
                <c:pt idx="3761">
                  <c:v>-0.73988799999999999</c:v>
                </c:pt>
                <c:pt idx="3762">
                  <c:v>-0.74328499999999997</c:v>
                </c:pt>
                <c:pt idx="3763">
                  <c:v>-0.74721099999999996</c:v>
                </c:pt>
                <c:pt idx="3764">
                  <c:v>-0.74768500000000004</c:v>
                </c:pt>
                <c:pt idx="3765">
                  <c:v>-0.743008</c:v>
                </c:pt>
                <c:pt idx="3766">
                  <c:v>-0.74686200000000003</c:v>
                </c:pt>
                <c:pt idx="3767">
                  <c:v>-0.75019000000000002</c:v>
                </c:pt>
                <c:pt idx="3768">
                  <c:v>-0.75353300000000001</c:v>
                </c:pt>
                <c:pt idx="3769">
                  <c:v>-0.75784200000000002</c:v>
                </c:pt>
                <c:pt idx="3770">
                  <c:v>-0.76172799999999996</c:v>
                </c:pt>
                <c:pt idx="3771">
                  <c:v>-0.76614000000000004</c:v>
                </c:pt>
                <c:pt idx="3772">
                  <c:v>-0.76938899999999999</c:v>
                </c:pt>
                <c:pt idx="3773">
                  <c:v>-0.77493100000000004</c:v>
                </c:pt>
                <c:pt idx="3774">
                  <c:v>-0.77799300000000005</c:v>
                </c:pt>
                <c:pt idx="3775">
                  <c:v>-0.77532000000000001</c:v>
                </c:pt>
                <c:pt idx="3776">
                  <c:v>-0.77954900000000005</c:v>
                </c:pt>
                <c:pt idx="3777">
                  <c:v>-0.78281199999999995</c:v>
                </c:pt>
                <c:pt idx="3778">
                  <c:v>-0.78659100000000004</c:v>
                </c:pt>
                <c:pt idx="3779">
                  <c:v>-0.79152299999999998</c:v>
                </c:pt>
                <c:pt idx="3780">
                  <c:v>-0.794076</c:v>
                </c:pt>
                <c:pt idx="3781">
                  <c:v>-0.79847299999999999</c:v>
                </c:pt>
                <c:pt idx="3782">
                  <c:v>-0.80325000000000002</c:v>
                </c:pt>
                <c:pt idx="3783">
                  <c:v>-0.80614600000000003</c:v>
                </c:pt>
                <c:pt idx="3784">
                  <c:v>-0.80955299999999997</c:v>
                </c:pt>
                <c:pt idx="3785">
                  <c:v>-0.80853299999999995</c:v>
                </c:pt>
                <c:pt idx="3786">
                  <c:v>-0.80363700000000005</c:v>
                </c:pt>
                <c:pt idx="3787">
                  <c:v>-0.80782200000000004</c:v>
                </c:pt>
                <c:pt idx="3788">
                  <c:v>-0.81046099999999999</c:v>
                </c:pt>
                <c:pt idx="3789">
                  <c:v>-0.81319799999999998</c:v>
                </c:pt>
                <c:pt idx="3790">
                  <c:v>-0.81696400000000002</c:v>
                </c:pt>
                <c:pt idx="3791">
                  <c:v>-0.81938100000000003</c:v>
                </c:pt>
                <c:pt idx="3792">
                  <c:v>-0.82241500000000001</c:v>
                </c:pt>
                <c:pt idx="3793">
                  <c:v>-0.82486099999999996</c:v>
                </c:pt>
                <c:pt idx="3794">
                  <c:v>-0.82774400000000004</c:v>
                </c:pt>
                <c:pt idx="3795">
                  <c:v>-0.82408400000000004</c:v>
                </c:pt>
                <c:pt idx="3796">
                  <c:v>-0.81925300000000001</c:v>
                </c:pt>
                <c:pt idx="3797">
                  <c:v>-0.82388300000000003</c:v>
                </c:pt>
                <c:pt idx="3798">
                  <c:v>-0.827214</c:v>
                </c:pt>
                <c:pt idx="3799">
                  <c:v>-0.83123599999999997</c:v>
                </c:pt>
                <c:pt idx="3800">
                  <c:v>-0.83469300000000002</c:v>
                </c:pt>
                <c:pt idx="3801">
                  <c:v>-0.83859700000000004</c:v>
                </c:pt>
                <c:pt idx="3802">
                  <c:v>-0.84303300000000003</c:v>
                </c:pt>
                <c:pt idx="3803">
                  <c:v>-0.84622399999999998</c:v>
                </c:pt>
                <c:pt idx="3804">
                  <c:v>-0.84871200000000002</c:v>
                </c:pt>
                <c:pt idx="3805">
                  <c:v>-0.85129299999999997</c:v>
                </c:pt>
                <c:pt idx="3806">
                  <c:v>-0.85484099999999996</c:v>
                </c:pt>
                <c:pt idx="3807">
                  <c:v>-0.853128</c:v>
                </c:pt>
                <c:pt idx="3808">
                  <c:v>-0.85206199999999999</c:v>
                </c:pt>
                <c:pt idx="3809">
                  <c:v>-0.85603099999999999</c:v>
                </c:pt>
                <c:pt idx="3810">
                  <c:v>-0.85888699999999996</c:v>
                </c:pt>
                <c:pt idx="3811">
                  <c:v>-0.86334699999999998</c:v>
                </c:pt>
                <c:pt idx="3812">
                  <c:v>-0.86802699999999999</c:v>
                </c:pt>
                <c:pt idx="3813">
                  <c:v>-0.87306099999999998</c:v>
                </c:pt>
                <c:pt idx="3814">
                  <c:v>-0.87704300000000002</c:v>
                </c:pt>
                <c:pt idx="3815">
                  <c:v>-0.87968000000000002</c:v>
                </c:pt>
                <c:pt idx="3816">
                  <c:v>-0.88233300000000003</c:v>
                </c:pt>
                <c:pt idx="3817">
                  <c:v>-0.88469900000000001</c:v>
                </c:pt>
                <c:pt idx="3818">
                  <c:v>-0.88893900000000003</c:v>
                </c:pt>
                <c:pt idx="3819">
                  <c:v>-0.88555799999999996</c:v>
                </c:pt>
                <c:pt idx="3820">
                  <c:v>-0.88690400000000003</c:v>
                </c:pt>
                <c:pt idx="3821">
                  <c:v>-0.892266</c:v>
                </c:pt>
                <c:pt idx="3822">
                  <c:v>-0.896675</c:v>
                </c:pt>
                <c:pt idx="3823">
                  <c:v>-0.90082899999999999</c:v>
                </c:pt>
                <c:pt idx="3824">
                  <c:v>-0.90426600000000001</c:v>
                </c:pt>
                <c:pt idx="3825">
                  <c:v>-0.908022</c:v>
                </c:pt>
                <c:pt idx="3826">
                  <c:v>-0.91223200000000004</c:v>
                </c:pt>
                <c:pt idx="3827">
                  <c:v>-0.91585399999999995</c:v>
                </c:pt>
                <c:pt idx="3828">
                  <c:v>-0.91874</c:v>
                </c:pt>
                <c:pt idx="3829">
                  <c:v>-0.92213699999999998</c:v>
                </c:pt>
                <c:pt idx="3830">
                  <c:v>-0.92531699999999995</c:v>
                </c:pt>
                <c:pt idx="3831">
                  <c:v>-0.92508000000000001</c:v>
                </c:pt>
                <c:pt idx="3832">
                  <c:v>-0.93180799999999997</c:v>
                </c:pt>
                <c:pt idx="3833">
                  <c:v>-0.93745999999999996</c:v>
                </c:pt>
                <c:pt idx="3834">
                  <c:v>-0.94059800000000005</c:v>
                </c:pt>
                <c:pt idx="3835">
                  <c:v>-0.94464000000000004</c:v>
                </c:pt>
                <c:pt idx="3836">
                  <c:v>-0.93989699999999998</c:v>
                </c:pt>
                <c:pt idx="3837">
                  <c:v>-0.94309200000000004</c:v>
                </c:pt>
                <c:pt idx="3838">
                  <c:v>-0.94578399999999996</c:v>
                </c:pt>
                <c:pt idx="3839">
                  <c:v>-0.94948500000000002</c:v>
                </c:pt>
                <c:pt idx="3840">
                  <c:v>-0.952488</c:v>
                </c:pt>
                <c:pt idx="3841">
                  <c:v>-0.94827600000000001</c:v>
                </c:pt>
                <c:pt idx="3842">
                  <c:v>-0.95041600000000004</c:v>
                </c:pt>
                <c:pt idx="3843">
                  <c:v>-0.95483300000000004</c:v>
                </c:pt>
                <c:pt idx="3844">
                  <c:v>-0.96057800000000004</c:v>
                </c:pt>
                <c:pt idx="3845">
                  <c:v>-0.95813899999999996</c:v>
                </c:pt>
                <c:pt idx="3846">
                  <c:v>-0.95993600000000001</c:v>
                </c:pt>
                <c:pt idx="3847">
                  <c:v>-0.96819200000000005</c:v>
                </c:pt>
                <c:pt idx="3848">
                  <c:v>-0.97415700000000005</c:v>
                </c:pt>
                <c:pt idx="3849">
                  <c:v>-0.97893300000000005</c:v>
                </c:pt>
                <c:pt idx="3850">
                  <c:v>-0.977356</c:v>
                </c:pt>
                <c:pt idx="3851">
                  <c:v>-0.97668600000000005</c:v>
                </c:pt>
                <c:pt idx="3852">
                  <c:v>-0.97994000000000003</c:v>
                </c:pt>
                <c:pt idx="3853">
                  <c:v>-0.98321800000000004</c:v>
                </c:pt>
                <c:pt idx="3854">
                  <c:v>-0.98062199999999999</c:v>
                </c:pt>
                <c:pt idx="3855">
                  <c:v>-0.97848299999999999</c:v>
                </c:pt>
                <c:pt idx="3856">
                  <c:v>-0.98145199999999999</c:v>
                </c:pt>
                <c:pt idx="3857">
                  <c:v>-0.98378299999999996</c:v>
                </c:pt>
                <c:pt idx="3858">
                  <c:v>-0.98338099999999995</c:v>
                </c:pt>
                <c:pt idx="3859">
                  <c:v>-0.98028800000000005</c:v>
                </c:pt>
                <c:pt idx="3860">
                  <c:v>-0.98332900000000001</c:v>
                </c:pt>
                <c:pt idx="3861">
                  <c:v>-0.98521000000000003</c:v>
                </c:pt>
                <c:pt idx="3862">
                  <c:v>-0.98922100000000002</c:v>
                </c:pt>
                <c:pt idx="3863">
                  <c:v>-0.98751100000000003</c:v>
                </c:pt>
                <c:pt idx="3864">
                  <c:v>-0.98108200000000001</c:v>
                </c:pt>
                <c:pt idx="3865">
                  <c:v>-0.98206499999999997</c:v>
                </c:pt>
                <c:pt idx="3866">
                  <c:v>-0.98232200000000003</c:v>
                </c:pt>
                <c:pt idx="3867">
                  <c:v>-0.98560999999999999</c:v>
                </c:pt>
                <c:pt idx="3868">
                  <c:v>-0.98359300000000005</c:v>
                </c:pt>
                <c:pt idx="3869">
                  <c:v>-0.97787599999999997</c:v>
                </c:pt>
                <c:pt idx="3870">
                  <c:v>-0.98069200000000001</c:v>
                </c:pt>
                <c:pt idx="3871">
                  <c:v>-0.98226899999999995</c:v>
                </c:pt>
                <c:pt idx="3872">
                  <c:v>-0.98136800000000002</c:v>
                </c:pt>
                <c:pt idx="3873">
                  <c:v>-0.97708099999999998</c:v>
                </c:pt>
                <c:pt idx="3874">
                  <c:v>-0.98033199999999998</c:v>
                </c:pt>
                <c:pt idx="3875">
                  <c:v>-0.98169200000000001</c:v>
                </c:pt>
                <c:pt idx="3876">
                  <c:v>-0.98404400000000003</c:v>
                </c:pt>
                <c:pt idx="3877">
                  <c:v>-0.98287999999999998</c:v>
                </c:pt>
                <c:pt idx="3878">
                  <c:v>-0.97793200000000002</c:v>
                </c:pt>
                <c:pt idx="3879">
                  <c:v>-0.98274499999999998</c:v>
                </c:pt>
                <c:pt idx="3880">
                  <c:v>-0.98250400000000004</c:v>
                </c:pt>
                <c:pt idx="3881">
                  <c:v>-0.97766200000000003</c:v>
                </c:pt>
                <c:pt idx="3882">
                  <c:v>-0.97761699999999996</c:v>
                </c:pt>
                <c:pt idx="3883">
                  <c:v>-0.97362099999999996</c:v>
                </c:pt>
                <c:pt idx="3884">
                  <c:v>-0.97418499999999997</c:v>
                </c:pt>
                <c:pt idx="3885">
                  <c:v>-0.966951</c:v>
                </c:pt>
                <c:pt idx="3886">
                  <c:v>-0.96526000000000001</c:v>
                </c:pt>
                <c:pt idx="3887">
                  <c:v>-0.95840499999999995</c:v>
                </c:pt>
                <c:pt idx="3888">
                  <c:v>-0.95752499999999996</c:v>
                </c:pt>
                <c:pt idx="3889">
                  <c:v>-0.95174000000000003</c:v>
                </c:pt>
                <c:pt idx="3890">
                  <c:v>-0.95711000000000002</c:v>
                </c:pt>
                <c:pt idx="3891">
                  <c:v>-0.95666899999999999</c:v>
                </c:pt>
                <c:pt idx="3892">
                  <c:v>-0.954461</c:v>
                </c:pt>
                <c:pt idx="3893">
                  <c:v>-0.95447899999999997</c:v>
                </c:pt>
                <c:pt idx="3894">
                  <c:v>-0.94943999999999995</c:v>
                </c:pt>
                <c:pt idx="3895">
                  <c:v>-0.94853699999999996</c:v>
                </c:pt>
                <c:pt idx="3896">
                  <c:v>-0.94364599999999998</c:v>
                </c:pt>
                <c:pt idx="3897">
                  <c:v>-0.94294199999999995</c:v>
                </c:pt>
                <c:pt idx="3898">
                  <c:v>-0.939029</c:v>
                </c:pt>
                <c:pt idx="3899">
                  <c:v>-0.93782600000000005</c:v>
                </c:pt>
                <c:pt idx="3900">
                  <c:v>-0.93234300000000003</c:v>
                </c:pt>
                <c:pt idx="3901">
                  <c:v>-0.93687799999999999</c:v>
                </c:pt>
                <c:pt idx="3902">
                  <c:v>-0.93389100000000003</c:v>
                </c:pt>
                <c:pt idx="3903">
                  <c:v>-0.92966499999999996</c:v>
                </c:pt>
                <c:pt idx="3904">
                  <c:v>-0.92573799999999995</c:v>
                </c:pt>
                <c:pt idx="3905">
                  <c:v>-0.92125500000000005</c:v>
                </c:pt>
                <c:pt idx="3906">
                  <c:v>-0.91855100000000001</c:v>
                </c:pt>
                <c:pt idx="3907">
                  <c:v>-0.91295400000000004</c:v>
                </c:pt>
                <c:pt idx="3908">
                  <c:v>-0.90723799999999999</c:v>
                </c:pt>
                <c:pt idx="3909">
                  <c:v>-0.89942100000000003</c:v>
                </c:pt>
                <c:pt idx="3910">
                  <c:v>-0.89254199999999995</c:v>
                </c:pt>
                <c:pt idx="3911">
                  <c:v>-0.88485000000000003</c:v>
                </c:pt>
                <c:pt idx="3912">
                  <c:v>-0.885849</c:v>
                </c:pt>
                <c:pt idx="3913">
                  <c:v>-0.87634900000000004</c:v>
                </c:pt>
                <c:pt idx="3914">
                  <c:v>-0.87083699999999997</c:v>
                </c:pt>
                <c:pt idx="3915">
                  <c:v>-0.86421199999999998</c:v>
                </c:pt>
                <c:pt idx="3916">
                  <c:v>-0.85891899999999999</c:v>
                </c:pt>
                <c:pt idx="3917">
                  <c:v>-0.85425700000000004</c:v>
                </c:pt>
                <c:pt idx="3918">
                  <c:v>-0.85113300000000003</c:v>
                </c:pt>
                <c:pt idx="3919">
                  <c:v>-0.84603399999999995</c:v>
                </c:pt>
                <c:pt idx="3920">
                  <c:v>-0.84383799999999998</c:v>
                </c:pt>
                <c:pt idx="3921">
                  <c:v>-0.83927200000000002</c:v>
                </c:pt>
                <c:pt idx="3922">
                  <c:v>-0.83603499999999997</c:v>
                </c:pt>
                <c:pt idx="3923">
                  <c:v>-0.83806700000000001</c:v>
                </c:pt>
                <c:pt idx="3924">
                  <c:v>-0.83898899999999998</c:v>
                </c:pt>
                <c:pt idx="3925">
                  <c:v>-0.83947000000000005</c:v>
                </c:pt>
                <c:pt idx="3926">
                  <c:v>-0.83953500000000003</c:v>
                </c:pt>
                <c:pt idx="3927">
                  <c:v>-0.84115200000000001</c:v>
                </c:pt>
                <c:pt idx="3928">
                  <c:v>-0.835843</c:v>
                </c:pt>
                <c:pt idx="3929">
                  <c:v>-0.83477999999999997</c:v>
                </c:pt>
                <c:pt idx="3930">
                  <c:v>-0.83665599999999996</c:v>
                </c:pt>
                <c:pt idx="3931">
                  <c:v>-0.83754700000000004</c:v>
                </c:pt>
                <c:pt idx="3932">
                  <c:v>-0.83877400000000002</c:v>
                </c:pt>
                <c:pt idx="3933">
                  <c:v>-0.83942499999999998</c:v>
                </c:pt>
                <c:pt idx="3934">
                  <c:v>-0.84046200000000004</c:v>
                </c:pt>
                <c:pt idx="3935">
                  <c:v>-0.84140899999999996</c:v>
                </c:pt>
                <c:pt idx="3936">
                  <c:v>-0.84308499999999997</c:v>
                </c:pt>
                <c:pt idx="3937">
                  <c:v>-0.83641500000000002</c:v>
                </c:pt>
                <c:pt idx="3938">
                  <c:v>-0.83551200000000003</c:v>
                </c:pt>
                <c:pt idx="3939">
                  <c:v>-0.838337</c:v>
                </c:pt>
                <c:pt idx="3940">
                  <c:v>-0.84138000000000002</c:v>
                </c:pt>
                <c:pt idx="3941">
                  <c:v>-0.84429200000000004</c:v>
                </c:pt>
                <c:pt idx="3942">
                  <c:v>-0.84565000000000001</c:v>
                </c:pt>
                <c:pt idx="3943">
                  <c:v>-0.84648599999999996</c:v>
                </c:pt>
                <c:pt idx="3944">
                  <c:v>-0.84606400000000004</c:v>
                </c:pt>
                <c:pt idx="3945">
                  <c:v>-0.84648400000000001</c:v>
                </c:pt>
                <c:pt idx="3946">
                  <c:v>-0.83797100000000002</c:v>
                </c:pt>
                <c:pt idx="3947">
                  <c:v>-0.83658100000000002</c:v>
                </c:pt>
                <c:pt idx="3948">
                  <c:v>-0.83567199999999997</c:v>
                </c:pt>
                <c:pt idx="3949">
                  <c:v>-0.83418499999999995</c:v>
                </c:pt>
                <c:pt idx="3950">
                  <c:v>-0.83429699999999996</c:v>
                </c:pt>
                <c:pt idx="3951">
                  <c:v>-0.83455299999999999</c:v>
                </c:pt>
                <c:pt idx="3952">
                  <c:v>-0.835511</c:v>
                </c:pt>
                <c:pt idx="3953">
                  <c:v>-0.83824699999999996</c:v>
                </c:pt>
                <c:pt idx="3954">
                  <c:v>-0.83164700000000003</c:v>
                </c:pt>
                <c:pt idx="3955">
                  <c:v>-0.83236399999999999</c:v>
                </c:pt>
                <c:pt idx="3956">
                  <c:v>-0.83282699999999998</c:v>
                </c:pt>
                <c:pt idx="3957">
                  <c:v>-0.832623</c:v>
                </c:pt>
                <c:pt idx="3958">
                  <c:v>-0.83096700000000001</c:v>
                </c:pt>
                <c:pt idx="3959">
                  <c:v>-0.82921</c:v>
                </c:pt>
                <c:pt idx="3960">
                  <c:v>-0.82844200000000001</c:v>
                </c:pt>
                <c:pt idx="3961">
                  <c:v>-0.82962000000000002</c:v>
                </c:pt>
                <c:pt idx="3962">
                  <c:v>-0.831229</c:v>
                </c:pt>
                <c:pt idx="3963">
                  <c:v>-0.822048</c:v>
                </c:pt>
                <c:pt idx="3964">
                  <c:v>-0.82312399999999997</c:v>
                </c:pt>
                <c:pt idx="3965">
                  <c:v>-0.82453900000000002</c:v>
                </c:pt>
                <c:pt idx="3966">
                  <c:v>-0.82488399999999995</c:v>
                </c:pt>
                <c:pt idx="3967">
                  <c:v>-0.82573799999999997</c:v>
                </c:pt>
                <c:pt idx="3968">
                  <c:v>-0.82709999999999995</c:v>
                </c:pt>
                <c:pt idx="3969">
                  <c:v>-0.82848200000000005</c:v>
                </c:pt>
                <c:pt idx="3970">
                  <c:v>-0.82986599999999999</c:v>
                </c:pt>
                <c:pt idx="3971">
                  <c:v>-0.83127200000000001</c:v>
                </c:pt>
                <c:pt idx="3972">
                  <c:v>-0.82516699999999998</c:v>
                </c:pt>
                <c:pt idx="3973">
                  <c:v>-0.82658500000000001</c:v>
                </c:pt>
                <c:pt idx="3974">
                  <c:v>-0.82599400000000001</c:v>
                </c:pt>
                <c:pt idx="3975">
                  <c:v>-0.82593300000000003</c:v>
                </c:pt>
                <c:pt idx="3976">
                  <c:v>-0.82738500000000004</c:v>
                </c:pt>
                <c:pt idx="3977">
                  <c:v>-0.83033699999999999</c:v>
                </c:pt>
                <c:pt idx="3978">
                  <c:v>-0.83278399999999997</c:v>
                </c:pt>
                <c:pt idx="3979">
                  <c:v>-0.834762</c:v>
                </c:pt>
                <c:pt idx="3980">
                  <c:v>-0.835646</c:v>
                </c:pt>
                <c:pt idx="3981">
                  <c:v>-0.82762500000000006</c:v>
                </c:pt>
                <c:pt idx="3982">
                  <c:v>-0.827183</c:v>
                </c:pt>
                <c:pt idx="3983">
                  <c:v>-0.82667199999999996</c:v>
                </c:pt>
                <c:pt idx="3984">
                  <c:v>-0.82667800000000002</c:v>
                </c:pt>
                <c:pt idx="3985">
                  <c:v>-0.82569000000000004</c:v>
                </c:pt>
                <c:pt idx="3986">
                  <c:v>-0.82471099999999997</c:v>
                </c:pt>
                <c:pt idx="3987">
                  <c:v>-0.82376400000000005</c:v>
                </c:pt>
                <c:pt idx="3988">
                  <c:v>-0.82274899999999995</c:v>
                </c:pt>
                <c:pt idx="3989">
                  <c:v>-0.81180799999999997</c:v>
                </c:pt>
                <c:pt idx="3990">
                  <c:v>-0.81040299999999998</c:v>
                </c:pt>
                <c:pt idx="3991">
                  <c:v>-0.80996800000000002</c:v>
                </c:pt>
                <c:pt idx="3992">
                  <c:v>-0.809535</c:v>
                </c:pt>
                <c:pt idx="3993">
                  <c:v>-0.809118</c:v>
                </c:pt>
                <c:pt idx="3994">
                  <c:v>-0.80920099999999995</c:v>
                </c:pt>
                <c:pt idx="3995">
                  <c:v>-0.810778</c:v>
                </c:pt>
                <c:pt idx="3996">
                  <c:v>-0.81435900000000006</c:v>
                </c:pt>
                <c:pt idx="3997">
                  <c:v>-0.81748600000000005</c:v>
                </c:pt>
                <c:pt idx="3998">
                  <c:v>-0.81956499999999999</c:v>
                </c:pt>
                <c:pt idx="3999">
                  <c:v>-0.82280299999999995</c:v>
                </c:pt>
                <c:pt idx="4000">
                  <c:v>-0.81845900000000005</c:v>
                </c:pt>
                <c:pt idx="4001">
                  <c:v>-0.82095099999999999</c:v>
                </c:pt>
                <c:pt idx="4002">
                  <c:v>-0.82217200000000001</c:v>
                </c:pt>
                <c:pt idx="4003">
                  <c:v>-0.82378799999999996</c:v>
                </c:pt>
                <c:pt idx="4004">
                  <c:v>-0.82545299999999999</c:v>
                </c:pt>
                <c:pt idx="4005">
                  <c:v>-0.82756200000000002</c:v>
                </c:pt>
                <c:pt idx="4006">
                  <c:v>-0.83157800000000004</c:v>
                </c:pt>
                <c:pt idx="4007">
                  <c:v>-0.83732499999999999</c:v>
                </c:pt>
                <c:pt idx="4008">
                  <c:v>-0.83963900000000002</c:v>
                </c:pt>
                <c:pt idx="4009">
                  <c:v>-0.84271300000000005</c:v>
                </c:pt>
                <c:pt idx="4010">
                  <c:v>-0.84483399999999997</c:v>
                </c:pt>
                <c:pt idx="4011">
                  <c:v>-0.84102500000000002</c:v>
                </c:pt>
                <c:pt idx="4012">
                  <c:v>-0.84378200000000003</c:v>
                </c:pt>
                <c:pt idx="4013">
                  <c:v>-0.84614900000000004</c:v>
                </c:pt>
                <c:pt idx="4014">
                  <c:v>-0.84963</c:v>
                </c:pt>
                <c:pt idx="4015">
                  <c:v>-0.85401099999999996</c:v>
                </c:pt>
                <c:pt idx="4016">
                  <c:v>-0.85624</c:v>
                </c:pt>
                <c:pt idx="4017">
                  <c:v>-0.86111400000000005</c:v>
                </c:pt>
                <c:pt idx="4018">
                  <c:v>-0.86692199999999997</c:v>
                </c:pt>
                <c:pt idx="4019">
                  <c:v>-0.87180000000000002</c:v>
                </c:pt>
                <c:pt idx="4020">
                  <c:v>-0.87598799999999999</c:v>
                </c:pt>
                <c:pt idx="4021">
                  <c:v>-0.87963100000000005</c:v>
                </c:pt>
                <c:pt idx="4022">
                  <c:v>-0.87474499999999999</c:v>
                </c:pt>
                <c:pt idx="4023">
                  <c:v>-0.87632299999999996</c:v>
                </c:pt>
                <c:pt idx="4024">
                  <c:v>-0.87954600000000005</c:v>
                </c:pt>
                <c:pt idx="4025">
                  <c:v>-0.88591200000000003</c:v>
                </c:pt>
                <c:pt idx="4026">
                  <c:v>-0.89053300000000002</c:v>
                </c:pt>
                <c:pt idx="4027">
                  <c:v>-0.891571</c:v>
                </c:pt>
                <c:pt idx="4028">
                  <c:v>-0.89303399999999999</c:v>
                </c:pt>
                <c:pt idx="4029">
                  <c:v>-0.89576900000000004</c:v>
                </c:pt>
                <c:pt idx="4030">
                  <c:v>-0.89843799999999996</c:v>
                </c:pt>
                <c:pt idx="4031">
                  <c:v>-0.90159699999999998</c:v>
                </c:pt>
                <c:pt idx="4032">
                  <c:v>-0.89798900000000004</c:v>
                </c:pt>
                <c:pt idx="4033">
                  <c:v>-0.89918200000000004</c:v>
                </c:pt>
                <c:pt idx="4034">
                  <c:v>-0.90193500000000004</c:v>
                </c:pt>
                <c:pt idx="4035">
                  <c:v>-0.90493599999999996</c:v>
                </c:pt>
                <c:pt idx="4036">
                  <c:v>-0.90793199999999996</c:v>
                </c:pt>
                <c:pt idx="4037">
                  <c:v>-0.91079100000000002</c:v>
                </c:pt>
                <c:pt idx="4038">
                  <c:v>-0.91288599999999998</c:v>
                </c:pt>
                <c:pt idx="4039">
                  <c:v>-0.914798</c:v>
                </c:pt>
                <c:pt idx="4040">
                  <c:v>-0.91856700000000002</c:v>
                </c:pt>
                <c:pt idx="4041">
                  <c:v>-0.92072299999999996</c:v>
                </c:pt>
                <c:pt idx="4042">
                  <c:v>-0.92382600000000004</c:v>
                </c:pt>
                <c:pt idx="4043">
                  <c:v>-0.92238600000000004</c:v>
                </c:pt>
                <c:pt idx="4044">
                  <c:v>-0.922462</c:v>
                </c:pt>
                <c:pt idx="4045">
                  <c:v>-0.92511399999999999</c:v>
                </c:pt>
                <c:pt idx="4046">
                  <c:v>-0.92724700000000004</c:v>
                </c:pt>
                <c:pt idx="4047">
                  <c:v>-0.93036200000000002</c:v>
                </c:pt>
                <c:pt idx="4048">
                  <c:v>-0.93322000000000005</c:v>
                </c:pt>
                <c:pt idx="4049">
                  <c:v>-0.93473499999999998</c:v>
                </c:pt>
                <c:pt idx="4050">
                  <c:v>-0.93641099999999999</c:v>
                </c:pt>
                <c:pt idx="4051">
                  <c:v>-0.93813599999999997</c:v>
                </c:pt>
                <c:pt idx="4052">
                  <c:v>-0.94038900000000003</c:v>
                </c:pt>
                <c:pt idx="4053">
                  <c:v>-0.93549499999999997</c:v>
                </c:pt>
                <c:pt idx="4054">
                  <c:v>-0.93379100000000004</c:v>
                </c:pt>
                <c:pt idx="4055">
                  <c:v>-0.93776599999999999</c:v>
                </c:pt>
                <c:pt idx="4056">
                  <c:v>-0.94269800000000004</c:v>
                </c:pt>
                <c:pt idx="4057">
                  <c:v>-0.94849600000000001</c:v>
                </c:pt>
                <c:pt idx="4058">
                  <c:v>-0.951214</c:v>
                </c:pt>
                <c:pt idx="4059">
                  <c:v>-0.95380699999999996</c:v>
                </c:pt>
                <c:pt idx="4060">
                  <c:v>-0.95679499999999995</c:v>
                </c:pt>
                <c:pt idx="4061">
                  <c:v>-0.95877599999999996</c:v>
                </c:pt>
                <c:pt idx="4062">
                  <c:v>-0.96042799999999995</c:v>
                </c:pt>
                <c:pt idx="4063">
                  <c:v>-0.96479499999999996</c:v>
                </c:pt>
                <c:pt idx="4064">
                  <c:v>-0.96321699999999999</c:v>
                </c:pt>
                <c:pt idx="4065">
                  <c:v>-0.96403499999999998</c:v>
                </c:pt>
                <c:pt idx="4066">
                  <c:v>-0.96945599999999998</c:v>
                </c:pt>
                <c:pt idx="4067">
                  <c:v>-0.971418</c:v>
                </c:pt>
                <c:pt idx="4068">
                  <c:v>-0.97384599999999999</c:v>
                </c:pt>
                <c:pt idx="4069">
                  <c:v>-0.97620399999999996</c:v>
                </c:pt>
                <c:pt idx="4070">
                  <c:v>-0.97830399999999995</c:v>
                </c:pt>
                <c:pt idx="4071">
                  <c:v>-0.98183600000000004</c:v>
                </c:pt>
                <c:pt idx="4072">
                  <c:v>-0.98720399999999997</c:v>
                </c:pt>
                <c:pt idx="4073">
                  <c:v>-0.99190400000000001</c:v>
                </c:pt>
                <c:pt idx="4074">
                  <c:v>-0.98966799999999999</c:v>
                </c:pt>
                <c:pt idx="4075">
                  <c:v>-0.98817600000000005</c:v>
                </c:pt>
                <c:pt idx="4076">
                  <c:v>-0.99148700000000001</c:v>
                </c:pt>
                <c:pt idx="4077">
                  <c:v>-0.99446299999999999</c:v>
                </c:pt>
                <c:pt idx="4078">
                  <c:v>-1.00074</c:v>
                </c:pt>
                <c:pt idx="4079">
                  <c:v>-1.0067299999999999</c:v>
                </c:pt>
                <c:pt idx="4080">
                  <c:v>-1.01108</c:v>
                </c:pt>
                <c:pt idx="4081">
                  <c:v>-1.0152600000000001</c:v>
                </c:pt>
                <c:pt idx="4082">
                  <c:v>-1.0185999999999999</c:v>
                </c:pt>
                <c:pt idx="4083">
                  <c:v>-1.0239199999999999</c:v>
                </c:pt>
                <c:pt idx="4084">
                  <c:v>-1.02233</c:v>
                </c:pt>
                <c:pt idx="4085">
                  <c:v>-1.0182599999999999</c:v>
                </c:pt>
                <c:pt idx="4086">
                  <c:v>-1.0203899999999999</c:v>
                </c:pt>
                <c:pt idx="4087">
                  <c:v>-1.02108</c:v>
                </c:pt>
                <c:pt idx="4088">
                  <c:v>-1.0222899999999999</c:v>
                </c:pt>
                <c:pt idx="4089">
                  <c:v>-1.0228999999999999</c:v>
                </c:pt>
                <c:pt idx="4090">
                  <c:v>-1.0240499999999999</c:v>
                </c:pt>
                <c:pt idx="4091">
                  <c:v>-1.0264500000000001</c:v>
                </c:pt>
                <c:pt idx="4092">
                  <c:v>-1.0306200000000001</c:v>
                </c:pt>
                <c:pt idx="4093">
                  <c:v>-1.03653</c:v>
                </c:pt>
                <c:pt idx="4094">
                  <c:v>-1.0379100000000001</c:v>
                </c:pt>
                <c:pt idx="4095">
                  <c:v>-1.0384100000000001</c:v>
                </c:pt>
                <c:pt idx="4096">
                  <c:v>-1.0427599999999999</c:v>
                </c:pt>
                <c:pt idx="4097">
                  <c:v>-1.0466299999999999</c:v>
                </c:pt>
                <c:pt idx="4098">
                  <c:v>-1.0505800000000001</c:v>
                </c:pt>
                <c:pt idx="4099">
                  <c:v>-1.0533999999999999</c:v>
                </c:pt>
                <c:pt idx="4100">
                  <c:v>-1.0580099999999999</c:v>
                </c:pt>
                <c:pt idx="4101">
                  <c:v>-1.0631999999999999</c:v>
                </c:pt>
                <c:pt idx="4102">
                  <c:v>-1.0659400000000001</c:v>
                </c:pt>
                <c:pt idx="4103">
                  <c:v>-1.0694900000000001</c:v>
                </c:pt>
                <c:pt idx="4104">
                  <c:v>-1.0682400000000001</c:v>
                </c:pt>
                <c:pt idx="4105">
                  <c:v>-1.0678300000000001</c:v>
                </c:pt>
                <c:pt idx="4106">
                  <c:v>-1.07599</c:v>
                </c:pt>
                <c:pt idx="4107">
                  <c:v>-1.08243</c:v>
                </c:pt>
                <c:pt idx="4108">
                  <c:v>-1.0870500000000001</c:v>
                </c:pt>
                <c:pt idx="4109">
                  <c:v>-1.09239</c:v>
                </c:pt>
                <c:pt idx="4110">
                  <c:v>-1.0976999999999999</c:v>
                </c:pt>
                <c:pt idx="4111">
                  <c:v>-1.1040000000000001</c:v>
                </c:pt>
                <c:pt idx="4112">
                  <c:v>-1.1089800000000001</c:v>
                </c:pt>
                <c:pt idx="4113">
                  <c:v>-1.1136600000000001</c:v>
                </c:pt>
                <c:pt idx="4114">
                  <c:v>-1.1127100000000001</c:v>
                </c:pt>
                <c:pt idx="4115">
                  <c:v>-1.1130100000000001</c:v>
                </c:pt>
                <c:pt idx="4116">
                  <c:v>-1.11721</c:v>
                </c:pt>
                <c:pt idx="4117">
                  <c:v>-1.11965</c:v>
                </c:pt>
                <c:pt idx="4118">
                  <c:v>-1.1216299999999999</c:v>
                </c:pt>
                <c:pt idx="4119">
                  <c:v>-1.1222099999999999</c:v>
                </c:pt>
                <c:pt idx="4120">
                  <c:v>-1.1215299999999999</c:v>
                </c:pt>
                <c:pt idx="4121">
                  <c:v>-1.12164</c:v>
                </c:pt>
                <c:pt idx="4122">
                  <c:v>-1.12181</c:v>
                </c:pt>
                <c:pt idx="4123">
                  <c:v>-1.12323</c:v>
                </c:pt>
                <c:pt idx="4124">
                  <c:v>-1.1183099999999999</c:v>
                </c:pt>
                <c:pt idx="4125">
                  <c:v>-1.1162399999999999</c:v>
                </c:pt>
                <c:pt idx="4126">
                  <c:v>-1.1185700000000001</c:v>
                </c:pt>
                <c:pt idx="4127">
                  <c:v>-1.1234</c:v>
                </c:pt>
                <c:pt idx="4128">
                  <c:v>-1.12822</c:v>
                </c:pt>
                <c:pt idx="4129">
                  <c:v>-1.1295299999999999</c:v>
                </c:pt>
                <c:pt idx="4130">
                  <c:v>-1.1315200000000001</c:v>
                </c:pt>
                <c:pt idx="4131">
                  <c:v>-1.1323099999999999</c:v>
                </c:pt>
                <c:pt idx="4132">
                  <c:v>-1.1327799999999999</c:v>
                </c:pt>
                <c:pt idx="4133">
                  <c:v>-1.13443</c:v>
                </c:pt>
                <c:pt idx="4134">
                  <c:v>-1.1272899999999999</c:v>
                </c:pt>
                <c:pt idx="4135">
                  <c:v>-1.12239</c:v>
                </c:pt>
                <c:pt idx="4136">
                  <c:v>-1.1214599999999999</c:v>
                </c:pt>
                <c:pt idx="4137">
                  <c:v>-1.1185700000000001</c:v>
                </c:pt>
                <c:pt idx="4138">
                  <c:v>-1.1142799999999999</c:v>
                </c:pt>
                <c:pt idx="4139">
                  <c:v>-1.1097999999999999</c:v>
                </c:pt>
                <c:pt idx="4140">
                  <c:v>-1.10564</c:v>
                </c:pt>
                <c:pt idx="4141">
                  <c:v>-1.10284</c:v>
                </c:pt>
                <c:pt idx="4142">
                  <c:v>-1.10178</c:v>
                </c:pt>
                <c:pt idx="4143">
                  <c:v>-1.1026400000000001</c:v>
                </c:pt>
                <c:pt idx="4144">
                  <c:v>-1.0929199999999999</c:v>
                </c:pt>
                <c:pt idx="4145">
                  <c:v>-1.09128</c:v>
                </c:pt>
                <c:pt idx="4146">
                  <c:v>-1.09232</c:v>
                </c:pt>
                <c:pt idx="4147">
                  <c:v>-1.09406</c:v>
                </c:pt>
                <c:pt idx="4148">
                  <c:v>-1.09636</c:v>
                </c:pt>
                <c:pt idx="4149">
                  <c:v>-1.0969100000000001</c:v>
                </c:pt>
                <c:pt idx="4150">
                  <c:v>-1.09463</c:v>
                </c:pt>
                <c:pt idx="4151">
                  <c:v>-1.0934900000000001</c:v>
                </c:pt>
                <c:pt idx="4152">
                  <c:v>-1.09334</c:v>
                </c:pt>
                <c:pt idx="4153">
                  <c:v>-1.0941799999999999</c:v>
                </c:pt>
                <c:pt idx="4154">
                  <c:v>-1.08446</c:v>
                </c:pt>
                <c:pt idx="4155">
                  <c:v>-1.08321</c:v>
                </c:pt>
                <c:pt idx="4156">
                  <c:v>-1.0830299999999999</c:v>
                </c:pt>
                <c:pt idx="4157">
                  <c:v>-1.0821000000000001</c:v>
                </c:pt>
                <c:pt idx="4158">
                  <c:v>-1.08121</c:v>
                </c:pt>
                <c:pt idx="4159">
                  <c:v>-1.07986</c:v>
                </c:pt>
                <c:pt idx="4160">
                  <c:v>-1.07744</c:v>
                </c:pt>
                <c:pt idx="4161">
                  <c:v>-1.0760099999999999</c:v>
                </c:pt>
                <c:pt idx="4162">
                  <c:v>-1.0755999999999999</c:v>
                </c:pt>
                <c:pt idx="4163">
                  <c:v>-1.07521</c:v>
                </c:pt>
                <c:pt idx="4164">
                  <c:v>-1.0652699999999999</c:v>
                </c:pt>
                <c:pt idx="4165">
                  <c:v>-1.0670299999999999</c:v>
                </c:pt>
                <c:pt idx="4166">
                  <c:v>-1.06812</c:v>
                </c:pt>
                <c:pt idx="4167">
                  <c:v>-1.0703199999999999</c:v>
                </c:pt>
                <c:pt idx="4168">
                  <c:v>-1.0718399999999999</c:v>
                </c:pt>
                <c:pt idx="4169">
                  <c:v>-1.0709</c:v>
                </c:pt>
                <c:pt idx="4170">
                  <c:v>-1.0706500000000001</c:v>
                </c:pt>
                <c:pt idx="4171">
                  <c:v>-1.07121</c:v>
                </c:pt>
                <c:pt idx="4172">
                  <c:v>-1.0703800000000001</c:v>
                </c:pt>
                <c:pt idx="4173">
                  <c:v>-1.0683199999999999</c:v>
                </c:pt>
                <c:pt idx="4174">
                  <c:v>-1.05999</c:v>
                </c:pt>
                <c:pt idx="4175">
                  <c:v>-1.0632699999999999</c:v>
                </c:pt>
                <c:pt idx="4176">
                  <c:v>-1.07176</c:v>
                </c:pt>
                <c:pt idx="4177">
                  <c:v>-1.0626100000000001</c:v>
                </c:pt>
                <c:pt idx="4178">
                  <c:v>-1.06196</c:v>
                </c:pt>
                <c:pt idx="4179">
                  <c:v>-1.06254</c:v>
                </c:pt>
                <c:pt idx="4180">
                  <c:v>-1.0625500000000001</c:v>
                </c:pt>
                <c:pt idx="4181">
                  <c:v>-1.0616099999999999</c:v>
                </c:pt>
                <c:pt idx="4182">
                  <c:v>-1.0626599999999999</c:v>
                </c:pt>
                <c:pt idx="4183">
                  <c:v>-1.0606</c:v>
                </c:pt>
                <c:pt idx="4184">
                  <c:v>-1.04901</c:v>
                </c:pt>
                <c:pt idx="4185">
                  <c:v>-1.0490900000000001</c:v>
                </c:pt>
                <c:pt idx="4186">
                  <c:v>-1.0480799999999999</c:v>
                </c:pt>
                <c:pt idx="4187">
                  <c:v>-1.04786</c:v>
                </c:pt>
                <c:pt idx="4188">
                  <c:v>-1.0467500000000001</c:v>
                </c:pt>
                <c:pt idx="4189">
                  <c:v>-1.04488</c:v>
                </c:pt>
                <c:pt idx="4190">
                  <c:v>-1.0441</c:v>
                </c:pt>
                <c:pt idx="4191">
                  <c:v>-1.0451999999999999</c:v>
                </c:pt>
                <c:pt idx="4192">
                  <c:v>-1.0482899999999999</c:v>
                </c:pt>
                <c:pt idx="4193">
                  <c:v>-1.04853</c:v>
                </c:pt>
                <c:pt idx="4194">
                  <c:v>-1.0439799999999999</c:v>
                </c:pt>
                <c:pt idx="4195">
                  <c:v>-1.0459099999999999</c:v>
                </c:pt>
                <c:pt idx="4196">
                  <c:v>-1.0462</c:v>
                </c:pt>
                <c:pt idx="4197">
                  <c:v>-1.04495</c:v>
                </c:pt>
                <c:pt idx="4198">
                  <c:v>-1.0452399999999999</c:v>
                </c:pt>
                <c:pt idx="4199">
                  <c:v>-1.04586</c:v>
                </c:pt>
                <c:pt idx="4200">
                  <c:v>-1.0462899999999999</c:v>
                </c:pt>
                <c:pt idx="4201">
                  <c:v>-1.0469599999999999</c:v>
                </c:pt>
                <c:pt idx="4202">
                  <c:v>-1.0497300000000001</c:v>
                </c:pt>
                <c:pt idx="4203">
                  <c:v>-1.0486</c:v>
                </c:pt>
                <c:pt idx="4204">
                  <c:v>-1.0413699999999999</c:v>
                </c:pt>
                <c:pt idx="4205">
                  <c:v>-1.0480700000000001</c:v>
                </c:pt>
                <c:pt idx="4206">
                  <c:v>-1.0498499999999999</c:v>
                </c:pt>
                <c:pt idx="4207">
                  <c:v>-1.04091</c:v>
                </c:pt>
                <c:pt idx="4208">
                  <c:v>-1.04094</c:v>
                </c:pt>
                <c:pt idx="4209">
                  <c:v>-1.0381199999999999</c:v>
                </c:pt>
                <c:pt idx="4210">
                  <c:v>-1.0380100000000001</c:v>
                </c:pt>
                <c:pt idx="4211">
                  <c:v>-1.03898</c:v>
                </c:pt>
                <c:pt idx="4212">
                  <c:v>-1.03996</c:v>
                </c:pt>
                <c:pt idx="4213">
                  <c:v>-1.0351999999999999</c:v>
                </c:pt>
                <c:pt idx="4214">
                  <c:v>-1.0300400000000001</c:v>
                </c:pt>
                <c:pt idx="4215">
                  <c:v>-1.0324599999999999</c:v>
                </c:pt>
                <c:pt idx="4216">
                  <c:v>-1.03298</c:v>
                </c:pt>
                <c:pt idx="4217">
                  <c:v>-1.03372</c:v>
                </c:pt>
                <c:pt idx="4218">
                  <c:v>-1.0341499999999999</c:v>
                </c:pt>
                <c:pt idx="4219">
                  <c:v>-1.03552</c:v>
                </c:pt>
                <c:pt idx="4220">
                  <c:v>-1.0361499999999999</c:v>
                </c:pt>
                <c:pt idx="4221">
                  <c:v>-1.0362800000000001</c:v>
                </c:pt>
                <c:pt idx="4222">
                  <c:v>-1.0360100000000001</c:v>
                </c:pt>
                <c:pt idx="4223">
                  <c:v>-1.0350900000000001</c:v>
                </c:pt>
                <c:pt idx="4224">
                  <c:v>-1.0371300000000001</c:v>
                </c:pt>
                <c:pt idx="4225">
                  <c:v>-1.0307999999999999</c:v>
                </c:pt>
                <c:pt idx="4226">
                  <c:v>-1.0252399999999999</c:v>
                </c:pt>
                <c:pt idx="4227">
                  <c:v>-1.0259799999999999</c:v>
                </c:pt>
                <c:pt idx="4228">
                  <c:v>-1.0322199999999999</c:v>
                </c:pt>
                <c:pt idx="4229">
                  <c:v>-1.03091</c:v>
                </c:pt>
                <c:pt idx="4230">
                  <c:v>-1.0233099999999999</c:v>
                </c:pt>
                <c:pt idx="4231">
                  <c:v>-1.02444</c:v>
                </c:pt>
                <c:pt idx="4232">
                  <c:v>-1.02475</c:v>
                </c:pt>
                <c:pt idx="4233">
                  <c:v>-1.0267900000000001</c:v>
                </c:pt>
                <c:pt idx="4234">
                  <c:v>-1.0283599999999999</c:v>
                </c:pt>
                <c:pt idx="4235">
                  <c:v>-1.0286500000000001</c:v>
                </c:pt>
                <c:pt idx="4236">
                  <c:v>-1.0303899999999999</c:v>
                </c:pt>
                <c:pt idx="4237">
                  <c:v>-1.0263899999999999</c:v>
                </c:pt>
                <c:pt idx="4238">
                  <c:v>-1.02136</c:v>
                </c:pt>
                <c:pt idx="4239">
                  <c:v>-1.03084</c:v>
                </c:pt>
                <c:pt idx="4240">
                  <c:v>-1.0334300000000001</c:v>
                </c:pt>
                <c:pt idx="4241">
                  <c:v>-1.0309999999999999</c:v>
                </c:pt>
                <c:pt idx="4242">
                  <c:v>-1.0328999999999999</c:v>
                </c:pt>
                <c:pt idx="4243">
                  <c:v>-1.03301</c:v>
                </c:pt>
                <c:pt idx="4244">
                  <c:v>-1.03417</c:v>
                </c:pt>
                <c:pt idx="4245">
                  <c:v>-1.0355700000000001</c:v>
                </c:pt>
                <c:pt idx="4246">
                  <c:v>-1.03651</c:v>
                </c:pt>
                <c:pt idx="4247">
                  <c:v>-1.03948</c:v>
                </c:pt>
                <c:pt idx="4248">
                  <c:v>-1.04348</c:v>
                </c:pt>
                <c:pt idx="4249">
                  <c:v>-1.0391999999999999</c:v>
                </c:pt>
                <c:pt idx="4250">
                  <c:v>-1.0364800000000001</c:v>
                </c:pt>
                <c:pt idx="4251">
                  <c:v>-1.03914</c:v>
                </c:pt>
                <c:pt idx="4252">
                  <c:v>-1.0415399999999999</c:v>
                </c:pt>
                <c:pt idx="4253">
                  <c:v>-1.0447900000000001</c:v>
                </c:pt>
                <c:pt idx="4254">
                  <c:v>-1.0476300000000001</c:v>
                </c:pt>
                <c:pt idx="4255">
                  <c:v>-1.0498400000000001</c:v>
                </c:pt>
                <c:pt idx="4256">
                  <c:v>-1.0522</c:v>
                </c:pt>
                <c:pt idx="4257">
                  <c:v>-1.0546</c:v>
                </c:pt>
                <c:pt idx="4258">
                  <c:v>-1.0565500000000001</c:v>
                </c:pt>
                <c:pt idx="4259">
                  <c:v>-1.0592299999999999</c:v>
                </c:pt>
                <c:pt idx="4260">
                  <c:v>-1.0637399999999999</c:v>
                </c:pt>
                <c:pt idx="4261">
                  <c:v>-1.0598799999999999</c:v>
                </c:pt>
                <c:pt idx="4262">
                  <c:v>-1.0566500000000001</c:v>
                </c:pt>
                <c:pt idx="4263">
                  <c:v>-1.05985</c:v>
                </c:pt>
                <c:pt idx="4264">
                  <c:v>-1.0602</c:v>
                </c:pt>
                <c:pt idx="4265">
                  <c:v>-1.0608900000000001</c:v>
                </c:pt>
                <c:pt idx="4266">
                  <c:v>-1.06185</c:v>
                </c:pt>
                <c:pt idx="4267">
                  <c:v>-1.06436</c:v>
                </c:pt>
                <c:pt idx="4268">
                  <c:v>-1.06785</c:v>
                </c:pt>
                <c:pt idx="4269">
                  <c:v>-1.07159</c:v>
                </c:pt>
                <c:pt idx="4270">
                  <c:v>-1.07673</c:v>
                </c:pt>
                <c:pt idx="4271">
                  <c:v>-1.0815399999999999</c:v>
                </c:pt>
                <c:pt idx="4272">
                  <c:v>-1.0847500000000001</c:v>
                </c:pt>
                <c:pt idx="4273">
                  <c:v>-1.08725</c:v>
                </c:pt>
                <c:pt idx="4274">
                  <c:v>-1.0813900000000001</c:v>
                </c:pt>
                <c:pt idx="4275">
                  <c:v>-1.07619</c:v>
                </c:pt>
                <c:pt idx="4276">
                  <c:v>-1.0783400000000001</c:v>
                </c:pt>
                <c:pt idx="4277">
                  <c:v>-1.0793200000000001</c:v>
                </c:pt>
                <c:pt idx="4278">
                  <c:v>-1.0802099999999999</c:v>
                </c:pt>
                <c:pt idx="4279">
                  <c:v>-1.0813900000000001</c:v>
                </c:pt>
                <c:pt idx="4280">
                  <c:v>-1.0829599999999999</c:v>
                </c:pt>
                <c:pt idx="4281">
                  <c:v>-1.0857399999999999</c:v>
                </c:pt>
                <c:pt idx="4282">
                  <c:v>-1.0888599999999999</c:v>
                </c:pt>
                <c:pt idx="4283">
                  <c:v>-1.0894900000000001</c:v>
                </c:pt>
                <c:pt idx="4284">
                  <c:v>-1.0900700000000001</c:v>
                </c:pt>
                <c:pt idx="4285">
                  <c:v>-1.09148</c:v>
                </c:pt>
                <c:pt idx="4286">
                  <c:v>-1.0924400000000001</c:v>
                </c:pt>
                <c:pt idx="4287">
                  <c:v>-1.0960700000000001</c:v>
                </c:pt>
                <c:pt idx="4288">
                  <c:v>-1.0941399999999999</c:v>
                </c:pt>
                <c:pt idx="4289">
                  <c:v>-1.0913299999999999</c:v>
                </c:pt>
                <c:pt idx="4290">
                  <c:v>-1.0949899999999999</c:v>
                </c:pt>
                <c:pt idx="4291">
                  <c:v>-1.09538</c:v>
                </c:pt>
                <c:pt idx="4292">
                  <c:v>-1.0965</c:v>
                </c:pt>
                <c:pt idx="4293">
                  <c:v>-1.0974600000000001</c:v>
                </c:pt>
                <c:pt idx="4294">
                  <c:v>-1.0985</c:v>
                </c:pt>
                <c:pt idx="4295">
                  <c:v>-1.0992</c:v>
                </c:pt>
                <c:pt idx="4296">
                  <c:v>-1.10015</c:v>
                </c:pt>
                <c:pt idx="4297">
                  <c:v>-1.1012200000000001</c:v>
                </c:pt>
                <c:pt idx="4298">
                  <c:v>-1.1009599999999999</c:v>
                </c:pt>
                <c:pt idx="4299">
                  <c:v>-1.10259</c:v>
                </c:pt>
                <c:pt idx="4300">
                  <c:v>-1.10459</c:v>
                </c:pt>
                <c:pt idx="4301">
                  <c:v>-1.1068199999999999</c:v>
                </c:pt>
                <c:pt idx="4302">
                  <c:v>-1.1033900000000001</c:v>
                </c:pt>
                <c:pt idx="4303">
                  <c:v>-1.0983099999999999</c:v>
                </c:pt>
                <c:pt idx="4304">
                  <c:v>-1.10063</c:v>
                </c:pt>
                <c:pt idx="4305">
                  <c:v>-1.1008899999999999</c:v>
                </c:pt>
                <c:pt idx="4306">
                  <c:v>-1.1024099999999999</c:v>
                </c:pt>
                <c:pt idx="4307">
                  <c:v>-1.1057300000000001</c:v>
                </c:pt>
                <c:pt idx="4308">
                  <c:v>-1.10823</c:v>
                </c:pt>
                <c:pt idx="4309">
                  <c:v>-1.1095299999999999</c:v>
                </c:pt>
                <c:pt idx="4310">
                  <c:v>-1.1124499999999999</c:v>
                </c:pt>
                <c:pt idx="4311">
                  <c:v>-1.11524</c:v>
                </c:pt>
                <c:pt idx="4312">
                  <c:v>-1.11575</c:v>
                </c:pt>
                <c:pt idx="4313">
                  <c:v>-1.1167</c:v>
                </c:pt>
                <c:pt idx="4314">
                  <c:v>-1.1129</c:v>
                </c:pt>
                <c:pt idx="4315">
                  <c:v>-1.1064799999999999</c:v>
                </c:pt>
                <c:pt idx="4316">
                  <c:v>-1.10832</c:v>
                </c:pt>
                <c:pt idx="4317">
                  <c:v>-1.1084700000000001</c:v>
                </c:pt>
                <c:pt idx="4318">
                  <c:v>-1.11026</c:v>
                </c:pt>
                <c:pt idx="4319">
                  <c:v>-1.1115600000000001</c:v>
                </c:pt>
                <c:pt idx="4320">
                  <c:v>-1.1118399999999999</c:v>
                </c:pt>
                <c:pt idx="4321">
                  <c:v>-1.1128</c:v>
                </c:pt>
                <c:pt idx="4322">
                  <c:v>-1.1133500000000001</c:v>
                </c:pt>
                <c:pt idx="4323">
                  <c:v>-1.11504</c:v>
                </c:pt>
                <c:pt idx="4324">
                  <c:v>-1.1145799999999999</c:v>
                </c:pt>
                <c:pt idx="4325">
                  <c:v>-1.11154</c:v>
                </c:pt>
                <c:pt idx="4326">
                  <c:v>-1.11744</c:v>
                </c:pt>
                <c:pt idx="4327">
                  <c:v>-1.1227499999999999</c:v>
                </c:pt>
                <c:pt idx="4328">
                  <c:v>-1.1267100000000001</c:v>
                </c:pt>
                <c:pt idx="4329">
                  <c:v>-1.1297699999999999</c:v>
                </c:pt>
                <c:pt idx="4330">
                  <c:v>-1.13168</c:v>
                </c:pt>
                <c:pt idx="4331">
                  <c:v>-1.1322000000000001</c:v>
                </c:pt>
                <c:pt idx="4332">
                  <c:v>-1.13266</c:v>
                </c:pt>
                <c:pt idx="4333">
                  <c:v>-1.13344</c:v>
                </c:pt>
                <c:pt idx="4334">
                  <c:v>-1.1346000000000001</c:v>
                </c:pt>
                <c:pt idx="4335">
                  <c:v>-1.13306</c:v>
                </c:pt>
                <c:pt idx="4336">
                  <c:v>-1.12683</c:v>
                </c:pt>
                <c:pt idx="4337">
                  <c:v>-1.13262</c:v>
                </c:pt>
                <c:pt idx="4338">
                  <c:v>-1.1399600000000001</c:v>
                </c:pt>
                <c:pt idx="4339">
                  <c:v>-1.1349100000000001</c:v>
                </c:pt>
                <c:pt idx="4340">
                  <c:v>-1.14232</c:v>
                </c:pt>
                <c:pt idx="4341">
                  <c:v>-1.1475500000000001</c:v>
                </c:pt>
                <c:pt idx="4342">
                  <c:v>-1.15316</c:v>
                </c:pt>
                <c:pt idx="4343">
                  <c:v>-1.15849</c:v>
                </c:pt>
                <c:pt idx="4344">
                  <c:v>-1.1626099999999999</c:v>
                </c:pt>
                <c:pt idx="4345">
                  <c:v>-1.1646399999999999</c:v>
                </c:pt>
                <c:pt idx="4346">
                  <c:v>-1.1604699999999999</c:v>
                </c:pt>
                <c:pt idx="4347">
                  <c:v>-1.16354</c:v>
                </c:pt>
                <c:pt idx="4348">
                  <c:v>-1.1651100000000001</c:v>
                </c:pt>
                <c:pt idx="4349">
                  <c:v>-1.16699</c:v>
                </c:pt>
                <c:pt idx="4350">
                  <c:v>-1.1680600000000001</c:v>
                </c:pt>
                <c:pt idx="4351">
                  <c:v>-1.1676899999999999</c:v>
                </c:pt>
                <c:pt idx="4352">
                  <c:v>-1.1662999999999999</c:v>
                </c:pt>
                <c:pt idx="4353">
                  <c:v>-1.1633599999999999</c:v>
                </c:pt>
                <c:pt idx="4354">
                  <c:v>-1.1606000000000001</c:v>
                </c:pt>
                <c:pt idx="4355">
                  <c:v>-1.1535899999999999</c:v>
                </c:pt>
                <c:pt idx="4356">
                  <c:v>-1.13673</c:v>
                </c:pt>
                <c:pt idx="4357">
                  <c:v>-1.1342000000000001</c:v>
                </c:pt>
                <c:pt idx="4358">
                  <c:v>-1.13167</c:v>
                </c:pt>
                <c:pt idx="4359">
                  <c:v>-1.1287199999999999</c:v>
                </c:pt>
                <c:pt idx="4360">
                  <c:v>-1.1270199999999999</c:v>
                </c:pt>
                <c:pt idx="4361">
                  <c:v>-1.12439</c:v>
                </c:pt>
                <c:pt idx="4362">
                  <c:v>-1.1228</c:v>
                </c:pt>
                <c:pt idx="4363">
                  <c:v>-1.12195</c:v>
                </c:pt>
                <c:pt idx="4364">
                  <c:v>-1.11968</c:v>
                </c:pt>
                <c:pt idx="4365">
                  <c:v>-1.1109100000000001</c:v>
                </c:pt>
                <c:pt idx="4366">
                  <c:v>-1.1108499999999999</c:v>
                </c:pt>
                <c:pt idx="4367">
                  <c:v>-1.1089500000000001</c:v>
                </c:pt>
                <c:pt idx="4368">
                  <c:v>-1.10799</c:v>
                </c:pt>
                <c:pt idx="4369">
                  <c:v>-1.1078300000000001</c:v>
                </c:pt>
                <c:pt idx="4370">
                  <c:v>-1.1077300000000001</c:v>
                </c:pt>
                <c:pt idx="4371">
                  <c:v>-1.10798</c:v>
                </c:pt>
                <c:pt idx="4372">
                  <c:v>-1.1073500000000001</c:v>
                </c:pt>
                <c:pt idx="4373">
                  <c:v>-1.10765</c:v>
                </c:pt>
                <c:pt idx="4374">
                  <c:v>-1.1083400000000001</c:v>
                </c:pt>
                <c:pt idx="4375">
                  <c:v>-1.1099399999999999</c:v>
                </c:pt>
                <c:pt idx="4376">
                  <c:v>-1.1033299999999999</c:v>
                </c:pt>
                <c:pt idx="4377">
                  <c:v>-1.1046899999999999</c:v>
                </c:pt>
                <c:pt idx="4378">
                  <c:v>-1.10537</c:v>
                </c:pt>
                <c:pt idx="4379">
                  <c:v>-1.10625</c:v>
                </c:pt>
                <c:pt idx="4380">
                  <c:v>-1.1076600000000001</c:v>
                </c:pt>
                <c:pt idx="4381">
                  <c:v>-1.1099699999999999</c:v>
                </c:pt>
                <c:pt idx="4382">
                  <c:v>-1.1118399999999999</c:v>
                </c:pt>
                <c:pt idx="4383">
                  <c:v>-1.1108499999999999</c:v>
                </c:pt>
                <c:pt idx="4384">
                  <c:v>-1.10083</c:v>
                </c:pt>
                <c:pt idx="4385">
                  <c:v>-1.10128</c:v>
                </c:pt>
                <c:pt idx="4386">
                  <c:v>-1.1025100000000001</c:v>
                </c:pt>
                <c:pt idx="4387">
                  <c:v>-1.10389</c:v>
                </c:pt>
                <c:pt idx="4388">
                  <c:v>-1.10568</c:v>
                </c:pt>
                <c:pt idx="4389">
                  <c:v>-1.1070500000000001</c:v>
                </c:pt>
                <c:pt idx="4390">
                  <c:v>-1.10632</c:v>
                </c:pt>
                <c:pt idx="4391">
                  <c:v>-1.09779</c:v>
                </c:pt>
                <c:pt idx="4392">
                  <c:v>-1.099</c:v>
                </c:pt>
                <c:pt idx="4393">
                  <c:v>-1.0992</c:v>
                </c:pt>
                <c:pt idx="4394">
                  <c:v>-1.09954</c:v>
                </c:pt>
                <c:pt idx="4395">
                  <c:v>-1.09931</c:v>
                </c:pt>
                <c:pt idx="4396">
                  <c:v>-1.0992599999999999</c:v>
                </c:pt>
                <c:pt idx="4397">
                  <c:v>-1.0992200000000001</c:v>
                </c:pt>
                <c:pt idx="4398">
                  <c:v>-1.0916300000000001</c:v>
                </c:pt>
                <c:pt idx="4399">
                  <c:v>-1.0926899999999999</c:v>
                </c:pt>
                <c:pt idx="4400">
                  <c:v>-1.09192</c:v>
                </c:pt>
                <c:pt idx="4401">
                  <c:v>-1.0917399999999999</c:v>
                </c:pt>
                <c:pt idx="4402">
                  <c:v>-1.0911299999999999</c:v>
                </c:pt>
                <c:pt idx="4403">
                  <c:v>-1.0929500000000001</c:v>
                </c:pt>
                <c:pt idx="4404">
                  <c:v>-1.0938399999999999</c:v>
                </c:pt>
                <c:pt idx="4405">
                  <c:v>-1.0948199999999999</c:v>
                </c:pt>
                <c:pt idx="4406">
                  <c:v>-1.08463</c:v>
                </c:pt>
                <c:pt idx="4407">
                  <c:v>-1.0842099999999999</c:v>
                </c:pt>
                <c:pt idx="4408">
                  <c:v>-1.0834600000000001</c:v>
                </c:pt>
                <c:pt idx="4409">
                  <c:v>-1.0833200000000001</c:v>
                </c:pt>
                <c:pt idx="4410">
                  <c:v>-1.0841700000000001</c:v>
                </c:pt>
                <c:pt idx="4411">
                  <c:v>-1.08599</c:v>
                </c:pt>
                <c:pt idx="4412">
                  <c:v>-1.08728</c:v>
                </c:pt>
                <c:pt idx="4413">
                  <c:v>-1.08812</c:v>
                </c:pt>
                <c:pt idx="4414">
                  <c:v>-1.0882700000000001</c:v>
                </c:pt>
                <c:pt idx="4415">
                  <c:v>-1.08162</c:v>
                </c:pt>
                <c:pt idx="4416">
                  <c:v>-1.0825400000000001</c:v>
                </c:pt>
                <c:pt idx="4417">
                  <c:v>-1.08128</c:v>
                </c:pt>
                <c:pt idx="4418">
                  <c:v>-1.07961</c:v>
                </c:pt>
                <c:pt idx="4419">
                  <c:v>-1.0779099999999999</c:v>
                </c:pt>
                <c:pt idx="4420">
                  <c:v>-1.0752200000000001</c:v>
                </c:pt>
                <c:pt idx="4421">
                  <c:v>-1.0740700000000001</c:v>
                </c:pt>
                <c:pt idx="4422">
                  <c:v>-1.0733699999999999</c:v>
                </c:pt>
                <c:pt idx="4423">
                  <c:v>-1.07325</c:v>
                </c:pt>
                <c:pt idx="4424">
                  <c:v>-1.0728500000000001</c:v>
                </c:pt>
                <c:pt idx="4425">
                  <c:v>-1.0571299999999999</c:v>
                </c:pt>
                <c:pt idx="4426">
                  <c:v>-1.0526</c:v>
                </c:pt>
                <c:pt idx="4427">
                  <c:v>-1.04992</c:v>
                </c:pt>
                <c:pt idx="4428">
                  <c:v>-1.04975</c:v>
                </c:pt>
                <c:pt idx="4429">
                  <c:v>-1.0469599999999999</c:v>
                </c:pt>
                <c:pt idx="4430">
                  <c:v>-1.0382499999999999</c:v>
                </c:pt>
                <c:pt idx="4431">
                  <c:v>-1.03363</c:v>
                </c:pt>
                <c:pt idx="4432">
                  <c:v>-1.03145</c:v>
                </c:pt>
                <c:pt idx="4433">
                  <c:v>-1.03077</c:v>
                </c:pt>
                <c:pt idx="4434">
                  <c:v>-1.02898</c:v>
                </c:pt>
                <c:pt idx="4435">
                  <c:v>-1.0187900000000001</c:v>
                </c:pt>
                <c:pt idx="4436">
                  <c:v>-1.0161500000000001</c:v>
                </c:pt>
                <c:pt idx="4437">
                  <c:v>-1.01294</c:v>
                </c:pt>
                <c:pt idx="4438">
                  <c:v>-1.01227</c:v>
                </c:pt>
                <c:pt idx="4439">
                  <c:v>-1.01156</c:v>
                </c:pt>
                <c:pt idx="4440">
                  <c:v>-1.0108600000000001</c:v>
                </c:pt>
                <c:pt idx="4441">
                  <c:v>-1.01065</c:v>
                </c:pt>
                <c:pt idx="4442">
                  <c:v>-1.00997</c:v>
                </c:pt>
                <c:pt idx="4443">
                  <c:v>-1.0092099999999999</c:v>
                </c:pt>
                <c:pt idx="4444">
                  <c:v>-1.0020199999999999</c:v>
                </c:pt>
                <c:pt idx="4445">
                  <c:v>-1.00288</c:v>
                </c:pt>
                <c:pt idx="4446">
                  <c:v>-1.0036499999999999</c:v>
                </c:pt>
                <c:pt idx="4447">
                  <c:v>-1.00346</c:v>
                </c:pt>
                <c:pt idx="4448">
                  <c:v>-1.00478</c:v>
                </c:pt>
                <c:pt idx="4449">
                  <c:v>-1.0065599999999999</c:v>
                </c:pt>
                <c:pt idx="4450">
                  <c:v>-1.00685</c:v>
                </c:pt>
                <c:pt idx="4451">
                  <c:v>-1.00664</c:v>
                </c:pt>
                <c:pt idx="4452">
                  <c:v>-1.00749</c:v>
                </c:pt>
                <c:pt idx="4453">
                  <c:v>-1.0102100000000001</c:v>
                </c:pt>
                <c:pt idx="4454">
                  <c:v>-1.0039899999999999</c:v>
                </c:pt>
                <c:pt idx="4455">
                  <c:v>-1.0048699999999999</c:v>
                </c:pt>
                <c:pt idx="4456">
                  <c:v>-1.0056499999999999</c:v>
                </c:pt>
                <c:pt idx="4457">
                  <c:v>-1.0059499999999999</c:v>
                </c:pt>
                <c:pt idx="4458">
                  <c:v>-1.0067699999999999</c:v>
                </c:pt>
                <c:pt idx="4459">
                  <c:v>-1.0090600000000001</c:v>
                </c:pt>
                <c:pt idx="4460">
                  <c:v>-1.0103899999999999</c:v>
                </c:pt>
                <c:pt idx="4461">
                  <c:v>-1.0120899999999999</c:v>
                </c:pt>
                <c:pt idx="4462">
                  <c:v>-1.00485</c:v>
                </c:pt>
                <c:pt idx="4463">
                  <c:v>-1.0064200000000001</c:v>
                </c:pt>
                <c:pt idx="4464">
                  <c:v>-1.0170600000000001</c:v>
                </c:pt>
                <c:pt idx="4465">
                  <c:v>-1.00925</c:v>
                </c:pt>
                <c:pt idx="4466">
                  <c:v>-1.0106999999999999</c:v>
                </c:pt>
                <c:pt idx="4467">
                  <c:v>-1.01146</c:v>
                </c:pt>
                <c:pt idx="4468">
                  <c:v>-1.0133099999999999</c:v>
                </c:pt>
                <c:pt idx="4469">
                  <c:v>-1.01397</c:v>
                </c:pt>
                <c:pt idx="4470">
                  <c:v>-1.00831</c:v>
                </c:pt>
                <c:pt idx="4471">
                  <c:v>-1.0107299999999999</c:v>
                </c:pt>
                <c:pt idx="4472">
                  <c:v>-1.01197</c:v>
                </c:pt>
                <c:pt idx="4473">
                  <c:v>-1.01332</c:v>
                </c:pt>
                <c:pt idx="4474">
                  <c:v>-1.0155799999999999</c:v>
                </c:pt>
                <c:pt idx="4475">
                  <c:v>-1.01539</c:v>
                </c:pt>
                <c:pt idx="4476">
                  <c:v>-1.0172099999999999</c:v>
                </c:pt>
                <c:pt idx="4477">
                  <c:v>-1.01858</c:v>
                </c:pt>
                <c:pt idx="4478">
                  <c:v>-1.0217099999999999</c:v>
                </c:pt>
                <c:pt idx="4479">
                  <c:v>-1.0155099999999999</c:v>
                </c:pt>
                <c:pt idx="4480">
                  <c:v>-1.0190399999999999</c:v>
                </c:pt>
                <c:pt idx="4481">
                  <c:v>-1.02227</c:v>
                </c:pt>
                <c:pt idx="4482">
                  <c:v>-1.0245899999999999</c:v>
                </c:pt>
                <c:pt idx="4483">
                  <c:v>-1.02742</c:v>
                </c:pt>
                <c:pt idx="4484">
                  <c:v>-1.03074</c:v>
                </c:pt>
                <c:pt idx="4485">
                  <c:v>-1.0346</c:v>
                </c:pt>
                <c:pt idx="4486">
                  <c:v>-1.0371300000000001</c:v>
                </c:pt>
                <c:pt idx="4487">
                  <c:v>-1.03146</c:v>
                </c:pt>
                <c:pt idx="4488">
                  <c:v>-1.0340100000000001</c:v>
                </c:pt>
                <c:pt idx="4489">
                  <c:v>-1.03677</c:v>
                </c:pt>
                <c:pt idx="4490">
                  <c:v>-1.0396000000000001</c:v>
                </c:pt>
                <c:pt idx="4491">
                  <c:v>-1.0429600000000001</c:v>
                </c:pt>
                <c:pt idx="4492">
                  <c:v>-1.04728</c:v>
                </c:pt>
                <c:pt idx="4493">
                  <c:v>-1.05166</c:v>
                </c:pt>
                <c:pt idx="4494">
                  <c:v>-1.05457</c:v>
                </c:pt>
                <c:pt idx="4495">
                  <c:v>-1.0479099999999999</c:v>
                </c:pt>
                <c:pt idx="4496">
                  <c:v>-1.05053</c:v>
                </c:pt>
                <c:pt idx="4497">
                  <c:v>-1.0522400000000001</c:v>
                </c:pt>
                <c:pt idx="4498">
                  <c:v>-1.0535099999999999</c:v>
                </c:pt>
                <c:pt idx="4499">
                  <c:v>-1.0533399999999999</c:v>
                </c:pt>
                <c:pt idx="4500">
                  <c:v>-1.05524</c:v>
                </c:pt>
                <c:pt idx="4501">
                  <c:v>-1.05758</c:v>
                </c:pt>
                <c:pt idx="4502">
                  <c:v>-1.0609900000000001</c:v>
                </c:pt>
                <c:pt idx="4503">
                  <c:v>-1.0629299999999999</c:v>
                </c:pt>
                <c:pt idx="4504">
                  <c:v>-1.0582199999999999</c:v>
                </c:pt>
                <c:pt idx="4505">
                  <c:v>-1.0587899999999999</c:v>
                </c:pt>
                <c:pt idx="4506">
                  <c:v>-1.05955</c:v>
                </c:pt>
                <c:pt idx="4507">
                  <c:v>-1.05985</c:v>
                </c:pt>
                <c:pt idx="4508">
                  <c:v>-1.0602100000000001</c:v>
                </c:pt>
                <c:pt idx="4509">
                  <c:v>-1.0615600000000001</c:v>
                </c:pt>
                <c:pt idx="4510">
                  <c:v>-1.0623100000000001</c:v>
                </c:pt>
                <c:pt idx="4511">
                  <c:v>-1.0639000000000001</c:v>
                </c:pt>
                <c:pt idx="4512">
                  <c:v>-1.0673600000000001</c:v>
                </c:pt>
                <c:pt idx="4513">
                  <c:v>-1.0636300000000001</c:v>
                </c:pt>
                <c:pt idx="4514">
                  <c:v>-1.0657700000000001</c:v>
                </c:pt>
                <c:pt idx="4515">
                  <c:v>-1.06751</c:v>
                </c:pt>
                <c:pt idx="4516">
                  <c:v>-1.06935</c:v>
                </c:pt>
                <c:pt idx="4517">
                  <c:v>-1.0711999999999999</c:v>
                </c:pt>
                <c:pt idx="4518">
                  <c:v>-1.0741799999999999</c:v>
                </c:pt>
                <c:pt idx="4519">
                  <c:v>-1.0784899999999999</c:v>
                </c:pt>
                <c:pt idx="4520">
                  <c:v>-1.0824199999999999</c:v>
                </c:pt>
                <c:pt idx="4521">
                  <c:v>-1.0838300000000001</c:v>
                </c:pt>
                <c:pt idx="4522">
                  <c:v>-1.0752699999999999</c:v>
                </c:pt>
                <c:pt idx="4523">
                  <c:v>-1.0772299999999999</c:v>
                </c:pt>
                <c:pt idx="4524">
                  <c:v>-1.07833</c:v>
                </c:pt>
                <c:pt idx="4525">
                  <c:v>-1.0786199999999999</c:v>
                </c:pt>
                <c:pt idx="4526">
                  <c:v>-1.0784100000000001</c:v>
                </c:pt>
                <c:pt idx="4527">
                  <c:v>-1.0782499999999999</c:v>
                </c:pt>
                <c:pt idx="4528">
                  <c:v>-1.07803</c:v>
                </c:pt>
                <c:pt idx="4529">
                  <c:v>-1.0780400000000001</c:v>
                </c:pt>
                <c:pt idx="4530">
                  <c:v>-1.0751200000000001</c:v>
                </c:pt>
                <c:pt idx="4531">
                  <c:v>-1.0609900000000001</c:v>
                </c:pt>
                <c:pt idx="4532">
                  <c:v>-1.05637</c:v>
                </c:pt>
                <c:pt idx="4533">
                  <c:v>-1.0500700000000001</c:v>
                </c:pt>
                <c:pt idx="4534">
                  <c:v>-1.0461499999999999</c:v>
                </c:pt>
                <c:pt idx="4535">
                  <c:v>-1.04365</c:v>
                </c:pt>
                <c:pt idx="4536">
                  <c:v>-1.0417799999999999</c:v>
                </c:pt>
                <c:pt idx="4537">
                  <c:v>-1.03748</c:v>
                </c:pt>
                <c:pt idx="4538">
                  <c:v>-1.0352399999999999</c:v>
                </c:pt>
                <c:pt idx="4539">
                  <c:v>-1.0313099999999999</c:v>
                </c:pt>
                <c:pt idx="4540">
                  <c:v>-1.0197499999999999</c:v>
                </c:pt>
                <c:pt idx="4541">
                  <c:v>-1.0208600000000001</c:v>
                </c:pt>
                <c:pt idx="4542">
                  <c:v>-1.0200899999999999</c:v>
                </c:pt>
                <c:pt idx="4543">
                  <c:v>-1.02142</c:v>
                </c:pt>
                <c:pt idx="4544">
                  <c:v>-1.02058</c:v>
                </c:pt>
                <c:pt idx="4545">
                  <c:v>-1.02054</c:v>
                </c:pt>
                <c:pt idx="4546">
                  <c:v>-1.0208600000000001</c:v>
                </c:pt>
                <c:pt idx="4547">
                  <c:v>-1.0219499999999999</c:v>
                </c:pt>
                <c:pt idx="4548">
                  <c:v>-1.0210600000000001</c:v>
                </c:pt>
                <c:pt idx="4549">
                  <c:v>-1.01318</c:v>
                </c:pt>
                <c:pt idx="4550">
                  <c:v>-1.01373</c:v>
                </c:pt>
                <c:pt idx="4551">
                  <c:v>-1.0140400000000001</c:v>
                </c:pt>
                <c:pt idx="4552">
                  <c:v>-1.0153399999999999</c:v>
                </c:pt>
                <c:pt idx="4553">
                  <c:v>-1.01407</c:v>
                </c:pt>
                <c:pt idx="4554">
                  <c:v>-1.00966</c:v>
                </c:pt>
                <c:pt idx="4555">
                  <c:v>-1.0063299999999999</c:v>
                </c:pt>
                <c:pt idx="4556">
                  <c:v>-1.00471</c:v>
                </c:pt>
                <c:pt idx="4557">
                  <c:v>-1.00397</c:v>
                </c:pt>
                <c:pt idx="4558">
                  <c:v>-1.0018499999999999</c:v>
                </c:pt>
                <c:pt idx="4559">
                  <c:v>-0.99263999999999997</c:v>
                </c:pt>
                <c:pt idx="4560">
                  <c:v>-0.99202699999999999</c:v>
                </c:pt>
                <c:pt idx="4561">
                  <c:v>-0.987676</c:v>
                </c:pt>
                <c:pt idx="4562">
                  <c:v>-0.98341900000000004</c:v>
                </c:pt>
                <c:pt idx="4563">
                  <c:v>-0.982016</c:v>
                </c:pt>
                <c:pt idx="4564">
                  <c:v>-0.98005100000000001</c:v>
                </c:pt>
                <c:pt idx="4565">
                  <c:v>-0.97676399999999997</c:v>
                </c:pt>
                <c:pt idx="4566">
                  <c:v>-0.97438199999999997</c:v>
                </c:pt>
                <c:pt idx="4567">
                  <c:v>-0.966611</c:v>
                </c:pt>
                <c:pt idx="4568">
                  <c:v>-0.95072000000000001</c:v>
                </c:pt>
                <c:pt idx="4569">
                  <c:v>-0.95002600000000004</c:v>
                </c:pt>
                <c:pt idx="4570">
                  <c:v>-0.94742400000000004</c:v>
                </c:pt>
                <c:pt idx="4571">
                  <c:v>-0.94452400000000003</c:v>
                </c:pt>
                <c:pt idx="4572">
                  <c:v>-0.94036399999999998</c:v>
                </c:pt>
                <c:pt idx="4573">
                  <c:v>-0.93720499999999995</c:v>
                </c:pt>
                <c:pt idx="4574">
                  <c:v>-0.93349099999999996</c:v>
                </c:pt>
                <c:pt idx="4575">
                  <c:v>-0.93049300000000001</c:v>
                </c:pt>
                <c:pt idx="4576">
                  <c:v>-0.93021299999999996</c:v>
                </c:pt>
                <c:pt idx="4577">
                  <c:v>-0.92867299999999997</c:v>
                </c:pt>
                <c:pt idx="4578">
                  <c:v>-0.920852</c:v>
                </c:pt>
                <c:pt idx="4579">
                  <c:v>-0.92333500000000002</c:v>
                </c:pt>
                <c:pt idx="4580">
                  <c:v>-0.92411399999999999</c:v>
                </c:pt>
                <c:pt idx="4581">
                  <c:v>-0.92471000000000003</c:v>
                </c:pt>
                <c:pt idx="4582">
                  <c:v>-0.92749899999999996</c:v>
                </c:pt>
                <c:pt idx="4583">
                  <c:v>-0.93135100000000004</c:v>
                </c:pt>
                <c:pt idx="4584">
                  <c:v>-0.93541799999999997</c:v>
                </c:pt>
                <c:pt idx="4585">
                  <c:v>-0.94004500000000002</c:v>
                </c:pt>
                <c:pt idx="4586">
                  <c:v>-0.942415</c:v>
                </c:pt>
                <c:pt idx="4587">
                  <c:v>-0.94447400000000004</c:v>
                </c:pt>
                <c:pt idx="4588">
                  <c:v>-0.94344099999999997</c:v>
                </c:pt>
                <c:pt idx="4589">
                  <c:v>-0.93753600000000004</c:v>
                </c:pt>
                <c:pt idx="4590">
                  <c:v>-0.93920599999999999</c:v>
                </c:pt>
                <c:pt idx="4591">
                  <c:v>-0.93903300000000001</c:v>
                </c:pt>
                <c:pt idx="4592">
                  <c:v>-0.93847100000000006</c:v>
                </c:pt>
                <c:pt idx="4593">
                  <c:v>-0.93828500000000004</c:v>
                </c:pt>
                <c:pt idx="4594">
                  <c:v>-0.93839499999999998</c:v>
                </c:pt>
                <c:pt idx="4595">
                  <c:v>-0.93898199999999998</c:v>
                </c:pt>
                <c:pt idx="4596">
                  <c:v>-0.93834399999999996</c:v>
                </c:pt>
                <c:pt idx="4597">
                  <c:v>-0.93793499999999996</c:v>
                </c:pt>
                <c:pt idx="4598">
                  <c:v>-0.93812200000000001</c:v>
                </c:pt>
                <c:pt idx="4599">
                  <c:v>-0.93672800000000001</c:v>
                </c:pt>
                <c:pt idx="4600">
                  <c:v>-0.92885200000000001</c:v>
                </c:pt>
                <c:pt idx="4601">
                  <c:v>-0.92987200000000003</c:v>
                </c:pt>
                <c:pt idx="4602">
                  <c:v>-0.92903800000000003</c:v>
                </c:pt>
                <c:pt idx="4603">
                  <c:v>-0.92762199999999995</c:v>
                </c:pt>
                <c:pt idx="4604">
                  <c:v>-0.92769100000000004</c:v>
                </c:pt>
                <c:pt idx="4605">
                  <c:v>-0.928257</c:v>
                </c:pt>
                <c:pt idx="4606">
                  <c:v>-0.92874599999999996</c:v>
                </c:pt>
                <c:pt idx="4607">
                  <c:v>-0.92829799999999996</c:v>
                </c:pt>
                <c:pt idx="4608">
                  <c:v>-0.93016799999999999</c:v>
                </c:pt>
                <c:pt idx="4609">
                  <c:v>-0.92740599999999995</c:v>
                </c:pt>
                <c:pt idx="4610">
                  <c:v>-0.92019300000000004</c:v>
                </c:pt>
                <c:pt idx="4611">
                  <c:v>-0.92269900000000005</c:v>
                </c:pt>
                <c:pt idx="4612">
                  <c:v>-0.92290499999999998</c:v>
                </c:pt>
                <c:pt idx="4613">
                  <c:v>-0.92205499999999996</c:v>
                </c:pt>
                <c:pt idx="4614">
                  <c:v>-0.92108800000000002</c:v>
                </c:pt>
                <c:pt idx="4615">
                  <c:v>-0.92113500000000004</c:v>
                </c:pt>
                <c:pt idx="4616">
                  <c:v>-0.92167699999999997</c:v>
                </c:pt>
                <c:pt idx="4617">
                  <c:v>-0.92144000000000004</c:v>
                </c:pt>
                <c:pt idx="4618">
                  <c:v>-0.92116799999999999</c:v>
                </c:pt>
                <c:pt idx="4619">
                  <c:v>-0.91905499999999996</c:v>
                </c:pt>
                <c:pt idx="4620">
                  <c:v>-0.90910899999999994</c:v>
                </c:pt>
                <c:pt idx="4621">
                  <c:v>-0.91318299999999997</c:v>
                </c:pt>
                <c:pt idx="4622">
                  <c:v>-0.91841600000000001</c:v>
                </c:pt>
                <c:pt idx="4623">
                  <c:v>-0.90868400000000005</c:v>
                </c:pt>
                <c:pt idx="4624">
                  <c:v>-0.90991500000000003</c:v>
                </c:pt>
                <c:pt idx="4625">
                  <c:v>-0.91027899999999995</c:v>
                </c:pt>
                <c:pt idx="4626">
                  <c:v>-0.91031399999999996</c:v>
                </c:pt>
                <c:pt idx="4627">
                  <c:v>-0.91047699999999998</c:v>
                </c:pt>
                <c:pt idx="4628">
                  <c:v>-0.91090700000000002</c:v>
                </c:pt>
                <c:pt idx="4629">
                  <c:v>-0.90736700000000003</c:v>
                </c:pt>
                <c:pt idx="4630">
                  <c:v>-0.89823399999999998</c:v>
                </c:pt>
                <c:pt idx="4631">
                  <c:v>-0.89916399999999996</c:v>
                </c:pt>
                <c:pt idx="4632">
                  <c:v>-0.89672200000000002</c:v>
                </c:pt>
                <c:pt idx="4633">
                  <c:v>-0.89457500000000001</c:v>
                </c:pt>
                <c:pt idx="4634">
                  <c:v>-0.89426399999999995</c:v>
                </c:pt>
                <c:pt idx="4635">
                  <c:v>-0.894177</c:v>
                </c:pt>
                <c:pt idx="4636">
                  <c:v>-0.89398599999999995</c:v>
                </c:pt>
                <c:pt idx="4637">
                  <c:v>-0.89422999999999997</c:v>
                </c:pt>
                <c:pt idx="4638">
                  <c:v>-0.89474900000000002</c:v>
                </c:pt>
                <c:pt idx="4639">
                  <c:v>-0.89546199999999998</c:v>
                </c:pt>
                <c:pt idx="4640">
                  <c:v>-0.893652</c:v>
                </c:pt>
                <c:pt idx="4641">
                  <c:v>-0.88490599999999997</c:v>
                </c:pt>
                <c:pt idx="4642">
                  <c:v>-0.88489200000000001</c:v>
                </c:pt>
                <c:pt idx="4643">
                  <c:v>-0.88364500000000001</c:v>
                </c:pt>
                <c:pt idx="4644">
                  <c:v>-0.88401700000000005</c:v>
                </c:pt>
                <c:pt idx="4645">
                  <c:v>-0.88469600000000004</c:v>
                </c:pt>
                <c:pt idx="4646">
                  <c:v>-0.88469299999999995</c:v>
                </c:pt>
                <c:pt idx="4647">
                  <c:v>-0.88481299999999996</c:v>
                </c:pt>
                <c:pt idx="4648">
                  <c:v>-0.88369299999999995</c:v>
                </c:pt>
                <c:pt idx="4649">
                  <c:v>-0.88400699999999999</c:v>
                </c:pt>
                <c:pt idx="4650">
                  <c:v>-0.87989899999999999</c:v>
                </c:pt>
                <c:pt idx="4651">
                  <c:v>-0.86998500000000001</c:v>
                </c:pt>
                <c:pt idx="4652">
                  <c:v>-0.86738300000000002</c:v>
                </c:pt>
                <c:pt idx="4653">
                  <c:v>-0.86420600000000003</c:v>
                </c:pt>
                <c:pt idx="4654">
                  <c:v>-0.86269899999999999</c:v>
                </c:pt>
                <c:pt idx="4655">
                  <c:v>-0.86176399999999997</c:v>
                </c:pt>
                <c:pt idx="4656">
                  <c:v>-0.85905799999999999</c:v>
                </c:pt>
                <c:pt idx="4657">
                  <c:v>-0.85707800000000001</c:v>
                </c:pt>
                <c:pt idx="4658">
                  <c:v>-0.85492999999999997</c:v>
                </c:pt>
                <c:pt idx="4659">
                  <c:v>-0.84818800000000005</c:v>
                </c:pt>
                <c:pt idx="4660">
                  <c:v>-0.83788099999999999</c:v>
                </c:pt>
                <c:pt idx="4661">
                  <c:v>-0.83621900000000005</c:v>
                </c:pt>
                <c:pt idx="4662">
                  <c:v>-0.83279499999999995</c:v>
                </c:pt>
                <c:pt idx="4663">
                  <c:v>-0.82984500000000005</c:v>
                </c:pt>
                <c:pt idx="4664">
                  <c:v>-0.82746600000000003</c:v>
                </c:pt>
                <c:pt idx="4665">
                  <c:v>-0.82508700000000001</c:v>
                </c:pt>
                <c:pt idx="4666">
                  <c:v>-0.82054499999999997</c:v>
                </c:pt>
                <c:pt idx="4667">
                  <c:v>-0.816523</c:v>
                </c:pt>
                <c:pt idx="4668">
                  <c:v>-0.80879900000000005</c:v>
                </c:pt>
                <c:pt idx="4669">
                  <c:v>-0.79435599999999995</c:v>
                </c:pt>
                <c:pt idx="4670">
                  <c:v>-0.79214099999999998</c:v>
                </c:pt>
                <c:pt idx="4671">
                  <c:v>-0.79018200000000005</c:v>
                </c:pt>
                <c:pt idx="4672">
                  <c:v>-0.78678800000000004</c:v>
                </c:pt>
                <c:pt idx="4673">
                  <c:v>-0.78263899999999997</c:v>
                </c:pt>
                <c:pt idx="4674">
                  <c:v>-0.77946499999999996</c:v>
                </c:pt>
                <c:pt idx="4675">
                  <c:v>-0.77811200000000003</c:v>
                </c:pt>
                <c:pt idx="4676">
                  <c:v>-0.77707999999999999</c:v>
                </c:pt>
                <c:pt idx="4677">
                  <c:v>-0.77751800000000004</c:v>
                </c:pt>
                <c:pt idx="4678">
                  <c:v>-0.77565499999999998</c:v>
                </c:pt>
                <c:pt idx="4679">
                  <c:v>-0.76880899999999996</c:v>
                </c:pt>
                <c:pt idx="4680">
                  <c:v>-0.76934899999999995</c:v>
                </c:pt>
                <c:pt idx="4681">
                  <c:v>-0.76807300000000001</c:v>
                </c:pt>
                <c:pt idx="4682">
                  <c:v>-0.76738600000000001</c:v>
                </c:pt>
                <c:pt idx="4683">
                  <c:v>-0.76580099999999995</c:v>
                </c:pt>
                <c:pt idx="4684">
                  <c:v>-0.76458300000000001</c:v>
                </c:pt>
                <c:pt idx="4685">
                  <c:v>-0.76243799999999995</c:v>
                </c:pt>
                <c:pt idx="4686">
                  <c:v>-0.76185099999999994</c:v>
                </c:pt>
                <c:pt idx="4687">
                  <c:v>-0.75741700000000001</c:v>
                </c:pt>
                <c:pt idx="4688">
                  <c:v>-0.74726899999999996</c:v>
                </c:pt>
                <c:pt idx="4689">
                  <c:v>-0.74902199999999997</c:v>
                </c:pt>
                <c:pt idx="4690">
                  <c:v>-0.74781900000000001</c:v>
                </c:pt>
                <c:pt idx="4691">
                  <c:v>-0.74950899999999998</c:v>
                </c:pt>
                <c:pt idx="4692">
                  <c:v>-0.75015799999999999</c:v>
                </c:pt>
                <c:pt idx="4693">
                  <c:v>-0.75060300000000002</c:v>
                </c:pt>
                <c:pt idx="4694">
                  <c:v>-0.74990599999999996</c:v>
                </c:pt>
                <c:pt idx="4695">
                  <c:v>-0.74930300000000005</c:v>
                </c:pt>
                <c:pt idx="4696">
                  <c:v>-0.74938499999999997</c:v>
                </c:pt>
                <c:pt idx="4697">
                  <c:v>-0.74149699999999996</c:v>
                </c:pt>
                <c:pt idx="4698">
                  <c:v>-0.74447300000000005</c:v>
                </c:pt>
                <c:pt idx="4699">
                  <c:v>-0.74543999999999999</c:v>
                </c:pt>
                <c:pt idx="4700">
                  <c:v>-0.74547399999999997</c:v>
                </c:pt>
                <c:pt idx="4701">
                  <c:v>-0.74468699999999999</c:v>
                </c:pt>
                <c:pt idx="4702">
                  <c:v>-0.74523399999999995</c:v>
                </c:pt>
                <c:pt idx="4703">
                  <c:v>-0.74306899999999998</c:v>
                </c:pt>
                <c:pt idx="4704">
                  <c:v>-0.740865</c:v>
                </c:pt>
                <c:pt idx="4705">
                  <c:v>-0.73606199999999999</c:v>
                </c:pt>
                <c:pt idx="4706">
                  <c:v>-0.72941199999999995</c:v>
                </c:pt>
                <c:pt idx="4707">
                  <c:v>-0.71554899999999999</c:v>
                </c:pt>
                <c:pt idx="4708">
                  <c:v>-0.71485299999999996</c:v>
                </c:pt>
                <c:pt idx="4709">
                  <c:v>-0.70953100000000002</c:v>
                </c:pt>
                <c:pt idx="4710">
                  <c:v>-0.70453399999999999</c:v>
                </c:pt>
                <c:pt idx="4711">
                  <c:v>-0.69934499999999999</c:v>
                </c:pt>
                <c:pt idx="4712">
                  <c:v>-0.69350500000000004</c:v>
                </c:pt>
                <c:pt idx="4713">
                  <c:v>-0.68771599999999999</c:v>
                </c:pt>
                <c:pt idx="4714">
                  <c:v>-0.68426699999999996</c:v>
                </c:pt>
                <c:pt idx="4715">
                  <c:v>-0.681477</c:v>
                </c:pt>
                <c:pt idx="4716">
                  <c:v>-0.67528500000000002</c:v>
                </c:pt>
                <c:pt idx="4717">
                  <c:v>-0.66153099999999998</c:v>
                </c:pt>
                <c:pt idx="4718">
                  <c:v>-0.65935200000000005</c:v>
                </c:pt>
                <c:pt idx="4719">
                  <c:v>-0.65498299999999998</c:v>
                </c:pt>
                <c:pt idx="4720">
                  <c:v>-0.65192399999999995</c:v>
                </c:pt>
                <c:pt idx="4721">
                  <c:v>-0.648262</c:v>
                </c:pt>
                <c:pt idx="4722">
                  <c:v>-0.64594700000000005</c:v>
                </c:pt>
                <c:pt idx="4723">
                  <c:v>-0.64563999999999999</c:v>
                </c:pt>
                <c:pt idx="4724">
                  <c:v>-0.64574900000000002</c:v>
                </c:pt>
                <c:pt idx="4725">
                  <c:v>-0.64550700000000005</c:v>
                </c:pt>
                <c:pt idx="4726">
                  <c:v>-0.64371999999999996</c:v>
                </c:pt>
                <c:pt idx="4727">
                  <c:v>-0.63461000000000001</c:v>
                </c:pt>
                <c:pt idx="4728">
                  <c:v>-0.63548899999999997</c:v>
                </c:pt>
                <c:pt idx="4729">
                  <c:v>-0.63478400000000001</c:v>
                </c:pt>
                <c:pt idx="4730">
                  <c:v>-0.63251800000000002</c:v>
                </c:pt>
                <c:pt idx="4731">
                  <c:v>-0.63040700000000005</c:v>
                </c:pt>
                <c:pt idx="4732">
                  <c:v>-0.62812299999999999</c:v>
                </c:pt>
                <c:pt idx="4733">
                  <c:v>-0.62556</c:v>
                </c:pt>
                <c:pt idx="4734">
                  <c:v>-0.62316499999999997</c:v>
                </c:pt>
                <c:pt idx="4735">
                  <c:v>-0.62120500000000001</c:v>
                </c:pt>
                <c:pt idx="4736">
                  <c:v>-0.61884300000000003</c:v>
                </c:pt>
                <c:pt idx="4737">
                  <c:v>-0.60747799999999996</c:v>
                </c:pt>
                <c:pt idx="4738">
                  <c:v>-0.60588399999999998</c:v>
                </c:pt>
                <c:pt idx="4739">
                  <c:v>-0.60410900000000001</c:v>
                </c:pt>
                <c:pt idx="4740">
                  <c:v>-0.60377000000000003</c:v>
                </c:pt>
                <c:pt idx="4741">
                  <c:v>-0.60385999999999995</c:v>
                </c:pt>
                <c:pt idx="4742">
                  <c:v>-0.60278900000000002</c:v>
                </c:pt>
                <c:pt idx="4743">
                  <c:v>-0.60313399999999995</c:v>
                </c:pt>
                <c:pt idx="4744">
                  <c:v>-0.603877</c:v>
                </c:pt>
                <c:pt idx="4745">
                  <c:v>-0.60241800000000001</c:v>
                </c:pt>
                <c:pt idx="4746">
                  <c:v>-0.59339900000000001</c:v>
                </c:pt>
                <c:pt idx="4747">
                  <c:v>-0.59528899999999996</c:v>
                </c:pt>
                <c:pt idx="4748">
                  <c:v>-0.59572400000000003</c:v>
                </c:pt>
                <c:pt idx="4749">
                  <c:v>-0.59534699999999996</c:v>
                </c:pt>
                <c:pt idx="4750">
                  <c:v>-0.59343400000000002</c:v>
                </c:pt>
                <c:pt idx="4751">
                  <c:v>-0.59055599999999997</c:v>
                </c:pt>
                <c:pt idx="4752">
                  <c:v>-0.58677299999999999</c:v>
                </c:pt>
                <c:pt idx="4753">
                  <c:v>-0.58319100000000001</c:v>
                </c:pt>
                <c:pt idx="4754">
                  <c:v>-0.58073900000000001</c:v>
                </c:pt>
                <c:pt idx="4755">
                  <c:v>-0.57412200000000002</c:v>
                </c:pt>
                <c:pt idx="4756">
                  <c:v>-0.56067400000000001</c:v>
                </c:pt>
                <c:pt idx="4757">
                  <c:v>-0.55812700000000004</c:v>
                </c:pt>
                <c:pt idx="4758">
                  <c:v>-0.554508</c:v>
                </c:pt>
                <c:pt idx="4759">
                  <c:v>-0.55042400000000002</c:v>
                </c:pt>
                <c:pt idx="4760">
                  <c:v>-0.54733600000000004</c:v>
                </c:pt>
                <c:pt idx="4761">
                  <c:v>-0.54479500000000003</c:v>
                </c:pt>
                <c:pt idx="4762">
                  <c:v>-0.54315999999999998</c:v>
                </c:pt>
                <c:pt idx="4763">
                  <c:v>-0.54225599999999996</c:v>
                </c:pt>
                <c:pt idx="4764">
                  <c:v>-0.53829499999999997</c:v>
                </c:pt>
                <c:pt idx="4765">
                  <c:v>-0.52776400000000001</c:v>
                </c:pt>
                <c:pt idx="4766">
                  <c:v>-0.52698699999999998</c:v>
                </c:pt>
                <c:pt idx="4767">
                  <c:v>-0.52512400000000004</c:v>
                </c:pt>
                <c:pt idx="4768">
                  <c:v>-0.52390000000000003</c:v>
                </c:pt>
                <c:pt idx="4769">
                  <c:v>-0.522281</c:v>
                </c:pt>
                <c:pt idx="4770">
                  <c:v>-0.52158800000000005</c:v>
                </c:pt>
                <c:pt idx="4771">
                  <c:v>-0.52032500000000004</c:v>
                </c:pt>
                <c:pt idx="4772">
                  <c:v>-0.51986900000000003</c:v>
                </c:pt>
                <c:pt idx="4773">
                  <c:v>-0.515872</c:v>
                </c:pt>
                <c:pt idx="4774">
                  <c:v>-0.50597800000000004</c:v>
                </c:pt>
                <c:pt idx="4775">
                  <c:v>-0.50625100000000001</c:v>
                </c:pt>
                <c:pt idx="4776">
                  <c:v>-0.50528700000000004</c:v>
                </c:pt>
                <c:pt idx="4777">
                  <c:v>-0.50454299999999996</c:v>
                </c:pt>
                <c:pt idx="4778">
                  <c:v>-0.502521</c:v>
                </c:pt>
                <c:pt idx="4779">
                  <c:v>-0.49993700000000002</c:v>
                </c:pt>
                <c:pt idx="4780">
                  <c:v>-0.49896800000000002</c:v>
                </c:pt>
                <c:pt idx="4781">
                  <c:v>-0.49809700000000001</c:v>
                </c:pt>
                <c:pt idx="4782">
                  <c:v>-0.49710799999999999</c:v>
                </c:pt>
                <c:pt idx="4783">
                  <c:v>-0.49316300000000002</c:v>
                </c:pt>
                <c:pt idx="4784">
                  <c:v>-0.48316199999999998</c:v>
                </c:pt>
                <c:pt idx="4785">
                  <c:v>-0.48217199999999999</c:v>
                </c:pt>
                <c:pt idx="4786">
                  <c:v>-0.47927399999999998</c:v>
                </c:pt>
                <c:pt idx="4787">
                  <c:v>-0.47768300000000002</c:v>
                </c:pt>
                <c:pt idx="4788">
                  <c:v>-0.47521000000000002</c:v>
                </c:pt>
                <c:pt idx="4789">
                  <c:v>-0.47192299999999998</c:v>
                </c:pt>
                <c:pt idx="4790">
                  <c:v>-0.46871200000000002</c:v>
                </c:pt>
                <c:pt idx="4791">
                  <c:v>-0.46711200000000003</c:v>
                </c:pt>
                <c:pt idx="4792">
                  <c:v>-0.463557</c:v>
                </c:pt>
                <c:pt idx="4793">
                  <c:v>-0.45302500000000001</c:v>
                </c:pt>
                <c:pt idx="4794">
                  <c:v>-0.45213599999999998</c:v>
                </c:pt>
                <c:pt idx="4795">
                  <c:v>-0.449069</c:v>
                </c:pt>
                <c:pt idx="4796">
                  <c:v>-0.44634499999999999</c:v>
                </c:pt>
                <c:pt idx="4797">
                  <c:v>-0.44391000000000003</c:v>
                </c:pt>
                <c:pt idx="4798">
                  <c:v>-0.44243900000000003</c:v>
                </c:pt>
                <c:pt idx="4799">
                  <c:v>-0.44001899999999999</c:v>
                </c:pt>
                <c:pt idx="4800">
                  <c:v>-0.434614</c:v>
                </c:pt>
                <c:pt idx="4801">
                  <c:v>-0.42126599999999997</c:v>
                </c:pt>
                <c:pt idx="4802">
                  <c:v>-0.41958299999999998</c:v>
                </c:pt>
                <c:pt idx="4803">
                  <c:v>-0.41543400000000003</c:v>
                </c:pt>
                <c:pt idx="4804">
                  <c:v>-0.41176800000000002</c:v>
                </c:pt>
                <c:pt idx="4805">
                  <c:v>-0.40894999999999998</c:v>
                </c:pt>
                <c:pt idx="4806">
                  <c:v>-0.407474</c:v>
                </c:pt>
                <c:pt idx="4807">
                  <c:v>-0.40514099999999997</c:v>
                </c:pt>
                <c:pt idx="4808">
                  <c:v>-0.40016800000000002</c:v>
                </c:pt>
                <c:pt idx="4809">
                  <c:v>-0.38681700000000002</c:v>
                </c:pt>
                <c:pt idx="4810">
                  <c:v>-0.38578600000000002</c:v>
                </c:pt>
                <c:pt idx="4811">
                  <c:v>-0.38253300000000001</c:v>
                </c:pt>
                <c:pt idx="4812">
                  <c:v>-0.379494</c:v>
                </c:pt>
                <c:pt idx="4813">
                  <c:v>-0.37731100000000001</c:v>
                </c:pt>
                <c:pt idx="4814">
                  <c:v>-0.37417600000000001</c:v>
                </c:pt>
                <c:pt idx="4815">
                  <c:v>-0.36927900000000002</c:v>
                </c:pt>
                <c:pt idx="4816">
                  <c:v>-0.36618899999999999</c:v>
                </c:pt>
                <c:pt idx="4817">
                  <c:v>-0.36028900000000003</c:v>
                </c:pt>
                <c:pt idx="4818">
                  <c:v>-0.34610800000000003</c:v>
                </c:pt>
                <c:pt idx="4819">
                  <c:v>-0.341831</c:v>
                </c:pt>
                <c:pt idx="4820">
                  <c:v>-0.33652300000000002</c:v>
                </c:pt>
                <c:pt idx="4821">
                  <c:v>-0.33293400000000001</c:v>
                </c:pt>
                <c:pt idx="4822">
                  <c:v>-0.329183</c:v>
                </c:pt>
                <c:pt idx="4823">
                  <c:v>-0.32599600000000001</c:v>
                </c:pt>
                <c:pt idx="4824">
                  <c:v>-0.323436</c:v>
                </c:pt>
                <c:pt idx="4825">
                  <c:v>-0.31655800000000001</c:v>
                </c:pt>
                <c:pt idx="4826">
                  <c:v>-0.303261</c:v>
                </c:pt>
                <c:pt idx="4827">
                  <c:v>-0.30104700000000001</c:v>
                </c:pt>
                <c:pt idx="4828">
                  <c:v>-0.29688999999999999</c:v>
                </c:pt>
                <c:pt idx="4829">
                  <c:v>-0.29417599999999999</c:v>
                </c:pt>
                <c:pt idx="4830">
                  <c:v>-0.293408</c:v>
                </c:pt>
                <c:pt idx="4831">
                  <c:v>-0.29150999999999999</c:v>
                </c:pt>
                <c:pt idx="4832">
                  <c:v>-0.29051300000000002</c:v>
                </c:pt>
                <c:pt idx="4833">
                  <c:v>-0.28333900000000001</c:v>
                </c:pt>
                <c:pt idx="4834">
                  <c:v>-0.266457</c:v>
                </c:pt>
                <c:pt idx="4835">
                  <c:v>-0.26328800000000002</c:v>
                </c:pt>
                <c:pt idx="4836">
                  <c:v>-0.26057000000000002</c:v>
                </c:pt>
                <c:pt idx="4837">
                  <c:v>-0.25929200000000002</c:v>
                </c:pt>
                <c:pt idx="4838">
                  <c:v>-0.25690299999999999</c:v>
                </c:pt>
                <c:pt idx="4839">
                  <c:v>-0.2545</c:v>
                </c:pt>
                <c:pt idx="4840">
                  <c:v>-0.25104300000000002</c:v>
                </c:pt>
                <c:pt idx="4841">
                  <c:v>-0.248864</c:v>
                </c:pt>
                <c:pt idx="4842">
                  <c:v>-0.244755</c:v>
                </c:pt>
                <c:pt idx="4843">
                  <c:v>-0.233516</c:v>
                </c:pt>
                <c:pt idx="4844">
                  <c:v>-0.231823</c:v>
                </c:pt>
                <c:pt idx="4845">
                  <c:v>-0.22906599999999999</c:v>
                </c:pt>
                <c:pt idx="4846">
                  <c:v>-0.22603799999999999</c:v>
                </c:pt>
                <c:pt idx="4847">
                  <c:v>-0.22408800000000001</c:v>
                </c:pt>
                <c:pt idx="4848">
                  <c:v>-0.220773</c:v>
                </c:pt>
                <c:pt idx="4849">
                  <c:v>-0.21773100000000001</c:v>
                </c:pt>
                <c:pt idx="4850">
                  <c:v>-0.212729</c:v>
                </c:pt>
                <c:pt idx="4851">
                  <c:v>-0.20962700000000001</c:v>
                </c:pt>
                <c:pt idx="4852">
                  <c:v>-0.20438100000000001</c:v>
                </c:pt>
                <c:pt idx="4853">
                  <c:v>-0.19081100000000001</c:v>
                </c:pt>
                <c:pt idx="4854">
                  <c:v>-0.18634200000000001</c:v>
                </c:pt>
                <c:pt idx="4855">
                  <c:v>-0.182811</c:v>
                </c:pt>
                <c:pt idx="4856">
                  <c:v>-0.178476</c:v>
                </c:pt>
                <c:pt idx="4857">
                  <c:v>-0.173897</c:v>
                </c:pt>
                <c:pt idx="4858">
                  <c:v>-0.16808000000000001</c:v>
                </c:pt>
                <c:pt idx="4859">
                  <c:v>-0.16342100000000001</c:v>
                </c:pt>
                <c:pt idx="4860">
                  <c:v>-0.159196</c:v>
                </c:pt>
                <c:pt idx="4861">
                  <c:v>-0.15613299999999999</c:v>
                </c:pt>
                <c:pt idx="4862">
                  <c:v>-0.148648</c:v>
                </c:pt>
                <c:pt idx="4863">
                  <c:v>-0.134827</c:v>
                </c:pt>
                <c:pt idx="4864">
                  <c:v>-0.13197600000000001</c:v>
                </c:pt>
                <c:pt idx="4865">
                  <c:v>-0.12751899999999999</c:v>
                </c:pt>
                <c:pt idx="4866">
                  <c:v>-0.124892</c:v>
                </c:pt>
                <c:pt idx="4867">
                  <c:v>-0.121993</c:v>
                </c:pt>
                <c:pt idx="4868">
                  <c:v>-0.11996900000000001</c:v>
                </c:pt>
                <c:pt idx="4869">
                  <c:v>-0.11912399999999999</c:v>
                </c:pt>
                <c:pt idx="4870">
                  <c:v>-0.117801</c:v>
                </c:pt>
                <c:pt idx="4871">
                  <c:v>-0.118586</c:v>
                </c:pt>
                <c:pt idx="4872">
                  <c:v>-0.115934</c:v>
                </c:pt>
                <c:pt idx="4873">
                  <c:v>-0.104575</c:v>
                </c:pt>
                <c:pt idx="4874">
                  <c:v>-0.10266</c:v>
                </c:pt>
                <c:pt idx="4875">
                  <c:v>-9.8960699999999999E-2</c:v>
                </c:pt>
                <c:pt idx="4876">
                  <c:v>-9.5758499999999996E-2</c:v>
                </c:pt>
                <c:pt idx="4877">
                  <c:v>-9.29064E-2</c:v>
                </c:pt>
                <c:pt idx="4878">
                  <c:v>-8.9200799999999997E-2</c:v>
                </c:pt>
                <c:pt idx="4879">
                  <c:v>-8.4372500000000003E-2</c:v>
                </c:pt>
                <c:pt idx="4880">
                  <c:v>-7.9783499999999993E-2</c:v>
                </c:pt>
                <c:pt idx="4881">
                  <c:v>-7.5630299999999998E-2</c:v>
                </c:pt>
                <c:pt idx="4882">
                  <c:v>-7.0287699999999995E-2</c:v>
                </c:pt>
                <c:pt idx="4883">
                  <c:v>-5.6983699999999998E-2</c:v>
                </c:pt>
                <c:pt idx="4884">
                  <c:v>-5.3808799999999997E-2</c:v>
                </c:pt>
                <c:pt idx="4885">
                  <c:v>-4.9473200000000002E-2</c:v>
                </c:pt>
                <c:pt idx="4886">
                  <c:v>-4.5575200000000003E-2</c:v>
                </c:pt>
                <c:pt idx="4887">
                  <c:v>-4.3677199999999999E-2</c:v>
                </c:pt>
                <c:pt idx="4888">
                  <c:v>-3.9977699999999998E-2</c:v>
                </c:pt>
                <c:pt idx="4889">
                  <c:v>-3.6221799999999998E-2</c:v>
                </c:pt>
                <c:pt idx="4890">
                  <c:v>-3.2684400000000002E-2</c:v>
                </c:pt>
                <c:pt idx="4891">
                  <c:v>-2.9103899999999999E-2</c:v>
                </c:pt>
                <c:pt idx="4892">
                  <c:v>-2.3750400000000001E-2</c:v>
                </c:pt>
                <c:pt idx="4893">
                  <c:v>-1.33597E-2</c:v>
                </c:pt>
                <c:pt idx="4894">
                  <c:v>-1.0439199999999999E-2</c:v>
                </c:pt>
                <c:pt idx="4895">
                  <c:v>-7.2544899999999997E-3</c:v>
                </c:pt>
                <c:pt idx="4896">
                  <c:v>-3.23712E-3</c:v>
                </c:pt>
                <c:pt idx="4897">
                  <c:v>4.57038E-4</c:v>
                </c:pt>
                <c:pt idx="4898">
                  <c:v>3.4197400000000001E-3</c:v>
                </c:pt>
                <c:pt idx="4899">
                  <c:v>5.8531099999999999E-3</c:v>
                </c:pt>
                <c:pt idx="4900">
                  <c:v>7.1924800000000002E-3</c:v>
                </c:pt>
                <c:pt idx="4901">
                  <c:v>1.0230400000000001E-2</c:v>
                </c:pt>
                <c:pt idx="4902">
                  <c:v>1.5241599999999999E-2</c:v>
                </c:pt>
                <c:pt idx="4903">
                  <c:v>2.72891E-2</c:v>
                </c:pt>
                <c:pt idx="4904">
                  <c:v>2.8398799999999998E-2</c:v>
                </c:pt>
                <c:pt idx="4905">
                  <c:v>3.0770100000000002E-2</c:v>
                </c:pt>
                <c:pt idx="4906">
                  <c:v>3.3745200000000003E-2</c:v>
                </c:pt>
                <c:pt idx="4907">
                  <c:v>3.6559099999999997E-2</c:v>
                </c:pt>
                <c:pt idx="4908">
                  <c:v>3.9040199999999997E-2</c:v>
                </c:pt>
                <c:pt idx="4909">
                  <c:v>4.2029700000000003E-2</c:v>
                </c:pt>
                <c:pt idx="4910">
                  <c:v>4.4966800000000001E-2</c:v>
                </c:pt>
                <c:pt idx="4911">
                  <c:v>4.6964499999999999E-2</c:v>
                </c:pt>
                <c:pt idx="4912">
                  <c:v>5.19084E-2</c:v>
                </c:pt>
                <c:pt idx="4913">
                  <c:v>6.2535999999999994E-2</c:v>
                </c:pt>
                <c:pt idx="4914">
                  <c:v>6.4589199999999999E-2</c:v>
                </c:pt>
                <c:pt idx="4915">
                  <c:v>6.8392499999999995E-2</c:v>
                </c:pt>
                <c:pt idx="4916">
                  <c:v>7.1557899999999994E-2</c:v>
                </c:pt>
                <c:pt idx="4917">
                  <c:v>7.4020600000000006E-2</c:v>
                </c:pt>
                <c:pt idx="4918">
                  <c:v>7.7077400000000004E-2</c:v>
                </c:pt>
                <c:pt idx="4919">
                  <c:v>7.9870200000000002E-2</c:v>
                </c:pt>
                <c:pt idx="4920">
                  <c:v>8.2486599999999993E-2</c:v>
                </c:pt>
                <c:pt idx="4921">
                  <c:v>8.4178900000000001E-2</c:v>
                </c:pt>
                <c:pt idx="4922">
                  <c:v>8.7873199999999999E-2</c:v>
                </c:pt>
                <c:pt idx="4923">
                  <c:v>9.9467700000000006E-2</c:v>
                </c:pt>
                <c:pt idx="4924">
                  <c:v>9.6301700000000004E-2</c:v>
                </c:pt>
                <c:pt idx="4925">
                  <c:v>9.2167100000000002E-2</c:v>
                </c:pt>
                <c:pt idx="4926">
                  <c:v>0.10489800000000001</c:v>
                </c:pt>
                <c:pt idx="4927">
                  <c:v>0.105279</c:v>
                </c:pt>
                <c:pt idx="4928">
                  <c:v>0.106826</c:v>
                </c:pt>
                <c:pt idx="4929">
                  <c:v>0.111276</c:v>
                </c:pt>
                <c:pt idx="4930">
                  <c:v>0.11514000000000001</c:v>
                </c:pt>
                <c:pt idx="4931">
                  <c:v>0.11926</c:v>
                </c:pt>
                <c:pt idx="4932">
                  <c:v>0.12549099999999999</c:v>
                </c:pt>
                <c:pt idx="4933">
                  <c:v>0.139934</c:v>
                </c:pt>
                <c:pt idx="4934">
                  <c:v>0.14318400000000001</c:v>
                </c:pt>
                <c:pt idx="4935">
                  <c:v>0.14849100000000001</c:v>
                </c:pt>
                <c:pt idx="4936">
                  <c:v>0.15277299999999999</c:v>
                </c:pt>
                <c:pt idx="4937">
                  <c:v>0.15654799999999999</c:v>
                </c:pt>
                <c:pt idx="4938">
                  <c:v>0.160415</c:v>
                </c:pt>
                <c:pt idx="4939">
                  <c:v>0.16603799999999999</c:v>
                </c:pt>
                <c:pt idx="4940">
                  <c:v>0.170793</c:v>
                </c:pt>
                <c:pt idx="4941">
                  <c:v>0.17352699999999999</c:v>
                </c:pt>
                <c:pt idx="4942">
                  <c:v>0.17962</c:v>
                </c:pt>
                <c:pt idx="4943">
                  <c:v>0.19202</c:v>
                </c:pt>
                <c:pt idx="4944">
                  <c:v>0.19423399999999999</c:v>
                </c:pt>
                <c:pt idx="4945">
                  <c:v>0.197411</c:v>
                </c:pt>
                <c:pt idx="4946">
                  <c:v>0.19975599999999999</c:v>
                </c:pt>
                <c:pt idx="4947">
                  <c:v>0.20147000000000001</c:v>
                </c:pt>
                <c:pt idx="4948">
                  <c:v>0.20264099999999999</c:v>
                </c:pt>
                <c:pt idx="4949">
                  <c:v>0.20456199999999999</c:v>
                </c:pt>
                <c:pt idx="4950">
                  <c:v>0.206369</c:v>
                </c:pt>
                <c:pt idx="4951">
                  <c:v>0.20835000000000001</c:v>
                </c:pt>
                <c:pt idx="4952">
                  <c:v>0.21337400000000001</c:v>
                </c:pt>
                <c:pt idx="4953">
                  <c:v>0.225103</c:v>
                </c:pt>
                <c:pt idx="4954">
                  <c:v>0.22784099999999999</c:v>
                </c:pt>
                <c:pt idx="4955">
                  <c:v>0.23095399999999999</c:v>
                </c:pt>
                <c:pt idx="4956">
                  <c:v>0.23233799999999999</c:v>
                </c:pt>
                <c:pt idx="4957">
                  <c:v>0.232432</c:v>
                </c:pt>
                <c:pt idx="4958">
                  <c:v>0.23543500000000001</c:v>
                </c:pt>
                <c:pt idx="4959">
                  <c:v>0.23928099999999999</c:v>
                </c:pt>
                <c:pt idx="4960">
                  <c:v>0.246139</c:v>
                </c:pt>
                <c:pt idx="4961">
                  <c:v>0.259905</c:v>
                </c:pt>
                <c:pt idx="4962">
                  <c:v>0.26252199999999998</c:v>
                </c:pt>
                <c:pt idx="4963">
                  <c:v>0.26708599999999999</c:v>
                </c:pt>
                <c:pt idx="4964">
                  <c:v>0.27126600000000001</c:v>
                </c:pt>
                <c:pt idx="4965">
                  <c:v>0.27501999999999999</c:v>
                </c:pt>
                <c:pt idx="4966">
                  <c:v>0.27925899999999998</c:v>
                </c:pt>
                <c:pt idx="4967">
                  <c:v>0.28242600000000001</c:v>
                </c:pt>
                <c:pt idx="4968">
                  <c:v>0.28523599999999999</c:v>
                </c:pt>
                <c:pt idx="4969">
                  <c:v>0.289995</c:v>
                </c:pt>
                <c:pt idx="4970">
                  <c:v>0.29975200000000002</c:v>
                </c:pt>
                <c:pt idx="4971">
                  <c:v>0.30049100000000001</c:v>
                </c:pt>
                <c:pt idx="4972">
                  <c:v>0.30479699999999998</c:v>
                </c:pt>
                <c:pt idx="4973">
                  <c:v>0.30904500000000001</c:v>
                </c:pt>
                <c:pt idx="4974">
                  <c:v>0.311637</c:v>
                </c:pt>
                <c:pt idx="4975">
                  <c:v>0.31397000000000003</c:v>
                </c:pt>
                <c:pt idx="4976">
                  <c:v>0.31657000000000002</c:v>
                </c:pt>
                <c:pt idx="4977">
                  <c:v>0.32074900000000001</c:v>
                </c:pt>
                <c:pt idx="4978">
                  <c:v>0.32810699999999998</c:v>
                </c:pt>
                <c:pt idx="4979">
                  <c:v>0.32899299999999998</c:v>
                </c:pt>
                <c:pt idx="4980">
                  <c:v>0.33414100000000002</c:v>
                </c:pt>
                <c:pt idx="4981">
                  <c:v>0.33838299999999999</c:v>
                </c:pt>
                <c:pt idx="4982">
                  <c:v>0.34255600000000003</c:v>
                </c:pt>
                <c:pt idx="4983">
                  <c:v>0.347022</c:v>
                </c:pt>
                <c:pt idx="4984">
                  <c:v>0.35105500000000001</c:v>
                </c:pt>
                <c:pt idx="4985">
                  <c:v>0.35301700000000003</c:v>
                </c:pt>
                <c:pt idx="4986">
                  <c:v>0.35619600000000001</c:v>
                </c:pt>
                <c:pt idx="4987">
                  <c:v>0.36639100000000002</c:v>
                </c:pt>
                <c:pt idx="4988">
                  <c:v>0.36938399999999999</c:v>
                </c:pt>
                <c:pt idx="4989">
                  <c:v>0.37340699999999999</c:v>
                </c:pt>
                <c:pt idx="4990">
                  <c:v>0.377666</c:v>
                </c:pt>
                <c:pt idx="4991">
                  <c:v>0.37972</c:v>
                </c:pt>
                <c:pt idx="4992">
                  <c:v>0.38065100000000002</c:v>
                </c:pt>
                <c:pt idx="4993">
                  <c:v>0.382795</c:v>
                </c:pt>
                <c:pt idx="4994">
                  <c:v>0.38517800000000002</c:v>
                </c:pt>
                <c:pt idx="4995">
                  <c:v>0.38943499999999998</c:v>
                </c:pt>
                <c:pt idx="4996">
                  <c:v>0.400256</c:v>
                </c:pt>
                <c:pt idx="4997">
                  <c:v>0.40210499999999999</c:v>
                </c:pt>
                <c:pt idx="4998">
                  <c:v>0.40421000000000001</c:v>
                </c:pt>
                <c:pt idx="4999">
                  <c:v>0.40584799999999999</c:v>
                </c:pt>
                <c:pt idx="5000">
                  <c:v>0.40863899999999997</c:v>
                </c:pt>
                <c:pt idx="5001">
                  <c:v>0.412609</c:v>
                </c:pt>
                <c:pt idx="5002">
                  <c:v>0.415767</c:v>
                </c:pt>
                <c:pt idx="5003">
                  <c:v>0.41979899999999998</c:v>
                </c:pt>
                <c:pt idx="5004">
                  <c:v>0.42918600000000001</c:v>
                </c:pt>
                <c:pt idx="5005">
                  <c:v>0.428975</c:v>
                </c:pt>
                <c:pt idx="5006">
                  <c:v>0.43211699999999997</c:v>
                </c:pt>
                <c:pt idx="5007">
                  <c:v>0.43518200000000001</c:v>
                </c:pt>
                <c:pt idx="5008">
                  <c:v>0.43800600000000001</c:v>
                </c:pt>
                <c:pt idx="5009">
                  <c:v>0.441245</c:v>
                </c:pt>
                <c:pt idx="5010">
                  <c:v>0.44564799999999999</c:v>
                </c:pt>
                <c:pt idx="5011">
                  <c:v>0.45152799999999998</c:v>
                </c:pt>
                <c:pt idx="5012">
                  <c:v>0.46443099999999998</c:v>
                </c:pt>
                <c:pt idx="5013">
                  <c:v>0.465974</c:v>
                </c:pt>
                <c:pt idx="5014">
                  <c:v>0.46967199999999998</c:v>
                </c:pt>
                <c:pt idx="5015">
                  <c:v>0.47176800000000002</c:v>
                </c:pt>
                <c:pt idx="5016">
                  <c:v>0.47472700000000001</c:v>
                </c:pt>
                <c:pt idx="5017">
                  <c:v>0.47714600000000001</c:v>
                </c:pt>
                <c:pt idx="5018">
                  <c:v>0.48109200000000002</c:v>
                </c:pt>
                <c:pt idx="5019">
                  <c:v>0.48390100000000003</c:v>
                </c:pt>
                <c:pt idx="5020">
                  <c:v>0.486819</c:v>
                </c:pt>
                <c:pt idx="5021">
                  <c:v>0.49182799999999999</c:v>
                </c:pt>
                <c:pt idx="5022">
                  <c:v>0.50495000000000001</c:v>
                </c:pt>
                <c:pt idx="5023">
                  <c:v>0.50642399999999999</c:v>
                </c:pt>
                <c:pt idx="5024">
                  <c:v>0.51051599999999997</c:v>
                </c:pt>
                <c:pt idx="5025">
                  <c:v>0.51385999999999998</c:v>
                </c:pt>
                <c:pt idx="5026">
                  <c:v>0.515509</c:v>
                </c:pt>
                <c:pt idx="5027">
                  <c:v>0.515625</c:v>
                </c:pt>
                <c:pt idx="5028">
                  <c:v>0.51785700000000001</c:v>
                </c:pt>
                <c:pt idx="5029">
                  <c:v>0.52040399999999998</c:v>
                </c:pt>
                <c:pt idx="5030">
                  <c:v>0.52522899999999995</c:v>
                </c:pt>
                <c:pt idx="5031">
                  <c:v>0.53814399999999996</c:v>
                </c:pt>
                <c:pt idx="5032">
                  <c:v>0.540771</c:v>
                </c:pt>
                <c:pt idx="5033">
                  <c:v>0.54513699999999998</c:v>
                </c:pt>
                <c:pt idx="5034">
                  <c:v>0.54793800000000004</c:v>
                </c:pt>
                <c:pt idx="5035">
                  <c:v>0.550064</c:v>
                </c:pt>
                <c:pt idx="5036">
                  <c:v>0.55217099999999997</c:v>
                </c:pt>
                <c:pt idx="5037">
                  <c:v>0.55452900000000005</c:v>
                </c:pt>
                <c:pt idx="5038">
                  <c:v>0.55675799999999998</c:v>
                </c:pt>
                <c:pt idx="5039">
                  <c:v>0.56123000000000001</c:v>
                </c:pt>
                <c:pt idx="5040">
                  <c:v>0.57297799999999999</c:v>
                </c:pt>
                <c:pt idx="5041">
                  <c:v>0.57521100000000003</c:v>
                </c:pt>
                <c:pt idx="5042">
                  <c:v>0.57596000000000003</c:v>
                </c:pt>
                <c:pt idx="5043">
                  <c:v>0.57718400000000003</c:v>
                </c:pt>
                <c:pt idx="5044">
                  <c:v>0.57831699999999997</c:v>
                </c:pt>
                <c:pt idx="5045">
                  <c:v>0.58047199999999999</c:v>
                </c:pt>
                <c:pt idx="5046">
                  <c:v>0.58387999999999995</c:v>
                </c:pt>
                <c:pt idx="5047">
                  <c:v>0.59001000000000003</c:v>
                </c:pt>
                <c:pt idx="5048">
                  <c:v>0.60265999999999997</c:v>
                </c:pt>
                <c:pt idx="5049">
                  <c:v>0.60389199999999998</c:v>
                </c:pt>
                <c:pt idx="5050">
                  <c:v>0.60810900000000001</c:v>
                </c:pt>
                <c:pt idx="5051">
                  <c:v>0.61137900000000001</c:v>
                </c:pt>
                <c:pt idx="5052">
                  <c:v>0.61296499999999998</c:v>
                </c:pt>
                <c:pt idx="5053">
                  <c:v>0.615483</c:v>
                </c:pt>
                <c:pt idx="5054">
                  <c:v>0.61927900000000002</c:v>
                </c:pt>
                <c:pt idx="5055">
                  <c:v>0.62138700000000002</c:v>
                </c:pt>
                <c:pt idx="5056">
                  <c:v>0.62604700000000002</c:v>
                </c:pt>
                <c:pt idx="5057">
                  <c:v>0.63810900000000004</c:v>
                </c:pt>
                <c:pt idx="5058">
                  <c:v>0.63960099999999998</c:v>
                </c:pt>
                <c:pt idx="5059">
                  <c:v>0.64162699999999995</c:v>
                </c:pt>
                <c:pt idx="5060">
                  <c:v>0.64463199999999998</c:v>
                </c:pt>
                <c:pt idx="5061">
                  <c:v>0.64893699999999999</c:v>
                </c:pt>
                <c:pt idx="5062">
                  <c:v>0.65249500000000005</c:v>
                </c:pt>
                <c:pt idx="5063">
                  <c:v>0.65418399999999999</c:v>
                </c:pt>
                <c:pt idx="5064">
                  <c:v>0.65904300000000005</c:v>
                </c:pt>
                <c:pt idx="5065">
                  <c:v>0.67151300000000003</c:v>
                </c:pt>
                <c:pt idx="5066">
                  <c:v>0.67325199999999996</c:v>
                </c:pt>
                <c:pt idx="5067">
                  <c:v>0.67678499999999997</c:v>
                </c:pt>
                <c:pt idx="5068">
                  <c:v>0.67937800000000004</c:v>
                </c:pt>
                <c:pt idx="5069">
                  <c:v>0.68233699999999997</c:v>
                </c:pt>
                <c:pt idx="5070">
                  <c:v>0.68620400000000004</c:v>
                </c:pt>
                <c:pt idx="5071">
                  <c:v>0.68987399999999999</c:v>
                </c:pt>
                <c:pt idx="5072">
                  <c:v>0.69313000000000002</c:v>
                </c:pt>
                <c:pt idx="5073">
                  <c:v>0.69556200000000001</c:v>
                </c:pt>
                <c:pt idx="5074">
                  <c:v>0.70129399999999997</c:v>
                </c:pt>
                <c:pt idx="5075">
                  <c:v>0.71407799999999999</c:v>
                </c:pt>
                <c:pt idx="5076">
                  <c:v>0.71769499999999997</c:v>
                </c:pt>
                <c:pt idx="5077">
                  <c:v>0.72111599999999998</c:v>
                </c:pt>
                <c:pt idx="5078">
                  <c:v>0.72441199999999994</c:v>
                </c:pt>
                <c:pt idx="5079">
                  <c:v>0.72849299999999995</c:v>
                </c:pt>
                <c:pt idx="5080">
                  <c:v>0.73146299999999997</c:v>
                </c:pt>
                <c:pt idx="5081">
                  <c:v>0.73592500000000005</c:v>
                </c:pt>
                <c:pt idx="5082">
                  <c:v>0.74849900000000003</c:v>
                </c:pt>
                <c:pt idx="5083">
                  <c:v>0.750108</c:v>
                </c:pt>
                <c:pt idx="5084">
                  <c:v>0.75339500000000004</c:v>
                </c:pt>
                <c:pt idx="5085">
                  <c:v>0.75733600000000001</c:v>
                </c:pt>
                <c:pt idx="5086">
                  <c:v>0.76165700000000003</c:v>
                </c:pt>
                <c:pt idx="5087">
                  <c:v>0.765351</c:v>
                </c:pt>
                <c:pt idx="5088">
                  <c:v>0.76869100000000001</c:v>
                </c:pt>
                <c:pt idx="5089">
                  <c:v>0.77195199999999997</c:v>
                </c:pt>
                <c:pt idx="5090">
                  <c:v>0.773922</c:v>
                </c:pt>
                <c:pt idx="5091">
                  <c:v>0.78013100000000002</c:v>
                </c:pt>
                <c:pt idx="5092">
                  <c:v>0.79242199999999996</c:v>
                </c:pt>
                <c:pt idx="5093">
                  <c:v>0.79408400000000001</c:v>
                </c:pt>
                <c:pt idx="5094">
                  <c:v>0.79739800000000005</c:v>
                </c:pt>
                <c:pt idx="5095">
                  <c:v>0.80058700000000005</c:v>
                </c:pt>
                <c:pt idx="5096">
                  <c:v>0.80364500000000005</c:v>
                </c:pt>
                <c:pt idx="5097">
                  <c:v>0.80750999999999995</c:v>
                </c:pt>
                <c:pt idx="5098">
                  <c:v>0.81090399999999996</c:v>
                </c:pt>
                <c:pt idx="5099">
                  <c:v>0.81309699999999996</c:v>
                </c:pt>
                <c:pt idx="5100">
                  <c:v>0.81772500000000004</c:v>
                </c:pt>
                <c:pt idx="5101">
                  <c:v>0.82889599999999997</c:v>
                </c:pt>
                <c:pt idx="5102">
                  <c:v>0.83106999999999998</c:v>
                </c:pt>
                <c:pt idx="5103">
                  <c:v>0.83359300000000003</c:v>
                </c:pt>
                <c:pt idx="5104">
                  <c:v>0.836202</c:v>
                </c:pt>
                <c:pt idx="5105">
                  <c:v>0.83953100000000003</c:v>
                </c:pt>
                <c:pt idx="5106">
                  <c:v>0.84176399999999996</c:v>
                </c:pt>
                <c:pt idx="5107">
                  <c:v>0.84443500000000005</c:v>
                </c:pt>
                <c:pt idx="5108">
                  <c:v>0.84696899999999997</c:v>
                </c:pt>
                <c:pt idx="5109">
                  <c:v>0.85355300000000001</c:v>
                </c:pt>
                <c:pt idx="5110">
                  <c:v>0.86585000000000001</c:v>
                </c:pt>
                <c:pt idx="5111">
                  <c:v>0.86850099999999997</c:v>
                </c:pt>
                <c:pt idx="5112">
                  <c:v>0.87219800000000003</c:v>
                </c:pt>
                <c:pt idx="5113">
                  <c:v>0.87561999999999995</c:v>
                </c:pt>
                <c:pt idx="5114">
                  <c:v>0.87988</c:v>
                </c:pt>
                <c:pt idx="5115">
                  <c:v>0.884849</c:v>
                </c:pt>
                <c:pt idx="5116">
                  <c:v>0.89002899999999996</c:v>
                </c:pt>
                <c:pt idx="5117">
                  <c:v>0.89404700000000004</c:v>
                </c:pt>
                <c:pt idx="5118">
                  <c:v>0.90180499999999997</c:v>
                </c:pt>
                <c:pt idx="5119">
                  <c:v>0.91554100000000005</c:v>
                </c:pt>
                <c:pt idx="5120">
                  <c:v>0.91838399999999998</c:v>
                </c:pt>
                <c:pt idx="5121">
                  <c:v>0.92346399999999995</c:v>
                </c:pt>
                <c:pt idx="5122">
                  <c:v>0.92672100000000002</c:v>
                </c:pt>
                <c:pt idx="5123">
                  <c:v>0.93104799999999999</c:v>
                </c:pt>
                <c:pt idx="5124">
                  <c:v>0.93517799999999995</c:v>
                </c:pt>
                <c:pt idx="5125">
                  <c:v>0.938975</c:v>
                </c:pt>
                <c:pt idx="5126">
                  <c:v>0.941909</c:v>
                </c:pt>
                <c:pt idx="5127">
                  <c:v>0.94834399999999996</c:v>
                </c:pt>
                <c:pt idx="5128">
                  <c:v>0.96083600000000002</c:v>
                </c:pt>
                <c:pt idx="5129">
                  <c:v>0.96353800000000001</c:v>
                </c:pt>
                <c:pt idx="5130">
                  <c:v>0.96877100000000005</c:v>
                </c:pt>
                <c:pt idx="5131">
                  <c:v>0.97296899999999997</c:v>
                </c:pt>
                <c:pt idx="5132">
                  <c:v>0.97544200000000003</c:v>
                </c:pt>
                <c:pt idx="5133">
                  <c:v>0.97825499999999999</c:v>
                </c:pt>
                <c:pt idx="5134">
                  <c:v>0.98138999999999998</c:v>
                </c:pt>
                <c:pt idx="5135">
                  <c:v>0.98666399999999999</c:v>
                </c:pt>
                <c:pt idx="5136">
                  <c:v>0.98948899999999995</c:v>
                </c:pt>
                <c:pt idx="5137">
                  <c:v>0.99656599999999995</c:v>
                </c:pt>
                <c:pt idx="5138">
                  <c:v>1.00742</c:v>
                </c:pt>
                <c:pt idx="5139">
                  <c:v>1.0100199999999999</c:v>
                </c:pt>
                <c:pt idx="5140">
                  <c:v>1.0154700000000001</c:v>
                </c:pt>
                <c:pt idx="5141">
                  <c:v>1.01779</c:v>
                </c:pt>
                <c:pt idx="5142">
                  <c:v>1.0196799999999999</c:v>
                </c:pt>
                <c:pt idx="5143">
                  <c:v>1.02111</c:v>
                </c:pt>
                <c:pt idx="5144">
                  <c:v>1.0227900000000001</c:v>
                </c:pt>
                <c:pt idx="5145">
                  <c:v>1.02389</c:v>
                </c:pt>
                <c:pt idx="5146">
                  <c:v>1.0308299999999999</c:v>
                </c:pt>
                <c:pt idx="5147">
                  <c:v>1.0413600000000001</c:v>
                </c:pt>
                <c:pt idx="5148">
                  <c:v>1.0427999999999999</c:v>
                </c:pt>
                <c:pt idx="5149">
                  <c:v>1.0450600000000001</c:v>
                </c:pt>
                <c:pt idx="5150">
                  <c:v>1.0470900000000001</c:v>
                </c:pt>
                <c:pt idx="5151">
                  <c:v>1.0501799999999999</c:v>
                </c:pt>
                <c:pt idx="5152">
                  <c:v>1.05444</c:v>
                </c:pt>
                <c:pt idx="5153">
                  <c:v>1.0570200000000001</c:v>
                </c:pt>
                <c:pt idx="5154">
                  <c:v>1.06562</c:v>
                </c:pt>
                <c:pt idx="5155">
                  <c:v>1.0786899999999999</c:v>
                </c:pt>
                <c:pt idx="5156">
                  <c:v>1.0825</c:v>
                </c:pt>
                <c:pt idx="5157">
                  <c:v>1.08754</c:v>
                </c:pt>
                <c:pt idx="5158">
                  <c:v>1.0910200000000001</c:v>
                </c:pt>
                <c:pt idx="5159">
                  <c:v>1.0934600000000001</c:v>
                </c:pt>
                <c:pt idx="5160">
                  <c:v>1.0980700000000001</c:v>
                </c:pt>
                <c:pt idx="5161">
                  <c:v>1.10103</c:v>
                </c:pt>
                <c:pt idx="5162">
                  <c:v>1.1081399999999999</c:v>
                </c:pt>
                <c:pt idx="5163">
                  <c:v>1.11747</c:v>
                </c:pt>
                <c:pt idx="5164">
                  <c:v>1.11958</c:v>
                </c:pt>
                <c:pt idx="5165">
                  <c:v>1.1234500000000001</c:v>
                </c:pt>
                <c:pt idx="5166">
                  <c:v>1.12581</c:v>
                </c:pt>
                <c:pt idx="5167">
                  <c:v>1.12866</c:v>
                </c:pt>
                <c:pt idx="5168">
                  <c:v>1.1337999999999999</c:v>
                </c:pt>
                <c:pt idx="5169">
                  <c:v>1.1372199999999999</c:v>
                </c:pt>
                <c:pt idx="5170">
                  <c:v>1.1464700000000001</c:v>
                </c:pt>
                <c:pt idx="5171">
                  <c:v>1.1579699999999999</c:v>
                </c:pt>
                <c:pt idx="5172">
                  <c:v>1.1602399999999999</c:v>
                </c:pt>
                <c:pt idx="5173">
                  <c:v>1.1648400000000001</c:v>
                </c:pt>
                <c:pt idx="5174">
                  <c:v>1.1684699999999999</c:v>
                </c:pt>
                <c:pt idx="5175">
                  <c:v>1.17123</c:v>
                </c:pt>
                <c:pt idx="5176">
                  <c:v>1.17398</c:v>
                </c:pt>
                <c:pt idx="5177">
                  <c:v>1.1770099999999999</c:v>
                </c:pt>
                <c:pt idx="5178">
                  <c:v>1.1779599999999999</c:v>
                </c:pt>
                <c:pt idx="5179">
                  <c:v>1.1858500000000001</c:v>
                </c:pt>
                <c:pt idx="5180">
                  <c:v>1.1974499999999999</c:v>
                </c:pt>
                <c:pt idx="5181">
                  <c:v>1.1995100000000001</c:v>
                </c:pt>
                <c:pt idx="5182">
                  <c:v>1.2024999999999999</c:v>
                </c:pt>
                <c:pt idx="5183">
                  <c:v>1.2056100000000001</c:v>
                </c:pt>
                <c:pt idx="5184">
                  <c:v>1.21001</c:v>
                </c:pt>
                <c:pt idx="5185">
                  <c:v>1.21584</c:v>
                </c:pt>
                <c:pt idx="5186">
                  <c:v>1.2211099999999999</c:v>
                </c:pt>
                <c:pt idx="5187">
                  <c:v>1.2238100000000001</c:v>
                </c:pt>
                <c:pt idx="5188">
                  <c:v>1.2305600000000001</c:v>
                </c:pt>
                <c:pt idx="5189">
                  <c:v>1.23966</c:v>
                </c:pt>
                <c:pt idx="5190">
                  <c:v>1.2420899999999999</c:v>
                </c:pt>
                <c:pt idx="5191">
                  <c:v>1.2464999999999999</c:v>
                </c:pt>
                <c:pt idx="5192">
                  <c:v>1.2504500000000001</c:v>
                </c:pt>
                <c:pt idx="5193">
                  <c:v>1.25379</c:v>
                </c:pt>
                <c:pt idx="5194">
                  <c:v>1.2579199999999999</c:v>
                </c:pt>
                <c:pt idx="5195">
                  <c:v>1.2624200000000001</c:v>
                </c:pt>
                <c:pt idx="5196">
                  <c:v>1.2647600000000001</c:v>
                </c:pt>
                <c:pt idx="5197">
                  <c:v>1.27237</c:v>
                </c:pt>
                <c:pt idx="5198">
                  <c:v>1.2829600000000001</c:v>
                </c:pt>
                <c:pt idx="5199">
                  <c:v>1.2840400000000001</c:v>
                </c:pt>
                <c:pt idx="5200">
                  <c:v>1.28711</c:v>
                </c:pt>
                <c:pt idx="5201">
                  <c:v>1.2893600000000001</c:v>
                </c:pt>
                <c:pt idx="5202">
                  <c:v>1.29172</c:v>
                </c:pt>
                <c:pt idx="5203">
                  <c:v>1.29538</c:v>
                </c:pt>
                <c:pt idx="5204">
                  <c:v>1.29921</c:v>
                </c:pt>
                <c:pt idx="5205">
                  <c:v>1.29949</c:v>
                </c:pt>
                <c:pt idx="5206">
                  <c:v>1.30579</c:v>
                </c:pt>
                <c:pt idx="5207">
                  <c:v>1.3155699999999999</c:v>
                </c:pt>
                <c:pt idx="5208">
                  <c:v>1.3154399999999999</c:v>
                </c:pt>
                <c:pt idx="5209">
                  <c:v>1.3170900000000001</c:v>
                </c:pt>
                <c:pt idx="5210">
                  <c:v>1.3186800000000001</c:v>
                </c:pt>
                <c:pt idx="5211">
                  <c:v>1.32026</c:v>
                </c:pt>
                <c:pt idx="5212">
                  <c:v>1.3221099999999999</c:v>
                </c:pt>
                <c:pt idx="5213">
                  <c:v>1.32535</c:v>
                </c:pt>
                <c:pt idx="5214">
                  <c:v>1.32721</c:v>
                </c:pt>
                <c:pt idx="5215">
                  <c:v>1.3330900000000001</c:v>
                </c:pt>
                <c:pt idx="5216">
                  <c:v>1.3411500000000001</c:v>
                </c:pt>
                <c:pt idx="5217">
                  <c:v>1.3413200000000001</c:v>
                </c:pt>
                <c:pt idx="5218">
                  <c:v>1.34406</c:v>
                </c:pt>
                <c:pt idx="5219">
                  <c:v>1.34666</c:v>
                </c:pt>
                <c:pt idx="5220">
                  <c:v>1.3491299999999999</c:v>
                </c:pt>
                <c:pt idx="5221">
                  <c:v>1.3511899999999999</c:v>
                </c:pt>
                <c:pt idx="5222">
                  <c:v>1.3533900000000001</c:v>
                </c:pt>
                <c:pt idx="5223">
                  <c:v>1.3565400000000001</c:v>
                </c:pt>
                <c:pt idx="5224">
                  <c:v>1.3586100000000001</c:v>
                </c:pt>
                <c:pt idx="5225">
                  <c:v>1.36504</c:v>
                </c:pt>
                <c:pt idx="5226">
                  <c:v>1.37419</c:v>
                </c:pt>
                <c:pt idx="5227">
                  <c:v>1.37355</c:v>
                </c:pt>
                <c:pt idx="5228">
                  <c:v>1.37418</c:v>
                </c:pt>
                <c:pt idx="5229">
                  <c:v>1.37584</c:v>
                </c:pt>
                <c:pt idx="5230">
                  <c:v>1.3787400000000001</c:v>
                </c:pt>
                <c:pt idx="5231">
                  <c:v>1.38208</c:v>
                </c:pt>
                <c:pt idx="5232">
                  <c:v>1.38337</c:v>
                </c:pt>
                <c:pt idx="5233">
                  <c:v>1.3889499999999999</c:v>
                </c:pt>
                <c:pt idx="5234">
                  <c:v>1.3981699999999999</c:v>
                </c:pt>
                <c:pt idx="5235">
                  <c:v>1.3974200000000001</c:v>
                </c:pt>
                <c:pt idx="5236">
                  <c:v>1.39941</c:v>
                </c:pt>
                <c:pt idx="5237">
                  <c:v>1.4012800000000001</c:v>
                </c:pt>
                <c:pt idx="5238">
                  <c:v>1.4021699999999999</c:v>
                </c:pt>
                <c:pt idx="5239">
                  <c:v>1.4028700000000001</c:v>
                </c:pt>
                <c:pt idx="5240">
                  <c:v>1.4044399999999999</c:v>
                </c:pt>
                <c:pt idx="5241">
                  <c:v>1.4042699999999999</c:v>
                </c:pt>
                <c:pt idx="5242">
                  <c:v>1.4085300000000001</c:v>
                </c:pt>
                <c:pt idx="5243">
                  <c:v>1.4192199999999999</c:v>
                </c:pt>
                <c:pt idx="5244">
                  <c:v>1.4204399999999999</c:v>
                </c:pt>
                <c:pt idx="5245">
                  <c:v>1.4227799999999999</c:v>
                </c:pt>
                <c:pt idx="5246">
                  <c:v>1.42431</c:v>
                </c:pt>
                <c:pt idx="5247">
                  <c:v>1.4260600000000001</c:v>
                </c:pt>
                <c:pt idx="5248">
                  <c:v>1.4276</c:v>
                </c:pt>
                <c:pt idx="5249">
                  <c:v>1.42981</c:v>
                </c:pt>
                <c:pt idx="5250">
                  <c:v>1.43167</c:v>
                </c:pt>
                <c:pt idx="5251">
                  <c:v>1.4369400000000001</c:v>
                </c:pt>
                <c:pt idx="5252">
                  <c:v>1.4470700000000001</c:v>
                </c:pt>
                <c:pt idx="5253">
                  <c:v>1.4481299999999999</c:v>
                </c:pt>
                <c:pt idx="5254">
                  <c:v>1.45017</c:v>
                </c:pt>
                <c:pt idx="5255">
                  <c:v>1.4499500000000001</c:v>
                </c:pt>
                <c:pt idx="5256">
                  <c:v>1.4497199999999999</c:v>
                </c:pt>
                <c:pt idx="5257">
                  <c:v>1.4493100000000001</c:v>
                </c:pt>
                <c:pt idx="5258">
                  <c:v>1.44947</c:v>
                </c:pt>
                <c:pt idx="5259">
                  <c:v>1.4495199999999999</c:v>
                </c:pt>
                <c:pt idx="5260">
                  <c:v>1.45116</c:v>
                </c:pt>
                <c:pt idx="5261">
                  <c:v>1.4560500000000001</c:v>
                </c:pt>
                <c:pt idx="5262">
                  <c:v>1.4537199999999999</c:v>
                </c:pt>
                <c:pt idx="5263">
                  <c:v>1.4535899999999999</c:v>
                </c:pt>
                <c:pt idx="5264">
                  <c:v>1.4532700000000001</c:v>
                </c:pt>
                <c:pt idx="5265">
                  <c:v>1.45509</c:v>
                </c:pt>
                <c:pt idx="5266">
                  <c:v>1.45549</c:v>
                </c:pt>
                <c:pt idx="5267">
                  <c:v>1.45299</c:v>
                </c:pt>
                <c:pt idx="5268">
                  <c:v>1.4531000000000001</c:v>
                </c:pt>
                <c:pt idx="5269">
                  <c:v>1.4609799999999999</c:v>
                </c:pt>
                <c:pt idx="5270">
                  <c:v>1.4598100000000001</c:v>
                </c:pt>
                <c:pt idx="5271">
                  <c:v>1.4598599999999999</c:v>
                </c:pt>
                <c:pt idx="5272">
                  <c:v>1.4583900000000001</c:v>
                </c:pt>
                <c:pt idx="5273">
                  <c:v>1.46018</c:v>
                </c:pt>
                <c:pt idx="5274">
                  <c:v>1.4615499999999999</c:v>
                </c:pt>
                <c:pt idx="5275">
                  <c:v>1.4618100000000001</c:v>
                </c:pt>
                <c:pt idx="5276">
                  <c:v>1.4625699999999999</c:v>
                </c:pt>
                <c:pt idx="5277">
                  <c:v>1.4681900000000001</c:v>
                </c:pt>
                <c:pt idx="5278">
                  <c:v>1.47939</c:v>
                </c:pt>
                <c:pt idx="5279">
                  <c:v>1.4803200000000001</c:v>
                </c:pt>
                <c:pt idx="5280">
                  <c:v>1.4819500000000001</c:v>
                </c:pt>
                <c:pt idx="5281">
                  <c:v>1.4834799999999999</c:v>
                </c:pt>
                <c:pt idx="5282">
                  <c:v>1.4835199999999999</c:v>
                </c:pt>
                <c:pt idx="5283">
                  <c:v>1.4824999999999999</c:v>
                </c:pt>
                <c:pt idx="5284">
                  <c:v>1.4810700000000001</c:v>
                </c:pt>
                <c:pt idx="5285">
                  <c:v>1.4797899999999999</c:v>
                </c:pt>
                <c:pt idx="5286">
                  <c:v>1.47908</c:v>
                </c:pt>
                <c:pt idx="5287">
                  <c:v>1.48431</c:v>
                </c:pt>
                <c:pt idx="5288">
                  <c:v>1.4820500000000001</c:v>
                </c:pt>
                <c:pt idx="5289">
                  <c:v>1.4821</c:v>
                </c:pt>
                <c:pt idx="5290">
                  <c:v>1.48136</c:v>
                </c:pt>
                <c:pt idx="5291">
                  <c:v>1.48123</c:v>
                </c:pt>
                <c:pt idx="5292">
                  <c:v>1.4802500000000001</c:v>
                </c:pt>
                <c:pt idx="5293">
                  <c:v>1.47719</c:v>
                </c:pt>
                <c:pt idx="5294">
                  <c:v>1.4746699999999999</c:v>
                </c:pt>
                <c:pt idx="5295">
                  <c:v>1.4755499999999999</c:v>
                </c:pt>
                <c:pt idx="5296">
                  <c:v>1.47892</c:v>
                </c:pt>
                <c:pt idx="5297">
                  <c:v>1.48776</c:v>
                </c:pt>
                <c:pt idx="5298">
                  <c:v>1.4842500000000001</c:v>
                </c:pt>
                <c:pt idx="5299">
                  <c:v>1.4809000000000001</c:v>
                </c:pt>
                <c:pt idx="5300">
                  <c:v>1.47912</c:v>
                </c:pt>
                <c:pt idx="5301">
                  <c:v>1.4789600000000001</c:v>
                </c:pt>
                <c:pt idx="5302">
                  <c:v>1.47854</c:v>
                </c:pt>
                <c:pt idx="5303">
                  <c:v>1.4806999999999999</c:v>
                </c:pt>
                <c:pt idx="5304">
                  <c:v>1.4821200000000001</c:v>
                </c:pt>
                <c:pt idx="5305">
                  <c:v>1.4838899999999999</c:v>
                </c:pt>
                <c:pt idx="5306">
                  <c:v>1.4903299999999999</c:v>
                </c:pt>
                <c:pt idx="5307">
                  <c:v>1.4903999999999999</c:v>
                </c:pt>
                <c:pt idx="5308">
                  <c:v>1.4928600000000001</c:v>
                </c:pt>
                <c:pt idx="5309">
                  <c:v>1.4929300000000001</c:v>
                </c:pt>
                <c:pt idx="5310">
                  <c:v>1.4921899999999999</c:v>
                </c:pt>
                <c:pt idx="5311">
                  <c:v>1.49125</c:v>
                </c:pt>
                <c:pt idx="5312">
                  <c:v>1.4916199999999999</c:v>
                </c:pt>
                <c:pt idx="5313">
                  <c:v>1.49028</c:v>
                </c:pt>
                <c:pt idx="5314">
                  <c:v>1.49257</c:v>
                </c:pt>
                <c:pt idx="5315">
                  <c:v>1.5022</c:v>
                </c:pt>
                <c:pt idx="5316">
                  <c:v>1.5032700000000001</c:v>
                </c:pt>
                <c:pt idx="5317">
                  <c:v>1.5036499999999999</c:v>
                </c:pt>
                <c:pt idx="5318">
                  <c:v>1.5022800000000001</c:v>
                </c:pt>
                <c:pt idx="5319">
                  <c:v>1.4996499999999999</c:v>
                </c:pt>
                <c:pt idx="5320">
                  <c:v>1.49708</c:v>
                </c:pt>
                <c:pt idx="5321">
                  <c:v>1.4952799999999999</c:v>
                </c:pt>
                <c:pt idx="5322">
                  <c:v>1.49447</c:v>
                </c:pt>
                <c:pt idx="5323">
                  <c:v>1.4951399999999999</c:v>
                </c:pt>
                <c:pt idx="5324">
                  <c:v>1.5035499999999999</c:v>
                </c:pt>
                <c:pt idx="5325">
                  <c:v>1.5015000000000001</c:v>
                </c:pt>
                <c:pt idx="5326">
                  <c:v>1.5032000000000001</c:v>
                </c:pt>
                <c:pt idx="5327">
                  <c:v>1.50298</c:v>
                </c:pt>
                <c:pt idx="5328">
                  <c:v>1.50285</c:v>
                </c:pt>
                <c:pt idx="5329">
                  <c:v>1.5019</c:v>
                </c:pt>
                <c:pt idx="5330">
                  <c:v>1.5024</c:v>
                </c:pt>
                <c:pt idx="5331">
                  <c:v>1.5009999999999999</c:v>
                </c:pt>
                <c:pt idx="5332">
                  <c:v>1.5016400000000001</c:v>
                </c:pt>
                <c:pt idx="5333">
                  <c:v>1.5097</c:v>
                </c:pt>
                <c:pt idx="5334">
                  <c:v>1.5075000000000001</c:v>
                </c:pt>
                <c:pt idx="5335">
                  <c:v>1.50726</c:v>
                </c:pt>
                <c:pt idx="5336">
                  <c:v>1.5052300000000001</c:v>
                </c:pt>
                <c:pt idx="5337">
                  <c:v>1.50098</c:v>
                </c:pt>
                <c:pt idx="5338">
                  <c:v>1.5005999999999999</c:v>
                </c:pt>
                <c:pt idx="5339">
                  <c:v>1.49854</c:v>
                </c:pt>
                <c:pt idx="5340">
                  <c:v>1.4968699999999999</c:v>
                </c:pt>
                <c:pt idx="5341">
                  <c:v>1.4956100000000001</c:v>
                </c:pt>
                <c:pt idx="5342">
                  <c:v>1.5005299999999999</c:v>
                </c:pt>
                <c:pt idx="5343">
                  <c:v>1.49827</c:v>
                </c:pt>
                <c:pt idx="5344">
                  <c:v>1.4950600000000001</c:v>
                </c:pt>
                <c:pt idx="5345">
                  <c:v>1.49485</c:v>
                </c:pt>
                <c:pt idx="5346">
                  <c:v>1.49542</c:v>
                </c:pt>
                <c:pt idx="5347">
                  <c:v>1.4965200000000001</c:v>
                </c:pt>
                <c:pt idx="5348">
                  <c:v>1.4966600000000001</c:v>
                </c:pt>
                <c:pt idx="5349">
                  <c:v>1.4964500000000001</c:v>
                </c:pt>
                <c:pt idx="5350">
                  <c:v>1.50223</c:v>
                </c:pt>
                <c:pt idx="5351">
                  <c:v>1.5002599999999999</c:v>
                </c:pt>
                <c:pt idx="5352">
                  <c:v>1.49868</c:v>
                </c:pt>
                <c:pt idx="5353">
                  <c:v>1.49403</c:v>
                </c:pt>
                <c:pt idx="5354">
                  <c:v>1.4909600000000001</c:v>
                </c:pt>
                <c:pt idx="5355">
                  <c:v>1.4907900000000001</c:v>
                </c:pt>
                <c:pt idx="5356">
                  <c:v>1.49055</c:v>
                </c:pt>
                <c:pt idx="5357">
                  <c:v>1.4910399999999999</c:v>
                </c:pt>
                <c:pt idx="5358">
                  <c:v>1.49838</c:v>
                </c:pt>
                <c:pt idx="5359">
                  <c:v>1.4972300000000001</c:v>
                </c:pt>
                <c:pt idx="5360">
                  <c:v>1.4951399999999999</c:v>
                </c:pt>
                <c:pt idx="5361">
                  <c:v>1.49126</c:v>
                </c:pt>
                <c:pt idx="5362">
                  <c:v>1.4895</c:v>
                </c:pt>
                <c:pt idx="5363">
                  <c:v>1.4876</c:v>
                </c:pt>
                <c:pt idx="5364">
                  <c:v>1.4854700000000001</c:v>
                </c:pt>
                <c:pt idx="5365">
                  <c:v>1.4851399999999999</c:v>
                </c:pt>
                <c:pt idx="5366">
                  <c:v>1.4912799999999999</c:v>
                </c:pt>
                <c:pt idx="5367">
                  <c:v>1.48698</c:v>
                </c:pt>
                <c:pt idx="5368">
                  <c:v>1.48346</c:v>
                </c:pt>
                <c:pt idx="5369">
                  <c:v>1.48095</c:v>
                </c:pt>
                <c:pt idx="5370">
                  <c:v>1.4762299999999999</c:v>
                </c:pt>
                <c:pt idx="5371">
                  <c:v>1.47035</c:v>
                </c:pt>
                <c:pt idx="5372">
                  <c:v>1.46638</c:v>
                </c:pt>
                <c:pt idx="5373">
                  <c:v>1.46373</c:v>
                </c:pt>
                <c:pt idx="5374">
                  <c:v>1.4627300000000001</c:v>
                </c:pt>
                <c:pt idx="5375">
                  <c:v>1.4711399999999999</c:v>
                </c:pt>
                <c:pt idx="5376">
                  <c:v>1.47001</c:v>
                </c:pt>
                <c:pt idx="5377">
                  <c:v>1.4703999999999999</c:v>
                </c:pt>
                <c:pt idx="5378">
                  <c:v>1.47116</c:v>
                </c:pt>
                <c:pt idx="5379">
                  <c:v>1.4726399999999999</c:v>
                </c:pt>
                <c:pt idx="5380">
                  <c:v>1.4722</c:v>
                </c:pt>
                <c:pt idx="5381">
                  <c:v>1.4715499999999999</c:v>
                </c:pt>
                <c:pt idx="5382">
                  <c:v>1.4717100000000001</c:v>
                </c:pt>
                <c:pt idx="5383">
                  <c:v>1.4780599999999999</c:v>
                </c:pt>
                <c:pt idx="5384">
                  <c:v>1.4764999999999999</c:v>
                </c:pt>
                <c:pt idx="5385">
                  <c:v>1.4752000000000001</c:v>
                </c:pt>
                <c:pt idx="5386">
                  <c:v>1.4734499999999999</c:v>
                </c:pt>
                <c:pt idx="5387">
                  <c:v>1.4732700000000001</c:v>
                </c:pt>
                <c:pt idx="5388">
                  <c:v>1.4727699999999999</c:v>
                </c:pt>
                <c:pt idx="5389">
                  <c:v>1.4713799999999999</c:v>
                </c:pt>
                <c:pt idx="5390">
                  <c:v>1.4692499999999999</c:v>
                </c:pt>
                <c:pt idx="5391">
                  <c:v>1.4692700000000001</c:v>
                </c:pt>
                <c:pt idx="5392">
                  <c:v>1.47597</c:v>
                </c:pt>
                <c:pt idx="5393">
                  <c:v>1.4732799999999999</c:v>
                </c:pt>
                <c:pt idx="5394">
                  <c:v>1.4702500000000001</c:v>
                </c:pt>
                <c:pt idx="5395">
                  <c:v>1.46567</c:v>
                </c:pt>
                <c:pt idx="5396">
                  <c:v>1.46468</c:v>
                </c:pt>
                <c:pt idx="5397">
                  <c:v>1.4632099999999999</c:v>
                </c:pt>
                <c:pt idx="5398">
                  <c:v>1.4613799999999999</c:v>
                </c:pt>
                <c:pt idx="5399">
                  <c:v>1.4580200000000001</c:v>
                </c:pt>
                <c:pt idx="5400">
                  <c:v>1.45546</c:v>
                </c:pt>
                <c:pt idx="5401">
                  <c:v>1.45922</c:v>
                </c:pt>
                <c:pt idx="5402">
                  <c:v>1.4539299999999999</c:v>
                </c:pt>
                <c:pt idx="5403">
                  <c:v>1.4489000000000001</c:v>
                </c:pt>
                <c:pt idx="5404">
                  <c:v>1.4453800000000001</c:v>
                </c:pt>
                <c:pt idx="5405">
                  <c:v>1.4431499999999999</c:v>
                </c:pt>
                <c:pt idx="5406">
                  <c:v>1.44092</c:v>
                </c:pt>
                <c:pt idx="5407">
                  <c:v>1.4382600000000001</c:v>
                </c:pt>
                <c:pt idx="5408">
                  <c:v>1.4366000000000001</c:v>
                </c:pt>
                <c:pt idx="5409">
                  <c:v>1.44045</c:v>
                </c:pt>
                <c:pt idx="5410">
                  <c:v>1.43763</c:v>
                </c:pt>
                <c:pt idx="5411">
                  <c:v>1.43581</c:v>
                </c:pt>
                <c:pt idx="5412">
                  <c:v>1.43251</c:v>
                </c:pt>
                <c:pt idx="5413">
                  <c:v>1.4302600000000001</c:v>
                </c:pt>
                <c:pt idx="5414">
                  <c:v>1.42747</c:v>
                </c:pt>
                <c:pt idx="5415">
                  <c:v>1.42527</c:v>
                </c:pt>
                <c:pt idx="5416">
                  <c:v>1.4220900000000001</c:v>
                </c:pt>
                <c:pt idx="5417">
                  <c:v>1.4206399999999999</c:v>
                </c:pt>
                <c:pt idx="5418">
                  <c:v>1.42493</c:v>
                </c:pt>
                <c:pt idx="5419">
                  <c:v>1.4212800000000001</c:v>
                </c:pt>
                <c:pt idx="5420">
                  <c:v>1.41754</c:v>
                </c:pt>
                <c:pt idx="5421">
                  <c:v>1.41327</c:v>
                </c:pt>
                <c:pt idx="5422">
                  <c:v>1.40954</c:v>
                </c:pt>
                <c:pt idx="5423">
                  <c:v>1.40584</c:v>
                </c:pt>
                <c:pt idx="5424">
                  <c:v>1.4009499999999999</c:v>
                </c:pt>
                <c:pt idx="5425">
                  <c:v>1.3956900000000001</c:v>
                </c:pt>
                <c:pt idx="5426">
                  <c:v>1.39638</c:v>
                </c:pt>
                <c:pt idx="5427">
                  <c:v>1.3929400000000001</c:v>
                </c:pt>
                <c:pt idx="5428">
                  <c:v>1.39107</c:v>
                </c:pt>
                <c:pt idx="5429">
                  <c:v>1.3865700000000001</c:v>
                </c:pt>
                <c:pt idx="5430">
                  <c:v>1.3830800000000001</c:v>
                </c:pt>
                <c:pt idx="5431">
                  <c:v>1.3811500000000001</c:v>
                </c:pt>
                <c:pt idx="5432">
                  <c:v>1.37957</c:v>
                </c:pt>
                <c:pt idx="5433">
                  <c:v>1.3789499999999999</c:v>
                </c:pt>
                <c:pt idx="5434">
                  <c:v>1.3840399999999999</c:v>
                </c:pt>
                <c:pt idx="5435">
                  <c:v>1.38222</c:v>
                </c:pt>
                <c:pt idx="5436">
                  <c:v>1.37842</c:v>
                </c:pt>
                <c:pt idx="5437">
                  <c:v>1.3746100000000001</c:v>
                </c:pt>
                <c:pt idx="5438">
                  <c:v>1.3703700000000001</c:v>
                </c:pt>
                <c:pt idx="5439">
                  <c:v>1.36595</c:v>
                </c:pt>
                <c:pt idx="5440">
                  <c:v>1.35998</c:v>
                </c:pt>
                <c:pt idx="5441">
                  <c:v>1.3530599999999999</c:v>
                </c:pt>
                <c:pt idx="5442">
                  <c:v>1.3484400000000001</c:v>
                </c:pt>
                <c:pt idx="5443">
                  <c:v>1.3476399999999999</c:v>
                </c:pt>
                <c:pt idx="5444">
                  <c:v>1.3405100000000001</c:v>
                </c:pt>
                <c:pt idx="5445">
                  <c:v>1.3346800000000001</c:v>
                </c:pt>
                <c:pt idx="5446">
                  <c:v>1.3261700000000001</c:v>
                </c:pt>
                <c:pt idx="5447">
                  <c:v>1.3188200000000001</c:v>
                </c:pt>
                <c:pt idx="5448">
                  <c:v>1.3132299999999999</c:v>
                </c:pt>
                <c:pt idx="5449">
                  <c:v>1.30741</c:v>
                </c:pt>
                <c:pt idx="5450">
                  <c:v>1.2995000000000001</c:v>
                </c:pt>
                <c:pt idx="5451">
                  <c:v>1.29206</c:v>
                </c:pt>
                <c:pt idx="5452">
                  <c:v>1.2908299999999999</c:v>
                </c:pt>
                <c:pt idx="5453">
                  <c:v>1.2808200000000001</c:v>
                </c:pt>
                <c:pt idx="5454">
                  <c:v>1.2724200000000001</c:v>
                </c:pt>
                <c:pt idx="5455">
                  <c:v>1.26414</c:v>
                </c:pt>
                <c:pt idx="5456">
                  <c:v>1.2560199999999999</c:v>
                </c:pt>
                <c:pt idx="5457">
                  <c:v>1.2490000000000001</c:v>
                </c:pt>
                <c:pt idx="5458">
                  <c:v>1.24207</c:v>
                </c:pt>
                <c:pt idx="5459">
                  <c:v>1.2369699999999999</c:v>
                </c:pt>
                <c:pt idx="5460">
                  <c:v>1.23749</c:v>
                </c:pt>
                <c:pt idx="5461">
                  <c:v>1.2317199999999999</c:v>
                </c:pt>
                <c:pt idx="5462">
                  <c:v>1.22729</c:v>
                </c:pt>
                <c:pt idx="5463">
                  <c:v>1.22367</c:v>
                </c:pt>
                <c:pt idx="5464">
                  <c:v>1.21963</c:v>
                </c:pt>
                <c:pt idx="5465">
                  <c:v>1.21329</c:v>
                </c:pt>
                <c:pt idx="5466">
                  <c:v>1.2076899999999999</c:v>
                </c:pt>
                <c:pt idx="5467">
                  <c:v>1.20183</c:v>
                </c:pt>
                <c:pt idx="5468">
                  <c:v>1.1981299999999999</c:v>
                </c:pt>
                <c:pt idx="5469">
                  <c:v>1.19964</c:v>
                </c:pt>
                <c:pt idx="5470">
                  <c:v>1.1949700000000001</c:v>
                </c:pt>
                <c:pt idx="5471">
                  <c:v>1.1920999999999999</c:v>
                </c:pt>
                <c:pt idx="5472">
                  <c:v>1.1898599999999999</c:v>
                </c:pt>
                <c:pt idx="5473">
                  <c:v>1.1863600000000001</c:v>
                </c:pt>
                <c:pt idx="5474">
                  <c:v>1.18103</c:v>
                </c:pt>
                <c:pt idx="5475">
                  <c:v>1.17591</c:v>
                </c:pt>
                <c:pt idx="5476">
                  <c:v>1.1705399999999999</c:v>
                </c:pt>
                <c:pt idx="5477">
                  <c:v>1.1666700000000001</c:v>
                </c:pt>
                <c:pt idx="5478">
                  <c:v>1.16771</c:v>
                </c:pt>
                <c:pt idx="5479">
                  <c:v>1.1619299999999999</c:v>
                </c:pt>
                <c:pt idx="5480">
                  <c:v>1.1564000000000001</c:v>
                </c:pt>
                <c:pt idx="5481">
                  <c:v>1.1512</c:v>
                </c:pt>
                <c:pt idx="5482">
                  <c:v>1.1453500000000001</c:v>
                </c:pt>
                <c:pt idx="5483">
                  <c:v>1.1394599999999999</c:v>
                </c:pt>
                <c:pt idx="5484">
                  <c:v>1.1363300000000001</c:v>
                </c:pt>
                <c:pt idx="5485">
                  <c:v>1.1308100000000001</c:v>
                </c:pt>
                <c:pt idx="5486">
                  <c:v>1.1276900000000001</c:v>
                </c:pt>
                <c:pt idx="5487">
                  <c:v>1.1289</c:v>
                </c:pt>
                <c:pt idx="5488">
                  <c:v>1.1186400000000001</c:v>
                </c:pt>
                <c:pt idx="5489">
                  <c:v>1.1226700000000001</c:v>
                </c:pt>
                <c:pt idx="5490">
                  <c:v>1.12076</c:v>
                </c:pt>
                <c:pt idx="5491">
                  <c:v>1.1171199999999999</c:v>
                </c:pt>
                <c:pt idx="5492">
                  <c:v>1.11399</c:v>
                </c:pt>
                <c:pt idx="5493">
                  <c:v>1.1101399999999999</c:v>
                </c:pt>
                <c:pt idx="5494">
                  <c:v>1.1090199999999999</c:v>
                </c:pt>
                <c:pt idx="5495">
                  <c:v>1.1165400000000001</c:v>
                </c:pt>
                <c:pt idx="5496">
                  <c:v>1.11334</c:v>
                </c:pt>
                <c:pt idx="5497">
                  <c:v>1.1123499999999999</c:v>
                </c:pt>
                <c:pt idx="5498">
                  <c:v>1.10951</c:v>
                </c:pt>
                <c:pt idx="5499">
                  <c:v>1.1064099999999999</c:v>
                </c:pt>
                <c:pt idx="5500">
                  <c:v>1.1044099999999999</c:v>
                </c:pt>
                <c:pt idx="5501">
                  <c:v>1.10318</c:v>
                </c:pt>
                <c:pt idx="5502">
                  <c:v>1.0999099999999999</c:v>
                </c:pt>
                <c:pt idx="5503">
                  <c:v>1.09941</c:v>
                </c:pt>
                <c:pt idx="5504">
                  <c:v>1.1045100000000001</c:v>
                </c:pt>
                <c:pt idx="5505">
                  <c:v>1.1010200000000001</c:v>
                </c:pt>
                <c:pt idx="5506">
                  <c:v>1.0995900000000001</c:v>
                </c:pt>
                <c:pt idx="5507">
                  <c:v>1.0978399999999999</c:v>
                </c:pt>
                <c:pt idx="5508">
                  <c:v>1.0946800000000001</c:v>
                </c:pt>
                <c:pt idx="5509">
                  <c:v>1.0915299999999999</c:v>
                </c:pt>
                <c:pt idx="5510">
                  <c:v>1.08857</c:v>
                </c:pt>
                <c:pt idx="5511">
                  <c:v>1.0879099999999999</c:v>
                </c:pt>
                <c:pt idx="5512">
                  <c:v>1.08657</c:v>
                </c:pt>
                <c:pt idx="5513">
                  <c:v>1.0903700000000001</c:v>
                </c:pt>
                <c:pt idx="5514">
                  <c:v>1.0863700000000001</c:v>
                </c:pt>
                <c:pt idx="5515">
                  <c:v>1.0813999999999999</c:v>
                </c:pt>
                <c:pt idx="5516">
                  <c:v>1.0783199999999999</c:v>
                </c:pt>
                <c:pt idx="5517">
                  <c:v>1.0736000000000001</c:v>
                </c:pt>
                <c:pt idx="5518">
                  <c:v>1.0681099999999999</c:v>
                </c:pt>
                <c:pt idx="5519">
                  <c:v>1.0644499999999999</c:v>
                </c:pt>
                <c:pt idx="5520">
                  <c:v>1.0573300000000001</c:v>
                </c:pt>
                <c:pt idx="5521">
                  <c:v>1.05406</c:v>
                </c:pt>
                <c:pt idx="5522">
                  <c:v>1.0543499999999999</c:v>
                </c:pt>
                <c:pt idx="5523">
                  <c:v>1.0481400000000001</c:v>
                </c:pt>
                <c:pt idx="5524">
                  <c:v>1.04365</c:v>
                </c:pt>
                <c:pt idx="5525">
                  <c:v>1.0385200000000001</c:v>
                </c:pt>
                <c:pt idx="5526">
                  <c:v>1.03193</c:v>
                </c:pt>
                <c:pt idx="5527">
                  <c:v>1.0259400000000001</c:v>
                </c:pt>
                <c:pt idx="5528">
                  <c:v>1.0214000000000001</c:v>
                </c:pt>
                <c:pt idx="5529">
                  <c:v>1.01576</c:v>
                </c:pt>
                <c:pt idx="5530">
                  <c:v>1.0104500000000001</c:v>
                </c:pt>
                <c:pt idx="5531">
                  <c:v>1.0134099999999999</c:v>
                </c:pt>
                <c:pt idx="5532">
                  <c:v>1.0092099999999999</c:v>
                </c:pt>
                <c:pt idx="5533">
                  <c:v>1.00518</c:v>
                </c:pt>
                <c:pt idx="5534">
                  <c:v>0.99911700000000003</c:v>
                </c:pt>
                <c:pt idx="5535">
                  <c:v>0.99413600000000002</c:v>
                </c:pt>
                <c:pt idx="5536">
                  <c:v>0.99011899999999997</c:v>
                </c:pt>
                <c:pt idx="5537">
                  <c:v>0.98609999999999998</c:v>
                </c:pt>
                <c:pt idx="5538">
                  <c:v>0.98206099999999996</c:v>
                </c:pt>
                <c:pt idx="5539">
                  <c:v>0.97973100000000002</c:v>
                </c:pt>
                <c:pt idx="5540">
                  <c:v>0.986232</c:v>
                </c:pt>
                <c:pt idx="5541">
                  <c:v>0.981881</c:v>
                </c:pt>
                <c:pt idx="5542">
                  <c:v>0.97060000000000002</c:v>
                </c:pt>
                <c:pt idx="5543">
                  <c:v>0.976719</c:v>
                </c:pt>
                <c:pt idx="5544">
                  <c:v>0.97353299999999998</c:v>
                </c:pt>
                <c:pt idx="5545">
                  <c:v>0.96804800000000002</c:v>
                </c:pt>
                <c:pt idx="5546">
                  <c:v>0.96103300000000003</c:v>
                </c:pt>
                <c:pt idx="5547">
                  <c:v>0.95252599999999998</c:v>
                </c:pt>
                <c:pt idx="5548">
                  <c:v>0.94516999999999995</c:v>
                </c:pt>
                <c:pt idx="5549">
                  <c:v>0.94469400000000003</c:v>
                </c:pt>
                <c:pt idx="5550">
                  <c:v>0.93764800000000004</c:v>
                </c:pt>
                <c:pt idx="5551">
                  <c:v>0.93120000000000003</c:v>
                </c:pt>
                <c:pt idx="5552">
                  <c:v>0.92321299999999995</c:v>
                </c:pt>
                <c:pt idx="5553">
                  <c:v>0.91474800000000001</c:v>
                </c:pt>
                <c:pt idx="5554">
                  <c:v>0.90579699999999996</c:v>
                </c:pt>
                <c:pt idx="5555">
                  <c:v>0.89788299999999999</c:v>
                </c:pt>
                <c:pt idx="5556">
                  <c:v>0.89197499999999996</c:v>
                </c:pt>
                <c:pt idx="5557">
                  <c:v>0.88649500000000003</c:v>
                </c:pt>
                <c:pt idx="5558">
                  <c:v>0.88014599999999998</c:v>
                </c:pt>
                <c:pt idx="5559">
                  <c:v>0.87919700000000001</c:v>
                </c:pt>
                <c:pt idx="5560">
                  <c:v>0.87114599999999998</c:v>
                </c:pt>
                <c:pt idx="5561">
                  <c:v>0.86221400000000004</c:v>
                </c:pt>
                <c:pt idx="5562">
                  <c:v>0.851769</c:v>
                </c:pt>
                <c:pt idx="5563">
                  <c:v>0.84187100000000004</c:v>
                </c:pt>
                <c:pt idx="5564">
                  <c:v>0.83192100000000002</c:v>
                </c:pt>
                <c:pt idx="5565">
                  <c:v>0.81994599999999995</c:v>
                </c:pt>
                <c:pt idx="5566">
                  <c:v>0.80760200000000004</c:v>
                </c:pt>
                <c:pt idx="5567">
                  <c:v>0.79983800000000005</c:v>
                </c:pt>
                <c:pt idx="5568">
                  <c:v>0.79222499999999996</c:v>
                </c:pt>
                <c:pt idx="5569">
                  <c:v>0.77563899999999997</c:v>
                </c:pt>
                <c:pt idx="5570">
                  <c:v>0.75925200000000004</c:v>
                </c:pt>
                <c:pt idx="5571">
                  <c:v>0.74180000000000001</c:v>
                </c:pt>
                <c:pt idx="5572">
                  <c:v>0.72440300000000002</c:v>
                </c:pt>
                <c:pt idx="5573">
                  <c:v>0.70639700000000005</c:v>
                </c:pt>
                <c:pt idx="5574">
                  <c:v>0.68708100000000005</c:v>
                </c:pt>
                <c:pt idx="5575">
                  <c:v>0.67232800000000004</c:v>
                </c:pt>
                <c:pt idx="5576">
                  <c:v>0.65789299999999995</c:v>
                </c:pt>
                <c:pt idx="5577">
                  <c:v>0.64120200000000005</c:v>
                </c:pt>
                <c:pt idx="5578">
                  <c:v>0.61864200000000003</c:v>
                </c:pt>
                <c:pt idx="5579">
                  <c:v>0.59791300000000003</c:v>
                </c:pt>
                <c:pt idx="5580">
                  <c:v>0.57901899999999995</c:v>
                </c:pt>
                <c:pt idx="5581">
                  <c:v>0.55898499999999995</c:v>
                </c:pt>
                <c:pt idx="5582">
                  <c:v>0.53629499999999997</c:v>
                </c:pt>
                <c:pt idx="5583">
                  <c:v>0.51030500000000001</c:v>
                </c:pt>
                <c:pt idx="5584">
                  <c:v>0.48477199999999998</c:v>
                </c:pt>
                <c:pt idx="5585">
                  <c:v>0.45610899999999999</c:v>
                </c:pt>
                <c:pt idx="5586">
                  <c:v>0.425404</c:v>
                </c:pt>
                <c:pt idx="5587">
                  <c:v>0.39248300000000003</c:v>
                </c:pt>
                <c:pt idx="5588">
                  <c:v>0.36022199999999999</c:v>
                </c:pt>
                <c:pt idx="5589">
                  <c:v>0.32236399999999998</c:v>
                </c:pt>
                <c:pt idx="5590">
                  <c:v>0.28245399999999998</c:v>
                </c:pt>
                <c:pt idx="5591">
                  <c:v>0.238959</c:v>
                </c:pt>
                <c:pt idx="5592">
                  <c:v>0.20061799999999999</c:v>
                </c:pt>
                <c:pt idx="5593">
                  <c:v>0.16209399999999999</c:v>
                </c:pt>
                <c:pt idx="5594">
                  <c:v>0.112924</c:v>
                </c:pt>
                <c:pt idx="5595">
                  <c:v>6.4847100000000005E-2</c:v>
                </c:pt>
                <c:pt idx="5596">
                  <c:v>1.52751E-2</c:v>
                </c:pt>
                <c:pt idx="5597">
                  <c:v>-2.4738099999999999E-2</c:v>
                </c:pt>
                <c:pt idx="5598">
                  <c:v>-4.2583299999999998E-2</c:v>
                </c:pt>
                <c:pt idx="5599">
                  <c:v>-3.7825499999999998E-2</c:v>
                </c:pt>
                <c:pt idx="5600">
                  <c:v>-3.4863300000000002E-3</c:v>
                </c:pt>
                <c:pt idx="5601">
                  <c:v>1.64406E-2</c:v>
                </c:pt>
                <c:pt idx="5602">
                  <c:v>1.9685899999999999E-2</c:v>
                </c:pt>
                <c:pt idx="5603">
                  <c:v>9.4590500000000001E-3</c:v>
                </c:pt>
                <c:pt idx="5604">
                  <c:v>-1.44425E-2</c:v>
                </c:pt>
                <c:pt idx="5605">
                  <c:v>-2.7067500000000001E-2</c:v>
                </c:pt>
                <c:pt idx="5606">
                  <c:v>-3.8379900000000002E-2</c:v>
                </c:pt>
                <c:pt idx="5607">
                  <c:v>-5.0945200000000003E-2</c:v>
                </c:pt>
                <c:pt idx="5608">
                  <c:v>-6.2147300000000003E-2</c:v>
                </c:pt>
                <c:pt idx="5609">
                  <c:v>-7.4320899999999995E-2</c:v>
                </c:pt>
                <c:pt idx="5610">
                  <c:v>-7.7071000000000001E-2</c:v>
                </c:pt>
                <c:pt idx="5611">
                  <c:v>-7.6782900000000001E-2</c:v>
                </c:pt>
                <c:pt idx="5612">
                  <c:v>-8.6500300000000002E-2</c:v>
                </c:pt>
                <c:pt idx="5613">
                  <c:v>-9.5108799999999993E-2</c:v>
                </c:pt>
                <c:pt idx="5614">
                  <c:v>-0.101588</c:v>
                </c:pt>
                <c:pt idx="5615">
                  <c:v>-0.105891</c:v>
                </c:pt>
                <c:pt idx="5616">
                  <c:v>-0.10963199999999999</c:v>
                </c:pt>
                <c:pt idx="5617">
                  <c:v>-0.11586</c:v>
                </c:pt>
                <c:pt idx="5618">
                  <c:v>-0.11906</c:v>
                </c:pt>
                <c:pt idx="5619">
                  <c:v>-0.114966</c:v>
                </c:pt>
                <c:pt idx="5620">
                  <c:v>-0.100385</c:v>
                </c:pt>
                <c:pt idx="5621">
                  <c:v>-9.2672099999999993E-2</c:v>
                </c:pt>
                <c:pt idx="5622">
                  <c:v>-8.4744899999999998E-2</c:v>
                </c:pt>
                <c:pt idx="5623">
                  <c:v>-8.5919099999999998E-2</c:v>
                </c:pt>
                <c:pt idx="5624">
                  <c:v>-8.8789499999999993E-2</c:v>
                </c:pt>
                <c:pt idx="5625">
                  <c:v>-8.5880700000000004E-2</c:v>
                </c:pt>
                <c:pt idx="5626">
                  <c:v>-8.2041100000000006E-2</c:v>
                </c:pt>
                <c:pt idx="5627">
                  <c:v>-6.9622100000000006E-2</c:v>
                </c:pt>
                <c:pt idx="5628">
                  <c:v>-4.7169500000000003E-2</c:v>
                </c:pt>
                <c:pt idx="5629">
                  <c:v>-3.0195199999999998E-2</c:v>
                </c:pt>
                <c:pt idx="5630">
                  <c:v>-2.6821299999999999E-2</c:v>
                </c:pt>
                <c:pt idx="5631">
                  <c:v>-2.4582300000000001E-2</c:v>
                </c:pt>
                <c:pt idx="5632">
                  <c:v>-2.5098800000000001E-2</c:v>
                </c:pt>
                <c:pt idx="5633">
                  <c:v>-2.5052899999999999E-2</c:v>
                </c:pt>
                <c:pt idx="5634">
                  <c:v>-2.3526100000000001E-2</c:v>
                </c:pt>
                <c:pt idx="5635">
                  <c:v>-1.8026E-2</c:v>
                </c:pt>
                <c:pt idx="5636">
                  <c:v>-1.4027499999999999E-3</c:v>
                </c:pt>
                <c:pt idx="5637">
                  <c:v>1.1957199999999999E-2</c:v>
                </c:pt>
                <c:pt idx="5638">
                  <c:v>1.7064200000000002E-2</c:v>
                </c:pt>
                <c:pt idx="5639">
                  <c:v>2.40199E-2</c:v>
                </c:pt>
                <c:pt idx="5640">
                  <c:v>2.4718400000000001E-2</c:v>
                </c:pt>
                <c:pt idx="5641">
                  <c:v>2.8132999999999998E-2</c:v>
                </c:pt>
                <c:pt idx="5642">
                  <c:v>3.6709499999999999E-2</c:v>
                </c:pt>
                <c:pt idx="5643">
                  <c:v>4.3107300000000001E-2</c:v>
                </c:pt>
                <c:pt idx="5644">
                  <c:v>4.1556700000000002E-2</c:v>
                </c:pt>
                <c:pt idx="5645">
                  <c:v>4.9194300000000003E-2</c:v>
                </c:pt>
                <c:pt idx="5646">
                  <c:v>5.7106200000000003E-2</c:v>
                </c:pt>
                <c:pt idx="5647">
                  <c:v>5.3147100000000003E-2</c:v>
                </c:pt>
                <c:pt idx="5648">
                  <c:v>5.41431E-2</c:v>
                </c:pt>
                <c:pt idx="5649">
                  <c:v>6.68208E-2</c:v>
                </c:pt>
                <c:pt idx="5650">
                  <c:v>7.7439400000000005E-2</c:v>
                </c:pt>
                <c:pt idx="5651">
                  <c:v>8.2029099999999994E-2</c:v>
                </c:pt>
                <c:pt idx="5652">
                  <c:v>8.5694800000000002E-2</c:v>
                </c:pt>
                <c:pt idx="5653">
                  <c:v>8.4240800000000005E-2</c:v>
                </c:pt>
                <c:pt idx="5654">
                  <c:v>8.9182499999999998E-2</c:v>
                </c:pt>
                <c:pt idx="5655">
                  <c:v>8.7484199999999998E-2</c:v>
                </c:pt>
                <c:pt idx="5656">
                  <c:v>7.5784299999999999E-2</c:v>
                </c:pt>
                <c:pt idx="5657">
                  <c:v>6.9131399999999996E-2</c:v>
                </c:pt>
                <c:pt idx="5658">
                  <c:v>6.5867200000000001E-2</c:v>
                </c:pt>
                <c:pt idx="5659">
                  <c:v>6.5321699999999996E-2</c:v>
                </c:pt>
                <c:pt idx="5660">
                  <c:v>6.6566100000000003E-2</c:v>
                </c:pt>
                <c:pt idx="5661">
                  <c:v>6.9126699999999999E-2</c:v>
                </c:pt>
                <c:pt idx="5662">
                  <c:v>6.3943700000000006E-2</c:v>
                </c:pt>
                <c:pt idx="5663">
                  <c:v>6.9841799999999996E-2</c:v>
                </c:pt>
                <c:pt idx="5664">
                  <c:v>6.6925600000000002E-2</c:v>
                </c:pt>
                <c:pt idx="5665">
                  <c:v>7.0713899999999996E-2</c:v>
                </c:pt>
                <c:pt idx="5666">
                  <c:v>6.7999500000000004E-2</c:v>
                </c:pt>
                <c:pt idx="5667">
                  <c:v>5.5560999999999999E-2</c:v>
                </c:pt>
                <c:pt idx="5668">
                  <c:v>4.1179199999999999E-2</c:v>
                </c:pt>
                <c:pt idx="5669">
                  <c:v>3.2041500000000001E-2</c:v>
                </c:pt>
                <c:pt idx="5670">
                  <c:v>2.1396600000000002E-2</c:v>
                </c:pt>
                <c:pt idx="5671">
                  <c:v>1.8207999999999998E-2</c:v>
                </c:pt>
                <c:pt idx="5672">
                  <c:v>1.1657900000000001E-2</c:v>
                </c:pt>
                <c:pt idx="5673">
                  <c:v>-1.00394E-3</c:v>
                </c:pt>
                <c:pt idx="5674">
                  <c:v>5.7164499999999997E-4</c:v>
                </c:pt>
                <c:pt idx="5675">
                  <c:v>-6.8497000000000002E-3</c:v>
                </c:pt>
                <c:pt idx="5676">
                  <c:v>-8.5369399999999998E-3</c:v>
                </c:pt>
                <c:pt idx="5677">
                  <c:v>-5.96686E-3</c:v>
                </c:pt>
                <c:pt idx="5678">
                  <c:v>-1.3502800000000001E-2</c:v>
                </c:pt>
                <c:pt idx="5679">
                  <c:v>-2.9023799999999999E-2</c:v>
                </c:pt>
                <c:pt idx="5680">
                  <c:v>-3.6630099999999999E-2</c:v>
                </c:pt>
                <c:pt idx="5681">
                  <c:v>-3.7480899999999998E-2</c:v>
                </c:pt>
                <c:pt idx="5682">
                  <c:v>-4.06848E-2</c:v>
                </c:pt>
                <c:pt idx="5683">
                  <c:v>-4.2760899999999998E-2</c:v>
                </c:pt>
                <c:pt idx="5684">
                  <c:v>-5.4313100000000003E-2</c:v>
                </c:pt>
                <c:pt idx="5685">
                  <c:v>-6.3937999999999995E-2</c:v>
                </c:pt>
                <c:pt idx="5686">
                  <c:v>-7.0255399999999996E-2</c:v>
                </c:pt>
                <c:pt idx="5687">
                  <c:v>-7.1097999999999995E-2</c:v>
                </c:pt>
                <c:pt idx="5688">
                  <c:v>-7.3375300000000004E-2</c:v>
                </c:pt>
                <c:pt idx="5689">
                  <c:v>-7.1826399999999999E-2</c:v>
                </c:pt>
                <c:pt idx="5690">
                  <c:v>-7.4883199999999997E-2</c:v>
                </c:pt>
                <c:pt idx="5691">
                  <c:v>-7.3241200000000006E-2</c:v>
                </c:pt>
                <c:pt idx="5692">
                  <c:v>-6.2642299999999998E-2</c:v>
                </c:pt>
                <c:pt idx="5693">
                  <c:v>-5.8533799999999997E-2</c:v>
                </c:pt>
                <c:pt idx="5694">
                  <c:v>-6.3639399999999999E-2</c:v>
                </c:pt>
                <c:pt idx="5695">
                  <c:v>-7.16059E-2</c:v>
                </c:pt>
                <c:pt idx="5696">
                  <c:v>-8.1691700000000006E-2</c:v>
                </c:pt>
                <c:pt idx="5697">
                  <c:v>-8.6420300000000005E-2</c:v>
                </c:pt>
                <c:pt idx="5698">
                  <c:v>-7.6656000000000002E-2</c:v>
                </c:pt>
                <c:pt idx="5699">
                  <c:v>-6.8636199999999994E-2</c:v>
                </c:pt>
                <c:pt idx="5700">
                  <c:v>-6.1071500000000001E-2</c:v>
                </c:pt>
                <c:pt idx="5701">
                  <c:v>-5.5497699999999997E-2</c:v>
                </c:pt>
                <c:pt idx="5702">
                  <c:v>-6.4803100000000002E-2</c:v>
                </c:pt>
                <c:pt idx="5703">
                  <c:v>-6.73121E-2</c:v>
                </c:pt>
                <c:pt idx="5704">
                  <c:v>-6.8953399999999998E-2</c:v>
                </c:pt>
                <c:pt idx="5705">
                  <c:v>-7.0959300000000003E-2</c:v>
                </c:pt>
                <c:pt idx="5706">
                  <c:v>-7.0641200000000001E-2</c:v>
                </c:pt>
                <c:pt idx="5707">
                  <c:v>-6.8012100000000006E-2</c:v>
                </c:pt>
                <c:pt idx="5708">
                  <c:v>-6.7837800000000004E-2</c:v>
                </c:pt>
                <c:pt idx="5709">
                  <c:v>-6.39372E-2</c:v>
                </c:pt>
                <c:pt idx="5710">
                  <c:v>-6.5685400000000005E-2</c:v>
                </c:pt>
                <c:pt idx="5711">
                  <c:v>-6.5860100000000005E-2</c:v>
                </c:pt>
                <c:pt idx="5712">
                  <c:v>-5.92822E-2</c:v>
                </c:pt>
                <c:pt idx="5713">
                  <c:v>-4.7828000000000002E-2</c:v>
                </c:pt>
                <c:pt idx="5714">
                  <c:v>-4.1626999999999997E-2</c:v>
                </c:pt>
                <c:pt idx="5715">
                  <c:v>-4.03325E-2</c:v>
                </c:pt>
                <c:pt idx="5716">
                  <c:v>-4.2666099999999998E-2</c:v>
                </c:pt>
                <c:pt idx="5717">
                  <c:v>-3.7542499999999999E-2</c:v>
                </c:pt>
                <c:pt idx="5718">
                  <c:v>-2.7784E-2</c:v>
                </c:pt>
                <c:pt idx="5719">
                  <c:v>-1.7265300000000001E-2</c:v>
                </c:pt>
                <c:pt idx="5720">
                  <c:v>-1.27343E-2</c:v>
                </c:pt>
                <c:pt idx="5721">
                  <c:v>-1.3022300000000001E-2</c:v>
                </c:pt>
                <c:pt idx="5722">
                  <c:v>-1.2823899999999999E-2</c:v>
                </c:pt>
                <c:pt idx="5723">
                  <c:v>-1.39322E-2</c:v>
                </c:pt>
                <c:pt idx="5724">
                  <c:v>-6.6311699999999996E-3</c:v>
                </c:pt>
                <c:pt idx="5725">
                  <c:v>-3.8465000000000001E-3</c:v>
                </c:pt>
                <c:pt idx="5726">
                  <c:v>-7.3917499999999999E-3</c:v>
                </c:pt>
                <c:pt idx="5727">
                  <c:v>-6.7779600000000004E-3</c:v>
                </c:pt>
                <c:pt idx="5728">
                  <c:v>5.9688099999999997E-3</c:v>
                </c:pt>
                <c:pt idx="5729">
                  <c:v>1.96344E-2</c:v>
                </c:pt>
                <c:pt idx="5730">
                  <c:v>2.9217300000000002E-2</c:v>
                </c:pt>
                <c:pt idx="5731">
                  <c:v>3.1639399999999998E-2</c:v>
                </c:pt>
                <c:pt idx="5732">
                  <c:v>2.7811599999999999E-2</c:v>
                </c:pt>
                <c:pt idx="5733">
                  <c:v>3.2659000000000001E-2</c:v>
                </c:pt>
                <c:pt idx="5734">
                  <c:v>3.0826699999999999E-2</c:v>
                </c:pt>
                <c:pt idx="5735">
                  <c:v>3.2091000000000001E-2</c:v>
                </c:pt>
                <c:pt idx="5736">
                  <c:v>3.3450000000000001E-2</c:v>
                </c:pt>
                <c:pt idx="5737">
                  <c:v>3.07966E-2</c:v>
                </c:pt>
                <c:pt idx="5738">
                  <c:v>3.3131099999999997E-2</c:v>
                </c:pt>
                <c:pt idx="5739">
                  <c:v>4.2196699999999997E-2</c:v>
                </c:pt>
                <c:pt idx="5740">
                  <c:v>4.7195399999999998E-2</c:v>
                </c:pt>
                <c:pt idx="5741">
                  <c:v>4.4968000000000001E-2</c:v>
                </c:pt>
                <c:pt idx="5742">
                  <c:v>3.7155000000000001E-2</c:v>
                </c:pt>
                <c:pt idx="5743">
                  <c:v>4.1418900000000002E-2</c:v>
                </c:pt>
                <c:pt idx="5744">
                  <c:v>4.1520099999999997E-2</c:v>
                </c:pt>
                <c:pt idx="5745">
                  <c:v>4.27219E-2</c:v>
                </c:pt>
                <c:pt idx="5746">
                  <c:v>4.5407099999999999E-2</c:v>
                </c:pt>
                <c:pt idx="5747">
                  <c:v>4.4551199999999999E-2</c:v>
                </c:pt>
                <c:pt idx="5748">
                  <c:v>3.7103700000000003E-2</c:v>
                </c:pt>
                <c:pt idx="5749">
                  <c:v>2.3511399999999998E-2</c:v>
                </c:pt>
                <c:pt idx="5750">
                  <c:v>1.70949E-2</c:v>
                </c:pt>
                <c:pt idx="5751">
                  <c:v>1.2149399999999999E-2</c:v>
                </c:pt>
                <c:pt idx="5752">
                  <c:v>9.1606099999999996E-3</c:v>
                </c:pt>
                <c:pt idx="5753">
                  <c:v>-6.0137999999999997E-3</c:v>
                </c:pt>
                <c:pt idx="5754">
                  <c:v>-1.7126599999999999E-2</c:v>
                </c:pt>
                <c:pt idx="5755">
                  <c:v>-1.9083300000000001E-2</c:v>
                </c:pt>
                <c:pt idx="5756">
                  <c:v>-2.0117900000000001E-2</c:v>
                </c:pt>
                <c:pt idx="5757">
                  <c:v>-2.4237000000000002E-2</c:v>
                </c:pt>
                <c:pt idx="5758">
                  <c:v>-3.1524799999999999E-2</c:v>
                </c:pt>
                <c:pt idx="5759">
                  <c:v>-2.53098E-2</c:v>
                </c:pt>
                <c:pt idx="5760">
                  <c:v>-2.2997900000000002E-2</c:v>
                </c:pt>
                <c:pt idx="5761">
                  <c:v>-1.75506E-2</c:v>
                </c:pt>
                <c:pt idx="5762">
                  <c:v>-1.03439E-2</c:v>
                </c:pt>
                <c:pt idx="5763">
                  <c:v>-3.3252300000000002E-3</c:v>
                </c:pt>
                <c:pt idx="5764">
                  <c:v>-5.1854400000000001E-4</c:v>
                </c:pt>
                <c:pt idx="5765">
                  <c:v>5.6229100000000001E-3</c:v>
                </c:pt>
                <c:pt idx="5766">
                  <c:v>1.22725E-2</c:v>
                </c:pt>
                <c:pt idx="5767">
                  <c:v>1.38631E-2</c:v>
                </c:pt>
                <c:pt idx="5768">
                  <c:v>1.8252399999999998E-2</c:v>
                </c:pt>
                <c:pt idx="5769">
                  <c:v>3.9124300000000001E-2</c:v>
                </c:pt>
                <c:pt idx="5770">
                  <c:v>4.5555499999999999E-2</c:v>
                </c:pt>
                <c:pt idx="5771">
                  <c:v>4.4526099999999999E-2</c:v>
                </c:pt>
                <c:pt idx="5772">
                  <c:v>4.62599E-2</c:v>
                </c:pt>
                <c:pt idx="5773">
                  <c:v>5.1371199999999999E-2</c:v>
                </c:pt>
                <c:pt idx="5774">
                  <c:v>5.9765100000000002E-2</c:v>
                </c:pt>
                <c:pt idx="5775">
                  <c:v>6.1729600000000003E-2</c:v>
                </c:pt>
                <c:pt idx="5776">
                  <c:v>6.1722100000000002E-2</c:v>
                </c:pt>
                <c:pt idx="5777">
                  <c:v>6.4064800000000005E-2</c:v>
                </c:pt>
                <c:pt idx="5778">
                  <c:v>7.3085300000000006E-2</c:v>
                </c:pt>
                <c:pt idx="5779">
                  <c:v>7.5566800000000003E-2</c:v>
                </c:pt>
                <c:pt idx="5780">
                  <c:v>7.1977899999999997E-2</c:v>
                </c:pt>
                <c:pt idx="5781">
                  <c:v>6.8125599999999994E-2</c:v>
                </c:pt>
                <c:pt idx="5782">
                  <c:v>6.52639E-2</c:v>
                </c:pt>
                <c:pt idx="5783">
                  <c:v>7.2832599999999997E-2</c:v>
                </c:pt>
                <c:pt idx="5784">
                  <c:v>7.9065999999999997E-2</c:v>
                </c:pt>
                <c:pt idx="5785">
                  <c:v>8.10559E-2</c:v>
                </c:pt>
                <c:pt idx="5786">
                  <c:v>9.1653899999999996E-2</c:v>
                </c:pt>
                <c:pt idx="5787">
                  <c:v>0.103274</c:v>
                </c:pt>
                <c:pt idx="5788">
                  <c:v>0.12593799999999999</c:v>
                </c:pt>
                <c:pt idx="5789">
                  <c:v>0.13644200000000001</c:v>
                </c:pt>
                <c:pt idx="5790">
                  <c:v>0.14064399999999999</c:v>
                </c:pt>
                <c:pt idx="5791">
                  <c:v>0.14612700000000001</c:v>
                </c:pt>
                <c:pt idx="5792">
                  <c:v>0.14821899999999999</c:v>
                </c:pt>
                <c:pt idx="5793">
                  <c:v>0.15510199999999999</c:v>
                </c:pt>
                <c:pt idx="5794">
                  <c:v>0.163216</c:v>
                </c:pt>
                <c:pt idx="5795">
                  <c:v>0.165404</c:v>
                </c:pt>
                <c:pt idx="5796">
                  <c:v>0.16878899999999999</c:v>
                </c:pt>
                <c:pt idx="5797">
                  <c:v>0.16972400000000001</c:v>
                </c:pt>
                <c:pt idx="5798">
                  <c:v>0.173682</c:v>
                </c:pt>
                <c:pt idx="5799">
                  <c:v>0.17951900000000001</c:v>
                </c:pt>
                <c:pt idx="5800">
                  <c:v>0.18754399999999999</c:v>
                </c:pt>
                <c:pt idx="5801">
                  <c:v>0.19188</c:v>
                </c:pt>
                <c:pt idx="5802">
                  <c:v>0.19042899999999999</c:v>
                </c:pt>
                <c:pt idx="5803">
                  <c:v>0.18271000000000001</c:v>
                </c:pt>
                <c:pt idx="5804">
                  <c:v>0.19186600000000001</c:v>
                </c:pt>
                <c:pt idx="5805">
                  <c:v>0.19823499999999999</c:v>
                </c:pt>
                <c:pt idx="5806">
                  <c:v>0.19862299999999999</c:v>
                </c:pt>
                <c:pt idx="5807">
                  <c:v>0.20286199999999999</c:v>
                </c:pt>
                <c:pt idx="5808">
                  <c:v>0.214138</c:v>
                </c:pt>
                <c:pt idx="5809">
                  <c:v>0.22589300000000001</c:v>
                </c:pt>
                <c:pt idx="5810">
                  <c:v>0.22792299999999999</c:v>
                </c:pt>
                <c:pt idx="5811">
                  <c:v>0.22792000000000001</c:v>
                </c:pt>
                <c:pt idx="5812">
                  <c:v>0.22745299999999999</c:v>
                </c:pt>
                <c:pt idx="5813">
                  <c:v>0.23480799999999999</c:v>
                </c:pt>
                <c:pt idx="5814">
                  <c:v>0.23647099999999999</c:v>
                </c:pt>
                <c:pt idx="5815">
                  <c:v>0.23610800000000001</c:v>
                </c:pt>
                <c:pt idx="5816">
                  <c:v>0.24118700000000001</c:v>
                </c:pt>
                <c:pt idx="5817">
                  <c:v>0.239037</c:v>
                </c:pt>
                <c:pt idx="5818">
                  <c:v>0.23314399999999999</c:v>
                </c:pt>
                <c:pt idx="5819">
                  <c:v>0.22919400000000001</c:v>
                </c:pt>
                <c:pt idx="5820">
                  <c:v>0.22473299999999999</c:v>
                </c:pt>
                <c:pt idx="5821">
                  <c:v>0.218888</c:v>
                </c:pt>
                <c:pt idx="5822">
                  <c:v>0.22217200000000001</c:v>
                </c:pt>
                <c:pt idx="5823">
                  <c:v>0.22455800000000001</c:v>
                </c:pt>
                <c:pt idx="5824">
                  <c:v>0.21699099999999999</c:v>
                </c:pt>
                <c:pt idx="5825">
                  <c:v>0.20689399999999999</c:v>
                </c:pt>
                <c:pt idx="5826">
                  <c:v>0.19788900000000001</c:v>
                </c:pt>
                <c:pt idx="5827">
                  <c:v>0.204037</c:v>
                </c:pt>
                <c:pt idx="5828">
                  <c:v>0.21534900000000001</c:v>
                </c:pt>
                <c:pt idx="5829">
                  <c:v>0.217583</c:v>
                </c:pt>
                <c:pt idx="5830">
                  <c:v>0.217589</c:v>
                </c:pt>
                <c:pt idx="5831">
                  <c:v>0.23039000000000001</c:v>
                </c:pt>
                <c:pt idx="5832">
                  <c:v>0.25092199999999998</c:v>
                </c:pt>
                <c:pt idx="5833">
                  <c:v>0.25440200000000002</c:v>
                </c:pt>
                <c:pt idx="5834">
                  <c:v>0.26278299999999999</c:v>
                </c:pt>
                <c:pt idx="5835">
                  <c:v>0.28325400000000001</c:v>
                </c:pt>
                <c:pt idx="5836">
                  <c:v>0.29742600000000002</c:v>
                </c:pt>
                <c:pt idx="5837">
                  <c:v>0.301124</c:v>
                </c:pt>
                <c:pt idx="5838">
                  <c:v>0.30223299999999997</c:v>
                </c:pt>
                <c:pt idx="5839">
                  <c:v>0.29996200000000001</c:v>
                </c:pt>
                <c:pt idx="5840">
                  <c:v>0.30674800000000002</c:v>
                </c:pt>
                <c:pt idx="5841">
                  <c:v>0.322017</c:v>
                </c:pt>
                <c:pt idx="5842">
                  <c:v>0.32417299999999999</c:v>
                </c:pt>
                <c:pt idx="5843">
                  <c:v>0.33195799999999998</c:v>
                </c:pt>
                <c:pt idx="5844">
                  <c:v>0.33943699999999999</c:v>
                </c:pt>
                <c:pt idx="5845">
                  <c:v>0.34880699999999998</c:v>
                </c:pt>
                <c:pt idx="5846">
                  <c:v>0.35764299999999999</c:v>
                </c:pt>
                <c:pt idx="5847">
                  <c:v>0.35936499999999999</c:v>
                </c:pt>
                <c:pt idx="5848">
                  <c:v>0.35466700000000001</c:v>
                </c:pt>
                <c:pt idx="5849">
                  <c:v>0.34711500000000001</c:v>
                </c:pt>
                <c:pt idx="5850">
                  <c:v>0.35103899999999999</c:v>
                </c:pt>
                <c:pt idx="5851">
                  <c:v>0.35046899999999997</c:v>
                </c:pt>
                <c:pt idx="5852">
                  <c:v>0.35113499999999997</c:v>
                </c:pt>
                <c:pt idx="5853">
                  <c:v>0.350273</c:v>
                </c:pt>
                <c:pt idx="5854">
                  <c:v>0.35042800000000002</c:v>
                </c:pt>
                <c:pt idx="5855">
                  <c:v>0.347192</c:v>
                </c:pt>
                <c:pt idx="5856">
                  <c:v>0.33989999999999998</c:v>
                </c:pt>
                <c:pt idx="5857">
                  <c:v>0.34224599999999999</c:v>
                </c:pt>
                <c:pt idx="5858">
                  <c:v>0.358626</c:v>
                </c:pt>
                <c:pt idx="5859">
                  <c:v>0.36375299999999999</c:v>
                </c:pt>
                <c:pt idx="5860">
                  <c:v>0.36294799999999999</c:v>
                </c:pt>
                <c:pt idx="5861">
                  <c:v>0.363373</c:v>
                </c:pt>
                <c:pt idx="5862">
                  <c:v>0.36547499999999999</c:v>
                </c:pt>
                <c:pt idx="5863">
                  <c:v>0.36561199999999999</c:v>
                </c:pt>
                <c:pt idx="5864">
                  <c:v>0.35956100000000002</c:v>
                </c:pt>
                <c:pt idx="5865">
                  <c:v>0.36218800000000001</c:v>
                </c:pt>
                <c:pt idx="5866">
                  <c:v>0.36033500000000002</c:v>
                </c:pt>
                <c:pt idx="5867">
                  <c:v>0.35158</c:v>
                </c:pt>
                <c:pt idx="5868">
                  <c:v>0.35748999999999997</c:v>
                </c:pt>
                <c:pt idx="5869">
                  <c:v>0.35975299999999999</c:v>
                </c:pt>
                <c:pt idx="5870">
                  <c:v>0.35915999999999998</c:v>
                </c:pt>
                <c:pt idx="5871">
                  <c:v>0.358852</c:v>
                </c:pt>
                <c:pt idx="5872">
                  <c:v>0.351914</c:v>
                </c:pt>
                <c:pt idx="5873">
                  <c:v>0.34277200000000002</c:v>
                </c:pt>
                <c:pt idx="5874">
                  <c:v>0.33496599999999999</c:v>
                </c:pt>
                <c:pt idx="5875">
                  <c:v>0.32723400000000002</c:v>
                </c:pt>
                <c:pt idx="5876">
                  <c:v>0.31814999999999999</c:v>
                </c:pt>
                <c:pt idx="5877">
                  <c:v>0.31025199999999997</c:v>
                </c:pt>
                <c:pt idx="5878">
                  <c:v>0.29854700000000001</c:v>
                </c:pt>
                <c:pt idx="5879">
                  <c:v>0.28223900000000002</c:v>
                </c:pt>
                <c:pt idx="5880">
                  <c:v>0.26806200000000002</c:v>
                </c:pt>
                <c:pt idx="5881">
                  <c:v>0.255214</c:v>
                </c:pt>
                <c:pt idx="5882">
                  <c:v>0.244808</c:v>
                </c:pt>
                <c:pt idx="5883">
                  <c:v>0.24019099999999999</c:v>
                </c:pt>
                <c:pt idx="5884">
                  <c:v>0.234708</c:v>
                </c:pt>
                <c:pt idx="5885">
                  <c:v>0.22548499999999999</c:v>
                </c:pt>
                <c:pt idx="5886">
                  <c:v>0.217137</c:v>
                </c:pt>
                <c:pt idx="5887">
                  <c:v>0.209757</c:v>
                </c:pt>
                <c:pt idx="5888">
                  <c:v>0.20034399999999999</c:v>
                </c:pt>
                <c:pt idx="5889">
                  <c:v>0.18745200000000001</c:v>
                </c:pt>
                <c:pt idx="5890">
                  <c:v>0.171986</c:v>
                </c:pt>
                <c:pt idx="5891">
                  <c:v>0.155477</c:v>
                </c:pt>
                <c:pt idx="5892">
                  <c:v>0.14150099999999999</c:v>
                </c:pt>
                <c:pt idx="5893">
                  <c:v>0.130828</c:v>
                </c:pt>
                <c:pt idx="5894">
                  <c:v>0.117466</c:v>
                </c:pt>
                <c:pt idx="5895">
                  <c:v>9.8884299999999994E-2</c:v>
                </c:pt>
                <c:pt idx="5896">
                  <c:v>8.7432999999999997E-2</c:v>
                </c:pt>
                <c:pt idx="5897">
                  <c:v>8.54433E-2</c:v>
                </c:pt>
                <c:pt idx="5898">
                  <c:v>7.8839500000000007E-2</c:v>
                </c:pt>
                <c:pt idx="5899">
                  <c:v>7.2864999999999999E-2</c:v>
                </c:pt>
                <c:pt idx="5900">
                  <c:v>6.6527900000000001E-2</c:v>
                </c:pt>
                <c:pt idx="5901">
                  <c:v>5.7414199999999999E-2</c:v>
                </c:pt>
                <c:pt idx="5902">
                  <c:v>4.95675E-2</c:v>
                </c:pt>
                <c:pt idx="5903">
                  <c:v>4.1763500000000002E-2</c:v>
                </c:pt>
                <c:pt idx="5904">
                  <c:v>3.9272599999999998E-2</c:v>
                </c:pt>
                <c:pt idx="5905">
                  <c:v>4.2487299999999999E-2</c:v>
                </c:pt>
                <c:pt idx="5906">
                  <c:v>4.1882999999999997E-2</c:v>
                </c:pt>
                <c:pt idx="5907">
                  <c:v>4.3133199999999997E-2</c:v>
                </c:pt>
                <c:pt idx="5908">
                  <c:v>4.30573E-2</c:v>
                </c:pt>
                <c:pt idx="5909">
                  <c:v>4.6367800000000001E-2</c:v>
                </c:pt>
                <c:pt idx="5910">
                  <c:v>4.6956100000000001E-2</c:v>
                </c:pt>
                <c:pt idx="5911">
                  <c:v>5.4863200000000001E-2</c:v>
                </c:pt>
                <c:pt idx="5912">
                  <c:v>6.6364500000000007E-2</c:v>
                </c:pt>
                <c:pt idx="5913">
                  <c:v>6.7352999999999996E-2</c:v>
                </c:pt>
                <c:pt idx="5914">
                  <c:v>7.2976600000000003E-2</c:v>
                </c:pt>
                <c:pt idx="5915">
                  <c:v>7.9681699999999994E-2</c:v>
                </c:pt>
                <c:pt idx="5916">
                  <c:v>8.3106200000000005E-2</c:v>
                </c:pt>
                <c:pt idx="5917">
                  <c:v>8.7666499999999994E-2</c:v>
                </c:pt>
                <c:pt idx="5918">
                  <c:v>9.2359399999999994E-2</c:v>
                </c:pt>
                <c:pt idx="5919">
                  <c:v>9.6934000000000006E-2</c:v>
                </c:pt>
                <c:pt idx="5920">
                  <c:v>9.3670500000000004E-2</c:v>
                </c:pt>
                <c:pt idx="5921">
                  <c:v>5.6760100000000001E-2</c:v>
                </c:pt>
                <c:pt idx="5922">
                  <c:v>-0.125806</c:v>
                </c:pt>
                <c:pt idx="5923">
                  <c:v>-0.27328000000000002</c:v>
                </c:pt>
                <c:pt idx="5924">
                  <c:v>-0.26912799999999998</c:v>
                </c:pt>
                <c:pt idx="5925">
                  <c:v>-0.18629799999999999</c:v>
                </c:pt>
                <c:pt idx="5926">
                  <c:v>-0.17738100000000001</c:v>
                </c:pt>
                <c:pt idx="5927">
                  <c:v>-0.16576199999999999</c:v>
                </c:pt>
                <c:pt idx="5928">
                  <c:v>-0.136799</c:v>
                </c:pt>
                <c:pt idx="5929">
                  <c:v>-0.124372</c:v>
                </c:pt>
                <c:pt idx="5930">
                  <c:v>-0.14426800000000001</c:v>
                </c:pt>
                <c:pt idx="5931">
                  <c:v>-0.16809199999999999</c:v>
                </c:pt>
                <c:pt idx="5932">
                  <c:v>-0.187329</c:v>
                </c:pt>
                <c:pt idx="5933">
                  <c:v>-0.20941000000000001</c:v>
                </c:pt>
                <c:pt idx="5934">
                  <c:v>-0.23400299999999999</c:v>
                </c:pt>
                <c:pt idx="5935">
                  <c:v>-0.26069399999999998</c:v>
                </c:pt>
                <c:pt idx="5936">
                  <c:v>-0.28288600000000003</c:v>
                </c:pt>
                <c:pt idx="5937">
                  <c:v>-0.295655</c:v>
                </c:pt>
                <c:pt idx="5938">
                  <c:v>-0.31301499999999999</c:v>
                </c:pt>
                <c:pt idx="5939">
                  <c:v>-0.32214799999999999</c:v>
                </c:pt>
                <c:pt idx="5940">
                  <c:v>-0.34920899999999999</c:v>
                </c:pt>
                <c:pt idx="5941">
                  <c:v>-0.38839600000000002</c:v>
                </c:pt>
                <c:pt idx="5942">
                  <c:v>-0.38901799999999997</c:v>
                </c:pt>
                <c:pt idx="5943">
                  <c:v>-0.35707800000000001</c:v>
                </c:pt>
                <c:pt idx="5944">
                  <c:v>-0.32803900000000003</c:v>
                </c:pt>
                <c:pt idx="5945">
                  <c:v>-0.32203599999999999</c:v>
                </c:pt>
                <c:pt idx="5946">
                  <c:v>-0.64865700000000004</c:v>
                </c:pt>
                <c:pt idx="5947">
                  <c:v>-0.67213699999999998</c:v>
                </c:pt>
                <c:pt idx="5948">
                  <c:v>-0.33577200000000001</c:v>
                </c:pt>
                <c:pt idx="5949">
                  <c:v>-0.31536599999999998</c:v>
                </c:pt>
                <c:pt idx="5950">
                  <c:v>-0.41417100000000001</c:v>
                </c:pt>
                <c:pt idx="5951">
                  <c:v>-0.46412900000000001</c:v>
                </c:pt>
                <c:pt idx="5952">
                  <c:v>-0.46474700000000002</c:v>
                </c:pt>
                <c:pt idx="5953">
                  <c:v>-0.45397900000000002</c:v>
                </c:pt>
                <c:pt idx="5954">
                  <c:v>-0.44236700000000001</c:v>
                </c:pt>
                <c:pt idx="5955">
                  <c:v>-0.43548399999999998</c:v>
                </c:pt>
                <c:pt idx="5956">
                  <c:v>-0.424537</c:v>
                </c:pt>
                <c:pt idx="5957">
                  <c:v>-0.42342000000000002</c:v>
                </c:pt>
                <c:pt idx="5958">
                  <c:v>-0.434554</c:v>
                </c:pt>
                <c:pt idx="5959">
                  <c:v>-0.447488</c:v>
                </c:pt>
                <c:pt idx="5960">
                  <c:v>-0.46490999999999999</c:v>
                </c:pt>
                <c:pt idx="5961">
                  <c:v>-0.47833199999999998</c:v>
                </c:pt>
                <c:pt idx="5962">
                  <c:v>-0.48174600000000001</c:v>
                </c:pt>
                <c:pt idx="5963">
                  <c:v>-0.49644500000000003</c:v>
                </c:pt>
                <c:pt idx="5964">
                  <c:v>-0.50583500000000003</c:v>
                </c:pt>
                <c:pt idx="5965">
                  <c:v>-0.51726499999999997</c:v>
                </c:pt>
                <c:pt idx="5966">
                  <c:v>-0.52522400000000002</c:v>
                </c:pt>
                <c:pt idx="5967">
                  <c:v>-0.52732699999999999</c:v>
                </c:pt>
                <c:pt idx="5968">
                  <c:v>-0.53255300000000005</c:v>
                </c:pt>
                <c:pt idx="5969">
                  <c:v>-0.54252699999999998</c:v>
                </c:pt>
                <c:pt idx="5970">
                  <c:v>-0.54931399999999997</c:v>
                </c:pt>
                <c:pt idx="5971">
                  <c:v>-0.55166599999999999</c:v>
                </c:pt>
                <c:pt idx="5972">
                  <c:v>-0.56257500000000005</c:v>
                </c:pt>
                <c:pt idx="5973">
                  <c:v>-0.56869199999999998</c:v>
                </c:pt>
                <c:pt idx="5974">
                  <c:v>-0.57225300000000001</c:v>
                </c:pt>
                <c:pt idx="5975">
                  <c:v>-0.567716</c:v>
                </c:pt>
                <c:pt idx="5976">
                  <c:v>-0.56658699999999995</c:v>
                </c:pt>
                <c:pt idx="5977">
                  <c:v>-0.57102600000000003</c:v>
                </c:pt>
                <c:pt idx="5978">
                  <c:v>-0.57892699999999997</c:v>
                </c:pt>
                <c:pt idx="5979">
                  <c:v>-0.57677400000000001</c:v>
                </c:pt>
                <c:pt idx="5980">
                  <c:v>-0.57925499999999996</c:v>
                </c:pt>
                <c:pt idx="5981">
                  <c:v>-0.582704</c:v>
                </c:pt>
                <c:pt idx="5982">
                  <c:v>-0.58970999999999996</c:v>
                </c:pt>
                <c:pt idx="5983">
                  <c:v>-0.59709299999999998</c:v>
                </c:pt>
                <c:pt idx="5984">
                  <c:v>-0.60456799999999999</c:v>
                </c:pt>
                <c:pt idx="5985">
                  <c:v>-0.61589899999999997</c:v>
                </c:pt>
                <c:pt idx="5986">
                  <c:v>-0.62862499999999999</c:v>
                </c:pt>
                <c:pt idx="5987">
                  <c:v>-0.62827900000000003</c:v>
                </c:pt>
                <c:pt idx="5988">
                  <c:v>-0.63754299999999997</c:v>
                </c:pt>
                <c:pt idx="5989">
                  <c:v>-0.64974600000000005</c:v>
                </c:pt>
                <c:pt idx="5990">
                  <c:v>-0.65841300000000003</c:v>
                </c:pt>
                <c:pt idx="5991">
                  <c:v>-0.670211</c:v>
                </c:pt>
                <c:pt idx="5992">
                  <c:v>-0.68954199999999999</c:v>
                </c:pt>
                <c:pt idx="5993">
                  <c:v>-0.70502799999999999</c:v>
                </c:pt>
                <c:pt idx="5994">
                  <c:v>-0.71440199999999998</c:v>
                </c:pt>
                <c:pt idx="5995">
                  <c:v>-0.72332300000000005</c:v>
                </c:pt>
                <c:pt idx="5996">
                  <c:v>-0.73038599999999998</c:v>
                </c:pt>
                <c:pt idx="5997">
                  <c:v>-0.73114100000000004</c:v>
                </c:pt>
                <c:pt idx="5998">
                  <c:v>-0.72763900000000004</c:v>
                </c:pt>
                <c:pt idx="5999">
                  <c:v>-0.72414400000000001</c:v>
                </c:pt>
                <c:pt idx="6000">
                  <c:v>-0.72062700000000002</c:v>
                </c:pt>
                <c:pt idx="6001">
                  <c:v>-0.71108199999999999</c:v>
                </c:pt>
                <c:pt idx="6002">
                  <c:v>-0.71093499999999998</c:v>
                </c:pt>
                <c:pt idx="6003">
                  <c:v>-0.71087999999999996</c:v>
                </c:pt>
                <c:pt idx="6004">
                  <c:v>-0.71371600000000002</c:v>
                </c:pt>
                <c:pt idx="6005">
                  <c:v>-0.71543900000000005</c:v>
                </c:pt>
                <c:pt idx="6006">
                  <c:v>-0.713561</c:v>
                </c:pt>
                <c:pt idx="6007">
                  <c:v>-0.71499800000000002</c:v>
                </c:pt>
                <c:pt idx="6008">
                  <c:v>-0.71581700000000004</c:v>
                </c:pt>
                <c:pt idx="6009">
                  <c:v>-0.71275500000000003</c:v>
                </c:pt>
                <c:pt idx="6010">
                  <c:v>-0.71709500000000004</c:v>
                </c:pt>
                <c:pt idx="6011">
                  <c:v>-0.71942300000000003</c:v>
                </c:pt>
                <c:pt idx="6012">
                  <c:v>-0.72385600000000005</c:v>
                </c:pt>
                <c:pt idx="6013">
                  <c:v>-0.733487</c:v>
                </c:pt>
                <c:pt idx="6014">
                  <c:v>-0.74725399999999997</c:v>
                </c:pt>
                <c:pt idx="6015">
                  <c:v>-0.752112</c:v>
                </c:pt>
                <c:pt idx="6016">
                  <c:v>-0.74673800000000001</c:v>
                </c:pt>
                <c:pt idx="6017">
                  <c:v>-0.750946</c:v>
                </c:pt>
                <c:pt idx="6018">
                  <c:v>-0.75843000000000005</c:v>
                </c:pt>
                <c:pt idx="6019">
                  <c:v>-0.76428200000000002</c:v>
                </c:pt>
                <c:pt idx="6020">
                  <c:v>-0.76905299999999999</c:v>
                </c:pt>
                <c:pt idx="6021">
                  <c:v>-0.77126399999999995</c:v>
                </c:pt>
                <c:pt idx="6022">
                  <c:v>-0.76092099999999996</c:v>
                </c:pt>
                <c:pt idx="6023">
                  <c:v>-0.750247</c:v>
                </c:pt>
                <c:pt idx="6024">
                  <c:v>-0.74700699999999998</c:v>
                </c:pt>
                <c:pt idx="6025">
                  <c:v>-0.74464300000000005</c:v>
                </c:pt>
                <c:pt idx="6026">
                  <c:v>-0.74427900000000002</c:v>
                </c:pt>
                <c:pt idx="6027">
                  <c:v>-0.746174</c:v>
                </c:pt>
                <c:pt idx="6028">
                  <c:v>-0.75060000000000004</c:v>
                </c:pt>
                <c:pt idx="6029">
                  <c:v>-0.748668</c:v>
                </c:pt>
                <c:pt idx="6030">
                  <c:v>-0.74219100000000005</c:v>
                </c:pt>
                <c:pt idx="6031">
                  <c:v>-0.73407900000000004</c:v>
                </c:pt>
                <c:pt idx="6032">
                  <c:v>-0.72796499999999997</c:v>
                </c:pt>
                <c:pt idx="6033">
                  <c:v>-0.71180299999999996</c:v>
                </c:pt>
                <c:pt idx="6034">
                  <c:v>-0.70111199999999996</c:v>
                </c:pt>
                <c:pt idx="6035">
                  <c:v>-0.70057999999999998</c:v>
                </c:pt>
                <c:pt idx="6036">
                  <c:v>-0.70465699999999998</c:v>
                </c:pt>
                <c:pt idx="6037">
                  <c:v>-0.69320300000000001</c:v>
                </c:pt>
                <c:pt idx="6038">
                  <c:v>-0.68010899999999996</c:v>
                </c:pt>
                <c:pt idx="6039">
                  <c:v>-0.663184</c:v>
                </c:pt>
                <c:pt idx="6040">
                  <c:v>-0.64542999999999995</c:v>
                </c:pt>
                <c:pt idx="6041">
                  <c:v>-0.63601300000000005</c:v>
                </c:pt>
                <c:pt idx="6042">
                  <c:v>-0.62462600000000001</c:v>
                </c:pt>
                <c:pt idx="6043">
                  <c:v>-0.61404599999999998</c:v>
                </c:pt>
                <c:pt idx="6044">
                  <c:v>-0.59897100000000003</c:v>
                </c:pt>
                <c:pt idx="6045">
                  <c:v>-0.59486700000000003</c:v>
                </c:pt>
                <c:pt idx="6046">
                  <c:v>-0.59663600000000006</c:v>
                </c:pt>
                <c:pt idx="6047">
                  <c:v>-0.59710799999999997</c:v>
                </c:pt>
                <c:pt idx="6048">
                  <c:v>-0.58794500000000005</c:v>
                </c:pt>
                <c:pt idx="6049">
                  <c:v>-0.58465299999999998</c:v>
                </c:pt>
                <c:pt idx="6050">
                  <c:v>-0.57215000000000005</c:v>
                </c:pt>
                <c:pt idx="6051">
                  <c:v>-0.55814900000000001</c:v>
                </c:pt>
                <c:pt idx="6052">
                  <c:v>-0.55588700000000002</c:v>
                </c:pt>
                <c:pt idx="6053">
                  <c:v>-0.546041</c:v>
                </c:pt>
                <c:pt idx="6054">
                  <c:v>-0.54033399999999998</c:v>
                </c:pt>
                <c:pt idx="6055">
                  <c:v>-0.53364699999999998</c:v>
                </c:pt>
                <c:pt idx="6056">
                  <c:v>-0.53282200000000002</c:v>
                </c:pt>
                <c:pt idx="6057">
                  <c:v>-0.534053</c:v>
                </c:pt>
                <c:pt idx="6058">
                  <c:v>-0.53192200000000001</c:v>
                </c:pt>
                <c:pt idx="6059">
                  <c:v>-0.52782300000000004</c:v>
                </c:pt>
                <c:pt idx="6060">
                  <c:v>-0.52542</c:v>
                </c:pt>
                <c:pt idx="6061">
                  <c:v>-0.52144199999999996</c:v>
                </c:pt>
                <c:pt idx="6062">
                  <c:v>-0.51119499999999995</c:v>
                </c:pt>
                <c:pt idx="6063">
                  <c:v>-0.490203</c:v>
                </c:pt>
                <c:pt idx="6064">
                  <c:v>-0.50062499999999999</c:v>
                </c:pt>
                <c:pt idx="6065">
                  <c:v>-0.50593999999999995</c:v>
                </c:pt>
                <c:pt idx="6066">
                  <c:v>-0.50229500000000005</c:v>
                </c:pt>
                <c:pt idx="6067">
                  <c:v>-0.50128099999999998</c:v>
                </c:pt>
                <c:pt idx="6068">
                  <c:v>-0.50279600000000002</c:v>
                </c:pt>
                <c:pt idx="6069">
                  <c:v>-0.49873499999999998</c:v>
                </c:pt>
                <c:pt idx="6070">
                  <c:v>-0.48922199999999999</c:v>
                </c:pt>
                <c:pt idx="6071">
                  <c:v>-0.47392000000000001</c:v>
                </c:pt>
                <c:pt idx="6072">
                  <c:v>-0.458486</c:v>
                </c:pt>
                <c:pt idx="6073">
                  <c:v>-0.45509100000000002</c:v>
                </c:pt>
                <c:pt idx="6074">
                  <c:v>-0.45129200000000003</c:v>
                </c:pt>
                <c:pt idx="6075">
                  <c:v>-0.44461000000000001</c:v>
                </c:pt>
                <c:pt idx="6076">
                  <c:v>-0.44307600000000003</c:v>
                </c:pt>
                <c:pt idx="6077">
                  <c:v>-0.450239</c:v>
                </c:pt>
                <c:pt idx="6078">
                  <c:v>-0.46264300000000003</c:v>
                </c:pt>
                <c:pt idx="6079">
                  <c:v>-0.47217700000000001</c:v>
                </c:pt>
                <c:pt idx="6080">
                  <c:v>-0.46551700000000001</c:v>
                </c:pt>
                <c:pt idx="6081">
                  <c:v>-0.45061400000000001</c:v>
                </c:pt>
                <c:pt idx="6082">
                  <c:v>-0.44885399999999998</c:v>
                </c:pt>
                <c:pt idx="6083">
                  <c:v>-0.449326</c:v>
                </c:pt>
                <c:pt idx="6084">
                  <c:v>-0.449631</c:v>
                </c:pt>
                <c:pt idx="6085">
                  <c:v>-0.44945499999999999</c:v>
                </c:pt>
                <c:pt idx="6086">
                  <c:v>-0.45186999999999999</c:v>
                </c:pt>
                <c:pt idx="6087">
                  <c:v>-0.454343</c:v>
                </c:pt>
                <c:pt idx="6088">
                  <c:v>-0.45821299999999998</c:v>
                </c:pt>
                <c:pt idx="6089">
                  <c:v>-0.44992199999999999</c:v>
                </c:pt>
                <c:pt idx="6090">
                  <c:v>-0.44192300000000001</c:v>
                </c:pt>
                <c:pt idx="6091">
                  <c:v>-0.44129200000000002</c:v>
                </c:pt>
                <c:pt idx="6092">
                  <c:v>-0.43735299999999999</c:v>
                </c:pt>
                <c:pt idx="6093">
                  <c:v>-0.43002299999999999</c:v>
                </c:pt>
                <c:pt idx="6094">
                  <c:v>-0.42514600000000002</c:v>
                </c:pt>
                <c:pt idx="6095">
                  <c:v>-0.42266100000000001</c:v>
                </c:pt>
                <c:pt idx="6096">
                  <c:v>-0.41479700000000003</c:v>
                </c:pt>
                <c:pt idx="6097">
                  <c:v>-0.40017399999999997</c:v>
                </c:pt>
                <c:pt idx="6098">
                  <c:v>-0.38503799999999999</c:v>
                </c:pt>
                <c:pt idx="6099">
                  <c:v>-0.36866100000000002</c:v>
                </c:pt>
                <c:pt idx="6100">
                  <c:v>-0.36405100000000001</c:v>
                </c:pt>
                <c:pt idx="6101">
                  <c:v>-0.36307299999999998</c:v>
                </c:pt>
                <c:pt idx="6102">
                  <c:v>-0.35996</c:v>
                </c:pt>
                <c:pt idx="6103">
                  <c:v>-0.35917100000000002</c:v>
                </c:pt>
                <c:pt idx="6104">
                  <c:v>-0.35714400000000002</c:v>
                </c:pt>
                <c:pt idx="6105">
                  <c:v>-0.35812699999999997</c:v>
                </c:pt>
                <c:pt idx="6106">
                  <c:v>-0.34881099999999998</c:v>
                </c:pt>
                <c:pt idx="6107">
                  <c:v>-0.33698499999999998</c:v>
                </c:pt>
                <c:pt idx="6108">
                  <c:v>-0.322795</c:v>
                </c:pt>
                <c:pt idx="6109">
                  <c:v>-0.31711299999999998</c:v>
                </c:pt>
                <c:pt idx="6110">
                  <c:v>-0.30869799999999997</c:v>
                </c:pt>
                <c:pt idx="6111">
                  <c:v>-0.29527799999999998</c:v>
                </c:pt>
                <c:pt idx="6112">
                  <c:v>-0.28612599999999999</c:v>
                </c:pt>
                <c:pt idx="6113">
                  <c:v>-0.278447</c:v>
                </c:pt>
                <c:pt idx="6114">
                  <c:v>-0.27876299999999998</c:v>
                </c:pt>
                <c:pt idx="6115">
                  <c:v>-0.28227200000000002</c:v>
                </c:pt>
                <c:pt idx="6116">
                  <c:v>-0.27721600000000002</c:v>
                </c:pt>
                <c:pt idx="6117">
                  <c:v>-0.27613700000000002</c:v>
                </c:pt>
                <c:pt idx="6118">
                  <c:v>-0.273422</c:v>
                </c:pt>
                <c:pt idx="6119">
                  <c:v>-0.25214700000000001</c:v>
                </c:pt>
                <c:pt idx="6120">
                  <c:v>-0.24444299999999999</c:v>
                </c:pt>
                <c:pt idx="6121">
                  <c:v>-0.233872</c:v>
                </c:pt>
                <c:pt idx="6122">
                  <c:v>-0.228016</c:v>
                </c:pt>
                <c:pt idx="6123">
                  <c:v>-0.23482500000000001</c:v>
                </c:pt>
                <c:pt idx="6124">
                  <c:v>-0.240816</c:v>
                </c:pt>
                <c:pt idx="6125">
                  <c:v>-0.24177000000000001</c:v>
                </c:pt>
                <c:pt idx="6126">
                  <c:v>-0.22883500000000001</c:v>
                </c:pt>
                <c:pt idx="6127">
                  <c:v>-0.219723</c:v>
                </c:pt>
                <c:pt idx="6128">
                  <c:v>-0.20555100000000001</c:v>
                </c:pt>
                <c:pt idx="6129">
                  <c:v>-0.205842</c:v>
                </c:pt>
                <c:pt idx="6130">
                  <c:v>-0.20566000000000001</c:v>
                </c:pt>
                <c:pt idx="6131">
                  <c:v>-0.19572800000000001</c:v>
                </c:pt>
                <c:pt idx="6132">
                  <c:v>-0.19015199999999999</c:v>
                </c:pt>
                <c:pt idx="6133">
                  <c:v>-0.19043599999999999</c:v>
                </c:pt>
                <c:pt idx="6134">
                  <c:v>-0.17937600000000001</c:v>
                </c:pt>
                <c:pt idx="6135">
                  <c:v>-0.16667399999999999</c:v>
                </c:pt>
                <c:pt idx="6136">
                  <c:v>-0.156</c:v>
                </c:pt>
                <c:pt idx="6137">
                  <c:v>-0.15135399999999999</c:v>
                </c:pt>
                <c:pt idx="6138">
                  <c:v>-0.16036400000000001</c:v>
                </c:pt>
                <c:pt idx="6139">
                  <c:v>-0.17796200000000001</c:v>
                </c:pt>
                <c:pt idx="6140">
                  <c:v>-0.18525</c:v>
                </c:pt>
                <c:pt idx="6141">
                  <c:v>-0.189085</c:v>
                </c:pt>
                <c:pt idx="6142">
                  <c:v>-0.182</c:v>
                </c:pt>
                <c:pt idx="6143">
                  <c:v>-0.17097399999999999</c:v>
                </c:pt>
                <c:pt idx="6144">
                  <c:v>-0.16431499999999999</c:v>
                </c:pt>
                <c:pt idx="6145">
                  <c:v>-0.16547100000000001</c:v>
                </c:pt>
                <c:pt idx="6146">
                  <c:v>-0.16666800000000001</c:v>
                </c:pt>
                <c:pt idx="6147">
                  <c:v>-0.16250400000000001</c:v>
                </c:pt>
                <c:pt idx="6148">
                  <c:v>-0.15368200000000001</c:v>
                </c:pt>
                <c:pt idx="6149">
                  <c:v>-0.14360000000000001</c:v>
                </c:pt>
                <c:pt idx="6150">
                  <c:v>-0.14527499999999999</c:v>
                </c:pt>
                <c:pt idx="6151">
                  <c:v>-0.14821799999999999</c:v>
                </c:pt>
                <c:pt idx="6152">
                  <c:v>-0.15162600000000001</c:v>
                </c:pt>
                <c:pt idx="6153">
                  <c:v>-0.15754399999999999</c:v>
                </c:pt>
                <c:pt idx="6154">
                  <c:v>-0.16481599999999999</c:v>
                </c:pt>
                <c:pt idx="6155">
                  <c:v>-0.16952500000000001</c:v>
                </c:pt>
                <c:pt idx="6156">
                  <c:v>-0.170458</c:v>
                </c:pt>
                <c:pt idx="6157">
                  <c:v>-0.17216999999999999</c:v>
                </c:pt>
                <c:pt idx="6158">
                  <c:v>-0.17480399999999999</c:v>
                </c:pt>
                <c:pt idx="6159">
                  <c:v>-0.160022</c:v>
                </c:pt>
                <c:pt idx="6160">
                  <c:v>-0.15318100000000001</c:v>
                </c:pt>
                <c:pt idx="6161">
                  <c:v>-0.15038000000000001</c:v>
                </c:pt>
                <c:pt idx="6162">
                  <c:v>-0.15540100000000001</c:v>
                </c:pt>
                <c:pt idx="6163">
                  <c:v>-0.157641</c:v>
                </c:pt>
                <c:pt idx="6164">
                  <c:v>-0.154643</c:v>
                </c:pt>
                <c:pt idx="6165">
                  <c:v>-0.15133099999999999</c:v>
                </c:pt>
                <c:pt idx="6166">
                  <c:v>-0.14751900000000001</c:v>
                </c:pt>
                <c:pt idx="6167">
                  <c:v>-0.14557800000000001</c:v>
                </c:pt>
                <c:pt idx="6168">
                  <c:v>-0.14671999999999999</c:v>
                </c:pt>
                <c:pt idx="6169">
                  <c:v>-0.141629</c:v>
                </c:pt>
                <c:pt idx="6170">
                  <c:v>-0.14219699999999999</c:v>
                </c:pt>
                <c:pt idx="6171">
                  <c:v>-0.138795</c:v>
                </c:pt>
                <c:pt idx="6172">
                  <c:v>-0.135377</c:v>
                </c:pt>
                <c:pt idx="6173">
                  <c:v>-0.12967799999999999</c:v>
                </c:pt>
                <c:pt idx="6174">
                  <c:v>-0.128973</c:v>
                </c:pt>
                <c:pt idx="6175">
                  <c:v>-0.13621800000000001</c:v>
                </c:pt>
                <c:pt idx="6176">
                  <c:v>-0.136182</c:v>
                </c:pt>
                <c:pt idx="6177">
                  <c:v>-0.13008900000000001</c:v>
                </c:pt>
                <c:pt idx="6178">
                  <c:v>-0.10974200000000001</c:v>
                </c:pt>
                <c:pt idx="6179">
                  <c:v>-0.104244</c:v>
                </c:pt>
                <c:pt idx="6180">
                  <c:v>-0.10981100000000001</c:v>
                </c:pt>
                <c:pt idx="6181">
                  <c:v>-0.11480600000000001</c:v>
                </c:pt>
                <c:pt idx="6182">
                  <c:v>-0.11860800000000001</c:v>
                </c:pt>
                <c:pt idx="6183">
                  <c:v>-0.125282</c:v>
                </c:pt>
                <c:pt idx="6184">
                  <c:v>-0.12715199999999999</c:v>
                </c:pt>
                <c:pt idx="6185">
                  <c:v>-0.123436</c:v>
                </c:pt>
                <c:pt idx="6186">
                  <c:v>-0.105977</c:v>
                </c:pt>
                <c:pt idx="6187">
                  <c:v>-9.1043100000000002E-2</c:v>
                </c:pt>
                <c:pt idx="6188">
                  <c:v>-3.5965999999999998E-2</c:v>
                </c:pt>
                <c:pt idx="6189">
                  <c:v>-1.12612E-3</c:v>
                </c:pt>
                <c:pt idx="6190">
                  <c:v>4.40808E-3</c:v>
                </c:pt>
                <c:pt idx="6191">
                  <c:v>3.4429999999999999E-3</c:v>
                </c:pt>
                <c:pt idx="6192">
                  <c:v>-1.4086700000000001E-3</c:v>
                </c:pt>
                <c:pt idx="6193">
                  <c:v>-1.52433E-2</c:v>
                </c:pt>
                <c:pt idx="6194">
                  <c:v>-3.2006399999999997E-2</c:v>
                </c:pt>
                <c:pt idx="6195">
                  <c:v>-3.9713199999999997E-2</c:v>
                </c:pt>
                <c:pt idx="6196">
                  <c:v>-4.8502099999999999E-2</c:v>
                </c:pt>
                <c:pt idx="6197">
                  <c:v>-5.5815400000000001E-2</c:v>
                </c:pt>
                <c:pt idx="6198">
                  <c:v>-5.8832500000000003E-2</c:v>
                </c:pt>
                <c:pt idx="6199">
                  <c:v>-6.1236600000000002E-2</c:v>
                </c:pt>
                <c:pt idx="6200">
                  <c:v>-6.9809800000000005E-2</c:v>
                </c:pt>
                <c:pt idx="6201">
                  <c:v>-8.1343299999999993E-2</c:v>
                </c:pt>
                <c:pt idx="6202">
                  <c:v>-9.0030799999999994E-2</c:v>
                </c:pt>
                <c:pt idx="6203">
                  <c:v>-9.5868200000000001E-2</c:v>
                </c:pt>
                <c:pt idx="6204">
                  <c:v>-0.100538</c:v>
                </c:pt>
                <c:pt idx="6205">
                  <c:v>-0.104783</c:v>
                </c:pt>
                <c:pt idx="6206">
                  <c:v>-0.10892300000000001</c:v>
                </c:pt>
                <c:pt idx="6207">
                  <c:v>-0.112537</c:v>
                </c:pt>
                <c:pt idx="6208">
                  <c:v>-0.11709700000000001</c:v>
                </c:pt>
                <c:pt idx="6209">
                  <c:v>-0.123349</c:v>
                </c:pt>
                <c:pt idx="6210">
                  <c:v>-0.128111</c:v>
                </c:pt>
                <c:pt idx="6211">
                  <c:v>-0.128997</c:v>
                </c:pt>
                <c:pt idx="6212">
                  <c:v>-0.12840599999999999</c:v>
                </c:pt>
                <c:pt idx="6213">
                  <c:v>-0.127641</c:v>
                </c:pt>
                <c:pt idx="6214">
                  <c:v>-0.123944</c:v>
                </c:pt>
                <c:pt idx="6215">
                  <c:v>-0.119225</c:v>
                </c:pt>
                <c:pt idx="6216">
                  <c:v>-0.11092299999999999</c:v>
                </c:pt>
                <c:pt idx="6217">
                  <c:v>-0.102558</c:v>
                </c:pt>
                <c:pt idx="6218">
                  <c:v>-9.5785099999999998E-2</c:v>
                </c:pt>
                <c:pt idx="6219">
                  <c:v>-8.8661799999999999E-2</c:v>
                </c:pt>
                <c:pt idx="6220">
                  <c:v>-8.3813299999999993E-2</c:v>
                </c:pt>
                <c:pt idx="6221">
                  <c:v>-7.4650300000000003E-2</c:v>
                </c:pt>
                <c:pt idx="6222">
                  <c:v>-6.3100699999999996E-2</c:v>
                </c:pt>
                <c:pt idx="6223">
                  <c:v>-5.2707700000000003E-2</c:v>
                </c:pt>
                <c:pt idx="6224">
                  <c:v>-4.60379E-2</c:v>
                </c:pt>
                <c:pt idx="6225">
                  <c:v>-3.4078499999999998E-2</c:v>
                </c:pt>
                <c:pt idx="6226">
                  <c:v>-1.83819E-2</c:v>
                </c:pt>
                <c:pt idx="6227">
                  <c:v>-1.46009E-2</c:v>
                </c:pt>
                <c:pt idx="6228">
                  <c:v>-1.24817E-2</c:v>
                </c:pt>
                <c:pt idx="6229">
                  <c:v>-1.14751E-2</c:v>
                </c:pt>
                <c:pt idx="6230">
                  <c:v>-1.4652500000000001E-2</c:v>
                </c:pt>
                <c:pt idx="6231">
                  <c:v>-2.3300899999999999E-2</c:v>
                </c:pt>
                <c:pt idx="6232">
                  <c:v>-3.05221E-2</c:v>
                </c:pt>
                <c:pt idx="6233">
                  <c:v>-3.4237900000000002E-2</c:v>
                </c:pt>
                <c:pt idx="6234">
                  <c:v>-2.90131E-2</c:v>
                </c:pt>
                <c:pt idx="6235">
                  <c:v>-1.4146000000000001E-2</c:v>
                </c:pt>
                <c:pt idx="6236">
                  <c:v>-2.74793E-3</c:v>
                </c:pt>
                <c:pt idx="6237">
                  <c:v>1.37065E-2</c:v>
                </c:pt>
                <c:pt idx="6238">
                  <c:v>3.1781299999999998E-2</c:v>
                </c:pt>
                <c:pt idx="6239">
                  <c:v>5.3367199999999997E-2</c:v>
                </c:pt>
                <c:pt idx="6240">
                  <c:v>6.9203200000000006E-2</c:v>
                </c:pt>
                <c:pt idx="6241">
                  <c:v>8.0111000000000002E-2</c:v>
                </c:pt>
                <c:pt idx="6242">
                  <c:v>9.4508999999999996E-2</c:v>
                </c:pt>
                <c:pt idx="6243">
                  <c:v>0.115175</c:v>
                </c:pt>
                <c:pt idx="6244">
                  <c:v>0.12374599999999999</c:v>
                </c:pt>
                <c:pt idx="6245">
                  <c:v>0.13197500000000001</c:v>
                </c:pt>
                <c:pt idx="6246">
                  <c:v>0.134792</c:v>
                </c:pt>
                <c:pt idx="6247">
                  <c:v>0.130827</c:v>
                </c:pt>
                <c:pt idx="6248">
                  <c:v>0.121957</c:v>
                </c:pt>
                <c:pt idx="6249">
                  <c:v>0.11164200000000001</c:v>
                </c:pt>
                <c:pt idx="6250">
                  <c:v>9.9786700000000006E-2</c:v>
                </c:pt>
                <c:pt idx="6251">
                  <c:v>8.7552699999999997E-2</c:v>
                </c:pt>
                <c:pt idx="6252">
                  <c:v>9.1501200000000005E-2</c:v>
                </c:pt>
                <c:pt idx="6253">
                  <c:v>0.10539</c:v>
                </c:pt>
                <c:pt idx="6254">
                  <c:v>0.119284</c:v>
                </c:pt>
                <c:pt idx="6255">
                  <c:v>0.130164</c:v>
                </c:pt>
                <c:pt idx="6256">
                  <c:v>0.13253100000000001</c:v>
                </c:pt>
                <c:pt idx="6257">
                  <c:v>0.134903</c:v>
                </c:pt>
                <c:pt idx="6258">
                  <c:v>0.12883800000000001</c:v>
                </c:pt>
                <c:pt idx="6259">
                  <c:v>0.123127</c:v>
                </c:pt>
                <c:pt idx="6260">
                  <c:v>0.120439</c:v>
                </c:pt>
                <c:pt idx="6261">
                  <c:v>0.125639</c:v>
                </c:pt>
                <c:pt idx="6262">
                  <c:v>0.13569700000000001</c:v>
                </c:pt>
                <c:pt idx="6263">
                  <c:v>0.14677399999999999</c:v>
                </c:pt>
                <c:pt idx="6264">
                  <c:v>0.15620200000000001</c:v>
                </c:pt>
                <c:pt idx="6265">
                  <c:v>0.17421</c:v>
                </c:pt>
                <c:pt idx="6266">
                  <c:v>0.18271100000000001</c:v>
                </c:pt>
                <c:pt idx="6267">
                  <c:v>0.18785399999999999</c:v>
                </c:pt>
                <c:pt idx="6268">
                  <c:v>0.19294900000000001</c:v>
                </c:pt>
                <c:pt idx="6269">
                  <c:v>0.19911000000000001</c:v>
                </c:pt>
                <c:pt idx="6270">
                  <c:v>0.20347699999999999</c:v>
                </c:pt>
                <c:pt idx="6271">
                  <c:v>0.20736399999999999</c:v>
                </c:pt>
                <c:pt idx="6272">
                  <c:v>0.21431</c:v>
                </c:pt>
                <c:pt idx="6273">
                  <c:v>0.214085</c:v>
                </c:pt>
                <c:pt idx="6274">
                  <c:v>0.21510199999999999</c:v>
                </c:pt>
                <c:pt idx="6275">
                  <c:v>0.214166</c:v>
                </c:pt>
                <c:pt idx="6276">
                  <c:v>0.21341199999999999</c:v>
                </c:pt>
                <c:pt idx="6277">
                  <c:v>0.20952499999999999</c:v>
                </c:pt>
                <c:pt idx="6278">
                  <c:v>0.197877</c:v>
                </c:pt>
                <c:pt idx="6279">
                  <c:v>0.193494</c:v>
                </c:pt>
                <c:pt idx="6280">
                  <c:v>0.188197</c:v>
                </c:pt>
                <c:pt idx="6281">
                  <c:v>0.18252099999999999</c:v>
                </c:pt>
                <c:pt idx="6282">
                  <c:v>0.18302199999999999</c:v>
                </c:pt>
                <c:pt idx="6283">
                  <c:v>0.187807</c:v>
                </c:pt>
                <c:pt idx="6284">
                  <c:v>0.196938</c:v>
                </c:pt>
                <c:pt idx="6285">
                  <c:v>0.201849</c:v>
                </c:pt>
                <c:pt idx="6286">
                  <c:v>0.20322299999999999</c:v>
                </c:pt>
                <c:pt idx="6287">
                  <c:v>0.206649</c:v>
                </c:pt>
                <c:pt idx="6288">
                  <c:v>0.20025699999999999</c:v>
                </c:pt>
                <c:pt idx="6289">
                  <c:v>0.19442200000000001</c:v>
                </c:pt>
                <c:pt idx="6290">
                  <c:v>0.18978200000000001</c:v>
                </c:pt>
                <c:pt idx="6291">
                  <c:v>0.183419</c:v>
                </c:pt>
                <c:pt idx="6292">
                  <c:v>0.17827999999999999</c:v>
                </c:pt>
                <c:pt idx="6293">
                  <c:v>0.17208599999999999</c:v>
                </c:pt>
                <c:pt idx="6294">
                  <c:v>0.16917399999999999</c:v>
                </c:pt>
                <c:pt idx="6295">
                  <c:v>0.172065</c:v>
                </c:pt>
                <c:pt idx="6296">
                  <c:v>0.177707</c:v>
                </c:pt>
                <c:pt idx="6297">
                  <c:v>0.178179</c:v>
                </c:pt>
                <c:pt idx="6298">
                  <c:v>0.176374</c:v>
                </c:pt>
                <c:pt idx="6299">
                  <c:v>0.17043900000000001</c:v>
                </c:pt>
                <c:pt idx="6300">
                  <c:v>0.15900300000000001</c:v>
                </c:pt>
                <c:pt idx="6301">
                  <c:v>0.15565000000000001</c:v>
                </c:pt>
                <c:pt idx="6302">
                  <c:v>0.15795699999999999</c:v>
                </c:pt>
                <c:pt idx="6303">
                  <c:v>0.164462</c:v>
                </c:pt>
                <c:pt idx="6304">
                  <c:v>0.172435</c:v>
                </c:pt>
                <c:pt idx="6305">
                  <c:v>0.17643</c:v>
                </c:pt>
                <c:pt idx="6306">
                  <c:v>0.17993700000000001</c:v>
                </c:pt>
                <c:pt idx="6307">
                  <c:v>0.18428</c:v>
                </c:pt>
                <c:pt idx="6308">
                  <c:v>0.19270499999999999</c:v>
                </c:pt>
                <c:pt idx="6309">
                  <c:v>0.218024</c:v>
                </c:pt>
                <c:pt idx="6310">
                  <c:v>0.2414</c:v>
                </c:pt>
                <c:pt idx="6311">
                  <c:v>0.25764100000000001</c:v>
                </c:pt>
                <c:pt idx="6312">
                  <c:v>0.27545599999999998</c:v>
                </c:pt>
                <c:pt idx="6313">
                  <c:v>0.28360000000000002</c:v>
                </c:pt>
                <c:pt idx="6314">
                  <c:v>0.28503400000000001</c:v>
                </c:pt>
                <c:pt idx="6315">
                  <c:v>0.28495999999999999</c:v>
                </c:pt>
                <c:pt idx="6316">
                  <c:v>0.28437400000000002</c:v>
                </c:pt>
                <c:pt idx="6317">
                  <c:v>0.28918899999999997</c:v>
                </c:pt>
                <c:pt idx="6318">
                  <c:v>0.30039199999999999</c:v>
                </c:pt>
                <c:pt idx="6319">
                  <c:v>0.30924800000000002</c:v>
                </c:pt>
                <c:pt idx="6320">
                  <c:v>0.31934000000000001</c:v>
                </c:pt>
                <c:pt idx="6321">
                  <c:v>0.32831300000000002</c:v>
                </c:pt>
                <c:pt idx="6322">
                  <c:v>0.335171</c:v>
                </c:pt>
                <c:pt idx="6323">
                  <c:v>0.33543099999999998</c:v>
                </c:pt>
                <c:pt idx="6324">
                  <c:v>0.33634500000000001</c:v>
                </c:pt>
                <c:pt idx="6325">
                  <c:v>0.33638899999999999</c:v>
                </c:pt>
                <c:pt idx="6326">
                  <c:v>0.32963599999999998</c:v>
                </c:pt>
                <c:pt idx="6327">
                  <c:v>0.33405899999999999</c:v>
                </c:pt>
                <c:pt idx="6328">
                  <c:v>0.3402</c:v>
                </c:pt>
                <c:pt idx="6329">
                  <c:v>0.34207199999999999</c:v>
                </c:pt>
                <c:pt idx="6330">
                  <c:v>0.34287600000000001</c:v>
                </c:pt>
                <c:pt idx="6331">
                  <c:v>0.34516799999999997</c:v>
                </c:pt>
                <c:pt idx="6332">
                  <c:v>0.35254799999999997</c:v>
                </c:pt>
                <c:pt idx="6333">
                  <c:v>0.36138999999999999</c:v>
                </c:pt>
                <c:pt idx="6334">
                  <c:v>0.35906100000000002</c:v>
                </c:pt>
                <c:pt idx="6335">
                  <c:v>0.36418600000000001</c:v>
                </c:pt>
                <c:pt idx="6336">
                  <c:v>0.36974000000000001</c:v>
                </c:pt>
                <c:pt idx="6337">
                  <c:v>0.37718800000000002</c:v>
                </c:pt>
                <c:pt idx="6338">
                  <c:v>0.38025599999999998</c:v>
                </c:pt>
                <c:pt idx="6339">
                  <c:v>0.38923799999999997</c:v>
                </c:pt>
                <c:pt idx="6340">
                  <c:v>0.400835</c:v>
                </c:pt>
                <c:pt idx="6341">
                  <c:v>0.39891199999999999</c:v>
                </c:pt>
                <c:pt idx="6342">
                  <c:v>0.39486700000000002</c:v>
                </c:pt>
                <c:pt idx="6343">
                  <c:v>0.39327800000000002</c:v>
                </c:pt>
                <c:pt idx="6344">
                  <c:v>0.39394000000000001</c:v>
                </c:pt>
                <c:pt idx="6345">
                  <c:v>0.39413399999999998</c:v>
                </c:pt>
                <c:pt idx="6346">
                  <c:v>0.39784000000000003</c:v>
                </c:pt>
                <c:pt idx="6347">
                  <c:v>0.40784500000000001</c:v>
                </c:pt>
                <c:pt idx="6348">
                  <c:v>0.40719899999999998</c:v>
                </c:pt>
                <c:pt idx="6349">
                  <c:v>0.40831299999999998</c:v>
                </c:pt>
                <c:pt idx="6350">
                  <c:v>0.40385199999999999</c:v>
                </c:pt>
                <c:pt idx="6351">
                  <c:v>0.39684700000000001</c:v>
                </c:pt>
                <c:pt idx="6352">
                  <c:v>0.39247399999999999</c:v>
                </c:pt>
                <c:pt idx="6353">
                  <c:v>0.385098</c:v>
                </c:pt>
                <c:pt idx="6354">
                  <c:v>0.378693</c:v>
                </c:pt>
                <c:pt idx="6355">
                  <c:v>0.386019</c:v>
                </c:pt>
                <c:pt idx="6356">
                  <c:v>0.38722099999999998</c:v>
                </c:pt>
                <c:pt idx="6357">
                  <c:v>0.38956099999999999</c:v>
                </c:pt>
                <c:pt idx="6358">
                  <c:v>0.391015</c:v>
                </c:pt>
                <c:pt idx="6359">
                  <c:v>0.393681</c:v>
                </c:pt>
                <c:pt idx="6360">
                  <c:v>0.39309500000000003</c:v>
                </c:pt>
                <c:pt idx="6361">
                  <c:v>0.39366899999999999</c:v>
                </c:pt>
                <c:pt idx="6362">
                  <c:v>0.39769300000000002</c:v>
                </c:pt>
                <c:pt idx="6363">
                  <c:v>0.396955</c:v>
                </c:pt>
                <c:pt idx="6364">
                  <c:v>0.40176600000000001</c:v>
                </c:pt>
                <c:pt idx="6365">
                  <c:v>0.41266399999999998</c:v>
                </c:pt>
                <c:pt idx="6366">
                  <c:v>0.42687999999999998</c:v>
                </c:pt>
                <c:pt idx="6367">
                  <c:v>0.44116</c:v>
                </c:pt>
                <c:pt idx="6368">
                  <c:v>0.451297</c:v>
                </c:pt>
                <c:pt idx="6369">
                  <c:v>0.46527600000000002</c:v>
                </c:pt>
                <c:pt idx="6370">
                  <c:v>0.469474</c:v>
                </c:pt>
                <c:pt idx="6371">
                  <c:v>0.473632</c:v>
                </c:pt>
                <c:pt idx="6372">
                  <c:v>0.47835</c:v>
                </c:pt>
                <c:pt idx="6373">
                  <c:v>0.48024099999999997</c:v>
                </c:pt>
                <c:pt idx="6374">
                  <c:v>0.48251500000000003</c:v>
                </c:pt>
                <c:pt idx="6375">
                  <c:v>0.48518299999999998</c:v>
                </c:pt>
                <c:pt idx="6376">
                  <c:v>0.49699199999999999</c:v>
                </c:pt>
                <c:pt idx="6377">
                  <c:v>0.49724600000000002</c:v>
                </c:pt>
                <c:pt idx="6378">
                  <c:v>0.49460300000000001</c:v>
                </c:pt>
                <c:pt idx="6379">
                  <c:v>0.48777999999999999</c:v>
                </c:pt>
                <c:pt idx="6380">
                  <c:v>0.478991</c:v>
                </c:pt>
                <c:pt idx="6381">
                  <c:v>0.47577000000000003</c:v>
                </c:pt>
                <c:pt idx="6382">
                  <c:v>0.47560400000000003</c:v>
                </c:pt>
                <c:pt idx="6383">
                  <c:v>0.48644500000000002</c:v>
                </c:pt>
                <c:pt idx="6384">
                  <c:v>0.50728700000000004</c:v>
                </c:pt>
                <c:pt idx="6385">
                  <c:v>0.51744400000000002</c:v>
                </c:pt>
                <c:pt idx="6386">
                  <c:v>0.52742500000000003</c:v>
                </c:pt>
                <c:pt idx="6387">
                  <c:v>0.52992099999999998</c:v>
                </c:pt>
                <c:pt idx="6388">
                  <c:v>0.52020100000000002</c:v>
                </c:pt>
                <c:pt idx="6389">
                  <c:v>0.51215500000000003</c:v>
                </c:pt>
                <c:pt idx="6390">
                  <c:v>0.510521</c:v>
                </c:pt>
                <c:pt idx="6391">
                  <c:v>0.49871199999999999</c:v>
                </c:pt>
                <c:pt idx="6392">
                  <c:v>0.500498</c:v>
                </c:pt>
                <c:pt idx="6393">
                  <c:v>0.49587999999999999</c:v>
                </c:pt>
                <c:pt idx="6394">
                  <c:v>0.49057800000000001</c:v>
                </c:pt>
                <c:pt idx="6395">
                  <c:v>0.48871700000000001</c:v>
                </c:pt>
                <c:pt idx="6396">
                  <c:v>0.48632599999999998</c:v>
                </c:pt>
                <c:pt idx="6397">
                  <c:v>0.48602699999999999</c:v>
                </c:pt>
                <c:pt idx="6398">
                  <c:v>0.49122199999999999</c:v>
                </c:pt>
                <c:pt idx="6399">
                  <c:v>0.49727300000000002</c:v>
                </c:pt>
                <c:pt idx="6400">
                  <c:v>0.49582300000000001</c:v>
                </c:pt>
                <c:pt idx="6401">
                  <c:v>0.49146800000000002</c:v>
                </c:pt>
                <c:pt idx="6402">
                  <c:v>0.48865799999999998</c:v>
                </c:pt>
                <c:pt idx="6403">
                  <c:v>0.48931999999999998</c:v>
                </c:pt>
                <c:pt idx="6404">
                  <c:v>0.488983</c:v>
                </c:pt>
                <c:pt idx="6405">
                  <c:v>0.49014999999999997</c:v>
                </c:pt>
                <c:pt idx="6406">
                  <c:v>0.49133700000000002</c:v>
                </c:pt>
                <c:pt idx="6407">
                  <c:v>0.49851099999999998</c:v>
                </c:pt>
                <c:pt idx="6408">
                  <c:v>0.496697</c:v>
                </c:pt>
                <c:pt idx="6409">
                  <c:v>0.4924</c:v>
                </c:pt>
                <c:pt idx="6410">
                  <c:v>0.48411199999999999</c:v>
                </c:pt>
                <c:pt idx="6411">
                  <c:v>0.47781600000000002</c:v>
                </c:pt>
                <c:pt idx="6412">
                  <c:v>0.47353200000000001</c:v>
                </c:pt>
                <c:pt idx="6413">
                  <c:v>0.46776600000000002</c:v>
                </c:pt>
                <c:pt idx="6414">
                  <c:v>0.46245700000000001</c:v>
                </c:pt>
                <c:pt idx="6415">
                  <c:v>0.464671</c:v>
                </c:pt>
                <c:pt idx="6416">
                  <c:v>0.46391500000000002</c:v>
                </c:pt>
                <c:pt idx="6417">
                  <c:v>0.46662700000000001</c:v>
                </c:pt>
                <c:pt idx="6418">
                  <c:v>0.46988400000000002</c:v>
                </c:pt>
                <c:pt idx="6419">
                  <c:v>0.472636</c:v>
                </c:pt>
                <c:pt idx="6420">
                  <c:v>0.47493000000000002</c:v>
                </c:pt>
                <c:pt idx="6421">
                  <c:v>0.47273300000000001</c:v>
                </c:pt>
                <c:pt idx="6422">
                  <c:v>0.47244000000000003</c:v>
                </c:pt>
                <c:pt idx="6423">
                  <c:v>0.47723900000000002</c:v>
                </c:pt>
                <c:pt idx="6424">
                  <c:v>0.476551</c:v>
                </c:pt>
                <c:pt idx="6425">
                  <c:v>0.479319</c:v>
                </c:pt>
                <c:pt idx="6426">
                  <c:v>0.48113600000000001</c:v>
                </c:pt>
                <c:pt idx="6427">
                  <c:v>0.48344999999999999</c:v>
                </c:pt>
                <c:pt idx="6428">
                  <c:v>0.48524499999999998</c:v>
                </c:pt>
                <c:pt idx="6429">
                  <c:v>0.489118</c:v>
                </c:pt>
                <c:pt idx="6430">
                  <c:v>0.48596</c:v>
                </c:pt>
                <c:pt idx="6431">
                  <c:v>0.48875800000000003</c:v>
                </c:pt>
                <c:pt idx="6432">
                  <c:v>0.48914800000000003</c:v>
                </c:pt>
                <c:pt idx="6433">
                  <c:v>0.487037</c:v>
                </c:pt>
                <c:pt idx="6434">
                  <c:v>0.48090899999999998</c:v>
                </c:pt>
                <c:pt idx="6435">
                  <c:v>0.47527399999999997</c:v>
                </c:pt>
                <c:pt idx="6436">
                  <c:v>0.46716099999999999</c:v>
                </c:pt>
                <c:pt idx="6437">
                  <c:v>0.456563</c:v>
                </c:pt>
                <c:pt idx="6438">
                  <c:v>0.44584699999999999</c:v>
                </c:pt>
                <c:pt idx="6439">
                  <c:v>0.44973800000000003</c:v>
                </c:pt>
                <c:pt idx="6440">
                  <c:v>0.44261899999999998</c:v>
                </c:pt>
                <c:pt idx="6441">
                  <c:v>0.45247399999999999</c:v>
                </c:pt>
                <c:pt idx="6442">
                  <c:v>0.45939999999999998</c:v>
                </c:pt>
                <c:pt idx="6443">
                  <c:v>0.47331400000000001</c:v>
                </c:pt>
                <c:pt idx="6444">
                  <c:v>0.48776399999999998</c:v>
                </c:pt>
                <c:pt idx="6445">
                  <c:v>0.490701</c:v>
                </c:pt>
                <c:pt idx="6446">
                  <c:v>0.49115300000000001</c:v>
                </c:pt>
                <c:pt idx="6447">
                  <c:v>0.49660599999999999</c:v>
                </c:pt>
                <c:pt idx="6448">
                  <c:v>0.497558</c:v>
                </c:pt>
                <c:pt idx="6449">
                  <c:v>0.50104300000000002</c:v>
                </c:pt>
                <c:pt idx="6450">
                  <c:v>0.504</c:v>
                </c:pt>
                <c:pt idx="6451">
                  <c:v>0.50445499999999999</c:v>
                </c:pt>
                <c:pt idx="6452">
                  <c:v>0.50395999999999996</c:v>
                </c:pt>
                <c:pt idx="6453">
                  <c:v>0.50648499999999996</c:v>
                </c:pt>
                <c:pt idx="6454">
                  <c:v>0.51212899999999995</c:v>
                </c:pt>
                <c:pt idx="6455">
                  <c:v>0.52616499999999999</c:v>
                </c:pt>
                <c:pt idx="6456">
                  <c:v>0.52991200000000005</c:v>
                </c:pt>
                <c:pt idx="6457">
                  <c:v>0.52436099999999997</c:v>
                </c:pt>
                <c:pt idx="6458">
                  <c:v>0.51880999999999999</c:v>
                </c:pt>
                <c:pt idx="6459">
                  <c:v>0.50881699999999996</c:v>
                </c:pt>
                <c:pt idx="6460">
                  <c:v>0.50183299999999997</c:v>
                </c:pt>
                <c:pt idx="6461">
                  <c:v>0.49406899999999998</c:v>
                </c:pt>
                <c:pt idx="6462">
                  <c:v>0.496778</c:v>
                </c:pt>
                <c:pt idx="6463">
                  <c:v>0.49567499999999998</c:v>
                </c:pt>
                <c:pt idx="6464">
                  <c:v>0.49541000000000002</c:v>
                </c:pt>
                <c:pt idx="6465">
                  <c:v>0.499637</c:v>
                </c:pt>
                <c:pt idx="6466">
                  <c:v>0.50353300000000001</c:v>
                </c:pt>
                <c:pt idx="6467">
                  <c:v>0.501359</c:v>
                </c:pt>
                <c:pt idx="6468">
                  <c:v>0.49809799999999999</c:v>
                </c:pt>
                <c:pt idx="6469">
                  <c:v>0.49822</c:v>
                </c:pt>
                <c:pt idx="6470">
                  <c:v>0.49986199999999997</c:v>
                </c:pt>
                <c:pt idx="6471">
                  <c:v>0.51036300000000001</c:v>
                </c:pt>
                <c:pt idx="6472">
                  <c:v>0.50883999999999996</c:v>
                </c:pt>
                <c:pt idx="6473">
                  <c:v>0.50305100000000003</c:v>
                </c:pt>
                <c:pt idx="6474">
                  <c:v>0.48855199999999999</c:v>
                </c:pt>
                <c:pt idx="6475">
                  <c:v>0.46939199999999998</c:v>
                </c:pt>
                <c:pt idx="6476">
                  <c:v>0.44964799999999999</c:v>
                </c:pt>
                <c:pt idx="6477">
                  <c:v>0.43149700000000002</c:v>
                </c:pt>
                <c:pt idx="6478">
                  <c:v>0.41220699999999999</c:v>
                </c:pt>
                <c:pt idx="6479">
                  <c:v>0.40576200000000001</c:v>
                </c:pt>
                <c:pt idx="6480">
                  <c:v>0.40180399999999999</c:v>
                </c:pt>
                <c:pt idx="6481">
                  <c:v>0.39631899999999998</c:v>
                </c:pt>
                <c:pt idx="6482">
                  <c:v>0.387071</c:v>
                </c:pt>
                <c:pt idx="6483">
                  <c:v>0.37197999999999998</c:v>
                </c:pt>
                <c:pt idx="6484">
                  <c:v>0.36527700000000002</c:v>
                </c:pt>
                <c:pt idx="6485">
                  <c:v>0.36244300000000002</c:v>
                </c:pt>
                <c:pt idx="6486">
                  <c:v>0.365651</c:v>
                </c:pt>
                <c:pt idx="6487">
                  <c:v>0.36066700000000002</c:v>
                </c:pt>
                <c:pt idx="6488">
                  <c:v>0.35988900000000001</c:v>
                </c:pt>
                <c:pt idx="6489">
                  <c:v>0.35471599999999998</c:v>
                </c:pt>
                <c:pt idx="6490">
                  <c:v>0.35062199999999999</c:v>
                </c:pt>
                <c:pt idx="6491">
                  <c:v>0.34372200000000003</c:v>
                </c:pt>
                <c:pt idx="6492">
                  <c:v>0.33002100000000001</c:v>
                </c:pt>
                <c:pt idx="6493">
                  <c:v>0.317799</c:v>
                </c:pt>
                <c:pt idx="6494">
                  <c:v>0.305037</c:v>
                </c:pt>
                <c:pt idx="6495">
                  <c:v>0.29483199999999998</c:v>
                </c:pt>
                <c:pt idx="6496">
                  <c:v>0.288045</c:v>
                </c:pt>
                <c:pt idx="6497">
                  <c:v>0.28210600000000002</c:v>
                </c:pt>
                <c:pt idx="6498">
                  <c:v>0.27379399999999998</c:v>
                </c:pt>
                <c:pt idx="6499">
                  <c:v>0.26399299999999998</c:v>
                </c:pt>
                <c:pt idx="6500">
                  <c:v>0.25641900000000001</c:v>
                </c:pt>
                <c:pt idx="6501">
                  <c:v>0.250388</c:v>
                </c:pt>
                <c:pt idx="6502">
                  <c:v>0.24640899999999999</c:v>
                </c:pt>
                <c:pt idx="6503">
                  <c:v>0.24893100000000001</c:v>
                </c:pt>
                <c:pt idx="6504">
                  <c:v>0.24748899999999999</c:v>
                </c:pt>
                <c:pt idx="6505">
                  <c:v>0.25082500000000002</c:v>
                </c:pt>
                <c:pt idx="6506">
                  <c:v>0.25383299999999998</c:v>
                </c:pt>
                <c:pt idx="6507">
                  <c:v>0.25924199999999997</c:v>
                </c:pt>
                <c:pt idx="6508">
                  <c:v>0.26468999999999998</c:v>
                </c:pt>
                <c:pt idx="6509">
                  <c:v>0.26629799999999998</c:v>
                </c:pt>
                <c:pt idx="6510">
                  <c:v>0.26283499999999999</c:v>
                </c:pt>
                <c:pt idx="6511">
                  <c:v>0.26019900000000001</c:v>
                </c:pt>
                <c:pt idx="6512">
                  <c:v>0.26093899999999998</c:v>
                </c:pt>
                <c:pt idx="6513">
                  <c:v>0.25523899999999999</c:v>
                </c:pt>
                <c:pt idx="6514">
                  <c:v>0.248003</c:v>
                </c:pt>
                <c:pt idx="6515">
                  <c:v>0.239483</c:v>
                </c:pt>
                <c:pt idx="6516">
                  <c:v>0.231791</c:v>
                </c:pt>
                <c:pt idx="6517">
                  <c:v>0.226103</c:v>
                </c:pt>
                <c:pt idx="6518">
                  <c:v>0.21723600000000001</c:v>
                </c:pt>
                <c:pt idx="6519">
                  <c:v>0.20902899999999999</c:v>
                </c:pt>
                <c:pt idx="6520">
                  <c:v>0.19686999999999999</c:v>
                </c:pt>
                <c:pt idx="6521">
                  <c:v>0.18734899999999999</c:v>
                </c:pt>
                <c:pt idx="6522">
                  <c:v>0.18024000000000001</c:v>
                </c:pt>
                <c:pt idx="6523">
                  <c:v>0.16863800000000001</c:v>
                </c:pt>
                <c:pt idx="6524">
                  <c:v>0.15378</c:v>
                </c:pt>
                <c:pt idx="6525">
                  <c:v>0.1449</c:v>
                </c:pt>
                <c:pt idx="6526">
                  <c:v>0.14030300000000001</c:v>
                </c:pt>
                <c:pt idx="6527">
                  <c:v>0.13810700000000001</c:v>
                </c:pt>
                <c:pt idx="6528">
                  <c:v>0.134161</c:v>
                </c:pt>
                <c:pt idx="6529">
                  <c:v>0.13528299999999999</c:v>
                </c:pt>
                <c:pt idx="6530">
                  <c:v>0.13734299999999999</c:v>
                </c:pt>
                <c:pt idx="6531">
                  <c:v>0.136133</c:v>
                </c:pt>
                <c:pt idx="6532">
                  <c:v>0.138957</c:v>
                </c:pt>
                <c:pt idx="6533">
                  <c:v>0.14272099999999999</c:v>
                </c:pt>
                <c:pt idx="6534">
                  <c:v>0.14829800000000001</c:v>
                </c:pt>
                <c:pt idx="6535">
                  <c:v>0.14970800000000001</c:v>
                </c:pt>
                <c:pt idx="6536">
                  <c:v>0.14702499999999999</c:v>
                </c:pt>
                <c:pt idx="6537">
                  <c:v>0.141712</c:v>
                </c:pt>
                <c:pt idx="6538">
                  <c:v>0.13634099999999999</c:v>
                </c:pt>
                <c:pt idx="6539">
                  <c:v>0.13303799999999999</c:v>
                </c:pt>
                <c:pt idx="6540">
                  <c:v>0.128499</c:v>
                </c:pt>
                <c:pt idx="6541">
                  <c:v>0.12654399999999999</c:v>
                </c:pt>
                <c:pt idx="6542">
                  <c:v>0.129137</c:v>
                </c:pt>
                <c:pt idx="6543">
                  <c:v>0.13478200000000001</c:v>
                </c:pt>
                <c:pt idx="6544">
                  <c:v>0.139129</c:v>
                </c:pt>
                <c:pt idx="6545">
                  <c:v>0.141348</c:v>
                </c:pt>
                <c:pt idx="6546">
                  <c:v>0.143509</c:v>
                </c:pt>
                <c:pt idx="6547">
                  <c:v>0.14991499999999999</c:v>
                </c:pt>
                <c:pt idx="6548">
                  <c:v>0.16458700000000001</c:v>
                </c:pt>
                <c:pt idx="6549">
                  <c:v>0.17301800000000001</c:v>
                </c:pt>
                <c:pt idx="6550">
                  <c:v>0.176098</c:v>
                </c:pt>
                <c:pt idx="6551">
                  <c:v>0.178896</c:v>
                </c:pt>
                <c:pt idx="6552">
                  <c:v>0.17824799999999999</c:v>
                </c:pt>
                <c:pt idx="6553">
                  <c:v>0.17782700000000001</c:v>
                </c:pt>
                <c:pt idx="6554">
                  <c:v>0.17602899999999999</c:v>
                </c:pt>
                <c:pt idx="6555">
                  <c:v>0.174291</c:v>
                </c:pt>
                <c:pt idx="6556">
                  <c:v>0.175509</c:v>
                </c:pt>
                <c:pt idx="6557">
                  <c:v>0.18857099999999999</c:v>
                </c:pt>
                <c:pt idx="6558">
                  <c:v>0.19845299999999999</c:v>
                </c:pt>
                <c:pt idx="6559">
                  <c:v>0.20738999999999999</c:v>
                </c:pt>
                <c:pt idx="6560">
                  <c:v>0.212503</c:v>
                </c:pt>
                <c:pt idx="6561">
                  <c:v>0.21374299999999999</c:v>
                </c:pt>
                <c:pt idx="6562">
                  <c:v>0.21387300000000001</c:v>
                </c:pt>
                <c:pt idx="6563">
                  <c:v>0.21946599999999999</c:v>
                </c:pt>
                <c:pt idx="6564">
                  <c:v>0.22634399999999999</c:v>
                </c:pt>
                <c:pt idx="6565">
                  <c:v>0.232908</c:v>
                </c:pt>
                <c:pt idx="6566">
                  <c:v>0.24521200000000001</c:v>
                </c:pt>
                <c:pt idx="6567">
                  <c:v>0.25323400000000001</c:v>
                </c:pt>
                <c:pt idx="6568">
                  <c:v>0.25367000000000001</c:v>
                </c:pt>
                <c:pt idx="6569">
                  <c:v>0.25023400000000001</c:v>
                </c:pt>
                <c:pt idx="6570">
                  <c:v>0.24985099999999999</c:v>
                </c:pt>
                <c:pt idx="6571">
                  <c:v>0.248641</c:v>
                </c:pt>
                <c:pt idx="6572">
                  <c:v>0.24588599999999999</c:v>
                </c:pt>
                <c:pt idx="6573">
                  <c:v>0.242646</c:v>
                </c:pt>
                <c:pt idx="6574">
                  <c:v>0.23896000000000001</c:v>
                </c:pt>
                <c:pt idx="6575">
                  <c:v>0.23508799999999999</c:v>
                </c:pt>
                <c:pt idx="6576">
                  <c:v>0.23518900000000001</c:v>
                </c:pt>
                <c:pt idx="6577">
                  <c:v>0.22525100000000001</c:v>
                </c:pt>
                <c:pt idx="6578">
                  <c:v>0.20797199999999999</c:v>
                </c:pt>
                <c:pt idx="6579">
                  <c:v>0.18690399999999999</c:v>
                </c:pt>
                <c:pt idx="6580">
                  <c:v>0.17144200000000001</c:v>
                </c:pt>
                <c:pt idx="6581">
                  <c:v>0.161992</c:v>
                </c:pt>
                <c:pt idx="6582">
                  <c:v>0.15612300000000001</c:v>
                </c:pt>
                <c:pt idx="6583">
                  <c:v>0.14873600000000001</c:v>
                </c:pt>
                <c:pt idx="6584">
                  <c:v>0.145787</c:v>
                </c:pt>
                <c:pt idx="6585">
                  <c:v>0.14665</c:v>
                </c:pt>
                <c:pt idx="6586">
                  <c:v>0.14349100000000001</c:v>
                </c:pt>
                <c:pt idx="6587">
                  <c:v>0.14380499999999999</c:v>
                </c:pt>
                <c:pt idx="6588">
                  <c:v>0.147121</c:v>
                </c:pt>
                <c:pt idx="6589">
                  <c:v>0.14794599999999999</c:v>
                </c:pt>
                <c:pt idx="6590">
                  <c:v>0.15011099999999999</c:v>
                </c:pt>
                <c:pt idx="6591">
                  <c:v>0.15245400000000001</c:v>
                </c:pt>
                <c:pt idx="6592">
                  <c:v>0.15184</c:v>
                </c:pt>
                <c:pt idx="6593">
                  <c:v>0.14857300000000001</c:v>
                </c:pt>
                <c:pt idx="6594">
                  <c:v>0.15110499999999999</c:v>
                </c:pt>
                <c:pt idx="6595">
                  <c:v>0.163492</c:v>
                </c:pt>
                <c:pt idx="6596">
                  <c:v>0.161325</c:v>
                </c:pt>
                <c:pt idx="6597">
                  <c:v>0.16312399999999999</c:v>
                </c:pt>
                <c:pt idx="6598">
                  <c:v>0.16896800000000001</c:v>
                </c:pt>
                <c:pt idx="6599">
                  <c:v>0.175785</c:v>
                </c:pt>
                <c:pt idx="6600">
                  <c:v>0.18165600000000001</c:v>
                </c:pt>
                <c:pt idx="6601">
                  <c:v>0.188365</c:v>
                </c:pt>
                <c:pt idx="6602">
                  <c:v>0.188004</c:v>
                </c:pt>
                <c:pt idx="6603">
                  <c:v>0.189579</c:v>
                </c:pt>
                <c:pt idx="6604">
                  <c:v>0.19306799999999999</c:v>
                </c:pt>
                <c:pt idx="6605">
                  <c:v>0.18651999999999999</c:v>
                </c:pt>
                <c:pt idx="6606">
                  <c:v>0.18393599999999999</c:v>
                </c:pt>
                <c:pt idx="6607">
                  <c:v>0.19273899999999999</c:v>
                </c:pt>
                <c:pt idx="6608">
                  <c:v>0.20843200000000001</c:v>
                </c:pt>
                <c:pt idx="6609">
                  <c:v>0.215201</c:v>
                </c:pt>
                <c:pt idx="6610">
                  <c:v>0.22065599999999999</c:v>
                </c:pt>
                <c:pt idx="6611">
                  <c:v>0.22648499999999999</c:v>
                </c:pt>
                <c:pt idx="6612">
                  <c:v>0.22987299999999999</c:v>
                </c:pt>
                <c:pt idx="6613">
                  <c:v>0.22687499999999999</c:v>
                </c:pt>
                <c:pt idx="6614">
                  <c:v>0.21693899999999999</c:v>
                </c:pt>
                <c:pt idx="6615">
                  <c:v>0.20435400000000001</c:v>
                </c:pt>
                <c:pt idx="6616">
                  <c:v>0.19277900000000001</c:v>
                </c:pt>
                <c:pt idx="6617">
                  <c:v>0.17827599999999999</c:v>
                </c:pt>
                <c:pt idx="6618">
                  <c:v>0.16838</c:v>
                </c:pt>
                <c:pt idx="6619">
                  <c:v>0.15684699999999999</c:v>
                </c:pt>
                <c:pt idx="6620">
                  <c:v>0.14469499999999999</c:v>
                </c:pt>
                <c:pt idx="6621">
                  <c:v>0.13449800000000001</c:v>
                </c:pt>
                <c:pt idx="6622">
                  <c:v>0.12701899999999999</c:v>
                </c:pt>
                <c:pt idx="6623">
                  <c:v>0.116802</c:v>
                </c:pt>
                <c:pt idx="6624">
                  <c:v>0.100323</c:v>
                </c:pt>
                <c:pt idx="6625">
                  <c:v>7.9986399999999999E-2</c:v>
                </c:pt>
                <c:pt idx="6626">
                  <c:v>5.7780699999999997E-2</c:v>
                </c:pt>
                <c:pt idx="6627">
                  <c:v>4.8088899999999997E-2</c:v>
                </c:pt>
                <c:pt idx="6628">
                  <c:v>4.6125100000000002E-2</c:v>
                </c:pt>
                <c:pt idx="6629">
                  <c:v>4.7133799999999997E-2</c:v>
                </c:pt>
                <c:pt idx="6630">
                  <c:v>5.0694500000000003E-2</c:v>
                </c:pt>
                <c:pt idx="6631">
                  <c:v>5.0795E-2</c:v>
                </c:pt>
                <c:pt idx="6632">
                  <c:v>5.4240099999999999E-2</c:v>
                </c:pt>
                <c:pt idx="6633">
                  <c:v>4.8113299999999998E-2</c:v>
                </c:pt>
                <c:pt idx="6634">
                  <c:v>4.1978799999999997E-2</c:v>
                </c:pt>
                <c:pt idx="6635">
                  <c:v>3.6385099999999997E-2</c:v>
                </c:pt>
                <c:pt idx="6636">
                  <c:v>2.8748599999999999E-2</c:v>
                </c:pt>
                <c:pt idx="6637">
                  <c:v>2.29298E-2</c:v>
                </c:pt>
                <c:pt idx="6638">
                  <c:v>1.8205099999999998E-2</c:v>
                </c:pt>
                <c:pt idx="6639">
                  <c:v>9.5462299999999993E-3</c:v>
                </c:pt>
                <c:pt idx="6640">
                  <c:v>-9.5118200000000007E-3</c:v>
                </c:pt>
                <c:pt idx="6641">
                  <c:v>-1.97039E-2</c:v>
                </c:pt>
                <c:pt idx="6642">
                  <c:v>-1.59971E-2</c:v>
                </c:pt>
                <c:pt idx="6643">
                  <c:v>-1.92155E-2</c:v>
                </c:pt>
                <c:pt idx="6644">
                  <c:v>-2.4201E-2</c:v>
                </c:pt>
                <c:pt idx="6645">
                  <c:v>-2.14483E-2</c:v>
                </c:pt>
                <c:pt idx="6646">
                  <c:v>-2.0360900000000001E-2</c:v>
                </c:pt>
                <c:pt idx="6647">
                  <c:v>-1.98669E-2</c:v>
                </c:pt>
                <c:pt idx="6648">
                  <c:v>-1.92196E-2</c:v>
                </c:pt>
                <c:pt idx="6649">
                  <c:v>-1.4208999999999999E-2</c:v>
                </c:pt>
                <c:pt idx="6650">
                  <c:v>-1.0807199999999999E-2</c:v>
                </c:pt>
                <c:pt idx="6651">
                  <c:v>-3.9708399999999998E-3</c:v>
                </c:pt>
                <c:pt idx="6652">
                  <c:v>1.15835E-2</c:v>
                </c:pt>
                <c:pt idx="6653">
                  <c:v>1.53857E-2</c:v>
                </c:pt>
                <c:pt idx="6654">
                  <c:v>1.6237100000000001E-2</c:v>
                </c:pt>
                <c:pt idx="6655">
                  <c:v>2.0742199999999999E-2</c:v>
                </c:pt>
                <c:pt idx="6656">
                  <c:v>3.1568199999999998E-2</c:v>
                </c:pt>
                <c:pt idx="6657">
                  <c:v>4.2805999999999997E-2</c:v>
                </c:pt>
                <c:pt idx="6658">
                  <c:v>5.7760600000000002E-2</c:v>
                </c:pt>
                <c:pt idx="6659">
                  <c:v>6.7219899999999999E-2</c:v>
                </c:pt>
                <c:pt idx="6660">
                  <c:v>7.2543300000000005E-2</c:v>
                </c:pt>
                <c:pt idx="6661">
                  <c:v>8.3025000000000002E-2</c:v>
                </c:pt>
                <c:pt idx="6662">
                  <c:v>9.7587800000000002E-2</c:v>
                </c:pt>
                <c:pt idx="6663">
                  <c:v>0.10258100000000001</c:v>
                </c:pt>
                <c:pt idx="6664">
                  <c:v>0.10526199999999999</c:v>
                </c:pt>
                <c:pt idx="6665">
                  <c:v>0.11465599999999999</c:v>
                </c:pt>
                <c:pt idx="6666">
                  <c:v>0.124708</c:v>
                </c:pt>
                <c:pt idx="6667">
                  <c:v>0.12812799999999999</c:v>
                </c:pt>
                <c:pt idx="6668">
                  <c:v>0.12839200000000001</c:v>
                </c:pt>
                <c:pt idx="6669">
                  <c:v>0.123682</c:v>
                </c:pt>
                <c:pt idx="6670">
                  <c:v>0.114333</c:v>
                </c:pt>
                <c:pt idx="6671">
                  <c:v>0.11039599999999999</c:v>
                </c:pt>
                <c:pt idx="6672">
                  <c:v>0.114651</c:v>
                </c:pt>
                <c:pt idx="6673">
                  <c:v>0.115394</c:v>
                </c:pt>
                <c:pt idx="6674">
                  <c:v>0.118634</c:v>
                </c:pt>
                <c:pt idx="6675">
                  <c:v>0.121895</c:v>
                </c:pt>
                <c:pt idx="6676">
                  <c:v>0.124157</c:v>
                </c:pt>
                <c:pt idx="6677">
                  <c:v>0.123734</c:v>
                </c:pt>
                <c:pt idx="6678">
                  <c:v>0.120689</c:v>
                </c:pt>
                <c:pt idx="6679">
                  <c:v>0.120168</c:v>
                </c:pt>
                <c:pt idx="6680">
                  <c:v>0.119532</c:v>
                </c:pt>
                <c:pt idx="6681">
                  <c:v>0.12155199999999999</c:v>
                </c:pt>
                <c:pt idx="6682">
                  <c:v>0.126221</c:v>
                </c:pt>
                <c:pt idx="6683">
                  <c:v>0.123792</c:v>
                </c:pt>
                <c:pt idx="6684">
                  <c:v>0.120513</c:v>
                </c:pt>
                <c:pt idx="6685">
                  <c:v>0.117975</c:v>
                </c:pt>
                <c:pt idx="6686">
                  <c:v>0.12033000000000001</c:v>
                </c:pt>
                <c:pt idx="6687">
                  <c:v>0.12734699999999999</c:v>
                </c:pt>
                <c:pt idx="6688">
                  <c:v>0.13570599999999999</c:v>
                </c:pt>
                <c:pt idx="6689">
                  <c:v>0.13875799999999999</c:v>
                </c:pt>
                <c:pt idx="6690">
                  <c:v>0.143701</c:v>
                </c:pt>
                <c:pt idx="6691">
                  <c:v>0.15546299999999999</c:v>
                </c:pt>
                <c:pt idx="6692">
                  <c:v>0.16392699999999999</c:v>
                </c:pt>
                <c:pt idx="6693">
                  <c:v>0.17596899999999999</c:v>
                </c:pt>
                <c:pt idx="6694">
                  <c:v>0.186727</c:v>
                </c:pt>
                <c:pt idx="6695">
                  <c:v>0.19836799999999999</c:v>
                </c:pt>
                <c:pt idx="6696">
                  <c:v>0.20861499999999999</c:v>
                </c:pt>
                <c:pt idx="6697">
                  <c:v>0.21643899999999999</c:v>
                </c:pt>
                <c:pt idx="6698">
                  <c:v>0.22743099999999999</c:v>
                </c:pt>
                <c:pt idx="6699">
                  <c:v>0.237791</c:v>
                </c:pt>
                <c:pt idx="6700">
                  <c:v>0.24842900000000001</c:v>
                </c:pt>
                <c:pt idx="6701">
                  <c:v>0.25786900000000001</c:v>
                </c:pt>
                <c:pt idx="6702">
                  <c:v>0.258241</c:v>
                </c:pt>
                <c:pt idx="6703">
                  <c:v>0.25692100000000001</c:v>
                </c:pt>
                <c:pt idx="6704">
                  <c:v>0.25838699999999998</c:v>
                </c:pt>
                <c:pt idx="6705">
                  <c:v>0.26207799999999998</c:v>
                </c:pt>
                <c:pt idx="6706">
                  <c:v>0.26678800000000003</c:v>
                </c:pt>
                <c:pt idx="6707">
                  <c:v>0.27497300000000002</c:v>
                </c:pt>
                <c:pt idx="6708">
                  <c:v>0.28111999999999998</c:v>
                </c:pt>
                <c:pt idx="6709">
                  <c:v>0.295124</c:v>
                </c:pt>
                <c:pt idx="6710">
                  <c:v>0.31671100000000002</c:v>
                </c:pt>
                <c:pt idx="6711">
                  <c:v>0.323909</c:v>
                </c:pt>
                <c:pt idx="6712">
                  <c:v>0.33016200000000001</c:v>
                </c:pt>
                <c:pt idx="6713">
                  <c:v>0.33400600000000003</c:v>
                </c:pt>
                <c:pt idx="6714">
                  <c:v>0.333038</c:v>
                </c:pt>
                <c:pt idx="6715">
                  <c:v>0.33056000000000002</c:v>
                </c:pt>
                <c:pt idx="6716">
                  <c:v>0.32634999999999997</c:v>
                </c:pt>
                <c:pt idx="6717">
                  <c:v>0.32120700000000002</c:v>
                </c:pt>
                <c:pt idx="6718">
                  <c:v>0.32810600000000001</c:v>
                </c:pt>
                <c:pt idx="6719">
                  <c:v>0.34094000000000002</c:v>
                </c:pt>
                <c:pt idx="6720">
                  <c:v>0.34217799999999998</c:v>
                </c:pt>
                <c:pt idx="6721">
                  <c:v>0.34636099999999997</c:v>
                </c:pt>
                <c:pt idx="6722">
                  <c:v>0.34884399999999999</c:v>
                </c:pt>
                <c:pt idx="6723">
                  <c:v>0.35172300000000001</c:v>
                </c:pt>
                <c:pt idx="6724">
                  <c:v>0.35252</c:v>
                </c:pt>
                <c:pt idx="6725">
                  <c:v>0.35814699999999999</c:v>
                </c:pt>
                <c:pt idx="6726">
                  <c:v>0.37030999999999997</c:v>
                </c:pt>
                <c:pt idx="6727">
                  <c:v>0.38286599999999998</c:v>
                </c:pt>
                <c:pt idx="6728">
                  <c:v>0.38103700000000001</c:v>
                </c:pt>
                <c:pt idx="6729">
                  <c:v>0.38690600000000003</c:v>
                </c:pt>
                <c:pt idx="6730">
                  <c:v>0.39114700000000002</c:v>
                </c:pt>
                <c:pt idx="6731">
                  <c:v>0.39677000000000001</c:v>
                </c:pt>
                <c:pt idx="6732">
                  <c:v>0.40679100000000001</c:v>
                </c:pt>
                <c:pt idx="6733">
                  <c:v>0.41436800000000001</c:v>
                </c:pt>
                <c:pt idx="6734">
                  <c:v>0.41484900000000002</c:v>
                </c:pt>
                <c:pt idx="6735">
                  <c:v>0.417464</c:v>
                </c:pt>
                <c:pt idx="6736">
                  <c:v>0.42039399999999999</c:v>
                </c:pt>
                <c:pt idx="6737">
                  <c:v>0.41713800000000001</c:v>
                </c:pt>
                <c:pt idx="6738">
                  <c:v>0.41430400000000001</c:v>
                </c:pt>
                <c:pt idx="6739">
                  <c:v>0.41772799999999999</c:v>
                </c:pt>
                <c:pt idx="6740">
                  <c:v>0.42341800000000002</c:v>
                </c:pt>
                <c:pt idx="6741">
                  <c:v>0.42998500000000001</c:v>
                </c:pt>
                <c:pt idx="6742">
                  <c:v>0.43917699999999998</c:v>
                </c:pt>
                <c:pt idx="6743">
                  <c:v>0.449708</c:v>
                </c:pt>
                <c:pt idx="6744">
                  <c:v>0.471918</c:v>
                </c:pt>
                <c:pt idx="6745">
                  <c:v>0.48237099999999999</c:v>
                </c:pt>
                <c:pt idx="6746">
                  <c:v>0.49704300000000001</c:v>
                </c:pt>
                <c:pt idx="6747">
                  <c:v>0.50921000000000005</c:v>
                </c:pt>
                <c:pt idx="6748">
                  <c:v>0.51724599999999998</c:v>
                </c:pt>
                <c:pt idx="6749">
                  <c:v>0.52209000000000005</c:v>
                </c:pt>
                <c:pt idx="6750">
                  <c:v>0.52602300000000002</c:v>
                </c:pt>
                <c:pt idx="6751">
                  <c:v>0.52425699999999997</c:v>
                </c:pt>
                <c:pt idx="6752">
                  <c:v>0.528949</c:v>
                </c:pt>
                <c:pt idx="6753">
                  <c:v>0.52510299999999999</c:v>
                </c:pt>
                <c:pt idx="6754">
                  <c:v>0.51984300000000006</c:v>
                </c:pt>
                <c:pt idx="6755">
                  <c:v>0.50950799999999996</c:v>
                </c:pt>
                <c:pt idx="6756">
                  <c:v>0.496639</c:v>
                </c:pt>
                <c:pt idx="6757">
                  <c:v>0.49666500000000002</c:v>
                </c:pt>
                <c:pt idx="6758">
                  <c:v>0.49758200000000002</c:v>
                </c:pt>
                <c:pt idx="6759">
                  <c:v>0.49913999999999997</c:v>
                </c:pt>
                <c:pt idx="6760">
                  <c:v>0.49624200000000002</c:v>
                </c:pt>
                <c:pt idx="6761">
                  <c:v>0.49993900000000002</c:v>
                </c:pt>
                <c:pt idx="6762">
                  <c:v>0.49148399999999998</c:v>
                </c:pt>
                <c:pt idx="6763">
                  <c:v>0.48354000000000003</c:v>
                </c:pt>
                <c:pt idx="6764">
                  <c:v>0.478043</c:v>
                </c:pt>
                <c:pt idx="6765">
                  <c:v>0.477016</c:v>
                </c:pt>
                <c:pt idx="6766">
                  <c:v>0.479908</c:v>
                </c:pt>
                <c:pt idx="6767">
                  <c:v>0.48773300000000003</c:v>
                </c:pt>
                <c:pt idx="6768">
                  <c:v>0.50351100000000004</c:v>
                </c:pt>
                <c:pt idx="6769">
                  <c:v>0.51239599999999996</c:v>
                </c:pt>
                <c:pt idx="6770">
                  <c:v>0.52122000000000002</c:v>
                </c:pt>
                <c:pt idx="6771">
                  <c:v>0.52766900000000005</c:v>
                </c:pt>
                <c:pt idx="6772">
                  <c:v>0.53383199999999997</c:v>
                </c:pt>
                <c:pt idx="6773">
                  <c:v>0.54685300000000003</c:v>
                </c:pt>
                <c:pt idx="6774">
                  <c:v>0.56249800000000005</c:v>
                </c:pt>
                <c:pt idx="6775">
                  <c:v>0.579148</c:v>
                </c:pt>
                <c:pt idx="6776">
                  <c:v>0.58843400000000001</c:v>
                </c:pt>
                <c:pt idx="6777">
                  <c:v>0.60398700000000005</c:v>
                </c:pt>
                <c:pt idx="6778">
                  <c:v>0.60630300000000004</c:v>
                </c:pt>
                <c:pt idx="6779">
                  <c:v>0.61110200000000003</c:v>
                </c:pt>
                <c:pt idx="6780">
                  <c:v>0.61762499999999998</c:v>
                </c:pt>
                <c:pt idx="6781">
                  <c:v>0.62983299999999998</c:v>
                </c:pt>
                <c:pt idx="6782">
                  <c:v>0.63634900000000005</c:v>
                </c:pt>
                <c:pt idx="6783">
                  <c:v>0.63993900000000004</c:v>
                </c:pt>
                <c:pt idx="6784">
                  <c:v>0.65226499999999998</c:v>
                </c:pt>
                <c:pt idx="6785">
                  <c:v>0.66083999999999998</c:v>
                </c:pt>
                <c:pt idx="6786">
                  <c:v>0.67109099999999999</c:v>
                </c:pt>
                <c:pt idx="6787">
                  <c:v>0.68100799999999995</c:v>
                </c:pt>
                <c:pt idx="6788">
                  <c:v>0.68463499999999999</c:v>
                </c:pt>
                <c:pt idx="6789">
                  <c:v>0.68844399999999994</c:v>
                </c:pt>
                <c:pt idx="6790">
                  <c:v>0.68978499999999998</c:v>
                </c:pt>
                <c:pt idx="6791">
                  <c:v>0.68595499999999998</c:v>
                </c:pt>
                <c:pt idx="6792">
                  <c:v>0.68928599999999995</c:v>
                </c:pt>
                <c:pt idx="6793">
                  <c:v>0.69345599999999996</c:v>
                </c:pt>
                <c:pt idx="6794">
                  <c:v>0.693658</c:v>
                </c:pt>
                <c:pt idx="6795">
                  <c:v>0.69172199999999995</c:v>
                </c:pt>
                <c:pt idx="6796">
                  <c:v>0.68777600000000005</c:v>
                </c:pt>
                <c:pt idx="6797">
                  <c:v>0.68262699999999998</c:v>
                </c:pt>
                <c:pt idx="6798">
                  <c:v>0.67612700000000003</c:v>
                </c:pt>
                <c:pt idx="6799">
                  <c:v>0.665991</c:v>
                </c:pt>
                <c:pt idx="6800">
                  <c:v>0.65587799999999996</c:v>
                </c:pt>
                <c:pt idx="6801">
                  <c:v>0.64800899999999995</c:v>
                </c:pt>
                <c:pt idx="6802">
                  <c:v>0.64409300000000003</c:v>
                </c:pt>
                <c:pt idx="6803">
                  <c:v>0.64150799999999997</c:v>
                </c:pt>
                <c:pt idx="6804">
                  <c:v>0.64338099999999998</c:v>
                </c:pt>
                <c:pt idx="6805">
                  <c:v>0.646698</c:v>
                </c:pt>
                <c:pt idx="6806">
                  <c:v>0.64881200000000006</c:v>
                </c:pt>
                <c:pt idx="6807">
                  <c:v>0.64866599999999996</c:v>
                </c:pt>
                <c:pt idx="6808">
                  <c:v>0.65468000000000004</c:v>
                </c:pt>
                <c:pt idx="6809">
                  <c:v>0.656447</c:v>
                </c:pt>
                <c:pt idx="6810">
                  <c:v>0.65452699999999997</c:v>
                </c:pt>
                <c:pt idx="6811">
                  <c:v>0.65306500000000001</c:v>
                </c:pt>
                <c:pt idx="6812">
                  <c:v>0.65042800000000001</c:v>
                </c:pt>
                <c:pt idx="6813">
                  <c:v>0.65056499999999995</c:v>
                </c:pt>
                <c:pt idx="6814">
                  <c:v>0.64668199999999998</c:v>
                </c:pt>
                <c:pt idx="6815">
                  <c:v>0.64108600000000004</c:v>
                </c:pt>
                <c:pt idx="6816">
                  <c:v>0.63797999999999999</c:v>
                </c:pt>
                <c:pt idx="6817">
                  <c:v>0.63435399999999997</c:v>
                </c:pt>
                <c:pt idx="6818">
                  <c:v>0.63034199999999996</c:v>
                </c:pt>
                <c:pt idx="6819">
                  <c:v>0.62379200000000001</c:v>
                </c:pt>
                <c:pt idx="6820">
                  <c:v>0.61492000000000002</c:v>
                </c:pt>
                <c:pt idx="6821">
                  <c:v>0.60647600000000002</c:v>
                </c:pt>
                <c:pt idx="6822">
                  <c:v>0.600074</c:v>
                </c:pt>
                <c:pt idx="6823">
                  <c:v>0.60249399999999997</c:v>
                </c:pt>
                <c:pt idx="6824">
                  <c:v>0.60797599999999996</c:v>
                </c:pt>
                <c:pt idx="6825">
                  <c:v>0.61261100000000002</c:v>
                </c:pt>
                <c:pt idx="6826">
                  <c:v>0.61869499999999999</c:v>
                </c:pt>
                <c:pt idx="6827">
                  <c:v>0.62258199999999997</c:v>
                </c:pt>
                <c:pt idx="6828">
                  <c:v>0.62608900000000001</c:v>
                </c:pt>
                <c:pt idx="6829">
                  <c:v>0.62978999999999996</c:v>
                </c:pt>
                <c:pt idx="6830">
                  <c:v>0.63528399999999996</c:v>
                </c:pt>
                <c:pt idx="6831">
                  <c:v>0.64230500000000001</c:v>
                </c:pt>
                <c:pt idx="6832">
                  <c:v>0.649115</c:v>
                </c:pt>
                <c:pt idx="6833">
                  <c:v>0.64864699999999997</c:v>
                </c:pt>
                <c:pt idx="6834">
                  <c:v>0.64846400000000004</c:v>
                </c:pt>
                <c:pt idx="6835">
                  <c:v>0.64213299999999995</c:v>
                </c:pt>
                <c:pt idx="6836">
                  <c:v>0.63222699999999998</c:v>
                </c:pt>
                <c:pt idx="6837">
                  <c:v>0.62599199999999999</c:v>
                </c:pt>
                <c:pt idx="6838">
                  <c:v>0.62571500000000002</c:v>
                </c:pt>
                <c:pt idx="6839">
                  <c:v>0.63270800000000005</c:v>
                </c:pt>
                <c:pt idx="6840">
                  <c:v>0.64618200000000003</c:v>
                </c:pt>
                <c:pt idx="6841">
                  <c:v>0.65033700000000005</c:v>
                </c:pt>
                <c:pt idx="6842">
                  <c:v>0.651393</c:v>
                </c:pt>
                <c:pt idx="6843">
                  <c:v>0.64954699999999999</c:v>
                </c:pt>
                <c:pt idx="6844">
                  <c:v>0.65406299999999995</c:v>
                </c:pt>
                <c:pt idx="6845">
                  <c:v>0.65845799999999999</c:v>
                </c:pt>
                <c:pt idx="6846">
                  <c:v>0.661663</c:v>
                </c:pt>
                <c:pt idx="6847">
                  <c:v>0.66395300000000002</c:v>
                </c:pt>
                <c:pt idx="6848">
                  <c:v>0.663053</c:v>
                </c:pt>
                <c:pt idx="6849">
                  <c:v>0.65820400000000001</c:v>
                </c:pt>
                <c:pt idx="6850">
                  <c:v>0.64733099999999999</c:v>
                </c:pt>
                <c:pt idx="6851">
                  <c:v>0.63650600000000002</c:v>
                </c:pt>
                <c:pt idx="6852">
                  <c:v>0.63472700000000004</c:v>
                </c:pt>
                <c:pt idx="6853">
                  <c:v>0.63330299999999995</c:v>
                </c:pt>
                <c:pt idx="6854">
                  <c:v>0.63159699999999996</c:v>
                </c:pt>
                <c:pt idx="6855">
                  <c:v>0.64197499999999996</c:v>
                </c:pt>
                <c:pt idx="6856">
                  <c:v>0.64347399999999999</c:v>
                </c:pt>
                <c:pt idx="6857">
                  <c:v>0.64485300000000001</c:v>
                </c:pt>
                <c:pt idx="6858">
                  <c:v>0.64065499999999997</c:v>
                </c:pt>
                <c:pt idx="6859">
                  <c:v>0.63700599999999996</c:v>
                </c:pt>
                <c:pt idx="6860">
                  <c:v>0.63655300000000004</c:v>
                </c:pt>
                <c:pt idx="6861">
                  <c:v>0.63787400000000005</c:v>
                </c:pt>
                <c:pt idx="6862">
                  <c:v>0.63946700000000001</c:v>
                </c:pt>
                <c:pt idx="6863">
                  <c:v>0.64381500000000003</c:v>
                </c:pt>
                <c:pt idx="6864">
                  <c:v>0.63944199999999995</c:v>
                </c:pt>
                <c:pt idx="6865">
                  <c:v>0.634683</c:v>
                </c:pt>
                <c:pt idx="6866">
                  <c:v>0.63124499999999995</c:v>
                </c:pt>
                <c:pt idx="6867">
                  <c:v>0.62924100000000005</c:v>
                </c:pt>
                <c:pt idx="6868">
                  <c:v>0.63206600000000002</c:v>
                </c:pt>
                <c:pt idx="6869">
                  <c:v>0.63502000000000003</c:v>
                </c:pt>
                <c:pt idx="6870">
                  <c:v>0.64206200000000002</c:v>
                </c:pt>
                <c:pt idx="6871">
                  <c:v>0.656196</c:v>
                </c:pt>
                <c:pt idx="6872">
                  <c:v>0.65941399999999994</c:v>
                </c:pt>
                <c:pt idx="6873">
                  <c:v>0.660887</c:v>
                </c:pt>
                <c:pt idx="6874">
                  <c:v>0.66088899999999995</c:v>
                </c:pt>
                <c:pt idx="6875">
                  <c:v>0.66148899999999999</c:v>
                </c:pt>
                <c:pt idx="6876">
                  <c:v>0.663304</c:v>
                </c:pt>
                <c:pt idx="6877">
                  <c:v>0.66778400000000004</c:v>
                </c:pt>
                <c:pt idx="6878">
                  <c:v>0.669354</c:v>
                </c:pt>
                <c:pt idx="6879">
                  <c:v>0.67168600000000001</c:v>
                </c:pt>
                <c:pt idx="6880">
                  <c:v>0.66645799999999999</c:v>
                </c:pt>
                <c:pt idx="6881">
                  <c:v>0.659501</c:v>
                </c:pt>
                <c:pt idx="6882">
                  <c:v>0.65179699999999996</c:v>
                </c:pt>
                <c:pt idx="6883">
                  <c:v>0.64965499999999998</c:v>
                </c:pt>
                <c:pt idx="6884">
                  <c:v>0.64876299999999998</c:v>
                </c:pt>
                <c:pt idx="6885">
                  <c:v>0.64569500000000002</c:v>
                </c:pt>
                <c:pt idx="6886">
                  <c:v>0.638907</c:v>
                </c:pt>
                <c:pt idx="6887">
                  <c:v>0.63829899999999995</c:v>
                </c:pt>
                <c:pt idx="6888">
                  <c:v>0.63987899999999998</c:v>
                </c:pt>
                <c:pt idx="6889">
                  <c:v>0.63689300000000004</c:v>
                </c:pt>
                <c:pt idx="6890">
                  <c:v>0.63159299999999996</c:v>
                </c:pt>
                <c:pt idx="6891">
                  <c:v>0.62937100000000001</c:v>
                </c:pt>
                <c:pt idx="6892">
                  <c:v>0.62957200000000002</c:v>
                </c:pt>
                <c:pt idx="6893">
                  <c:v>0.62922699999999998</c:v>
                </c:pt>
                <c:pt idx="6894">
                  <c:v>0.63005299999999997</c:v>
                </c:pt>
                <c:pt idx="6895">
                  <c:v>0.63611499999999999</c:v>
                </c:pt>
                <c:pt idx="6896">
                  <c:v>0.62884099999999998</c:v>
                </c:pt>
                <c:pt idx="6897">
                  <c:v>0.63461100000000004</c:v>
                </c:pt>
                <c:pt idx="6898">
                  <c:v>0.63228700000000004</c:v>
                </c:pt>
                <c:pt idx="6899">
                  <c:v>0.63556699999999999</c:v>
                </c:pt>
                <c:pt idx="6900">
                  <c:v>0.640293</c:v>
                </c:pt>
                <c:pt idx="6901">
                  <c:v>0.64301699999999995</c:v>
                </c:pt>
                <c:pt idx="6902">
                  <c:v>0.64278000000000002</c:v>
                </c:pt>
                <c:pt idx="6903">
                  <c:v>0.64953899999999998</c:v>
                </c:pt>
                <c:pt idx="6904">
                  <c:v>0.64880599999999999</c:v>
                </c:pt>
                <c:pt idx="6905">
                  <c:v>0.64908500000000002</c:v>
                </c:pt>
                <c:pt idx="6906">
                  <c:v>0.64637999999999995</c:v>
                </c:pt>
                <c:pt idx="6907">
                  <c:v>0.64366100000000004</c:v>
                </c:pt>
                <c:pt idx="6908">
                  <c:v>0.64593500000000004</c:v>
                </c:pt>
                <c:pt idx="6909">
                  <c:v>0.649756</c:v>
                </c:pt>
                <c:pt idx="6910">
                  <c:v>0.65152699999999997</c:v>
                </c:pt>
                <c:pt idx="6911">
                  <c:v>0.66235599999999994</c:v>
                </c:pt>
                <c:pt idx="6912">
                  <c:v>0.66026499999999999</c:v>
                </c:pt>
                <c:pt idx="6913">
                  <c:v>0.65610199999999996</c:v>
                </c:pt>
                <c:pt idx="6914">
                  <c:v>0.64848899999999998</c:v>
                </c:pt>
                <c:pt idx="6915">
                  <c:v>0.63685599999999998</c:v>
                </c:pt>
                <c:pt idx="6916">
                  <c:v>0.62714599999999998</c:v>
                </c:pt>
                <c:pt idx="6917">
                  <c:v>0.62497999999999998</c:v>
                </c:pt>
                <c:pt idx="6918">
                  <c:v>0.61987999999999999</c:v>
                </c:pt>
                <c:pt idx="6919">
                  <c:v>0.61178900000000003</c:v>
                </c:pt>
                <c:pt idx="6920">
                  <c:v>0.59719900000000004</c:v>
                </c:pt>
                <c:pt idx="6921">
                  <c:v>0.58254799999999995</c:v>
                </c:pt>
                <c:pt idx="6922">
                  <c:v>0.57188099999999997</c:v>
                </c:pt>
                <c:pt idx="6923">
                  <c:v>0.56721999999999995</c:v>
                </c:pt>
                <c:pt idx="6924">
                  <c:v>0.56560900000000003</c:v>
                </c:pt>
                <c:pt idx="6925">
                  <c:v>0.56497200000000003</c:v>
                </c:pt>
                <c:pt idx="6926">
                  <c:v>0.56988799999999995</c:v>
                </c:pt>
                <c:pt idx="6927">
                  <c:v>0.56584999999999996</c:v>
                </c:pt>
                <c:pt idx="6928">
                  <c:v>0.55677600000000005</c:v>
                </c:pt>
                <c:pt idx="6929">
                  <c:v>0.54618100000000003</c:v>
                </c:pt>
                <c:pt idx="6930">
                  <c:v>0.54008800000000001</c:v>
                </c:pt>
                <c:pt idx="6931">
                  <c:v>0.53751000000000004</c:v>
                </c:pt>
                <c:pt idx="6932">
                  <c:v>0.53944700000000001</c:v>
                </c:pt>
                <c:pt idx="6933">
                  <c:v>0.54239999999999999</c:v>
                </c:pt>
                <c:pt idx="6934">
                  <c:v>0.55085499999999998</c:v>
                </c:pt>
                <c:pt idx="6935">
                  <c:v>0.54829899999999998</c:v>
                </c:pt>
                <c:pt idx="6936">
                  <c:v>0.54827499999999996</c:v>
                </c:pt>
                <c:pt idx="6937">
                  <c:v>0.54724200000000001</c:v>
                </c:pt>
                <c:pt idx="6938">
                  <c:v>0.54723299999999997</c:v>
                </c:pt>
                <c:pt idx="6939">
                  <c:v>0.54823100000000002</c:v>
                </c:pt>
                <c:pt idx="6940">
                  <c:v>0.55384</c:v>
                </c:pt>
                <c:pt idx="6941">
                  <c:v>0.56937199999999999</c:v>
                </c:pt>
                <c:pt idx="6942">
                  <c:v>0.57731399999999999</c:v>
                </c:pt>
                <c:pt idx="6943">
                  <c:v>0.58538000000000001</c:v>
                </c:pt>
                <c:pt idx="6944">
                  <c:v>0.59443000000000001</c:v>
                </c:pt>
                <c:pt idx="6945">
                  <c:v>0.60240199999999999</c:v>
                </c:pt>
                <c:pt idx="6946">
                  <c:v>0.60486899999999999</c:v>
                </c:pt>
                <c:pt idx="6947">
                  <c:v>0.60587500000000005</c:v>
                </c:pt>
                <c:pt idx="6948">
                  <c:v>0.60549600000000003</c:v>
                </c:pt>
                <c:pt idx="6949">
                  <c:v>0.60686899999999999</c:v>
                </c:pt>
                <c:pt idx="6950">
                  <c:v>0.59621000000000002</c:v>
                </c:pt>
                <c:pt idx="6951">
                  <c:v>0.58684000000000003</c:v>
                </c:pt>
                <c:pt idx="6952">
                  <c:v>0.57791899999999996</c:v>
                </c:pt>
                <c:pt idx="6953">
                  <c:v>0.57161899999999999</c:v>
                </c:pt>
                <c:pt idx="6954">
                  <c:v>0.57160900000000003</c:v>
                </c:pt>
                <c:pt idx="6955">
                  <c:v>0.58193700000000004</c:v>
                </c:pt>
                <c:pt idx="6956">
                  <c:v>0.59489700000000001</c:v>
                </c:pt>
                <c:pt idx="6957">
                  <c:v>0.61659699999999995</c:v>
                </c:pt>
                <c:pt idx="6958">
                  <c:v>0.63148700000000002</c:v>
                </c:pt>
                <c:pt idx="6959">
                  <c:v>0.645034</c:v>
                </c:pt>
                <c:pt idx="6960">
                  <c:v>0.65278899999999995</c:v>
                </c:pt>
                <c:pt idx="6961">
                  <c:v>0.65179699999999996</c:v>
                </c:pt>
                <c:pt idx="6962">
                  <c:v>0.64113299999999995</c:v>
                </c:pt>
                <c:pt idx="6963">
                  <c:v>0.63084700000000005</c:v>
                </c:pt>
                <c:pt idx="6964">
                  <c:v>0.62038400000000005</c:v>
                </c:pt>
                <c:pt idx="6965">
                  <c:v>0.60843100000000006</c:v>
                </c:pt>
                <c:pt idx="6966">
                  <c:v>0.597916</c:v>
                </c:pt>
                <c:pt idx="6967">
                  <c:v>0.59457700000000002</c:v>
                </c:pt>
                <c:pt idx="6968">
                  <c:v>0.59225499999999998</c:v>
                </c:pt>
                <c:pt idx="6969">
                  <c:v>0.57968399999999998</c:v>
                </c:pt>
                <c:pt idx="6970">
                  <c:v>0.56579199999999996</c:v>
                </c:pt>
                <c:pt idx="6971">
                  <c:v>0.55799600000000005</c:v>
                </c:pt>
                <c:pt idx="6972">
                  <c:v>0.55173000000000005</c:v>
                </c:pt>
                <c:pt idx="6973">
                  <c:v>0.55969599999999997</c:v>
                </c:pt>
                <c:pt idx="6974">
                  <c:v>0.55993199999999999</c:v>
                </c:pt>
                <c:pt idx="6975">
                  <c:v>0.56306299999999998</c:v>
                </c:pt>
                <c:pt idx="6976">
                  <c:v>0.56712099999999999</c:v>
                </c:pt>
                <c:pt idx="6977">
                  <c:v>0.56930800000000004</c:v>
                </c:pt>
                <c:pt idx="6978">
                  <c:v>0.57196100000000005</c:v>
                </c:pt>
                <c:pt idx="6979">
                  <c:v>0.57245199999999996</c:v>
                </c:pt>
                <c:pt idx="6980">
                  <c:v>0.57574099999999995</c:v>
                </c:pt>
                <c:pt idx="6981">
                  <c:v>0.58564000000000005</c:v>
                </c:pt>
                <c:pt idx="6982">
                  <c:v>0.58621800000000002</c:v>
                </c:pt>
                <c:pt idx="6983">
                  <c:v>0.58619500000000002</c:v>
                </c:pt>
                <c:pt idx="6984">
                  <c:v>0.58363600000000004</c:v>
                </c:pt>
                <c:pt idx="6985">
                  <c:v>0.58516699999999999</c:v>
                </c:pt>
                <c:pt idx="6986">
                  <c:v>0.58584899999999995</c:v>
                </c:pt>
                <c:pt idx="6987">
                  <c:v>0.58579800000000004</c:v>
                </c:pt>
                <c:pt idx="6988">
                  <c:v>0.58660500000000004</c:v>
                </c:pt>
                <c:pt idx="6989">
                  <c:v>0.59665999999999997</c:v>
                </c:pt>
                <c:pt idx="6990">
                  <c:v>0.60406099999999996</c:v>
                </c:pt>
                <c:pt idx="6991">
                  <c:v>0.60732600000000003</c:v>
                </c:pt>
                <c:pt idx="6992">
                  <c:v>0.61052399999999996</c:v>
                </c:pt>
                <c:pt idx="6993">
                  <c:v>0.61091700000000004</c:v>
                </c:pt>
                <c:pt idx="6994">
                  <c:v>0.61834699999999998</c:v>
                </c:pt>
                <c:pt idx="6995">
                  <c:v>0.623583</c:v>
                </c:pt>
                <c:pt idx="6996">
                  <c:v>0.62929299999999999</c:v>
                </c:pt>
                <c:pt idx="6997">
                  <c:v>0.63722999999999996</c:v>
                </c:pt>
                <c:pt idx="6998">
                  <c:v>0.63611200000000001</c:v>
                </c:pt>
                <c:pt idx="6999">
                  <c:v>0.63508100000000001</c:v>
                </c:pt>
                <c:pt idx="7000">
                  <c:v>0.63478199999999996</c:v>
                </c:pt>
                <c:pt idx="7001">
                  <c:v>0.63358899999999996</c:v>
                </c:pt>
                <c:pt idx="7002">
                  <c:v>0.62490800000000002</c:v>
                </c:pt>
                <c:pt idx="7003">
                  <c:v>0.61456900000000003</c:v>
                </c:pt>
                <c:pt idx="7004">
                  <c:v>0.60578399999999999</c:v>
                </c:pt>
                <c:pt idx="7005">
                  <c:v>0.59984999999999999</c:v>
                </c:pt>
                <c:pt idx="7006">
                  <c:v>0.59126100000000004</c:v>
                </c:pt>
                <c:pt idx="7007">
                  <c:v>0.58638000000000001</c:v>
                </c:pt>
                <c:pt idx="7008">
                  <c:v>0.581758</c:v>
                </c:pt>
                <c:pt idx="7009">
                  <c:v>0.57335400000000003</c:v>
                </c:pt>
                <c:pt idx="7010">
                  <c:v>0.56663600000000003</c:v>
                </c:pt>
                <c:pt idx="7011">
                  <c:v>0.56689999999999996</c:v>
                </c:pt>
                <c:pt idx="7012">
                  <c:v>0.57002200000000003</c:v>
                </c:pt>
                <c:pt idx="7013">
                  <c:v>0.57571700000000003</c:v>
                </c:pt>
                <c:pt idx="7014">
                  <c:v>0.57611500000000004</c:v>
                </c:pt>
                <c:pt idx="7015">
                  <c:v>0.57381400000000005</c:v>
                </c:pt>
                <c:pt idx="7016">
                  <c:v>0.56180300000000005</c:v>
                </c:pt>
                <c:pt idx="7017">
                  <c:v>0.54410700000000001</c:v>
                </c:pt>
                <c:pt idx="7018">
                  <c:v>0.52123799999999998</c:v>
                </c:pt>
                <c:pt idx="7019">
                  <c:v>0.50313200000000002</c:v>
                </c:pt>
                <c:pt idx="7020">
                  <c:v>0.496286</c:v>
                </c:pt>
                <c:pt idx="7021">
                  <c:v>0.49413200000000002</c:v>
                </c:pt>
                <c:pt idx="7022">
                  <c:v>0.49454599999999999</c:v>
                </c:pt>
                <c:pt idx="7023">
                  <c:v>0.49439</c:v>
                </c:pt>
                <c:pt idx="7024">
                  <c:v>0.496174</c:v>
                </c:pt>
                <c:pt idx="7025">
                  <c:v>0.50193600000000005</c:v>
                </c:pt>
                <c:pt idx="7026">
                  <c:v>0.50124199999999997</c:v>
                </c:pt>
                <c:pt idx="7027">
                  <c:v>0.50233799999999995</c:v>
                </c:pt>
                <c:pt idx="7028">
                  <c:v>0.50678999999999996</c:v>
                </c:pt>
                <c:pt idx="7029">
                  <c:v>0.51238600000000001</c:v>
                </c:pt>
                <c:pt idx="7030">
                  <c:v>0.52137900000000004</c:v>
                </c:pt>
                <c:pt idx="7031">
                  <c:v>0.53187200000000001</c:v>
                </c:pt>
                <c:pt idx="7032">
                  <c:v>0.53766999999999998</c:v>
                </c:pt>
                <c:pt idx="7033">
                  <c:v>0.54251799999999994</c:v>
                </c:pt>
                <c:pt idx="7034">
                  <c:v>0.54952400000000001</c:v>
                </c:pt>
                <c:pt idx="7035">
                  <c:v>0.54614499999999999</c:v>
                </c:pt>
                <c:pt idx="7036">
                  <c:v>0.54172200000000004</c:v>
                </c:pt>
                <c:pt idx="7037">
                  <c:v>0.53637199999999996</c:v>
                </c:pt>
                <c:pt idx="7038">
                  <c:v>0.53298699999999999</c:v>
                </c:pt>
                <c:pt idx="7039">
                  <c:v>0.53184299999999995</c:v>
                </c:pt>
                <c:pt idx="7040">
                  <c:v>0.53039199999999997</c:v>
                </c:pt>
                <c:pt idx="7041">
                  <c:v>0.52514899999999998</c:v>
                </c:pt>
                <c:pt idx="7042">
                  <c:v>0.52676999999999996</c:v>
                </c:pt>
                <c:pt idx="7043">
                  <c:v>0.53449400000000002</c:v>
                </c:pt>
                <c:pt idx="7044">
                  <c:v>0.53406299999999995</c:v>
                </c:pt>
                <c:pt idx="7045">
                  <c:v>0.53383499999999995</c:v>
                </c:pt>
                <c:pt idx="7046">
                  <c:v>0.53586999999999996</c:v>
                </c:pt>
                <c:pt idx="7047">
                  <c:v>0.53639199999999998</c:v>
                </c:pt>
                <c:pt idx="7048">
                  <c:v>0.53337400000000001</c:v>
                </c:pt>
                <c:pt idx="7049">
                  <c:v>0.52583500000000005</c:v>
                </c:pt>
                <c:pt idx="7050">
                  <c:v>0.51324700000000001</c:v>
                </c:pt>
                <c:pt idx="7051">
                  <c:v>0.503166</c:v>
                </c:pt>
                <c:pt idx="7052">
                  <c:v>0.502417</c:v>
                </c:pt>
                <c:pt idx="7053">
                  <c:v>0.50302500000000006</c:v>
                </c:pt>
                <c:pt idx="7054">
                  <c:v>0.49848399999999998</c:v>
                </c:pt>
                <c:pt idx="7055">
                  <c:v>0.50111700000000003</c:v>
                </c:pt>
                <c:pt idx="7056">
                  <c:v>0.50438899999999998</c:v>
                </c:pt>
                <c:pt idx="7057">
                  <c:v>0.50093100000000002</c:v>
                </c:pt>
                <c:pt idx="7058">
                  <c:v>0.50095599999999996</c:v>
                </c:pt>
                <c:pt idx="7059">
                  <c:v>0.50702499999999995</c:v>
                </c:pt>
                <c:pt idx="7060">
                  <c:v>0.50968000000000002</c:v>
                </c:pt>
                <c:pt idx="7061">
                  <c:v>0.51685700000000001</c:v>
                </c:pt>
                <c:pt idx="7062">
                  <c:v>0.52634700000000001</c:v>
                </c:pt>
                <c:pt idx="7063">
                  <c:v>0.52190199999999998</c:v>
                </c:pt>
                <c:pt idx="7064">
                  <c:v>0.51893100000000003</c:v>
                </c:pt>
                <c:pt idx="7065">
                  <c:v>0.51810599999999996</c:v>
                </c:pt>
                <c:pt idx="7066">
                  <c:v>0.52263300000000001</c:v>
                </c:pt>
                <c:pt idx="7067">
                  <c:v>0.53010400000000002</c:v>
                </c:pt>
                <c:pt idx="7068">
                  <c:v>0.53563799999999995</c:v>
                </c:pt>
                <c:pt idx="7069">
                  <c:v>0.535941</c:v>
                </c:pt>
                <c:pt idx="7070">
                  <c:v>0.53164699999999998</c:v>
                </c:pt>
                <c:pt idx="7071">
                  <c:v>0.52927599999999997</c:v>
                </c:pt>
                <c:pt idx="7072">
                  <c:v>0.52247100000000002</c:v>
                </c:pt>
                <c:pt idx="7073">
                  <c:v>0.50644400000000001</c:v>
                </c:pt>
                <c:pt idx="7074">
                  <c:v>0.50143899999999997</c:v>
                </c:pt>
                <c:pt idx="7075">
                  <c:v>0.50445799999999996</c:v>
                </c:pt>
                <c:pt idx="7076">
                  <c:v>0.50809300000000002</c:v>
                </c:pt>
                <c:pt idx="7077">
                  <c:v>0.50826199999999999</c:v>
                </c:pt>
                <c:pt idx="7078">
                  <c:v>0.50963800000000004</c:v>
                </c:pt>
                <c:pt idx="7079">
                  <c:v>0.512683</c:v>
                </c:pt>
                <c:pt idx="7080">
                  <c:v>0.51127</c:v>
                </c:pt>
                <c:pt idx="7081">
                  <c:v>0.51502899999999996</c:v>
                </c:pt>
                <c:pt idx="7082">
                  <c:v>0.52020100000000002</c:v>
                </c:pt>
                <c:pt idx="7083">
                  <c:v>0.51934000000000002</c:v>
                </c:pt>
                <c:pt idx="7084">
                  <c:v>0.51856599999999997</c:v>
                </c:pt>
                <c:pt idx="7085">
                  <c:v>0.51736300000000002</c:v>
                </c:pt>
                <c:pt idx="7086">
                  <c:v>0.52062600000000003</c:v>
                </c:pt>
                <c:pt idx="7087">
                  <c:v>0.526559</c:v>
                </c:pt>
                <c:pt idx="7088">
                  <c:v>0.53253600000000001</c:v>
                </c:pt>
                <c:pt idx="7089">
                  <c:v>0.534632</c:v>
                </c:pt>
                <c:pt idx="7090">
                  <c:v>0.541381</c:v>
                </c:pt>
                <c:pt idx="7091">
                  <c:v>0.554365</c:v>
                </c:pt>
                <c:pt idx="7092">
                  <c:v>0.55726900000000001</c:v>
                </c:pt>
                <c:pt idx="7093">
                  <c:v>0.56105499999999997</c:v>
                </c:pt>
                <c:pt idx="7094">
                  <c:v>0.56976899999999997</c:v>
                </c:pt>
                <c:pt idx="7095">
                  <c:v>0.576318</c:v>
                </c:pt>
                <c:pt idx="7096">
                  <c:v>0.58564099999999997</c:v>
                </c:pt>
                <c:pt idx="7097">
                  <c:v>0.58707799999999999</c:v>
                </c:pt>
                <c:pt idx="7098">
                  <c:v>0.58838100000000004</c:v>
                </c:pt>
                <c:pt idx="7099">
                  <c:v>0.59400799999999998</c:v>
                </c:pt>
                <c:pt idx="7100">
                  <c:v>0.603877</c:v>
                </c:pt>
                <c:pt idx="7101">
                  <c:v>0.61269499999999999</c:v>
                </c:pt>
                <c:pt idx="7102">
                  <c:v>0.62008300000000005</c:v>
                </c:pt>
                <c:pt idx="7103">
                  <c:v>0.63298100000000002</c:v>
                </c:pt>
                <c:pt idx="7104">
                  <c:v>0.64513600000000004</c:v>
                </c:pt>
                <c:pt idx="7105">
                  <c:v>0.65615900000000005</c:v>
                </c:pt>
                <c:pt idx="7106">
                  <c:v>0.665134</c:v>
                </c:pt>
                <c:pt idx="7107">
                  <c:v>0.670427</c:v>
                </c:pt>
                <c:pt idx="7108">
                  <c:v>0.67329899999999998</c:v>
                </c:pt>
                <c:pt idx="7109">
                  <c:v>0.67143299999999995</c:v>
                </c:pt>
                <c:pt idx="7110">
                  <c:v>0.674257</c:v>
                </c:pt>
                <c:pt idx="7111">
                  <c:v>0.68157000000000001</c:v>
                </c:pt>
                <c:pt idx="7112">
                  <c:v>0.68387500000000001</c:v>
                </c:pt>
                <c:pt idx="7113">
                  <c:v>0.68528800000000001</c:v>
                </c:pt>
                <c:pt idx="7114">
                  <c:v>0.68304699999999996</c:v>
                </c:pt>
                <c:pt idx="7115">
                  <c:v>0.68037899999999996</c:v>
                </c:pt>
                <c:pt idx="7116">
                  <c:v>0.67767999999999995</c:v>
                </c:pt>
                <c:pt idx="7117">
                  <c:v>0.67406500000000003</c:v>
                </c:pt>
                <c:pt idx="7118">
                  <c:v>0.66976400000000003</c:v>
                </c:pt>
                <c:pt idx="7119">
                  <c:v>0.66800099999999996</c:v>
                </c:pt>
                <c:pt idx="7120">
                  <c:v>0.66732100000000005</c:v>
                </c:pt>
                <c:pt idx="7121">
                  <c:v>0.66346099999999997</c:v>
                </c:pt>
                <c:pt idx="7122">
                  <c:v>0.65840200000000004</c:v>
                </c:pt>
                <c:pt idx="7123">
                  <c:v>0.64920800000000001</c:v>
                </c:pt>
                <c:pt idx="7124">
                  <c:v>0.64077899999999999</c:v>
                </c:pt>
                <c:pt idx="7125">
                  <c:v>0.63516700000000004</c:v>
                </c:pt>
                <c:pt idx="7126">
                  <c:v>0.63062300000000004</c:v>
                </c:pt>
                <c:pt idx="7127">
                  <c:v>0.62638700000000003</c:v>
                </c:pt>
                <c:pt idx="7128">
                  <c:v>0.61879099999999998</c:v>
                </c:pt>
                <c:pt idx="7129">
                  <c:v>0.61351900000000004</c:v>
                </c:pt>
                <c:pt idx="7130">
                  <c:v>0.60980800000000002</c:v>
                </c:pt>
                <c:pt idx="7131">
                  <c:v>0.60524</c:v>
                </c:pt>
                <c:pt idx="7132">
                  <c:v>0.59962700000000002</c:v>
                </c:pt>
                <c:pt idx="7133">
                  <c:v>0.59037899999999999</c:v>
                </c:pt>
                <c:pt idx="7134">
                  <c:v>0.57934200000000002</c:v>
                </c:pt>
                <c:pt idx="7135">
                  <c:v>0.57020099999999996</c:v>
                </c:pt>
                <c:pt idx="7136">
                  <c:v>0.56170799999999999</c:v>
                </c:pt>
                <c:pt idx="7137">
                  <c:v>0.55709500000000001</c:v>
                </c:pt>
                <c:pt idx="7138">
                  <c:v>0.55752400000000002</c:v>
                </c:pt>
                <c:pt idx="7139">
                  <c:v>0.55605199999999999</c:v>
                </c:pt>
                <c:pt idx="7140">
                  <c:v>0.55396199999999995</c:v>
                </c:pt>
                <c:pt idx="7141">
                  <c:v>0.55357999999999996</c:v>
                </c:pt>
                <c:pt idx="7142">
                  <c:v>0.55359199999999997</c:v>
                </c:pt>
                <c:pt idx="7143">
                  <c:v>0.552068</c:v>
                </c:pt>
                <c:pt idx="7144">
                  <c:v>0.54768799999999995</c:v>
                </c:pt>
                <c:pt idx="7145">
                  <c:v>0.54873400000000006</c:v>
                </c:pt>
                <c:pt idx="7146">
                  <c:v>0.55542599999999998</c:v>
                </c:pt>
                <c:pt idx="7147">
                  <c:v>0.55935999999999997</c:v>
                </c:pt>
                <c:pt idx="7148">
                  <c:v>0.56417399999999995</c:v>
                </c:pt>
                <c:pt idx="7149">
                  <c:v>0.56792699999999996</c:v>
                </c:pt>
                <c:pt idx="7150">
                  <c:v>0.57070299999999996</c:v>
                </c:pt>
                <c:pt idx="7151">
                  <c:v>0.57259800000000005</c:v>
                </c:pt>
                <c:pt idx="7152">
                  <c:v>0.57308099999999995</c:v>
                </c:pt>
                <c:pt idx="7153">
                  <c:v>0.57769300000000001</c:v>
                </c:pt>
                <c:pt idx="7154">
                  <c:v>0.582148</c:v>
                </c:pt>
                <c:pt idx="7155">
                  <c:v>0.593893</c:v>
                </c:pt>
                <c:pt idx="7156">
                  <c:v>0.60610900000000001</c:v>
                </c:pt>
                <c:pt idx="7157">
                  <c:v>0.60688200000000003</c:v>
                </c:pt>
                <c:pt idx="7158">
                  <c:v>0.61230399999999996</c:v>
                </c:pt>
                <c:pt idx="7159">
                  <c:v>0.619892</c:v>
                </c:pt>
                <c:pt idx="7160">
                  <c:v>0.62712299999999999</c:v>
                </c:pt>
                <c:pt idx="7161">
                  <c:v>0.63122999999999996</c:v>
                </c:pt>
                <c:pt idx="7162">
                  <c:v>0.63258700000000001</c:v>
                </c:pt>
                <c:pt idx="7163">
                  <c:v>0.63648000000000005</c:v>
                </c:pt>
                <c:pt idx="7164">
                  <c:v>0.64029000000000003</c:v>
                </c:pt>
                <c:pt idx="7165">
                  <c:v>0.64272899999999999</c:v>
                </c:pt>
                <c:pt idx="7166">
                  <c:v>0.64286799999999999</c:v>
                </c:pt>
                <c:pt idx="7167">
                  <c:v>0.63818299999999994</c:v>
                </c:pt>
                <c:pt idx="7168">
                  <c:v>0.63612500000000005</c:v>
                </c:pt>
                <c:pt idx="7169">
                  <c:v>0.63585000000000003</c:v>
                </c:pt>
                <c:pt idx="7170">
                  <c:v>0.636185</c:v>
                </c:pt>
                <c:pt idx="7171">
                  <c:v>0.63706099999999999</c:v>
                </c:pt>
                <c:pt idx="7172">
                  <c:v>0.636625</c:v>
                </c:pt>
                <c:pt idx="7173">
                  <c:v>0.63557300000000005</c:v>
                </c:pt>
                <c:pt idx="7174">
                  <c:v>0.63367600000000002</c:v>
                </c:pt>
                <c:pt idx="7175">
                  <c:v>0.637903</c:v>
                </c:pt>
                <c:pt idx="7176">
                  <c:v>0.64354</c:v>
                </c:pt>
                <c:pt idx="7177">
                  <c:v>0.64156199999999997</c:v>
                </c:pt>
                <c:pt idx="7178">
                  <c:v>0.63698399999999999</c:v>
                </c:pt>
                <c:pt idx="7179">
                  <c:v>0.62812900000000005</c:v>
                </c:pt>
                <c:pt idx="7180">
                  <c:v>0.62232399999999999</c:v>
                </c:pt>
                <c:pt idx="7181">
                  <c:v>0.61836000000000002</c:v>
                </c:pt>
                <c:pt idx="7182">
                  <c:v>0.61366299999999996</c:v>
                </c:pt>
                <c:pt idx="7183">
                  <c:v>0.61192599999999997</c:v>
                </c:pt>
                <c:pt idx="7184">
                  <c:v>0.61164300000000005</c:v>
                </c:pt>
                <c:pt idx="7185">
                  <c:v>0.61666500000000002</c:v>
                </c:pt>
                <c:pt idx="7186">
                  <c:v>0.62347300000000005</c:v>
                </c:pt>
                <c:pt idx="7187">
                  <c:v>0.62556</c:v>
                </c:pt>
                <c:pt idx="7188">
                  <c:v>0.62884200000000001</c:v>
                </c:pt>
                <c:pt idx="7189">
                  <c:v>0.63423399999999996</c:v>
                </c:pt>
                <c:pt idx="7190">
                  <c:v>0.64340399999999998</c:v>
                </c:pt>
                <c:pt idx="7191">
                  <c:v>0.65052500000000002</c:v>
                </c:pt>
                <c:pt idx="7192">
                  <c:v>0.65416799999999997</c:v>
                </c:pt>
                <c:pt idx="7193">
                  <c:v>0.66175200000000001</c:v>
                </c:pt>
                <c:pt idx="7194">
                  <c:v>0.67160299999999995</c:v>
                </c:pt>
                <c:pt idx="7195">
                  <c:v>0.68542199999999998</c:v>
                </c:pt>
                <c:pt idx="7196">
                  <c:v>0.69842199999999999</c:v>
                </c:pt>
                <c:pt idx="7197">
                  <c:v>0.69799900000000004</c:v>
                </c:pt>
                <c:pt idx="7198">
                  <c:v>0.69981800000000005</c:v>
                </c:pt>
                <c:pt idx="7199">
                  <c:v>0.70374899999999996</c:v>
                </c:pt>
                <c:pt idx="7200">
                  <c:v>0.70503899999999997</c:v>
                </c:pt>
                <c:pt idx="7201">
                  <c:v>0.70372999999999997</c:v>
                </c:pt>
                <c:pt idx="7202">
                  <c:v>0.70675399999999999</c:v>
                </c:pt>
                <c:pt idx="7203">
                  <c:v>0.71210399999999996</c:v>
                </c:pt>
                <c:pt idx="7204">
                  <c:v>0.71779099999999996</c:v>
                </c:pt>
                <c:pt idx="7205">
                  <c:v>0.72603099999999998</c:v>
                </c:pt>
                <c:pt idx="7206">
                  <c:v>0.72778900000000002</c:v>
                </c:pt>
                <c:pt idx="7207">
                  <c:v>0.72772199999999998</c:v>
                </c:pt>
                <c:pt idx="7208">
                  <c:v>0.72619100000000003</c:v>
                </c:pt>
                <c:pt idx="7209">
                  <c:v>0.72478200000000004</c:v>
                </c:pt>
                <c:pt idx="7210">
                  <c:v>0.72494000000000003</c:v>
                </c:pt>
                <c:pt idx="7211">
                  <c:v>0.72206000000000004</c:v>
                </c:pt>
                <c:pt idx="7212">
                  <c:v>0.72658999999999996</c:v>
                </c:pt>
                <c:pt idx="7213">
                  <c:v>0.736954</c:v>
                </c:pt>
                <c:pt idx="7214">
                  <c:v>0.73643800000000004</c:v>
                </c:pt>
                <c:pt idx="7215">
                  <c:v>0.73471500000000001</c:v>
                </c:pt>
                <c:pt idx="7216">
                  <c:v>0.73119699999999999</c:v>
                </c:pt>
                <c:pt idx="7217">
                  <c:v>0.72732399999999997</c:v>
                </c:pt>
                <c:pt idx="7218">
                  <c:v>0.72331000000000001</c:v>
                </c:pt>
                <c:pt idx="7219">
                  <c:v>0.71823599999999999</c:v>
                </c:pt>
                <c:pt idx="7220">
                  <c:v>0.70747700000000002</c:v>
                </c:pt>
                <c:pt idx="7221">
                  <c:v>0.70099900000000004</c:v>
                </c:pt>
                <c:pt idx="7222">
                  <c:v>0.70054099999999997</c:v>
                </c:pt>
                <c:pt idx="7223">
                  <c:v>0.68909100000000001</c:v>
                </c:pt>
                <c:pt idx="7224">
                  <c:v>0.68006800000000001</c:v>
                </c:pt>
                <c:pt idx="7225">
                  <c:v>0.67350200000000005</c:v>
                </c:pt>
                <c:pt idx="7226">
                  <c:v>0.66825999999999997</c:v>
                </c:pt>
                <c:pt idx="7227">
                  <c:v>0.665771</c:v>
                </c:pt>
                <c:pt idx="7228">
                  <c:v>0.66472799999999999</c:v>
                </c:pt>
                <c:pt idx="7229">
                  <c:v>0.66555799999999998</c:v>
                </c:pt>
                <c:pt idx="7230">
                  <c:v>0.66881299999999999</c:v>
                </c:pt>
                <c:pt idx="7231">
                  <c:v>0.66453499999999999</c:v>
                </c:pt>
                <c:pt idx="7232">
                  <c:v>0.66276599999999997</c:v>
                </c:pt>
                <c:pt idx="7233">
                  <c:v>0.656717</c:v>
                </c:pt>
                <c:pt idx="7234">
                  <c:v>0.64691900000000002</c:v>
                </c:pt>
                <c:pt idx="7235">
                  <c:v>0.64289099999999999</c:v>
                </c:pt>
                <c:pt idx="7236">
                  <c:v>0.64026000000000005</c:v>
                </c:pt>
                <c:pt idx="7237">
                  <c:v>0.63400299999999998</c:v>
                </c:pt>
                <c:pt idx="7238">
                  <c:v>0.62858800000000004</c:v>
                </c:pt>
                <c:pt idx="7239">
                  <c:v>0.62203200000000003</c:v>
                </c:pt>
                <c:pt idx="7240">
                  <c:v>0.60862400000000005</c:v>
                </c:pt>
                <c:pt idx="7241">
                  <c:v>0.59958800000000001</c:v>
                </c:pt>
                <c:pt idx="7242">
                  <c:v>0.59697299999999998</c:v>
                </c:pt>
                <c:pt idx="7243">
                  <c:v>0.58981899999999998</c:v>
                </c:pt>
                <c:pt idx="7244">
                  <c:v>0.57600600000000002</c:v>
                </c:pt>
                <c:pt idx="7245">
                  <c:v>0.56284100000000004</c:v>
                </c:pt>
                <c:pt idx="7246">
                  <c:v>0.56191100000000005</c:v>
                </c:pt>
                <c:pt idx="7247">
                  <c:v>0.56628800000000001</c:v>
                </c:pt>
                <c:pt idx="7248">
                  <c:v>0.56182500000000002</c:v>
                </c:pt>
                <c:pt idx="7249">
                  <c:v>0.55918599999999996</c:v>
                </c:pt>
                <c:pt idx="7250">
                  <c:v>0.55735800000000002</c:v>
                </c:pt>
                <c:pt idx="7251">
                  <c:v>0.55706999999999995</c:v>
                </c:pt>
                <c:pt idx="7252">
                  <c:v>0.55767</c:v>
                </c:pt>
                <c:pt idx="7253">
                  <c:v>0.55857599999999996</c:v>
                </c:pt>
                <c:pt idx="7254">
                  <c:v>0.55898400000000004</c:v>
                </c:pt>
                <c:pt idx="7255">
                  <c:v>0.56359300000000001</c:v>
                </c:pt>
                <c:pt idx="7256">
                  <c:v>0.57336699999999996</c:v>
                </c:pt>
                <c:pt idx="7257">
                  <c:v>0.57443299999999997</c:v>
                </c:pt>
                <c:pt idx="7258">
                  <c:v>0.573689</c:v>
                </c:pt>
                <c:pt idx="7259">
                  <c:v>0.56787399999999999</c:v>
                </c:pt>
                <c:pt idx="7260">
                  <c:v>0.56283099999999997</c:v>
                </c:pt>
                <c:pt idx="7261">
                  <c:v>0.55547400000000002</c:v>
                </c:pt>
                <c:pt idx="7262">
                  <c:v>0.54848600000000003</c:v>
                </c:pt>
                <c:pt idx="7263">
                  <c:v>0.54617199999999999</c:v>
                </c:pt>
                <c:pt idx="7264">
                  <c:v>0.54790099999999997</c:v>
                </c:pt>
                <c:pt idx="7265">
                  <c:v>0.54843399999999998</c:v>
                </c:pt>
                <c:pt idx="7266">
                  <c:v>0.53512700000000002</c:v>
                </c:pt>
                <c:pt idx="7267">
                  <c:v>0.52191600000000005</c:v>
                </c:pt>
                <c:pt idx="7268">
                  <c:v>0.51308100000000001</c:v>
                </c:pt>
                <c:pt idx="7269">
                  <c:v>0.50190699999999999</c:v>
                </c:pt>
                <c:pt idx="7270">
                  <c:v>0.48969400000000002</c:v>
                </c:pt>
                <c:pt idx="7271">
                  <c:v>0.47737499999999999</c:v>
                </c:pt>
                <c:pt idx="7272">
                  <c:v>0.46909899999999999</c:v>
                </c:pt>
                <c:pt idx="7273">
                  <c:v>0.45164900000000002</c:v>
                </c:pt>
                <c:pt idx="7274">
                  <c:v>0.43215199999999998</c:v>
                </c:pt>
                <c:pt idx="7275">
                  <c:v>0.42028399999999999</c:v>
                </c:pt>
                <c:pt idx="7276">
                  <c:v>0.413883</c:v>
                </c:pt>
                <c:pt idx="7277">
                  <c:v>0.4042</c:v>
                </c:pt>
                <c:pt idx="7278">
                  <c:v>0.39428299999999999</c:v>
                </c:pt>
                <c:pt idx="7279">
                  <c:v>0.38384699999999999</c:v>
                </c:pt>
                <c:pt idx="7280">
                  <c:v>0.37276799999999999</c:v>
                </c:pt>
                <c:pt idx="7281">
                  <c:v>0.357213</c:v>
                </c:pt>
                <c:pt idx="7282">
                  <c:v>0.33756700000000001</c:v>
                </c:pt>
                <c:pt idx="7283">
                  <c:v>0.32460099999999997</c:v>
                </c:pt>
                <c:pt idx="7284">
                  <c:v>0.31027900000000003</c:v>
                </c:pt>
                <c:pt idx="7285">
                  <c:v>0.29440100000000002</c:v>
                </c:pt>
                <c:pt idx="7286">
                  <c:v>0.29108099999999998</c:v>
                </c:pt>
                <c:pt idx="7287">
                  <c:v>0.294657</c:v>
                </c:pt>
                <c:pt idx="7288">
                  <c:v>0.29396099999999997</c:v>
                </c:pt>
                <c:pt idx="7289">
                  <c:v>0.29324600000000001</c:v>
                </c:pt>
                <c:pt idx="7290">
                  <c:v>0.29426600000000003</c:v>
                </c:pt>
                <c:pt idx="7291">
                  <c:v>0.29287000000000002</c:v>
                </c:pt>
                <c:pt idx="7292">
                  <c:v>0.29355500000000001</c:v>
                </c:pt>
                <c:pt idx="7293">
                  <c:v>0.29366900000000001</c:v>
                </c:pt>
                <c:pt idx="7294">
                  <c:v>0.29247800000000002</c:v>
                </c:pt>
                <c:pt idx="7295">
                  <c:v>0.286165</c:v>
                </c:pt>
                <c:pt idx="7296">
                  <c:v>0.28495700000000002</c:v>
                </c:pt>
                <c:pt idx="7297">
                  <c:v>0.28786099999999998</c:v>
                </c:pt>
                <c:pt idx="7298">
                  <c:v>0.304892</c:v>
                </c:pt>
                <c:pt idx="7299">
                  <c:v>0.30471100000000001</c:v>
                </c:pt>
                <c:pt idx="7300">
                  <c:v>0.296595</c:v>
                </c:pt>
                <c:pt idx="7301">
                  <c:v>0.28383199999999997</c:v>
                </c:pt>
                <c:pt idx="7302">
                  <c:v>0.27673500000000001</c:v>
                </c:pt>
                <c:pt idx="7303">
                  <c:v>0.27091999999999999</c:v>
                </c:pt>
                <c:pt idx="7304">
                  <c:v>0.26677400000000001</c:v>
                </c:pt>
                <c:pt idx="7305">
                  <c:v>0.26758199999999999</c:v>
                </c:pt>
                <c:pt idx="7306">
                  <c:v>0.270401</c:v>
                </c:pt>
                <c:pt idx="7307">
                  <c:v>0.27599099999999999</c:v>
                </c:pt>
                <c:pt idx="7308">
                  <c:v>0.27451199999999998</c:v>
                </c:pt>
                <c:pt idx="7309">
                  <c:v>0.27281300000000003</c:v>
                </c:pt>
                <c:pt idx="7310">
                  <c:v>0.27407900000000002</c:v>
                </c:pt>
                <c:pt idx="7311">
                  <c:v>0.27526</c:v>
                </c:pt>
                <c:pt idx="7312">
                  <c:v>0.27440700000000001</c:v>
                </c:pt>
                <c:pt idx="7313">
                  <c:v>0.26951599999999998</c:v>
                </c:pt>
                <c:pt idx="7314">
                  <c:v>0.26128600000000002</c:v>
                </c:pt>
                <c:pt idx="7315">
                  <c:v>0.25762600000000002</c:v>
                </c:pt>
                <c:pt idx="7316">
                  <c:v>0.256434</c:v>
                </c:pt>
                <c:pt idx="7317">
                  <c:v>0.256604</c:v>
                </c:pt>
                <c:pt idx="7318">
                  <c:v>0.26456299999999999</c:v>
                </c:pt>
                <c:pt idx="7319">
                  <c:v>0.330042</c:v>
                </c:pt>
                <c:pt idx="7320">
                  <c:v>0.35940699999999998</c:v>
                </c:pt>
                <c:pt idx="7321">
                  <c:v>0.16078300000000001</c:v>
                </c:pt>
                <c:pt idx="7322">
                  <c:v>-0.120447</c:v>
                </c:pt>
                <c:pt idx="7323">
                  <c:v>-0.11781</c:v>
                </c:pt>
                <c:pt idx="7324">
                  <c:v>-5.5683999999999997E-2</c:v>
                </c:pt>
                <c:pt idx="7325">
                  <c:v>0.16209399999999999</c:v>
                </c:pt>
                <c:pt idx="7326">
                  <c:v>0.15004000000000001</c:v>
                </c:pt>
                <c:pt idx="7327">
                  <c:v>5.2400200000000001E-2</c:v>
                </c:pt>
                <c:pt idx="7328">
                  <c:v>-1.58523E-2</c:v>
                </c:pt>
                <c:pt idx="7329">
                  <c:v>-3.1776699999999998E-2</c:v>
                </c:pt>
                <c:pt idx="7330">
                  <c:v>-2.9484099999999999E-2</c:v>
                </c:pt>
                <c:pt idx="7331">
                  <c:v>-2.7221200000000001E-2</c:v>
                </c:pt>
                <c:pt idx="7332">
                  <c:v>-2.5456300000000001E-2</c:v>
                </c:pt>
                <c:pt idx="7333">
                  <c:v>-2.36438E-2</c:v>
                </c:pt>
                <c:pt idx="7334">
                  <c:v>-1.4368300000000001E-2</c:v>
                </c:pt>
                <c:pt idx="7335">
                  <c:v>-1.7121999999999998E-2</c:v>
                </c:pt>
                <c:pt idx="7336">
                  <c:v>-2.38097E-2</c:v>
                </c:pt>
                <c:pt idx="7337">
                  <c:v>-2.6504E-2</c:v>
                </c:pt>
                <c:pt idx="7338">
                  <c:v>-3.3708399999999999E-2</c:v>
                </c:pt>
                <c:pt idx="7339">
                  <c:v>-4.3395499999999997E-2</c:v>
                </c:pt>
                <c:pt idx="7340">
                  <c:v>-5.5081199999999997E-2</c:v>
                </c:pt>
                <c:pt idx="7341">
                  <c:v>-6.7755599999999999E-2</c:v>
                </c:pt>
                <c:pt idx="7342">
                  <c:v>-7.5925999999999993E-2</c:v>
                </c:pt>
                <c:pt idx="7343">
                  <c:v>-8.3097000000000004E-2</c:v>
                </c:pt>
                <c:pt idx="7344">
                  <c:v>-8.7259100000000006E-2</c:v>
                </c:pt>
                <c:pt idx="7345">
                  <c:v>-8.8920100000000002E-2</c:v>
                </c:pt>
                <c:pt idx="7346">
                  <c:v>-8.9577299999999999E-2</c:v>
                </c:pt>
                <c:pt idx="7347">
                  <c:v>-9.1237399999999996E-2</c:v>
                </c:pt>
                <c:pt idx="7348">
                  <c:v>-9.6888600000000005E-2</c:v>
                </c:pt>
                <c:pt idx="7349">
                  <c:v>-0.101539</c:v>
                </c:pt>
                <c:pt idx="7350">
                  <c:v>-0.10766100000000001</c:v>
                </c:pt>
                <c:pt idx="7351">
                  <c:v>-0.10077700000000001</c:v>
                </c:pt>
                <c:pt idx="7352">
                  <c:v>-9.7418199999999996E-2</c:v>
                </c:pt>
                <c:pt idx="7353">
                  <c:v>-9.3013299999999993E-2</c:v>
                </c:pt>
                <c:pt idx="7354">
                  <c:v>-8.1118300000000004E-2</c:v>
                </c:pt>
                <c:pt idx="7355">
                  <c:v>-7.4242100000000005E-2</c:v>
                </c:pt>
                <c:pt idx="7356">
                  <c:v>-6.5794599999999995E-2</c:v>
                </c:pt>
                <c:pt idx="7357">
                  <c:v>-4.8367899999999998E-2</c:v>
                </c:pt>
                <c:pt idx="7358">
                  <c:v>-3.4436300000000003E-2</c:v>
                </c:pt>
                <c:pt idx="7359">
                  <c:v>-1.75335E-2</c:v>
                </c:pt>
                <c:pt idx="7360">
                  <c:v>-1.3150500000000001E-2</c:v>
                </c:pt>
                <c:pt idx="7361">
                  <c:v>-6.6576200000000004E-3</c:v>
                </c:pt>
                <c:pt idx="7362">
                  <c:v>3.8118200000000001E-3</c:v>
                </c:pt>
                <c:pt idx="7363">
                  <c:v>1.1702000000000001E-2</c:v>
                </c:pt>
                <c:pt idx="7364">
                  <c:v>1.0613900000000001E-2</c:v>
                </c:pt>
                <c:pt idx="7365">
                  <c:v>8.5505100000000007E-3</c:v>
                </c:pt>
                <c:pt idx="7366">
                  <c:v>5.1188800000000001E-3</c:v>
                </c:pt>
                <c:pt idx="7367">
                  <c:v>1.46778E-2</c:v>
                </c:pt>
                <c:pt idx="7368">
                  <c:v>1.9586900000000001E-2</c:v>
                </c:pt>
                <c:pt idx="7369">
                  <c:v>2.2562700000000002E-2</c:v>
                </c:pt>
                <c:pt idx="7370">
                  <c:v>2.19705E-2</c:v>
                </c:pt>
                <c:pt idx="7371">
                  <c:v>1.6422900000000001E-2</c:v>
                </c:pt>
                <c:pt idx="7372">
                  <c:v>1.04157E-2</c:v>
                </c:pt>
                <c:pt idx="7373">
                  <c:v>3.9421200000000003E-3</c:v>
                </c:pt>
                <c:pt idx="7374">
                  <c:v>3.1958300000000002E-3</c:v>
                </c:pt>
                <c:pt idx="7375">
                  <c:v>1.11857E-2</c:v>
                </c:pt>
                <c:pt idx="7376">
                  <c:v>6.3248100000000002E-3</c:v>
                </c:pt>
                <c:pt idx="7377">
                  <c:v>-7.1360900000000003E-3</c:v>
                </c:pt>
                <c:pt idx="7378">
                  <c:v>-1.39519E-2</c:v>
                </c:pt>
                <c:pt idx="7379">
                  <c:v>-1.8350999999999999E-2</c:v>
                </c:pt>
                <c:pt idx="7380">
                  <c:v>-1.9216199999999999E-2</c:v>
                </c:pt>
                <c:pt idx="7381">
                  <c:v>-1.86483E-2</c:v>
                </c:pt>
                <c:pt idx="7382">
                  <c:v>-2.3657399999999999E-2</c:v>
                </c:pt>
                <c:pt idx="7383">
                  <c:v>-4.5768499999999997E-2</c:v>
                </c:pt>
                <c:pt idx="7384">
                  <c:v>-5.6148999999999998E-2</c:v>
                </c:pt>
                <c:pt idx="7385">
                  <c:v>-5.8016600000000002E-2</c:v>
                </c:pt>
                <c:pt idx="7386">
                  <c:v>-6.2080299999999998E-2</c:v>
                </c:pt>
                <c:pt idx="7387">
                  <c:v>-6.8089499999999997E-2</c:v>
                </c:pt>
                <c:pt idx="7388">
                  <c:v>-7.4982900000000005E-2</c:v>
                </c:pt>
                <c:pt idx="7389">
                  <c:v>-7.9832500000000001E-2</c:v>
                </c:pt>
                <c:pt idx="7390">
                  <c:v>-8.1940899999999997E-2</c:v>
                </c:pt>
                <c:pt idx="7391">
                  <c:v>-7.7777899999999997E-2</c:v>
                </c:pt>
                <c:pt idx="7392">
                  <c:v>-7.6777499999999999E-2</c:v>
                </c:pt>
                <c:pt idx="7393">
                  <c:v>-7.5185100000000005E-2</c:v>
                </c:pt>
                <c:pt idx="7394">
                  <c:v>-7.4488399999999996E-2</c:v>
                </c:pt>
                <c:pt idx="7395">
                  <c:v>-7.1381E-2</c:v>
                </c:pt>
                <c:pt idx="7396">
                  <c:v>-7.1435299999999993E-2</c:v>
                </c:pt>
                <c:pt idx="7397">
                  <c:v>-7.16971E-2</c:v>
                </c:pt>
                <c:pt idx="7398">
                  <c:v>-7.1807499999999996E-2</c:v>
                </c:pt>
                <c:pt idx="7399">
                  <c:v>-7.37429E-2</c:v>
                </c:pt>
                <c:pt idx="7400">
                  <c:v>-6.7597599999999994E-2</c:v>
                </c:pt>
                <c:pt idx="7401">
                  <c:v>-6.8142800000000003E-2</c:v>
                </c:pt>
                <c:pt idx="7402">
                  <c:v>-6.5293900000000002E-2</c:v>
                </c:pt>
                <c:pt idx="7403">
                  <c:v>-6.3134599999999999E-2</c:v>
                </c:pt>
                <c:pt idx="7404">
                  <c:v>-5.9942599999999999E-2</c:v>
                </c:pt>
                <c:pt idx="7405">
                  <c:v>-5.9131299999999998E-2</c:v>
                </c:pt>
                <c:pt idx="7406">
                  <c:v>-6.0824799999999998E-2</c:v>
                </c:pt>
                <c:pt idx="7407">
                  <c:v>-6.0277499999999998E-2</c:v>
                </c:pt>
                <c:pt idx="7408">
                  <c:v>-6.1778399999999997E-2</c:v>
                </c:pt>
                <c:pt idx="7409">
                  <c:v>-6.0092199999999998E-2</c:v>
                </c:pt>
                <c:pt idx="7410">
                  <c:v>-6.6353099999999998E-2</c:v>
                </c:pt>
                <c:pt idx="7411">
                  <c:v>-6.5289100000000003E-2</c:v>
                </c:pt>
                <c:pt idx="7412">
                  <c:v>-6.6783400000000007E-2</c:v>
                </c:pt>
                <c:pt idx="7413">
                  <c:v>-6.6826499999999997E-2</c:v>
                </c:pt>
                <c:pt idx="7414">
                  <c:v>-6.8265500000000007E-2</c:v>
                </c:pt>
                <c:pt idx="7415">
                  <c:v>-7.4421299999999996E-2</c:v>
                </c:pt>
                <c:pt idx="7416">
                  <c:v>-7.7421299999999998E-2</c:v>
                </c:pt>
                <c:pt idx="7417">
                  <c:v>-8.6805400000000005E-2</c:v>
                </c:pt>
                <c:pt idx="7418">
                  <c:v>-9.85592E-2</c:v>
                </c:pt>
                <c:pt idx="7419">
                  <c:v>-0.112564</c:v>
                </c:pt>
                <c:pt idx="7420">
                  <c:v>-0.122112</c:v>
                </c:pt>
                <c:pt idx="7421">
                  <c:v>-0.13156100000000001</c:v>
                </c:pt>
                <c:pt idx="7422">
                  <c:v>-0.13775499999999999</c:v>
                </c:pt>
                <c:pt idx="7423">
                  <c:v>-0.14333099999999999</c:v>
                </c:pt>
                <c:pt idx="7424">
                  <c:v>-0.14111699999999999</c:v>
                </c:pt>
                <c:pt idx="7425">
                  <c:v>-0.13766700000000001</c:v>
                </c:pt>
                <c:pt idx="7426">
                  <c:v>-0.13634599999999999</c:v>
                </c:pt>
                <c:pt idx="7427">
                  <c:v>-0.13278699999999999</c:v>
                </c:pt>
                <c:pt idx="7428">
                  <c:v>-0.12900600000000001</c:v>
                </c:pt>
                <c:pt idx="7429">
                  <c:v>-0.12678400000000001</c:v>
                </c:pt>
                <c:pt idx="7430">
                  <c:v>-0.12762200000000001</c:v>
                </c:pt>
                <c:pt idx="7431">
                  <c:v>-0.12463200000000001</c:v>
                </c:pt>
                <c:pt idx="7432">
                  <c:v>-0.116587</c:v>
                </c:pt>
                <c:pt idx="7433">
                  <c:v>-0.113025</c:v>
                </c:pt>
                <c:pt idx="7434">
                  <c:v>-0.11122</c:v>
                </c:pt>
                <c:pt idx="7435">
                  <c:v>-0.105784</c:v>
                </c:pt>
                <c:pt idx="7436">
                  <c:v>-0.108464</c:v>
                </c:pt>
                <c:pt idx="7437">
                  <c:v>-0.108378</c:v>
                </c:pt>
                <c:pt idx="7438">
                  <c:v>-0.110653</c:v>
                </c:pt>
                <c:pt idx="7439">
                  <c:v>-0.11434</c:v>
                </c:pt>
                <c:pt idx="7440">
                  <c:v>-0.118323</c:v>
                </c:pt>
                <c:pt idx="7441">
                  <c:v>-0.120578</c:v>
                </c:pt>
                <c:pt idx="7442">
                  <c:v>-0.11706900000000001</c:v>
                </c:pt>
                <c:pt idx="7443">
                  <c:v>-0.11645</c:v>
                </c:pt>
                <c:pt idx="7444">
                  <c:v>-0.114186</c:v>
                </c:pt>
                <c:pt idx="7445">
                  <c:v>-0.109307</c:v>
                </c:pt>
                <c:pt idx="7446">
                  <c:v>-0.103098</c:v>
                </c:pt>
                <c:pt idx="7447">
                  <c:v>-9.3367800000000001E-2</c:v>
                </c:pt>
                <c:pt idx="7448">
                  <c:v>-7.5469999999999995E-2</c:v>
                </c:pt>
                <c:pt idx="7449">
                  <c:v>-7.6319999999999999E-2</c:v>
                </c:pt>
                <c:pt idx="7450">
                  <c:v>-8.5730600000000004E-2</c:v>
                </c:pt>
                <c:pt idx="7451">
                  <c:v>-9.7013799999999997E-2</c:v>
                </c:pt>
                <c:pt idx="7452">
                  <c:v>-0.108057</c:v>
                </c:pt>
                <c:pt idx="7453">
                  <c:v>-0.11942700000000001</c:v>
                </c:pt>
                <c:pt idx="7454">
                  <c:v>-0.130636</c:v>
                </c:pt>
                <c:pt idx="7455">
                  <c:v>-0.13784399999999999</c:v>
                </c:pt>
                <c:pt idx="7456">
                  <c:v>-0.140398</c:v>
                </c:pt>
                <c:pt idx="7457">
                  <c:v>-0.14127799999999999</c:v>
                </c:pt>
                <c:pt idx="7458">
                  <c:v>-0.14480299999999999</c:v>
                </c:pt>
                <c:pt idx="7459">
                  <c:v>-0.15240799999999999</c:v>
                </c:pt>
                <c:pt idx="7460">
                  <c:v>-0.160215</c:v>
                </c:pt>
                <c:pt idx="7461">
                  <c:v>-0.158695</c:v>
                </c:pt>
                <c:pt idx="7462">
                  <c:v>-0.142871</c:v>
                </c:pt>
                <c:pt idx="7463">
                  <c:v>-0.131269</c:v>
                </c:pt>
                <c:pt idx="7464">
                  <c:v>-0.124752</c:v>
                </c:pt>
                <c:pt idx="7465">
                  <c:v>-0.130217</c:v>
                </c:pt>
                <c:pt idx="7466">
                  <c:v>-0.14846000000000001</c:v>
                </c:pt>
                <c:pt idx="7467">
                  <c:v>-0.17285200000000001</c:v>
                </c:pt>
                <c:pt idx="7468">
                  <c:v>-0.18753</c:v>
                </c:pt>
                <c:pt idx="7469">
                  <c:v>-0.19305600000000001</c:v>
                </c:pt>
                <c:pt idx="7470">
                  <c:v>-0.18992800000000001</c:v>
                </c:pt>
                <c:pt idx="7471">
                  <c:v>-0.182759</c:v>
                </c:pt>
                <c:pt idx="7472">
                  <c:v>-0.168353</c:v>
                </c:pt>
                <c:pt idx="7473">
                  <c:v>-0.160747</c:v>
                </c:pt>
                <c:pt idx="7474">
                  <c:v>-0.14884900000000001</c:v>
                </c:pt>
                <c:pt idx="7475">
                  <c:v>-0.12722800000000001</c:v>
                </c:pt>
                <c:pt idx="7476">
                  <c:v>-0.107007</c:v>
                </c:pt>
                <c:pt idx="7477">
                  <c:v>-9.7799499999999998E-2</c:v>
                </c:pt>
                <c:pt idx="7478">
                  <c:v>-9.9332500000000004E-2</c:v>
                </c:pt>
                <c:pt idx="7479">
                  <c:v>-0.10481799999999999</c:v>
                </c:pt>
                <c:pt idx="7480">
                  <c:v>-0.100967</c:v>
                </c:pt>
                <c:pt idx="7481">
                  <c:v>-9.1845300000000005E-2</c:v>
                </c:pt>
                <c:pt idx="7482">
                  <c:v>-9.5285999999999996E-2</c:v>
                </c:pt>
                <c:pt idx="7483">
                  <c:v>-0.101787</c:v>
                </c:pt>
                <c:pt idx="7484">
                  <c:v>-0.10602499999999999</c:v>
                </c:pt>
                <c:pt idx="7485">
                  <c:v>-0.102841</c:v>
                </c:pt>
                <c:pt idx="7486">
                  <c:v>-9.8046700000000001E-2</c:v>
                </c:pt>
                <c:pt idx="7487">
                  <c:v>-9.9021799999999993E-2</c:v>
                </c:pt>
                <c:pt idx="7488">
                  <c:v>-9.6525700000000006E-2</c:v>
                </c:pt>
                <c:pt idx="7489">
                  <c:v>-8.7482199999999996E-2</c:v>
                </c:pt>
                <c:pt idx="7490">
                  <c:v>-8.0073900000000003E-2</c:v>
                </c:pt>
                <c:pt idx="7491">
                  <c:v>-6.9124900000000003E-2</c:v>
                </c:pt>
                <c:pt idx="7492">
                  <c:v>-5.4445E-2</c:v>
                </c:pt>
                <c:pt idx="7493">
                  <c:v>-3.6942799999999998E-2</c:v>
                </c:pt>
                <c:pt idx="7494">
                  <c:v>-2.0832699999999999E-2</c:v>
                </c:pt>
                <c:pt idx="7495">
                  <c:v>-7.4053000000000001E-3</c:v>
                </c:pt>
                <c:pt idx="7496">
                  <c:v>1.5307599999999999E-3</c:v>
                </c:pt>
                <c:pt idx="7497">
                  <c:v>8.3203600000000006E-3</c:v>
                </c:pt>
                <c:pt idx="7498">
                  <c:v>9.8692399999999996E-3</c:v>
                </c:pt>
                <c:pt idx="7499">
                  <c:v>9.1497499999999999E-3</c:v>
                </c:pt>
                <c:pt idx="7500">
                  <c:v>2.9643599999999999E-2</c:v>
                </c:pt>
                <c:pt idx="7501">
                  <c:v>5.7147299999999998E-2</c:v>
                </c:pt>
                <c:pt idx="7502">
                  <c:v>6.21091E-2</c:v>
                </c:pt>
                <c:pt idx="7503">
                  <c:v>5.9692599999999998E-2</c:v>
                </c:pt>
                <c:pt idx="7504">
                  <c:v>5.5815200000000002E-2</c:v>
                </c:pt>
                <c:pt idx="7505">
                  <c:v>5.1318900000000001E-2</c:v>
                </c:pt>
                <c:pt idx="7506">
                  <c:v>5.0754100000000003E-2</c:v>
                </c:pt>
                <c:pt idx="7507">
                  <c:v>5.4758300000000003E-2</c:v>
                </c:pt>
                <c:pt idx="7508">
                  <c:v>5.6917000000000002E-2</c:v>
                </c:pt>
                <c:pt idx="7509">
                  <c:v>5.4427700000000002E-2</c:v>
                </c:pt>
                <c:pt idx="7510">
                  <c:v>5.9405600000000003E-2</c:v>
                </c:pt>
                <c:pt idx="7511">
                  <c:v>7.2214200000000006E-2</c:v>
                </c:pt>
                <c:pt idx="7512">
                  <c:v>8.1258999999999998E-2</c:v>
                </c:pt>
                <c:pt idx="7513">
                  <c:v>9.10025E-2</c:v>
                </c:pt>
                <c:pt idx="7514">
                  <c:v>0.101198</c:v>
                </c:pt>
                <c:pt idx="7515">
                  <c:v>0.10852199999999999</c:v>
                </c:pt>
                <c:pt idx="7516">
                  <c:v>0.115702</c:v>
                </c:pt>
                <c:pt idx="7517">
                  <c:v>0.12135700000000001</c:v>
                </c:pt>
                <c:pt idx="7518">
                  <c:v>0.12609100000000001</c:v>
                </c:pt>
                <c:pt idx="7519">
                  <c:v>0.13373299999999999</c:v>
                </c:pt>
                <c:pt idx="7520">
                  <c:v>0.148422</c:v>
                </c:pt>
                <c:pt idx="7521">
                  <c:v>0.16140199999999999</c:v>
                </c:pt>
                <c:pt idx="7522">
                  <c:v>0.166992</c:v>
                </c:pt>
                <c:pt idx="7523">
                  <c:v>0.17154</c:v>
                </c:pt>
                <c:pt idx="7524">
                  <c:v>0.176705</c:v>
                </c:pt>
                <c:pt idx="7525">
                  <c:v>0.181338</c:v>
                </c:pt>
                <c:pt idx="7526">
                  <c:v>0.184452</c:v>
                </c:pt>
                <c:pt idx="7527">
                  <c:v>0.188913</c:v>
                </c:pt>
                <c:pt idx="7528">
                  <c:v>0.19522900000000001</c:v>
                </c:pt>
                <c:pt idx="7529">
                  <c:v>0.20168800000000001</c:v>
                </c:pt>
                <c:pt idx="7530">
                  <c:v>0.21576899999999999</c:v>
                </c:pt>
                <c:pt idx="7531">
                  <c:v>0.22874</c:v>
                </c:pt>
                <c:pt idx="7532">
                  <c:v>0.23837800000000001</c:v>
                </c:pt>
                <c:pt idx="7533">
                  <c:v>0.24750800000000001</c:v>
                </c:pt>
                <c:pt idx="7534">
                  <c:v>0.25365399999999999</c:v>
                </c:pt>
                <c:pt idx="7535">
                  <c:v>0.26317200000000002</c:v>
                </c:pt>
                <c:pt idx="7536">
                  <c:v>0.27102999999999999</c:v>
                </c:pt>
                <c:pt idx="7537">
                  <c:v>0.27437099999999998</c:v>
                </c:pt>
                <c:pt idx="7538">
                  <c:v>0.27232000000000001</c:v>
                </c:pt>
                <c:pt idx="7539">
                  <c:v>0.26563799999999999</c:v>
                </c:pt>
                <c:pt idx="7540">
                  <c:v>0.26527099999999998</c:v>
                </c:pt>
                <c:pt idx="7541">
                  <c:v>0.27171400000000001</c:v>
                </c:pt>
                <c:pt idx="7542">
                  <c:v>0.278696</c:v>
                </c:pt>
                <c:pt idx="7543">
                  <c:v>0.284634</c:v>
                </c:pt>
                <c:pt idx="7544">
                  <c:v>0.28670299999999999</c:v>
                </c:pt>
                <c:pt idx="7545">
                  <c:v>0.28843400000000002</c:v>
                </c:pt>
                <c:pt idx="7546">
                  <c:v>0.292599</c:v>
                </c:pt>
                <c:pt idx="7547">
                  <c:v>0.29854900000000001</c:v>
                </c:pt>
                <c:pt idx="7548">
                  <c:v>0.30026199999999997</c:v>
                </c:pt>
                <c:pt idx="7549">
                  <c:v>0.30541000000000001</c:v>
                </c:pt>
                <c:pt idx="7550">
                  <c:v>0.31042599999999998</c:v>
                </c:pt>
                <c:pt idx="7551">
                  <c:v>0.31394699999999998</c:v>
                </c:pt>
                <c:pt idx="7552">
                  <c:v>0.31998500000000002</c:v>
                </c:pt>
                <c:pt idx="7553">
                  <c:v>0.32373499999999999</c:v>
                </c:pt>
                <c:pt idx="7554">
                  <c:v>0.32572200000000001</c:v>
                </c:pt>
                <c:pt idx="7555">
                  <c:v>0.325297</c:v>
                </c:pt>
                <c:pt idx="7556">
                  <c:v>0.32634299999999999</c:v>
                </c:pt>
                <c:pt idx="7557">
                  <c:v>0.32761499999999999</c:v>
                </c:pt>
                <c:pt idx="7558">
                  <c:v>0.326351</c:v>
                </c:pt>
                <c:pt idx="7559">
                  <c:v>0.32544400000000001</c:v>
                </c:pt>
                <c:pt idx="7560">
                  <c:v>0.32495000000000002</c:v>
                </c:pt>
                <c:pt idx="7561">
                  <c:v>0.31898300000000002</c:v>
                </c:pt>
                <c:pt idx="7562">
                  <c:v>0.31061899999999998</c:v>
                </c:pt>
                <c:pt idx="7563">
                  <c:v>0.30379699999999998</c:v>
                </c:pt>
                <c:pt idx="7564">
                  <c:v>0.29836400000000002</c:v>
                </c:pt>
                <c:pt idx="7565">
                  <c:v>0.29476999999999998</c:v>
                </c:pt>
                <c:pt idx="7566">
                  <c:v>0.29439399999999999</c:v>
                </c:pt>
                <c:pt idx="7567">
                  <c:v>0.29692200000000002</c:v>
                </c:pt>
                <c:pt idx="7568">
                  <c:v>0.304066</c:v>
                </c:pt>
                <c:pt idx="7569">
                  <c:v>0.30954599999999999</c:v>
                </c:pt>
                <c:pt idx="7570">
                  <c:v>0.30881399999999998</c:v>
                </c:pt>
                <c:pt idx="7571">
                  <c:v>0.30893700000000002</c:v>
                </c:pt>
                <c:pt idx="7572">
                  <c:v>0.314967</c:v>
                </c:pt>
                <c:pt idx="7573">
                  <c:v>0.32247599999999998</c:v>
                </c:pt>
                <c:pt idx="7574">
                  <c:v>0.32461600000000002</c:v>
                </c:pt>
                <c:pt idx="7575">
                  <c:v>0.32444899999999999</c:v>
                </c:pt>
                <c:pt idx="7576">
                  <c:v>0.32524199999999998</c:v>
                </c:pt>
                <c:pt idx="7577">
                  <c:v>0.32899499999999998</c:v>
                </c:pt>
                <c:pt idx="7578">
                  <c:v>0.33899800000000002</c:v>
                </c:pt>
                <c:pt idx="7579">
                  <c:v>0.35011700000000001</c:v>
                </c:pt>
                <c:pt idx="7580">
                  <c:v>0.35745900000000003</c:v>
                </c:pt>
                <c:pt idx="7581">
                  <c:v>0.36623699999999998</c:v>
                </c:pt>
                <c:pt idx="7582">
                  <c:v>0.37190699999999999</c:v>
                </c:pt>
                <c:pt idx="7583">
                  <c:v>0.37841200000000003</c:v>
                </c:pt>
                <c:pt idx="7584">
                  <c:v>0.38366699999999998</c:v>
                </c:pt>
                <c:pt idx="7585">
                  <c:v>0.38690999999999998</c:v>
                </c:pt>
                <c:pt idx="7586">
                  <c:v>0.38872400000000001</c:v>
                </c:pt>
                <c:pt idx="7587">
                  <c:v>0.39271499999999998</c:v>
                </c:pt>
                <c:pt idx="7588">
                  <c:v>0.399391</c:v>
                </c:pt>
                <c:pt idx="7589">
                  <c:v>0.403418</c:v>
                </c:pt>
                <c:pt idx="7590">
                  <c:v>0.40767700000000001</c:v>
                </c:pt>
                <c:pt idx="7591">
                  <c:v>0.40874100000000002</c:v>
                </c:pt>
                <c:pt idx="7592">
                  <c:v>0.41054000000000002</c:v>
                </c:pt>
                <c:pt idx="7593">
                  <c:v>0.41355199999999998</c:v>
                </c:pt>
                <c:pt idx="7594">
                  <c:v>0.41609000000000002</c:v>
                </c:pt>
                <c:pt idx="7595">
                  <c:v>0.41807699999999998</c:v>
                </c:pt>
                <c:pt idx="7596">
                  <c:v>0.41919000000000001</c:v>
                </c:pt>
                <c:pt idx="7597">
                  <c:v>0.42432700000000001</c:v>
                </c:pt>
                <c:pt idx="7598">
                  <c:v>0.42969400000000002</c:v>
                </c:pt>
                <c:pt idx="7599">
                  <c:v>0.42997099999999999</c:v>
                </c:pt>
                <c:pt idx="7600">
                  <c:v>0.43386999999999998</c:v>
                </c:pt>
                <c:pt idx="7601">
                  <c:v>0.44056000000000001</c:v>
                </c:pt>
                <c:pt idx="7602">
                  <c:v>0.44554500000000002</c:v>
                </c:pt>
                <c:pt idx="7603">
                  <c:v>0.44891399999999998</c:v>
                </c:pt>
                <c:pt idx="7604">
                  <c:v>0.45056800000000002</c:v>
                </c:pt>
                <c:pt idx="7605">
                  <c:v>0.44993699999999998</c:v>
                </c:pt>
                <c:pt idx="7606">
                  <c:v>0.44092999999999999</c:v>
                </c:pt>
                <c:pt idx="7607">
                  <c:v>0.43052699999999999</c:v>
                </c:pt>
                <c:pt idx="7608">
                  <c:v>0.430751</c:v>
                </c:pt>
                <c:pt idx="7609">
                  <c:v>0.42981799999999998</c:v>
                </c:pt>
                <c:pt idx="7610">
                  <c:v>0.42327599999999999</c:v>
                </c:pt>
                <c:pt idx="7611">
                  <c:v>0.41249799999999998</c:v>
                </c:pt>
                <c:pt idx="7612">
                  <c:v>0.40414299999999997</c:v>
                </c:pt>
                <c:pt idx="7613">
                  <c:v>0.39609499999999997</c:v>
                </c:pt>
                <c:pt idx="7614">
                  <c:v>0.38665300000000002</c:v>
                </c:pt>
                <c:pt idx="7615">
                  <c:v>0.38603900000000002</c:v>
                </c:pt>
                <c:pt idx="7616">
                  <c:v>0.39271800000000001</c:v>
                </c:pt>
                <c:pt idx="7617">
                  <c:v>0.39401799999999998</c:v>
                </c:pt>
                <c:pt idx="7618">
                  <c:v>0.39305699999999999</c:v>
                </c:pt>
                <c:pt idx="7619">
                  <c:v>0.39038699999999998</c:v>
                </c:pt>
                <c:pt idx="7620">
                  <c:v>0.38658399999999998</c:v>
                </c:pt>
                <c:pt idx="7621">
                  <c:v>0.38175199999999998</c:v>
                </c:pt>
                <c:pt idx="7622">
                  <c:v>0.376359</c:v>
                </c:pt>
                <c:pt idx="7623">
                  <c:v>0.36586200000000002</c:v>
                </c:pt>
                <c:pt idx="7624">
                  <c:v>0.35719699999999999</c:v>
                </c:pt>
                <c:pt idx="7625">
                  <c:v>0.35777199999999998</c:v>
                </c:pt>
                <c:pt idx="7626">
                  <c:v>0.35469299999999998</c:v>
                </c:pt>
                <c:pt idx="7627">
                  <c:v>0.35454400000000003</c:v>
                </c:pt>
                <c:pt idx="7628">
                  <c:v>0.35620200000000002</c:v>
                </c:pt>
                <c:pt idx="7629">
                  <c:v>0.35868</c:v>
                </c:pt>
                <c:pt idx="7630">
                  <c:v>0.36062100000000002</c:v>
                </c:pt>
                <c:pt idx="7631">
                  <c:v>0.36363699999999999</c:v>
                </c:pt>
                <c:pt idx="7632">
                  <c:v>0.36716199999999999</c:v>
                </c:pt>
                <c:pt idx="7633">
                  <c:v>0.377274</c:v>
                </c:pt>
                <c:pt idx="7634">
                  <c:v>0.387013</c:v>
                </c:pt>
                <c:pt idx="7635">
                  <c:v>0.38951000000000002</c:v>
                </c:pt>
                <c:pt idx="7636">
                  <c:v>0.39274199999999998</c:v>
                </c:pt>
                <c:pt idx="7637">
                  <c:v>0.39568599999999998</c:v>
                </c:pt>
                <c:pt idx="7638">
                  <c:v>0.39980100000000002</c:v>
                </c:pt>
                <c:pt idx="7639">
                  <c:v>0.40061400000000003</c:v>
                </c:pt>
                <c:pt idx="7640">
                  <c:v>0.39973599999999998</c:v>
                </c:pt>
                <c:pt idx="7641">
                  <c:v>0.401528</c:v>
                </c:pt>
                <c:pt idx="7642">
                  <c:v>0.40671499999999999</c:v>
                </c:pt>
                <c:pt idx="7643">
                  <c:v>0.41787600000000003</c:v>
                </c:pt>
                <c:pt idx="7644">
                  <c:v>0.41919299999999998</c:v>
                </c:pt>
                <c:pt idx="7645">
                  <c:v>0.41963299999999998</c:v>
                </c:pt>
                <c:pt idx="7646">
                  <c:v>0.40366400000000002</c:v>
                </c:pt>
                <c:pt idx="7647">
                  <c:v>0.38475999999999999</c:v>
                </c:pt>
                <c:pt idx="7648">
                  <c:v>0.37163200000000002</c:v>
                </c:pt>
                <c:pt idx="7649">
                  <c:v>0.36687999999999998</c:v>
                </c:pt>
                <c:pt idx="7650">
                  <c:v>0.36452600000000002</c:v>
                </c:pt>
                <c:pt idx="7651">
                  <c:v>0.36785200000000001</c:v>
                </c:pt>
                <c:pt idx="7652">
                  <c:v>0.37595200000000001</c:v>
                </c:pt>
                <c:pt idx="7653">
                  <c:v>0.37402400000000002</c:v>
                </c:pt>
                <c:pt idx="7654">
                  <c:v>0.37040200000000001</c:v>
                </c:pt>
                <c:pt idx="7655">
                  <c:v>0.36418</c:v>
                </c:pt>
                <c:pt idx="7656">
                  <c:v>0.35189999999999999</c:v>
                </c:pt>
                <c:pt idx="7657">
                  <c:v>0.34384199999999998</c:v>
                </c:pt>
                <c:pt idx="7658">
                  <c:v>0.33723799999999998</c:v>
                </c:pt>
                <c:pt idx="7659">
                  <c:v>0.32901999999999998</c:v>
                </c:pt>
                <c:pt idx="7660">
                  <c:v>0.319492</c:v>
                </c:pt>
                <c:pt idx="7661">
                  <c:v>0.31679299999999999</c:v>
                </c:pt>
                <c:pt idx="7662">
                  <c:v>0.313689</c:v>
                </c:pt>
                <c:pt idx="7663">
                  <c:v>0.31203199999999998</c:v>
                </c:pt>
                <c:pt idx="7664">
                  <c:v>0.307257</c:v>
                </c:pt>
                <c:pt idx="7665">
                  <c:v>0.30119800000000002</c:v>
                </c:pt>
                <c:pt idx="7666">
                  <c:v>0.30055599999999999</c:v>
                </c:pt>
                <c:pt idx="7667">
                  <c:v>0.29425699999999999</c:v>
                </c:pt>
                <c:pt idx="7668">
                  <c:v>0.29037200000000002</c:v>
                </c:pt>
                <c:pt idx="7669">
                  <c:v>0.29783300000000001</c:v>
                </c:pt>
                <c:pt idx="7670">
                  <c:v>0.29994799999999999</c:v>
                </c:pt>
                <c:pt idx="7671">
                  <c:v>0.29559099999999999</c:v>
                </c:pt>
                <c:pt idx="7672">
                  <c:v>0.29903400000000002</c:v>
                </c:pt>
                <c:pt idx="7673">
                  <c:v>0.302313</c:v>
                </c:pt>
                <c:pt idx="7674">
                  <c:v>0.302311</c:v>
                </c:pt>
                <c:pt idx="7675">
                  <c:v>0.29536299999999999</c:v>
                </c:pt>
                <c:pt idx="7676">
                  <c:v>0.29637400000000003</c:v>
                </c:pt>
                <c:pt idx="7677">
                  <c:v>0.29895500000000003</c:v>
                </c:pt>
                <c:pt idx="7678">
                  <c:v>0.30258400000000002</c:v>
                </c:pt>
                <c:pt idx="7679">
                  <c:v>0.29727100000000001</c:v>
                </c:pt>
                <c:pt idx="7680">
                  <c:v>0.27925</c:v>
                </c:pt>
                <c:pt idx="7681">
                  <c:v>0.25936100000000001</c:v>
                </c:pt>
                <c:pt idx="7682">
                  <c:v>0.25121900000000003</c:v>
                </c:pt>
                <c:pt idx="7683">
                  <c:v>0.24590000000000001</c:v>
                </c:pt>
                <c:pt idx="7684">
                  <c:v>0.23678299999999999</c:v>
                </c:pt>
                <c:pt idx="7685">
                  <c:v>0.227909</c:v>
                </c:pt>
                <c:pt idx="7686">
                  <c:v>0.214452</c:v>
                </c:pt>
                <c:pt idx="7687">
                  <c:v>0.20860600000000001</c:v>
                </c:pt>
                <c:pt idx="7688">
                  <c:v>0.20582900000000001</c:v>
                </c:pt>
                <c:pt idx="7689">
                  <c:v>0.19683999999999999</c:v>
                </c:pt>
                <c:pt idx="7690">
                  <c:v>0.18711</c:v>
                </c:pt>
                <c:pt idx="7691">
                  <c:v>0.18346000000000001</c:v>
                </c:pt>
                <c:pt idx="7692">
                  <c:v>0.18132699999999999</c:v>
                </c:pt>
                <c:pt idx="7693">
                  <c:v>0.17846799999999999</c:v>
                </c:pt>
                <c:pt idx="7694">
                  <c:v>0.18080099999999999</c:v>
                </c:pt>
                <c:pt idx="7695">
                  <c:v>0.18520800000000001</c:v>
                </c:pt>
                <c:pt idx="7696">
                  <c:v>0.186386</c:v>
                </c:pt>
                <c:pt idx="7697">
                  <c:v>0.18487100000000001</c:v>
                </c:pt>
                <c:pt idx="7698">
                  <c:v>0.185505</c:v>
                </c:pt>
                <c:pt idx="7699">
                  <c:v>0.18640300000000001</c:v>
                </c:pt>
                <c:pt idx="7700">
                  <c:v>0.18591299999999999</c:v>
                </c:pt>
                <c:pt idx="7701">
                  <c:v>0.18579999999999999</c:v>
                </c:pt>
                <c:pt idx="7702">
                  <c:v>0.18455099999999999</c:v>
                </c:pt>
                <c:pt idx="7703">
                  <c:v>0.18793499999999999</c:v>
                </c:pt>
                <c:pt idx="7704">
                  <c:v>0.18423400000000001</c:v>
                </c:pt>
                <c:pt idx="7705">
                  <c:v>0.18354699999999999</c:v>
                </c:pt>
                <c:pt idx="7706">
                  <c:v>0.18562699999999999</c:v>
                </c:pt>
                <c:pt idx="7707">
                  <c:v>0.18765000000000001</c:v>
                </c:pt>
                <c:pt idx="7708">
                  <c:v>0.189663</c:v>
                </c:pt>
                <c:pt idx="7709">
                  <c:v>0.19122400000000001</c:v>
                </c:pt>
                <c:pt idx="7710">
                  <c:v>0.192637</c:v>
                </c:pt>
                <c:pt idx="7711">
                  <c:v>0.19236</c:v>
                </c:pt>
                <c:pt idx="7712">
                  <c:v>0.193996</c:v>
                </c:pt>
                <c:pt idx="7713">
                  <c:v>0.18044499999999999</c:v>
                </c:pt>
                <c:pt idx="7714">
                  <c:v>0.16467399999999999</c:v>
                </c:pt>
                <c:pt idx="7715">
                  <c:v>0.154112</c:v>
                </c:pt>
                <c:pt idx="7716">
                  <c:v>0.15043699999999999</c:v>
                </c:pt>
                <c:pt idx="7717">
                  <c:v>0.15079000000000001</c:v>
                </c:pt>
                <c:pt idx="7718">
                  <c:v>0.15700900000000001</c:v>
                </c:pt>
                <c:pt idx="7719">
                  <c:v>0.164823</c:v>
                </c:pt>
                <c:pt idx="7720">
                  <c:v>0.176734</c:v>
                </c:pt>
                <c:pt idx="7721">
                  <c:v>0.17898500000000001</c:v>
                </c:pt>
                <c:pt idx="7722">
                  <c:v>0.17955399999999999</c:v>
                </c:pt>
                <c:pt idx="7723">
                  <c:v>0.17808299999999999</c:v>
                </c:pt>
                <c:pt idx="7724">
                  <c:v>0.17563799999999999</c:v>
                </c:pt>
                <c:pt idx="7725">
                  <c:v>0.17171800000000001</c:v>
                </c:pt>
                <c:pt idx="7726">
                  <c:v>0.16842399999999999</c:v>
                </c:pt>
                <c:pt idx="7727">
                  <c:v>0.16824600000000001</c:v>
                </c:pt>
                <c:pt idx="7728">
                  <c:v>0.170818</c:v>
                </c:pt>
                <c:pt idx="7729">
                  <c:v>0.171016</c:v>
                </c:pt>
                <c:pt idx="7730">
                  <c:v>0.17405599999999999</c:v>
                </c:pt>
                <c:pt idx="7731">
                  <c:v>0.17052</c:v>
                </c:pt>
                <c:pt idx="7732">
                  <c:v>0.16661500000000001</c:v>
                </c:pt>
                <c:pt idx="7733">
                  <c:v>0.15856799999999999</c:v>
                </c:pt>
                <c:pt idx="7734">
                  <c:v>0.14995</c:v>
                </c:pt>
                <c:pt idx="7735">
                  <c:v>0.149925</c:v>
                </c:pt>
                <c:pt idx="7736">
                  <c:v>0.15595400000000001</c:v>
                </c:pt>
                <c:pt idx="7737">
                  <c:v>0.169076</c:v>
                </c:pt>
                <c:pt idx="7738">
                  <c:v>0.173933</c:v>
                </c:pt>
                <c:pt idx="7739">
                  <c:v>0.176645</c:v>
                </c:pt>
                <c:pt idx="7740">
                  <c:v>0.180924</c:v>
                </c:pt>
                <c:pt idx="7741">
                  <c:v>0.18433099999999999</c:v>
                </c:pt>
                <c:pt idx="7742">
                  <c:v>0.179978</c:v>
                </c:pt>
                <c:pt idx="7743">
                  <c:v>0.18029700000000001</c:v>
                </c:pt>
                <c:pt idx="7744">
                  <c:v>0.183447</c:v>
                </c:pt>
                <c:pt idx="7745">
                  <c:v>0.196441</c:v>
                </c:pt>
                <c:pt idx="7746">
                  <c:v>0.193274</c:v>
                </c:pt>
                <c:pt idx="7747">
                  <c:v>0.18976799999999999</c:v>
                </c:pt>
                <c:pt idx="7748">
                  <c:v>0.17360100000000001</c:v>
                </c:pt>
                <c:pt idx="7749">
                  <c:v>0.15756300000000001</c:v>
                </c:pt>
                <c:pt idx="7750">
                  <c:v>0.1469</c:v>
                </c:pt>
                <c:pt idx="7751">
                  <c:v>0.13725100000000001</c:v>
                </c:pt>
                <c:pt idx="7752">
                  <c:v>0.13606099999999999</c:v>
                </c:pt>
                <c:pt idx="7753">
                  <c:v>0.145283</c:v>
                </c:pt>
                <c:pt idx="7754">
                  <c:v>0.14573700000000001</c:v>
                </c:pt>
                <c:pt idx="7755">
                  <c:v>0.145509</c:v>
                </c:pt>
                <c:pt idx="7756">
                  <c:v>0.14477699999999999</c:v>
                </c:pt>
                <c:pt idx="7757">
                  <c:v>0.14616100000000001</c:v>
                </c:pt>
                <c:pt idx="7758">
                  <c:v>0.149424</c:v>
                </c:pt>
                <c:pt idx="7759">
                  <c:v>0.151112</c:v>
                </c:pt>
                <c:pt idx="7760">
                  <c:v>0.15076100000000001</c:v>
                </c:pt>
                <c:pt idx="7761">
                  <c:v>0.14916699999999999</c:v>
                </c:pt>
                <c:pt idx="7762">
                  <c:v>0.15140600000000001</c:v>
                </c:pt>
                <c:pt idx="7763">
                  <c:v>0.148559</c:v>
                </c:pt>
                <c:pt idx="7764">
                  <c:v>0.14751600000000001</c:v>
                </c:pt>
                <c:pt idx="7765">
                  <c:v>0.150508</c:v>
                </c:pt>
                <c:pt idx="7766">
                  <c:v>0.15626599999999999</c:v>
                </c:pt>
                <c:pt idx="7767">
                  <c:v>0.15731300000000001</c:v>
                </c:pt>
                <c:pt idx="7768">
                  <c:v>0.15628300000000001</c:v>
                </c:pt>
                <c:pt idx="7769">
                  <c:v>0.15894900000000001</c:v>
                </c:pt>
                <c:pt idx="7770">
                  <c:v>0.15302199999999999</c:v>
                </c:pt>
                <c:pt idx="7771">
                  <c:v>0.147949</c:v>
                </c:pt>
                <c:pt idx="7772">
                  <c:v>0.14437700000000001</c:v>
                </c:pt>
                <c:pt idx="7773">
                  <c:v>0.14495</c:v>
                </c:pt>
                <c:pt idx="7774">
                  <c:v>0.14987300000000001</c:v>
                </c:pt>
                <c:pt idx="7775">
                  <c:v>0.153562</c:v>
                </c:pt>
                <c:pt idx="7776">
                  <c:v>0.15320700000000001</c:v>
                </c:pt>
                <c:pt idx="7777">
                  <c:v>0.15233099999999999</c:v>
                </c:pt>
                <c:pt idx="7778">
                  <c:v>0.159327</c:v>
                </c:pt>
                <c:pt idx="7779">
                  <c:v>0.163546</c:v>
                </c:pt>
                <c:pt idx="7780">
                  <c:v>0.16742299999999999</c:v>
                </c:pt>
                <c:pt idx="7781">
                  <c:v>0.17189599999999999</c:v>
                </c:pt>
                <c:pt idx="7782">
                  <c:v>0.17821500000000001</c:v>
                </c:pt>
                <c:pt idx="7783">
                  <c:v>0.17981800000000001</c:v>
                </c:pt>
                <c:pt idx="7784">
                  <c:v>0.17707100000000001</c:v>
                </c:pt>
                <c:pt idx="7785">
                  <c:v>0.17347799999999999</c:v>
                </c:pt>
                <c:pt idx="7786">
                  <c:v>0.170932</c:v>
                </c:pt>
                <c:pt idx="7787">
                  <c:v>0.16992699999999999</c:v>
                </c:pt>
                <c:pt idx="7788">
                  <c:v>0.17146400000000001</c:v>
                </c:pt>
                <c:pt idx="7789">
                  <c:v>0.175457</c:v>
                </c:pt>
                <c:pt idx="7790">
                  <c:v>0.179234</c:v>
                </c:pt>
                <c:pt idx="7791">
                  <c:v>0.177231</c:v>
                </c:pt>
                <c:pt idx="7792">
                  <c:v>0.16564699999999999</c:v>
                </c:pt>
                <c:pt idx="7793">
                  <c:v>0.14865500000000001</c:v>
                </c:pt>
                <c:pt idx="7794">
                  <c:v>0.135466</c:v>
                </c:pt>
                <c:pt idx="7795">
                  <c:v>0.118065</c:v>
                </c:pt>
                <c:pt idx="7796">
                  <c:v>0.111984</c:v>
                </c:pt>
                <c:pt idx="7797">
                  <c:v>0.110083</c:v>
                </c:pt>
                <c:pt idx="7798">
                  <c:v>0.11214</c:v>
                </c:pt>
                <c:pt idx="7799">
                  <c:v>0.116323</c:v>
                </c:pt>
                <c:pt idx="7800">
                  <c:v>0.12703600000000001</c:v>
                </c:pt>
                <c:pt idx="7801">
                  <c:v>0.13946600000000001</c:v>
                </c:pt>
                <c:pt idx="7802">
                  <c:v>0.14969399999999999</c:v>
                </c:pt>
                <c:pt idx="7803">
                  <c:v>0.15670700000000001</c:v>
                </c:pt>
                <c:pt idx="7804">
                  <c:v>0.16667499999999999</c:v>
                </c:pt>
                <c:pt idx="7805">
                  <c:v>0.171209</c:v>
                </c:pt>
                <c:pt idx="7806">
                  <c:v>0.16955999999999999</c:v>
                </c:pt>
                <c:pt idx="7807">
                  <c:v>0.166216</c:v>
                </c:pt>
                <c:pt idx="7808">
                  <c:v>0.15442400000000001</c:v>
                </c:pt>
                <c:pt idx="7809">
                  <c:v>0.144174</c:v>
                </c:pt>
                <c:pt idx="7810">
                  <c:v>0.14006299999999999</c:v>
                </c:pt>
                <c:pt idx="7811">
                  <c:v>0.14224700000000001</c:v>
                </c:pt>
                <c:pt idx="7812">
                  <c:v>0.14644199999999999</c:v>
                </c:pt>
                <c:pt idx="7813">
                  <c:v>0.15330299999999999</c:v>
                </c:pt>
                <c:pt idx="7814">
                  <c:v>0.15468999999999999</c:v>
                </c:pt>
                <c:pt idx="7815">
                  <c:v>0.158304</c:v>
                </c:pt>
                <c:pt idx="7816">
                  <c:v>0.16067300000000001</c:v>
                </c:pt>
                <c:pt idx="7817">
                  <c:v>0.16057199999999999</c:v>
                </c:pt>
                <c:pt idx="7818">
                  <c:v>0.15906500000000001</c:v>
                </c:pt>
                <c:pt idx="7819">
                  <c:v>0.15818699999999999</c:v>
                </c:pt>
                <c:pt idx="7820">
                  <c:v>0.158137</c:v>
                </c:pt>
                <c:pt idx="7821">
                  <c:v>0.159167</c:v>
                </c:pt>
                <c:pt idx="7822">
                  <c:v>0.170322</c:v>
                </c:pt>
                <c:pt idx="7823">
                  <c:v>0.17504900000000001</c:v>
                </c:pt>
                <c:pt idx="7824">
                  <c:v>0.179702</c:v>
                </c:pt>
                <c:pt idx="7825">
                  <c:v>0.184111</c:v>
                </c:pt>
                <c:pt idx="7826">
                  <c:v>0.18562300000000001</c:v>
                </c:pt>
                <c:pt idx="7827">
                  <c:v>0.18645600000000001</c:v>
                </c:pt>
                <c:pt idx="7828">
                  <c:v>0.18191299999999999</c:v>
                </c:pt>
                <c:pt idx="7829">
                  <c:v>0.17785999999999999</c:v>
                </c:pt>
                <c:pt idx="7830">
                  <c:v>0.168714</c:v>
                </c:pt>
                <c:pt idx="7831">
                  <c:v>0.158188</c:v>
                </c:pt>
                <c:pt idx="7832">
                  <c:v>0.14518600000000001</c:v>
                </c:pt>
                <c:pt idx="7833">
                  <c:v>0.13109199999999999</c:v>
                </c:pt>
                <c:pt idx="7834">
                  <c:v>0.112442</c:v>
                </c:pt>
                <c:pt idx="7835">
                  <c:v>9.1389499999999999E-2</c:v>
                </c:pt>
                <c:pt idx="7836">
                  <c:v>6.9034700000000004E-2</c:v>
                </c:pt>
                <c:pt idx="7837">
                  <c:v>5.1603299999999998E-2</c:v>
                </c:pt>
                <c:pt idx="7838">
                  <c:v>4.1362700000000002E-2</c:v>
                </c:pt>
                <c:pt idx="7839">
                  <c:v>3.2226900000000003E-2</c:v>
                </c:pt>
                <c:pt idx="7840">
                  <c:v>3.00424E-2</c:v>
                </c:pt>
                <c:pt idx="7841">
                  <c:v>2.7641599999999999E-2</c:v>
                </c:pt>
                <c:pt idx="7842">
                  <c:v>2.6178300000000002E-2</c:v>
                </c:pt>
                <c:pt idx="7843">
                  <c:v>2.16183E-2</c:v>
                </c:pt>
                <c:pt idx="7844">
                  <c:v>1.68226E-2</c:v>
                </c:pt>
                <c:pt idx="7845">
                  <c:v>1.45913E-2</c:v>
                </c:pt>
                <c:pt idx="7846">
                  <c:v>1.42735E-2</c:v>
                </c:pt>
                <c:pt idx="7847">
                  <c:v>1.4383099999999999E-2</c:v>
                </c:pt>
                <c:pt idx="7848">
                  <c:v>1.6336699999999999E-2</c:v>
                </c:pt>
                <c:pt idx="7849">
                  <c:v>2.28632E-2</c:v>
                </c:pt>
                <c:pt idx="7850">
                  <c:v>2.26657E-2</c:v>
                </c:pt>
                <c:pt idx="7851">
                  <c:v>2.0107799999999999E-2</c:v>
                </c:pt>
                <c:pt idx="7852">
                  <c:v>1.54269E-2</c:v>
                </c:pt>
                <c:pt idx="7853">
                  <c:v>1.9755100000000001E-2</c:v>
                </c:pt>
                <c:pt idx="7854">
                  <c:v>3.09054E-2</c:v>
                </c:pt>
                <c:pt idx="7855">
                  <c:v>3.7279699999999999E-2</c:v>
                </c:pt>
                <c:pt idx="7856">
                  <c:v>4.0094499999999998E-2</c:v>
                </c:pt>
                <c:pt idx="7857">
                  <c:v>3.7142500000000002E-2</c:v>
                </c:pt>
                <c:pt idx="7858">
                  <c:v>3.5269200000000001E-2</c:v>
                </c:pt>
                <c:pt idx="7859">
                  <c:v>3.0898100000000001E-2</c:v>
                </c:pt>
                <c:pt idx="7860">
                  <c:v>2.9337499999999999E-2</c:v>
                </c:pt>
                <c:pt idx="7861">
                  <c:v>3.11068E-2</c:v>
                </c:pt>
                <c:pt idx="7862">
                  <c:v>3.2765799999999998E-2</c:v>
                </c:pt>
                <c:pt idx="7863">
                  <c:v>3.5651000000000002E-2</c:v>
                </c:pt>
                <c:pt idx="7864">
                  <c:v>4.1933999999999999E-2</c:v>
                </c:pt>
                <c:pt idx="7865">
                  <c:v>4.7584700000000001E-2</c:v>
                </c:pt>
                <c:pt idx="7866">
                  <c:v>5.3301099999999997E-2</c:v>
                </c:pt>
                <c:pt idx="7867">
                  <c:v>5.9603999999999997E-2</c:v>
                </c:pt>
                <c:pt idx="7868">
                  <c:v>6.6102400000000006E-2</c:v>
                </c:pt>
                <c:pt idx="7869">
                  <c:v>6.6504300000000002E-2</c:v>
                </c:pt>
                <c:pt idx="7870">
                  <c:v>6.5287999999999999E-2</c:v>
                </c:pt>
                <c:pt idx="7871">
                  <c:v>6.6135799999999995E-2</c:v>
                </c:pt>
                <c:pt idx="7872">
                  <c:v>6.6670199999999999E-2</c:v>
                </c:pt>
                <c:pt idx="7873">
                  <c:v>6.26974E-2</c:v>
                </c:pt>
                <c:pt idx="7874">
                  <c:v>5.9178500000000002E-2</c:v>
                </c:pt>
                <c:pt idx="7875">
                  <c:v>6.0038300000000003E-2</c:v>
                </c:pt>
                <c:pt idx="7876">
                  <c:v>6.26525E-2</c:v>
                </c:pt>
                <c:pt idx="7877">
                  <c:v>7.1341799999999997E-2</c:v>
                </c:pt>
                <c:pt idx="7878">
                  <c:v>7.2743500000000003E-2</c:v>
                </c:pt>
                <c:pt idx="7879">
                  <c:v>7.2398400000000002E-2</c:v>
                </c:pt>
                <c:pt idx="7880">
                  <c:v>6.9024299999999997E-2</c:v>
                </c:pt>
                <c:pt idx="7881">
                  <c:v>6.4746999999999999E-2</c:v>
                </c:pt>
                <c:pt idx="7882">
                  <c:v>6.0074599999999999E-2</c:v>
                </c:pt>
                <c:pt idx="7883">
                  <c:v>5.6291000000000001E-2</c:v>
                </c:pt>
                <c:pt idx="7884">
                  <c:v>4.8747499999999999E-2</c:v>
                </c:pt>
                <c:pt idx="7885">
                  <c:v>3.8089400000000002E-2</c:v>
                </c:pt>
                <c:pt idx="7886">
                  <c:v>3.0430200000000001E-2</c:v>
                </c:pt>
                <c:pt idx="7887">
                  <c:v>2.05644E-2</c:v>
                </c:pt>
                <c:pt idx="7888">
                  <c:v>1.2256299999999999E-2</c:v>
                </c:pt>
                <c:pt idx="7889">
                  <c:v>9.4195100000000007E-3</c:v>
                </c:pt>
                <c:pt idx="7890">
                  <c:v>-4.9242000000000003E-4</c:v>
                </c:pt>
                <c:pt idx="7891">
                  <c:v>-8.6529999999999992E-3</c:v>
                </c:pt>
                <c:pt idx="7892">
                  <c:v>-1.9544800000000001E-2</c:v>
                </c:pt>
                <c:pt idx="7893">
                  <c:v>-3.1144100000000001E-2</c:v>
                </c:pt>
                <c:pt idx="7894">
                  <c:v>-4.0242600000000003E-2</c:v>
                </c:pt>
                <c:pt idx="7895">
                  <c:v>-4.8303100000000002E-2</c:v>
                </c:pt>
                <c:pt idx="7896">
                  <c:v>-5.33789E-2</c:v>
                </c:pt>
                <c:pt idx="7897">
                  <c:v>-5.8651300000000003E-2</c:v>
                </c:pt>
                <c:pt idx="7898">
                  <c:v>-6.3014100000000003E-2</c:v>
                </c:pt>
                <c:pt idx="7899">
                  <c:v>-6.1655399999999999E-2</c:v>
                </c:pt>
                <c:pt idx="7900">
                  <c:v>-6.515E-2</c:v>
                </c:pt>
                <c:pt idx="7901">
                  <c:v>-7.0853700000000006E-2</c:v>
                </c:pt>
                <c:pt idx="7902">
                  <c:v>-7.5917600000000002E-2</c:v>
                </c:pt>
                <c:pt idx="7903">
                  <c:v>-7.9008499999999995E-2</c:v>
                </c:pt>
                <c:pt idx="7904">
                  <c:v>-8.1050200000000003E-2</c:v>
                </c:pt>
                <c:pt idx="7905">
                  <c:v>-8.0620600000000001E-2</c:v>
                </c:pt>
                <c:pt idx="7906">
                  <c:v>-8.0921300000000002E-2</c:v>
                </c:pt>
                <c:pt idx="7907">
                  <c:v>-8.3048200000000003E-2</c:v>
                </c:pt>
                <c:pt idx="7908">
                  <c:v>-8.3705299999999996E-2</c:v>
                </c:pt>
                <c:pt idx="7909">
                  <c:v>-8.11003E-2</c:v>
                </c:pt>
                <c:pt idx="7910">
                  <c:v>-6.5703800000000007E-2</c:v>
                </c:pt>
                <c:pt idx="7911">
                  <c:v>-6.2025299999999998E-2</c:v>
                </c:pt>
                <c:pt idx="7912">
                  <c:v>-6.2764899999999998E-2</c:v>
                </c:pt>
                <c:pt idx="7913">
                  <c:v>-6.5481600000000001E-2</c:v>
                </c:pt>
                <c:pt idx="7914">
                  <c:v>-6.9142499999999996E-2</c:v>
                </c:pt>
                <c:pt idx="7915">
                  <c:v>-7.5055300000000005E-2</c:v>
                </c:pt>
                <c:pt idx="7916">
                  <c:v>-8.6330599999999993E-2</c:v>
                </c:pt>
                <c:pt idx="7917">
                  <c:v>-9.6237199999999995E-2</c:v>
                </c:pt>
                <c:pt idx="7918">
                  <c:v>-0.102663</c:v>
                </c:pt>
                <c:pt idx="7919">
                  <c:v>-0.103046</c:v>
                </c:pt>
                <c:pt idx="7920">
                  <c:v>-9.0794899999999998E-2</c:v>
                </c:pt>
                <c:pt idx="7921">
                  <c:v>-8.1789399999999998E-2</c:v>
                </c:pt>
                <c:pt idx="7922">
                  <c:v>-7.8699000000000005E-2</c:v>
                </c:pt>
                <c:pt idx="7923">
                  <c:v>-7.9974299999999998E-2</c:v>
                </c:pt>
                <c:pt idx="7924">
                  <c:v>-8.1922900000000007E-2</c:v>
                </c:pt>
                <c:pt idx="7925">
                  <c:v>-7.8537899999999994E-2</c:v>
                </c:pt>
                <c:pt idx="7926">
                  <c:v>-6.9584099999999996E-2</c:v>
                </c:pt>
                <c:pt idx="7927">
                  <c:v>-6.3756599999999997E-2</c:v>
                </c:pt>
                <c:pt idx="7928">
                  <c:v>-5.7320700000000002E-2</c:v>
                </c:pt>
                <c:pt idx="7929">
                  <c:v>-5.4243100000000002E-2</c:v>
                </c:pt>
                <c:pt idx="7930">
                  <c:v>-5.7562700000000001E-2</c:v>
                </c:pt>
                <c:pt idx="7931">
                  <c:v>-6.3843899999999995E-2</c:v>
                </c:pt>
                <c:pt idx="7932">
                  <c:v>-7.4554700000000002E-2</c:v>
                </c:pt>
                <c:pt idx="7933">
                  <c:v>-8.6148699999999995E-2</c:v>
                </c:pt>
                <c:pt idx="7934">
                  <c:v>-9.8079200000000005E-2</c:v>
                </c:pt>
                <c:pt idx="7935">
                  <c:v>-0.10582</c:v>
                </c:pt>
                <c:pt idx="7936">
                  <c:v>-0.10911</c:v>
                </c:pt>
                <c:pt idx="7937">
                  <c:v>-0.10957500000000001</c:v>
                </c:pt>
                <c:pt idx="7938">
                  <c:v>-0.1101</c:v>
                </c:pt>
                <c:pt idx="7939">
                  <c:v>-0.110698</c:v>
                </c:pt>
                <c:pt idx="7940">
                  <c:v>-0.113301</c:v>
                </c:pt>
                <c:pt idx="7941">
                  <c:v>-0.116339</c:v>
                </c:pt>
                <c:pt idx="7942">
                  <c:v>-0.122241</c:v>
                </c:pt>
                <c:pt idx="7943">
                  <c:v>-0.133742</c:v>
                </c:pt>
                <c:pt idx="7944">
                  <c:v>-0.14056199999999999</c:v>
                </c:pt>
                <c:pt idx="7945">
                  <c:v>-0.146369</c:v>
                </c:pt>
                <c:pt idx="7946">
                  <c:v>-0.14721799999999999</c:v>
                </c:pt>
                <c:pt idx="7947">
                  <c:v>-0.147566</c:v>
                </c:pt>
                <c:pt idx="7948">
                  <c:v>-0.143344</c:v>
                </c:pt>
                <c:pt idx="7949">
                  <c:v>-0.138373</c:v>
                </c:pt>
                <c:pt idx="7950">
                  <c:v>-0.13561500000000001</c:v>
                </c:pt>
                <c:pt idx="7951">
                  <c:v>-0.137821</c:v>
                </c:pt>
                <c:pt idx="7952">
                  <c:v>-0.14007700000000001</c:v>
                </c:pt>
                <c:pt idx="7953">
                  <c:v>-0.13969200000000001</c:v>
                </c:pt>
                <c:pt idx="7954">
                  <c:v>-0.14544499999999999</c:v>
                </c:pt>
                <c:pt idx="7955">
                  <c:v>-0.15184500000000001</c:v>
                </c:pt>
                <c:pt idx="7956">
                  <c:v>-0.15784899999999999</c:v>
                </c:pt>
                <c:pt idx="7957">
                  <c:v>-0.16540299999999999</c:v>
                </c:pt>
                <c:pt idx="7958">
                  <c:v>-0.174484</c:v>
                </c:pt>
                <c:pt idx="7959">
                  <c:v>-0.186087</c:v>
                </c:pt>
                <c:pt idx="7960">
                  <c:v>-0.19844000000000001</c:v>
                </c:pt>
                <c:pt idx="7961">
                  <c:v>-0.20713100000000001</c:v>
                </c:pt>
                <c:pt idx="7962">
                  <c:v>-0.21302299999999999</c:v>
                </c:pt>
                <c:pt idx="7963">
                  <c:v>-0.21593699999999999</c:v>
                </c:pt>
                <c:pt idx="7964">
                  <c:v>-0.20976</c:v>
                </c:pt>
                <c:pt idx="7965">
                  <c:v>-0.20902299999999999</c:v>
                </c:pt>
                <c:pt idx="7966">
                  <c:v>-0.210621</c:v>
                </c:pt>
                <c:pt idx="7967">
                  <c:v>-0.21506500000000001</c:v>
                </c:pt>
                <c:pt idx="7968">
                  <c:v>-0.21738099999999999</c:v>
                </c:pt>
                <c:pt idx="7969">
                  <c:v>-0.219863</c:v>
                </c:pt>
                <c:pt idx="7970">
                  <c:v>-0.22453100000000001</c:v>
                </c:pt>
                <c:pt idx="7971">
                  <c:v>-0.23419899999999999</c:v>
                </c:pt>
                <c:pt idx="7972">
                  <c:v>-0.24560399999999999</c:v>
                </c:pt>
                <c:pt idx="7973">
                  <c:v>-0.254139</c:v>
                </c:pt>
                <c:pt idx="7974">
                  <c:v>-0.25753399999999999</c:v>
                </c:pt>
                <c:pt idx="7975">
                  <c:v>-0.26399099999999998</c:v>
                </c:pt>
                <c:pt idx="7976">
                  <c:v>-0.27011600000000002</c:v>
                </c:pt>
                <c:pt idx="7977">
                  <c:v>-0.28395900000000002</c:v>
                </c:pt>
                <c:pt idx="7978">
                  <c:v>-0.30146200000000001</c:v>
                </c:pt>
                <c:pt idx="7979">
                  <c:v>-0.320492</c:v>
                </c:pt>
                <c:pt idx="7980">
                  <c:v>-0.34081899999999998</c:v>
                </c:pt>
                <c:pt idx="7981">
                  <c:v>-0.35743000000000003</c:v>
                </c:pt>
                <c:pt idx="7982">
                  <c:v>-0.36892799999999998</c:v>
                </c:pt>
                <c:pt idx="7983">
                  <c:v>-0.37463000000000002</c:v>
                </c:pt>
                <c:pt idx="7984">
                  <c:v>-0.37882900000000003</c:v>
                </c:pt>
                <c:pt idx="7985">
                  <c:v>-0.37910500000000003</c:v>
                </c:pt>
                <c:pt idx="7986">
                  <c:v>-0.38000499999999998</c:v>
                </c:pt>
                <c:pt idx="7987">
                  <c:v>-0.38041399999999997</c:v>
                </c:pt>
                <c:pt idx="7988">
                  <c:v>-0.382351</c:v>
                </c:pt>
                <c:pt idx="7989">
                  <c:v>-0.38480199999999998</c:v>
                </c:pt>
                <c:pt idx="7990">
                  <c:v>-0.38686500000000001</c:v>
                </c:pt>
                <c:pt idx="7991">
                  <c:v>-0.383162</c:v>
                </c:pt>
                <c:pt idx="7992">
                  <c:v>-0.38142100000000001</c:v>
                </c:pt>
                <c:pt idx="7993">
                  <c:v>-0.37637700000000002</c:v>
                </c:pt>
                <c:pt idx="7994">
                  <c:v>-0.37809599999999999</c:v>
                </c:pt>
                <c:pt idx="7995">
                  <c:v>-0.38080999999999998</c:v>
                </c:pt>
                <c:pt idx="7996">
                  <c:v>-0.38106299999999999</c:v>
                </c:pt>
                <c:pt idx="7997">
                  <c:v>-0.38263799999999998</c:v>
                </c:pt>
                <c:pt idx="7998">
                  <c:v>-0.38808599999999999</c:v>
                </c:pt>
                <c:pt idx="7999">
                  <c:v>-0.39283000000000001</c:v>
                </c:pt>
                <c:pt idx="8000">
                  <c:v>-0.39779700000000001</c:v>
                </c:pt>
                <c:pt idx="8001">
                  <c:v>-0.40395799999999998</c:v>
                </c:pt>
                <c:pt idx="8002">
                  <c:v>-0.40564099999999997</c:v>
                </c:pt>
                <c:pt idx="8003">
                  <c:v>-0.40796399999999999</c:v>
                </c:pt>
                <c:pt idx="8004">
                  <c:v>-0.40806999999999999</c:v>
                </c:pt>
                <c:pt idx="8005">
                  <c:v>-0.40522999999999998</c:v>
                </c:pt>
                <c:pt idx="8006">
                  <c:v>-0.40098699999999998</c:v>
                </c:pt>
                <c:pt idx="8007">
                  <c:v>-0.39624199999999998</c:v>
                </c:pt>
                <c:pt idx="8008">
                  <c:v>-0.39166400000000001</c:v>
                </c:pt>
                <c:pt idx="8009">
                  <c:v>-0.39190000000000003</c:v>
                </c:pt>
                <c:pt idx="8010">
                  <c:v>-0.39720699999999998</c:v>
                </c:pt>
                <c:pt idx="8011">
                  <c:v>-0.39994499999999999</c:v>
                </c:pt>
                <c:pt idx="8012">
                  <c:v>-0.40422999999999998</c:v>
                </c:pt>
                <c:pt idx="8013">
                  <c:v>-0.40699000000000002</c:v>
                </c:pt>
                <c:pt idx="8014">
                  <c:v>-0.41316199999999997</c:v>
                </c:pt>
                <c:pt idx="8015">
                  <c:v>-0.42392099999999999</c:v>
                </c:pt>
                <c:pt idx="8016">
                  <c:v>-0.43041200000000002</c:v>
                </c:pt>
                <c:pt idx="8017">
                  <c:v>-0.43454700000000002</c:v>
                </c:pt>
                <c:pt idx="8018">
                  <c:v>-0.43613099999999999</c:v>
                </c:pt>
                <c:pt idx="8019">
                  <c:v>-0.43404900000000002</c:v>
                </c:pt>
                <c:pt idx="8020">
                  <c:v>-0.42776199999999998</c:v>
                </c:pt>
                <c:pt idx="8021">
                  <c:v>-0.42418499999999998</c:v>
                </c:pt>
                <c:pt idx="8022">
                  <c:v>-0.42020999999999997</c:v>
                </c:pt>
                <c:pt idx="8023">
                  <c:v>-0.41169899999999998</c:v>
                </c:pt>
                <c:pt idx="8024">
                  <c:v>-0.40320699999999998</c:v>
                </c:pt>
                <c:pt idx="8025">
                  <c:v>-0.40011600000000003</c:v>
                </c:pt>
                <c:pt idx="8026">
                  <c:v>-0.39621800000000001</c:v>
                </c:pt>
                <c:pt idx="8027">
                  <c:v>-0.39262399999999997</c:v>
                </c:pt>
                <c:pt idx="8028">
                  <c:v>-0.391814</c:v>
                </c:pt>
                <c:pt idx="8029">
                  <c:v>-0.38844499999999998</c:v>
                </c:pt>
                <c:pt idx="8030">
                  <c:v>-0.38742799999999999</c:v>
                </c:pt>
                <c:pt idx="8031">
                  <c:v>-0.38906800000000002</c:v>
                </c:pt>
                <c:pt idx="8032">
                  <c:v>-0.39005299999999998</c:v>
                </c:pt>
                <c:pt idx="8033">
                  <c:v>-0.40033800000000003</c:v>
                </c:pt>
                <c:pt idx="8034">
                  <c:v>-0.41628900000000002</c:v>
                </c:pt>
                <c:pt idx="8035">
                  <c:v>-0.43326500000000001</c:v>
                </c:pt>
                <c:pt idx="8036">
                  <c:v>-0.44344899999999998</c:v>
                </c:pt>
                <c:pt idx="8037">
                  <c:v>-0.44849499999999998</c:v>
                </c:pt>
                <c:pt idx="8038">
                  <c:v>-0.454924</c:v>
                </c:pt>
                <c:pt idx="8039">
                  <c:v>-0.46649299999999999</c:v>
                </c:pt>
                <c:pt idx="8040">
                  <c:v>-0.48104400000000003</c:v>
                </c:pt>
                <c:pt idx="8041">
                  <c:v>-0.49164099999999999</c:v>
                </c:pt>
                <c:pt idx="8042">
                  <c:v>-0.50322699999999998</c:v>
                </c:pt>
                <c:pt idx="8043">
                  <c:v>-0.51067700000000005</c:v>
                </c:pt>
                <c:pt idx="8044">
                  <c:v>-0.516764</c:v>
                </c:pt>
                <c:pt idx="8045">
                  <c:v>-0.52198699999999998</c:v>
                </c:pt>
                <c:pt idx="8046">
                  <c:v>-0.52984699999999996</c:v>
                </c:pt>
                <c:pt idx="8047">
                  <c:v>-0.53956199999999999</c:v>
                </c:pt>
                <c:pt idx="8048">
                  <c:v>-0.550404</c:v>
                </c:pt>
                <c:pt idx="8049">
                  <c:v>-0.56046399999999996</c:v>
                </c:pt>
                <c:pt idx="8050">
                  <c:v>-0.55634099999999997</c:v>
                </c:pt>
                <c:pt idx="8051">
                  <c:v>-0.54740100000000003</c:v>
                </c:pt>
                <c:pt idx="8052">
                  <c:v>-0.53743099999999999</c:v>
                </c:pt>
                <c:pt idx="8053">
                  <c:v>-0.52791299999999997</c:v>
                </c:pt>
                <c:pt idx="8054">
                  <c:v>-0.52527000000000001</c:v>
                </c:pt>
                <c:pt idx="8055">
                  <c:v>-0.52124199999999998</c:v>
                </c:pt>
                <c:pt idx="8056">
                  <c:v>-0.51452200000000003</c:v>
                </c:pt>
                <c:pt idx="8057">
                  <c:v>-0.50189799999999996</c:v>
                </c:pt>
                <c:pt idx="8058">
                  <c:v>-0.48785499999999998</c:v>
                </c:pt>
                <c:pt idx="8059">
                  <c:v>-0.47572999999999999</c:v>
                </c:pt>
                <c:pt idx="8060">
                  <c:v>-0.482541</c:v>
                </c:pt>
                <c:pt idx="8061">
                  <c:v>-0.50665199999999999</c:v>
                </c:pt>
                <c:pt idx="8062">
                  <c:v>-0.547045</c:v>
                </c:pt>
                <c:pt idx="8063">
                  <c:v>-0.56605000000000005</c:v>
                </c:pt>
                <c:pt idx="8064">
                  <c:v>-0.570631</c:v>
                </c:pt>
                <c:pt idx="8065">
                  <c:v>-0.57160500000000003</c:v>
                </c:pt>
                <c:pt idx="8066">
                  <c:v>-0.572936</c:v>
                </c:pt>
                <c:pt idx="8067">
                  <c:v>-0.57865699999999998</c:v>
                </c:pt>
                <c:pt idx="8068">
                  <c:v>-0.58250400000000002</c:v>
                </c:pt>
                <c:pt idx="8069">
                  <c:v>-0.58469000000000004</c:v>
                </c:pt>
                <c:pt idx="8070">
                  <c:v>-0.58924500000000002</c:v>
                </c:pt>
                <c:pt idx="8071">
                  <c:v>-0.59001899999999996</c:v>
                </c:pt>
                <c:pt idx="8072">
                  <c:v>-0.588001</c:v>
                </c:pt>
                <c:pt idx="8073">
                  <c:v>-0.58614999999999995</c:v>
                </c:pt>
                <c:pt idx="8074">
                  <c:v>-0.58213599999999999</c:v>
                </c:pt>
                <c:pt idx="8075">
                  <c:v>-0.57089800000000002</c:v>
                </c:pt>
                <c:pt idx="8076">
                  <c:v>-0.56984199999999996</c:v>
                </c:pt>
                <c:pt idx="8077">
                  <c:v>-0.56667800000000002</c:v>
                </c:pt>
                <c:pt idx="8078">
                  <c:v>-0.56266099999999997</c:v>
                </c:pt>
                <c:pt idx="8079">
                  <c:v>-0.55712300000000003</c:v>
                </c:pt>
                <c:pt idx="8080">
                  <c:v>-0.55171999999999999</c:v>
                </c:pt>
                <c:pt idx="8081">
                  <c:v>-0.54726600000000003</c:v>
                </c:pt>
                <c:pt idx="8082">
                  <c:v>-0.54403699999999999</c:v>
                </c:pt>
                <c:pt idx="8083">
                  <c:v>-0.54336499999999999</c:v>
                </c:pt>
                <c:pt idx="8084">
                  <c:v>-0.53847500000000004</c:v>
                </c:pt>
                <c:pt idx="8085">
                  <c:v>-0.54033200000000003</c:v>
                </c:pt>
                <c:pt idx="8086">
                  <c:v>-0.54460799999999998</c:v>
                </c:pt>
                <c:pt idx="8087">
                  <c:v>-0.55433600000000005</c:v>
                </c:pt>
                <c:pt idx="8088">
                  <c:v>-0.56247599999999998</c:v>
                </c:pt>
                <c:pt idx="8089">
                  <c:v>-0.564079</c:v>
                </c:pt>
                <c:pt idx="8090">
                  <c:v>-0.56311900000000004</c:v>
                </c:pt>
                <c:pt idx="8091">
                  <c:v>-0.56477299999999997</c:v>
                </c:pt>
                <c:pt idx="8092">
                  <c:v>-0.56784199999999996</c:v>
                </c:pt>
                <c:pt idx="8093">
                  <c:v>-0.57181499999999996</c:v>
                </c:pt>
                <c:pt idx="8094">
                  <c:v>-0.57288099999999997</c:v>
                </c:pt>
                <c:pt idx="8095">
                  <c:v>-0.56762999999999997</c:v>
                </c:pt>
                <c:pt idx="8096">
                  <c:v>-0.56206299999999998</c:v>
                </c:pt>
                <c:pt idx="8097">
                  <c:v>-0.55618800000000002</c:v>
                </c:pt>
                <c:pt idx="8098">
                  <c:v>-0.55429899999999999</c:v>
                </c:pt>
                <c:pt idx="8099">
                  <c:v>-0.55101</c:v>
                </c:pt>
                <c:pt idx="8100">
                  <c:v>-0.54554499999999995</c:v>
                </c:pt>
                <c:pt idx="8101">
                  <c:v>-0.544269</c:v>
                </c:pt>
                <c:pt idx="8102">
                  <c:v>-0.54163899999999998</c:v>
                </c:pt>
                <c:pt idx="8103">
                  <c:v>-0.53114099999999997</c:v>
                </c:pt>
                <c:pt idx="8104">
                  <c:v>-0.52775799999999995</c:v>
                </c:pt>
                <c:pt idx="8105">
                  <c:v>-0.52103600000000005</c:v>
                </c:pt>
                <c:pt idx="8106">
                  <c:v>-0.51792499999999997</c:v>
                </c:pt>
                <c:pt idx="8107">
                  <c:v>-0.52105400000000002</c:v>
                </c:pt>
                <c:pt idx="8108">
                  <c:v>-0.52567200000000003</c:v>
                </c:pt>
                <c:pt idx="8109">
                  <c:v>-0.535385</c:v>
                </c:pt>
                <c:pt idx="8110">
                  <c:v>-0.54611500000000002</c:v>
                </c:pt>
                <c:pt idx="8111">
                  <c:v>-0.55283800000000005</c:v>
                </c:pt>
                <c:pt idx="8112">
                  <c:v>-0.55927300000000002</c:v>
                </c:pt>
                <c:pt idx="8113">
                  <c:v>-0.56622600000000001</c:v>
                </c:pt>
                <c:pt idx="8114">
                  <c:v>-0.57417399999999996</c:v>
                </c:pt>
                <c:pt idx="8115">
                  <c:v>-0.58198499999999997</c:v>
                </c:pt>
                <c:pt idx="8116">
                  <c:v>-0.588924</c:v>
                </c:pt>
                <c:pt idx="8117">
                  <c:v>-0.59732600000000002</c:v>
                </c:pt>
                <c:pt idx="8118">
                  <c:v>-0.60406899999999997</c:v>
                </c:pt>
                <c:pt idx="8119">
                  <c:v>-0.60880199999999995</c:v>
                </c:pt>
                <c:pt idx="8120">
                  <c:v>-0.610406</c:v>
                </c:pt>
                <c:pt idx="8121">
                  <c:v>-0.60933999999999999</c:v>
                </c:pt>
                <c:pt idx="8122">
                  <c:v>-0.60950800000000005</c:v>
                </c:pt>
                <c:pt idx="8123">
                  <c:v>-0.60363599999999995</c:v>
                </c:pt>
                <c:pt idx="8124">
                  <c:v>-0.59803499999999998</c:v>
                </c:pt>
                <c:pt idx="8125">
                  <c:v>-0.59127600000000002</c:v>
                </c:pt>
                <c:pt idx="8126">
                  <c:v>-0.58245000000000002</c:v>
                </c:pt>
                <c:pt idx="8127">
                  <c:v>-0.57182599999999995</c:v>
                </c:pt>
                <c:pt idx="8128">
                  <c:v>-0.56569000000000003</c:v>
                </c:pt>
                <c:pt idx="8129">
                  <c:v>-0.56185399999999996</c:v>
                </c:pt>
                <c:pt idx="8130">
                  <c:v>-0.54577200000000003</c:v>
                </c:pt>
                <c:pt idx="8131">
                  <c:v>-0.542014</c:v>
                </c:pt>
                <c:pt idx="8132">
                  <c:v>-0.534632</c:v>
                </c:pt>
                <c:pt idx="8133">
                  <c:v>-0.52726700000000004</c:v>
                </c:pt>
                <c:pt idx="8134">
                  <c:v>-0.51554800000000001</c:v>
                </c:pt>
                <c:pt idx="8135">
                  <c:v>-0.50570899999999996</c:v>
                </c:pt>
                <c:pt idx="8136">
                  <c:v>-0.490315</c:v>
                </c:pt>
                <c:pt idx="8137">
                  <c:v>-0.47739900000000002</c:v>
                </c:pt>
                <c:pt idx="8138">
                  <c:v>-0.46655099999999999</c:v>
                </c:pt>
                <c:pt idx="8139">
                  <c:v>-0.45468500000000001</c:v>
                </c:pt>
                <c:pt idx="8140">
                  <c:v>-0.45651399999999998</c:v>
                </c:pt>
                <c:pt idx="8141">
                  <c:v>-0.46824500000000002</c:v>
                </c:pt>
                <c:pt idx="8142">
                  <c:v>-0.47503299999999998</c:v>
                </c:pt>
                <c:pt idx="8143">
                  <c:v>-0.48682799999999998</c:v>
                </c:pt>
                <c:pt idx="8144">
                  <c:v>-0.49389300000000003</c:v>
                </c:pt>
                <c:pt idx="8145">
                  <c:v>-0.50106300000000004</c:v>
                </c:pt>
                <c:pt idx="8146">
                  <c:v>-0.50522999999999996</c:v>
                </c:pt>
                <c:pt idx="8147">
                  <c:v>-0.50936700000000001</c:v>
                </c:pt>
                <c:pt idx="8148">
                  <c:v>-0.51114599999999999</c:v>
                </c:pt>
                <c:pt idx="8149">
                  <c:v>-0.51661900000000005</c:v>
                </c:pt>
                <c:pt idx="8150">
                  <c:v>-0.521509</c:v>
                </c:pt>
                <c:pt idx="8151">
                  <c:v>-0.51891900000000002</c:v>
                </c:pt>
                <c:pt idx="8152">
                  <c:v>-0.51159500000000002</c:v>
                </c:pt>
                <c:pt idx="8153">
                  <c:v>-0.494004</c:v>
                </c:pt>
                <c:pt idx="8154">
                  <c:v>-0.48030699999999998</c:v>
                </c:pt>
                <c:pt idx="8155">
                  <c:v>-0.475879</c:v>
                </c:pt>
                <c:pt idx="8156">
                  <c:v>-0.47190700000000002</c:v>
                </c:pt>
                <c:pt idx="8157">
                  <c:v>-0.467441</c:v>
                </c:pt>
                <c:pt idx="8158">
                  <c:v>-0.47205200000000003</c:v>
                </c:pt>
                <c:pt idx="8159">
                  <c:v>-0.47759299999999999</c:v>
                </c:pt>
                <c:pt idx="8160">
                  <c:v>-0.47896300000000003</c:v>
                </c:pt>
                <c:pt idx="8161">
                  <c:v>-0.47602800000000001</c:v>
                </c:pt>
                <c:pt idx="8162">
                  <c:v>-0.47265099999999999</c:v>
                </c:pt>
                <c:pt idx="8163">
                  <c:v>-0.46721600000000002</c:v>
                </c:pt>
                <c:pt idx="8164">
                  <c:v>-0.46026299999999998</c:v>
                </c:pt>
                <c:pt idx="8165">
                  <c:v>-0.44665199999999999</c:v>
                </c:pt>
                <c:pt idx="8166">
                  <c:v>-0.42296499999999998</c:v>
                </c:pt>
                <c:pt idx="8167">
                  <c:v>-0.41347499999999998</c:v>
                </c:pt>
                <c:pt idx="8168">
                  <c:v>-0.41010799999999997</c:v>
                </c:pt>
                <c:pt idx="8169">
                  <c:v>-0.40473599999999998</c:v>
                </c:pt>
                <c:pt idx="8170">
                  <c:v>-0.39791399999999999</c:v>
                </c:pt>
                <c:pt idx="8171">
                  <c:v>-0.37900099999999998</c:v>
                </c:pt>
                <c:pt idx="8172">
                  <c:v>-0.35949399999999998</c:v>
                </c:pt>
                <c:pt idx="8173">
                  <c:v>-0.34789900000000001</c:v>
                </c:pt>
                <c:pt idx="8174">
                  <c:v>-0.33697100000000002</c:v>
                </c:pt>
                <c:pt idx="8175">
                  <c:v>-0.33022899999999999</c:v>
                </c:pt>
                <c:pt idx="8176">
                  <c:v>-0.33971600000000002</c:v>
                </c:pt>
                <c:pt idx="8177">
                  <c:v>-0.35553499999999999</c:v>
                </c:pt>
                <c:pt idx="8178">
                  <c:v>-0.36004999999999998</c:v>
                </c:pt>
                <c:pt idx="8179">
                  <c:v>-0.360037</c:v>
                </c:pt>
                <c:pt idx="8180">
                  <c:v>-0.359713</c:v>
                </c:pt>
                <c:pt idx="8181">
                  <c:v>-0.36189500000000002</c:v>
                </c:pt>
                <c:pt idx="8182">
                  <c:v>-0.36446299999999998</c:v>
                </c:pt>
                <c:pt idx="8183">
                  <c:v>-0.36822300000000002</c:v>
                </c:pt>
                <c:pt idx="8184">
                  <c:v>-0.37473299999999998</c:v>
                </c:pt>
                <c:pt idx="8185">
                  <c:v>-0.37771300000000002</c:v>
                </c:pt>
                <c:pt idx="8186">
                  <c:v>-0.384158</c:v>
                </c:pt>
                <c:pt idx="8187">
                  <c:v>-0.39746500000000001</c:v>
                </c:pt>
                <c:pt idx="8188">
                  <c:v>-0.41376499999999999</c:v>
                </c:pt>
                <c:pt idx="8189">
                  <c:v>-0.43317299999999997</c:v>
                </c:pt>
                <c:pt idx="8190">
                  <c:v>-0.44483499999999998</c:v>
                </c:pt>
                <c:pt idx="8191">
                  <c:v>-0.45161499999999999</c:v>
                </c:pt>
                <c:pt idx="8192">
                  <c:v>-0.45471699999999998</c:v>
                </c:pt>
                <c:pt idx="8193">
                  <c:v>-0.45606799999999997</c:v>
                </c:pt>
                <c:pt idx="8194">
                  <c:v>-0.44201200000000002</c:v>
                </c:pt>
                <c:pt idx="8195">
                  <c:v>-0.43958199999999997</c:v>
                </c:pt>
                <c:pt idx="8196">
                  <c:v>-0.43860500000000002</c:v>
                </c:pt>
                <c:pt idx="8197">
                  <c:v>-0.44037500000000002</c:v>
                </c:pt>
                <c:pt idx="8198">
                  <c:v>-0.44424999999999998</c:v>
                </c:pt>
                <c:pt idx="8199">
                  <c:v>-0.44145400000000001</c:v>
                </c:pt>
                <c:pt idx="8200">
                  <c:v>-0.43593700000000002</c:v>
                </c:pt>
                <c:pt idx="8201">
                  <c:v>-0.43105300000000002</c:v>
                </c:pt>
                <c:pt idx="8202">
                  <c:v>-0.428674</c:v>
                </c:pt>
                <c:pt idx="8203">
                  <c:v>-0.426593</c:v>
                </c:pt>
                <c:pt idx="8204">
                  <c:v>-0.42141499999999998</c:v>
                </c:pt>
                <c:pt idx="8205">
                  <c:v>-0.41270099999999998</c:v>
                </c:pt>
                <c:pt idx="8206">
                  <c:v>-0.40237600000000001</c:v>
                </c:pt>
                <c:pt idx="8207">
                  <c:v>-0.399733</c:v>
                </c:pt>
                <c:pt idx="8208">
                  <c:v>-0.399592</c:v>
                </c:pt>
                <c:pt idx="8209">
                  <c:v>-0.39604699999999998</c:v>
                </c:pt>
                <c:pt idx="8210">
                  <c:v>-0.396262</c:v>
                </c:pt>
                <c:pt idx="8211">
                  <c:v>-0.39923999999999998</c:v>
                </c:pt>
                <c:pt idx="8212">
                  <c:v>-0.39885999999999999</c:v>
                </c:pt>
                <c:pt idx="8213">
                  <c:v>-0.39337800000000001</c:v>
                </c:pt>
                <c:pt idx="8214">
                  <c:v>-0.39466000000000001</c:v>
                </c:pt>
                <c:pt idx="8215">
                  <c:v>-0.40034999999999998</c:v>
                </c:pt>
                <c:pt idx="8216">
                  <c:v>-0.41091100000000003</c:v>
                </c:pt>
                <c:pt idx="8217">
                  <c:v>-0.419626</c:v>
                </c:pt>
                <c:pt idx="8218">
                  <c:v>-0.42222199999999999</c:v>
                </c:pt>
                <c:pt idx="8219">
                  <c:v>-0.41899399999999998</c:v>
                </c:pt>
                <c:pt idx="8220">
                  <c:v>-0.41609400000000002</c:v>
                </c:pt>
                <c:pt idx="8221">
                  <c:v>-0.416547</c:v>
                </c:pt>
                <c:pt idx="8222">
                  <c:v>-0.41776799999999997</c:v>
                </c:pt>
                <c:pt idx="8223">
                  <c:v>-0.42790600000000001</c:v>
                </c:pt>
                <c:pt idx="8224">
                  <c:v>-0.43559799999999999</c:v>
                </c:pt>
                <c:pt idx="8225">
                  <c:v>-0.43989499999999998</c:v>
                </c:pt>
                <c:pt idx="8226">
                  <c:v>-0.44278899999999999</c:v>
                </c:pt>
                <c:pt idx="8227">
                  <c:v>-0.4451</c:v>
                </c:pt>
                <c:pt idx="8228">
                  <c:v>-0.44611899999999999</c:v>
                </c:pt>
                <c:pt idx="8229">
                  <c:v>-0.451631</c:v>
                </c:pt>
                <c:pt idx="8230">
                  <c:v>-0.45651000000000003</c:v>
                </c:pt>
                <c:pt idx="8231">
                  <c:v>-0.45957399999999998</c:v>
                </c:pt>
                <c:pt idx="8232">
                  <c:v>-0.45432099999999997</c:v>
                </c:pt>
                <c:pt idx="8233">
                  <c:v>-0.45412400000000003</c:v>
                </c:pt>
                <c:pt idx="8234">
                  <c:v>-0.462368</c:v>
                </c:pt>
                <c:pt idx="8235">
                  <c:v>-0.47701100000000002</c:v>
                </c:pt>
                <c:pt idx="8236">
                  <c:v>-0.49488100000000002</c:v>
                </c:pt>
                <c:pt idx="8237">
                  <c:v>-0.50783800000000001</c:v>
                </c:pt>
                <c:pt idx="8238">
                  <c:v>-0.51194200000000001</c:v>
                </c:pt>
                <c:pt idx="8239">
                  <c:v>-0.51487000000000005</c:v>
                </c:pt>
                <c:pt idx="8240">
                  <c:v>-0.51585400000000003</c:v>
                </c:pt>
                <c:pt idx="8241">
                  <c:v>-0.509293</c:v>
                </c:pt>
                <c:pt idx="8242">
                  <c:v>-0.51256999999999997</c:v>
                </c:pt>
                <c:pt idx="8243">
                  <c:v>-0.51957799999999998</c:v>
                </c:pt>
                <c:pt idx="8244">
                  <c:v>-0.53228900000000001</c:v>
                </c:pt>
                <c:pt idx="8245">
                  <c:v>-0.55071800000000004</c:v>
                </c:pt>
                <c:pt idx="8246">
                  <c:v>-0.568662</c:v>
                </c:pt>
                <c:pt idx="8247">
                  <c:v>-0.58946600000000005</c:v>
                </c:pt>
                <c:pt idx="8248">
                  <c:v>-0.60622900000000002</c:v>
                </c:pt>
                <c:pt idx="8249">
                  <c:v>-0.62179300000000004</c:v>
                </c:pt>
                <c:pt idx="8250">
                  <c:v>-0.62550099999999997</c:v>
                </c:pt>
                <c:pt idx="8251">
                  <c:v>-0.62015100000000001</c:v>
                </c:pt>
                <c:pt idx="8252">
                  <c:v>-0.61681200000000003</c:v>
                </c:pt>
                <c:pt idx="8253">
                  <c:v>-0.61629299999999998</c:v>
                </c:pt>
                <c:pt idx="8254">
                  <c:v>-0.606742</c:v>
                </c:pt>
                <c:pt idx="8255">
                  <c:v>-0.60945400000000005</c:v>
                </c:pt>
                <c:pt idx="8256">
                  <c:v>-0.61120799999999997</c:v>
                </c:pt>
                <c:pt idx="8257">
                  <c:v>-0.61456599999999995</c:v>
                </c:pt>
                <c:pt idx="8258">
                  <c:v>-0.616842</c:v>
                </c:pt>
                <c:pt idx="8259">
                  <c:v>-0.62027900000000002</c:v>
                </c:pt>
                <c:pt idx="8260">
                  <c:v>-0.62672899999999998</c:v>
                </c:pt>
                <c:pt idx="8261">
                  <c:v>-0.63566400000000001</c:v>
                </c:pt>
                <c:pt idx="8262">
                  <c:v>-0.646482</c:v>
                </c:pt>
                <c:pt idx="8263">
                  <c:v>-0.656806</c:v>
                </c:pt>
                <c:pt idx="8264">
                  <c:v>-0.67041600000000001</c:v>
                </c:pt>
                <c:pt idx="8265">
                  <c:v>-0.68986400000000003</c:v>
                </c:pt>
                <c:pt idx="8266">
                  <c:v>-0.70740199999999998</c:v>
                </c:pt>
                <c:pt idx="8267">
                  <c:v>-0.72123499999999996</c:v>
                </c:pt>
                <c:pt idx="8268">
                  <c:v>-0.73748000000000002</c:v>
                </c:pt>
                <c:pt idx="8269">
                  <c:v>-0.74558899999999995</c:v>
                </c:pt>
                <c:pt idx="8270">
                  <c:v>-0.74321099999999996</c:v>
                </c:pt>
                <c:pt idx="8271">
                  <c:v>-0.74185400000000001</c:v>
                </c:pt>
                <c:pt idx="8272">
                  <c:v>-0.73390999999999995</c:v>
                </c:pt>
                <c:pt idx="8273">
                  <c:v>-0.72679099999999996</c:v>
                </c:pt>
                <c:pt idx="8274">
                  <c:v>-0.72233700000000001</c:v>
                </c:pt>
                <c:pt idx="8275">
                  <c:v>-0.72378900000000002</c:v>
                </c:pt>
                <c:pt idx="8276">
                  <c:v>-0.72553699999999999</c:v>
                </c:pt>
                <c:pt idx="8277">
                  <c:v>-0.72722500000000001</c:v>
                </c:pt>
                <c:pt idx="8278">
                  <c:v>-0.72454300000000005</c:v>
                </c:pt>
                <c:pt idx="8279">
                  <c:v>-0.71519500000000003</c:v>
                </c:pt>
                <c:pt idx="8280">
                  <c:v>-0.71091700000000002</c:v>
                </c:pt>
                <c:pt idx="8281">
                  <c:v>-0.71389400000000003</c:v>
                </c:pt>
                <c:pt idx="8282">
                  <c:v>-0.71876700000000004</c:v>
                </c:pt>
                <c:pt idx="8283">
                  <c:v>-0.72598099999999999</c:v>
                </c:pt>
                <c:pt idx="8284">
                  <c:v>-0.729406</c:v>
                </c:pt>
                <c:pt idx="8285">
                  <c:v>-0.72902199999999995</c:v>
                </c:pt>
                <c:pt idx="8286">
                  <c:v>-0.72939399999999999</c:v>
                </c:pt>
                <c:pt idx="8287">
                  <c:v>-0.72738800000000003</c:v>
                </c:pt>
                <c:pt idx="8288">
                  <c:v>-0.71185299999999996</c:v>
                </c:pt>
                <c:pt idx="8289">
                  <c:v>-0.70656200000000002</c:v>
                </c:pt>
                <c:pt idx="8290">
                  <c:v>-0.711758</c:v>
                </c:pt>
                <c:pt idx="8291">
                  <c:v>-0.710762</c:v>
                </c:pt>
                <c:pt idx="8292">
                  <c:v>-0.71205200000000002</c:v>
                </c:pt>
                <c:pt idx="8293">
                  <c:v>-0.71157400000000004</c:v>
                </c:pt>
                <c:pt idx="8294">
                  <c:v>-0.71033400000000002</c:v>
                </c:pt>
                <c:pt idx="8295">
                  <c:v>-0.71108800000000005</c:v>
                </c:pt>
                <c:pt idx="8296">
                  <c:v>-0.71294599999999997</c:v>
                </c:pt>
                <c:pt idx="8297">
                  <c:v>-0.72003499999999998</c:v>
                </c:pt>
                <c:pt idx="8298">
                  <c:v>-0.728792</c:v>
                </c:pt>
                <c:pt idx="8299">
                  <c:v>-0.72874399999999995</c:v>
                </c:pt>
                <c:pt idx="8300">
                  <c:v>-0.73028999999999999</c:v>
                </c:pt>
                <c:pt idx="8301">
                  <c:v>-0.72802999999999995</c:v>
                </c:pt>
                <c:pt idx="8302">
                  <c:v>-0.73078100000000001</c:v>
                </c:pt>
                <c:pt idx="8303">
                  <c:v>-0.73085800000000001</c:v>
                </c:pt>
                <c:pt idx="8304">
                  <c:v>-0.73314599999999996</c:v>
                </c:pt>
                <c:pt idx="8305">
                  <c:v>-0.737016</c:v>
                </c:pt>
                <c:pt idx="8306">
                  <c:v>-0.74356800000000001</c:v>
                </c:pt>
                <c:pt idx="8307">
                  <c:v>-0.74477599999999999</c:v>
                </c:pt>
                <c:pt idx="8308">
                  <c:v>-0.74535099999999999</c:v>
                </c:pt>
                <c:pt idx="8309">
                  <c:v>-0.74936100000000005</c:v>
                </c:pt>
                <c:pt idx="8310">
                  <c:v>-0.74209099999999995</c:v>
                </c:pt>
                <c:pt idx="8311">
                  <c:v>-0.74727299999999997</c:v>
                </c:pt>
                <c:pt idx="8312">
                  <c:v>-0.74952700000000005</c:v>
                </c:pt>
                <c:pt idx="8313">
                  <c:v>-0.75010399999999999</c:v>
                </c:pt>
                <c:pt idx="8314">
                  <c:v>-0.75078400000000001</c:v>
                </c:pt>
                <c:pt idx="8315">
                  <c:v>-0.75361699999999998</c:v>
                </c:pt>
                <c:pt idx="8316">
                  <c:v>-0.75564699999999996</c:v>
                </c:pt>
                <c:pt idx="8317">
                  <c:v>-0.74901399999999996</c:v>
                </c:pt>
                <c:pt idx="8318">
                  <c:v>-0.74649399999999999</c:v>
                </c:pt>
                <c:pt idx="8319">
                  <c:v>-0.74614400000000003</c:v>
                </c:pt>
                <c:pt idx="8320">
                  <c:v>-0.74877300000000002</c:v>
                </c:pt>
                <c:pt idx="8321">
                  <c:v>-0.75925100000000001</c:v>
                </c:pt>
                <c:pt idx="8322">
                  <c:v>-0.77090000000000003</c:v>
                </c:pt>
                <c:pt idx="8323">
                  <c:v>-0.78279299999999996</c:v>
                </c:pt>
                <c:pt idx="8324">
                  <c:v>-0.79122199999999998</c:v>
                </c:pt>
                <c:pt idx="8325">
                  <c:v>-0.79658899999999999</c:v>
                </c:pt>
                <c:pt idx="8326">
                  <c:v>-0.79104600000000003</c:v>
                </c:pt>
                <c:pt idx="8327">
                  <c:v>-0.78410999999999997</c:v>
                </c:pt>
                <c:pt idx="8328">
                  <c:v>-0.77598100000000003</c:v>
                </c:pt>
                <c:pt idx="8329">
                  <c:v>-0.76850099999999999</c:v>
                </c:pt>
                <c:pt idx="8330">
                  <c:v>-0.76843399999999995</c:v>
                </c:pt>
                <c:pt idx="8331">
                  <c:v>-0.76901900000000001</c:v>
                </c:pt>
                <c:pt idx="8332">
                  <c:v>-0.76921600000000001</c:v>
                </c:pt>
                <c:pt idx="8333">
                  <c:v>-0.76460899999999998</c:v>
                </c:pt>
                <c:pt idx="8334">
                  <c:v>-0.76173100000000005</c:v>
                </c:pt>
                <c:pt idx="8335">
                  <c:v>-0.75691900000000001</c:v>
                </c:pt>
                <c:pt idx="8336">
                  <c:v>-0.75135099999999999</c:v>
                </c:pt>
                <c:pt idx="8337">
                  <c:v>-0.75208699999999995</c:v>
                </c:pt>
                <c:pt idx="8338">
                  <c:v>-0.75094799999999995</c:v>
                </c:pt>
                <c:pt idx="8339">
                  <c:v>-0.74993900000000002</c:v>
                </c:pt>
                <c:pt idx="8340">
                  <c:v>-0.74914000000000003</c:v>
                </c:pt>
                <c:pt idx="8341">
                  <c:v>-0.75190500000000005</c:v>
                </c:pt>
                <c:pt idx="8342">
                  <c:v>-0.75532699999999997</c:v>
                </c:pt>
                <c:pt idx="8343">
                  <c:v>-0.75779099999999999</c:v>
                </c:pt>
                <c:pt idx="8344">
                  <c:v>-0.75953400000000004</c:v>
                </c:pt>
                <c:pt idx="8345">
                  <c:v>-0.75712800000000002</c:v>
                </c:pt>
                <c:pt idx="8346">
                  <c:v>-0.75520200000000004</c:v>
                </c:pt>
                <c:pt idx="8347">
                  <c:v>-0.76306499999999999</c:v>
                </c:pt>
                <c:pt idx="8348">
                  <c:v>-0.77434099999999995</c:v>
                </c:pt>
                <c:pt idx="8349">
                  <c:v>-0.78295999999999999</c:v>
                </c:pt>
                <c:pt idx="8350">
                  <c:v>-0.79554599999999998</c:v>
                </c:pt>
                <c:pt idx="8351">
                  <c:v>-0.80452100000000004</c:v>
                </c:pt>
                <c:pt idx="8352">
                  <c:v>-0.81040400000000001</c:v>
                </c:pt>
                <c:pt idx="8353">
                  <c:v>-0.81558900000000001</c:v>
                </c:pt>
                <c:pt idx="8354">
                  <c:v>-0.81811999999999996</c:v>
                </c:pt>
                <c:pt idx="8355">
                  <c:v>-0.81840500000000005</c:v>
                </c:pt>
                <c:pt idx="8356">
                  <c:v>-0.80352599999999996</c:v>
                </c:pt>
                <c:pt idx="8357">
                  <c:v>-0.78832500000000005</c:v>
                </c:pt>
                <c:pt idx="8358">
                  <c:v>-0.76901900000000001</c:v>
                </c:pt>
                <c:pt idx="8359">
                  <c:v>-0.75258800000000003</c:v>
                </c:pt>
                <c:pt idx="8360">
                  <c:v>-0.74440499999999998</c:v>
                </c:pt>
                <c:pt idx="8361">
                  <c:v>-0.74132900000000002</c:v>
                </c:pt>
                <c:pt idx="8362">
                  <c:v>-0.73696300000000003</c:v>
                </c:pt>
                <c:pt idx="8363">
                  <c:v>-0.73841999999999997</c:v>
                </c:pt>
                <c:pt idx="8364">
                  <c:v>-0.74112299999999998</c:v>
                </c:pt>
                <c:pt idx="8365">
                  <c:v>-0.74215399999999998</c:v>
                </c:pt>
                <c:pt idx="8366">
                  <c:v>-0.74687000000000003</c:v>
                </c:pt>
                <c:pt idx="8367">
                  <c:v>-0.75286600000000004</c:v>
                </c:pt>
                <c:pt idx="8368">
                  <c:v>-0.76183400000000001</c:v>
                </c:pt>
                <c:pt idx="8369">
                  <c:v>-0.77390700000000001</c:v>
                </c:pt>
                <c:pt idx="8370">
                  <c:v>-0.77868800000000005</c:v>
                </c:pt>
                <c:pt idx="8371">
                  <c:v>-0.78077399999999997</c:v>
                </c:pt>
                <c:pt idx="8372">
                  <c:v>-0.77869999999999995</c:v>
                </c:pt>
                <c:pt idx="8373">
                  <c:v>-0.774671</c:v>
                </c:pt>
                <c:pt idx="8374">
                  <c:v>-0.77327000000000001</c:v>
                </c:pt>
                <c:pt idx="8375">
                  <c:v>-0.77337400000000001</c:v>
                </c:pt>
                <c:pt idx="8376">
                  <c:v>-0.77587200000000001</c:v>
                </c:pt>
                <c:pt idx="8377">
                  <c:v>-0.77749000000000001</c:v>
                </c:pt>
                <c:pt idx="8378">
                  <c:v>-0.77868800000000005</c:v>
                </c:pt>
                <c:pt idx="8379">
                  <c:v>-0.78353399999999995</c:v>
                </c:pt>
                <c:pt idx="8380">
                  <c:v>-0.78448700000000005</c:v>
                </c:pt>
                <c:pt idx="8381">
                  <c:v>-0.78506399999999998</c:v>
                </c:pt>
                <c:pt idx="8382">
                  <c:v>-0.78457500000000002</c:v>
                </c:pt>
                <c:pt idx="8383">
                  <c:v>-0.77787099999999998</c:v>
                </c:pt>
                <c:pt idx="8384">
                  <c:v>-0.77903</c:v>
                </c:pt>
                <c:pt idx="8385">
                  <c:v>-0.772231</c:v>
                </c:pt>
                <c:pt idx="8386">
                  <c:v>-0.77271999999999996</c:v>
                </c:pt>
                <c:pt idx="8387">
                  <c:v>-0.77254999999999996</c:v>
                </c:pt>
                <c:pt idx="8388">
                  <c:v>-0.76958199999999999</c:v>
                </c:pt>
                <c:pt idx="8389">
                  <c:v>-0.77244400000000002</c:v>
                </c:pt>
                <c:pt idx="8390">
                  <c:v>-0.778644</c:v>
                </c:pt>
                <c:pt idx="8391">
                  <c:v>-0.788053</c:v>
                </c:pt>
                <c:pt idx="8392">
                  <c:v>-0.79483999999999999</c:v>
                </c:pt>
                <c:pt idx="8393">
                  <c:v>-0.79542999999999997</c:v>
                </c:pt>
                <c:pt idx="8394">
                  <c:v>-0.792991</c:v>
                </c:pt>
                <c:pt idx="8395">
                  <c:v>-0.79418699999999998</c:v>
                </c:pt>
                <c:pt idx="8396">
                  <c:v>-0.79202300000000003</c:v>
                </c:pt>
                <c:pt idx="8397">
                  <c:v>-0.79343900000000001</c:v>
                </c:pt>
                <c:pt idx="8398">
                  <c:v>-0.79378800000000005</c:v>
                </c:pt>
                <c:pt idx="8399">
                  <c:v>-0.79403900000000005</c:v>
                </c:pt>
                <c:pt idx="8400">
                  <c:v>-0.78826300000000005</c:v>
                </c:pt>
                <c:pt idx="8401">
                  <c:v>-0.78747800000000001</c:v>
                </c:pt>
                <c:pt idx="8402">
                  <c:v>-0.78845699999999996</c:v>
                </c:pt>
                <c:pt idx="8403">
                  <c:v>-0.796516</c:v>
                </c:pt>
                <c:pt idx="8404">
                  <c:v>-0.81626100000000001</c:v>
                </c:pt>
                <c:pt idx="8405">
                  <c:v>-0.83303899999999997</c:v>
                </c:pt>
                <c:pt idx="8406">
                  <c:v>-0.84512699999999996</c:v>
                </c:pt>
                <c:pt idx="8407">
                  <c:v>-0.84841999999999995</c:v>
                </c:pt>
                <c:pt idx="8408">
                  <c:v>-0.84350099999999995</c:v>
                </c:pt>
                <c:pt idx="8409">
                  <c:v>-0.83658399999999999</c:v>
                </c:pt>
                <c:pt idx="8410">
                  <c:v>-0.83517200000000003</c:v>
                </c:pt>
                <c:pt idx="8411">
                  <c:v>-0.83718800000000004</c:v>
                </c:pt>
                <c:pt idx="8412">
                  <c:v>-0.85104000000000002</c:v>
                </c:pt>
                <c:pt idx="8413">
                  <c:v>-0.87022900000000003</c:v>
                </c:pt>
                <c:pt idx="8414">
                  <c:v>-0.88427800000000001</c:v>
                </c:pt>
                <c:pt idx="8415">
                  <c:v>-0.89327400000000001</c:v>
                </c:pt>
                <c:pt idx="8416">
                  <c:v>-0.89932800000000002</c:v>
                </c:pt>
                <c:pt idx="8417">
                  <c:v>-0.89842</c:v>
                </c:pt>
                <c:pt idx="8418">
                  <c:v>-0.90279399999999999</c:v>
                </c:pt>
                <c:pt idx="8419">
                  <c:v>-0.91114499999999998</c:v>
                </c:pt>
                <c:pt idx="8420">
                  <c:v>-0.91869199999999995</c:v>
                </c:pt>
                <c:pt idx="8421">
                  <c:v>-0.922207</c:v>
                </c:pt>
                <c:pt idx="8422">
                  <c:v>-0.917987</c:v>
                </c:pt>
                <c:pt idx="8423">
                  <c:v>-0.91389699999999996</c:v>
                </c:pt>
                <c:pt idx="8424">
                  <c:v>-0.91236399999999995</c:v>
                </c:pt>
                <c:pt idx="8425">
                  <c:v>-0.91386199999999995</c:v>
                </c:pt>
                <c:pt idx="8426">
                  <c:v>-0.91759999999999997</c:v>
                </c:pt>
                <c:pt idx="8427">
                  <c:v>-0.92078899999999997</c:v>
                </c:pt>
                <c:pt idx="8428">
                  <c:v>-0.92380499999999999</c:v>
                </c:pt>
                <c:pt idx="8429">
                  <c:v>-0.92506699999999997</c:v>
                </c:pt>
                <c:pt idx="8430">
                  <c:v>-0.93013100000000004</c:v>
                </c:pt>
                <c:pt idx="8431">
                  <c:v>-0.93597900000000001</c:v>
                </c:pt>
                <c:pt idx="8432">
                  <c:v>-0.93762500000000004</c:v>
                </c:pt>
                <c:pt idx="8433">
                  <c:v>-0.94055500000000003</c:v>
                </c:pt>
                <c:pt idx="8434">
                  <c:v>-0.93670699999999996</c:v>
                </c:pt>
                <c:pt idx="8435">
                  <c:v>-0.93217899999999998</c:v>
                </c:pt>
                <c:pt idx="8436">
                  <c:v>-0.93395099999999998</c:v>
                </c:pt>
                <c:pt idx="8437">
                  <c:v>-0.94143900000000003</c:v>
                </c:pt>
                <c:pt idx="8438">
                  <c:v>-0.95185799999999998</c:v>
                </c:pt>
                <c:pt idx="8439">
                  <c:v>-0.96318199999999998</c:v>
                </c:pt>
                <c:pt idx="8440">
                  <c:v>-0.96790200000000004</c:v>
                </c:pt>
                <c:pt idx="8441">
                  <c:v>-0.970997</c:v>
                </c:pt>
                <c:pt idx="8442">
                  <c:v>-0.97237899999999999</c:v>
                </c:pt>
                <c:pt idx="8443">
                  <c:v>-0.97157700000000002</c:v>
                </c:pt>
                <c:pt idx="8444">
                  <c:v>-0.97267700000000001</c:v>
                </c:pt>
                <c:pt idx="8445">
                  <c:v>-0.97179800000000005</c:v>
                </c:pt>
                <c:pt idx="8446">
                  <c:v>-0.97179099999999996</c:v>
                </c:pt>
                <c:pt idx="8447">
                  <c:v>-0.96636999999999995</c:v>
                </c:pt>
                <c:pt idx="8448">
                  <c:v>-0.95766399999999996</c:v>
                </c:pt>
                <c:pt idx="8449">
                  <c:v>-0.95337700000000003</c:v>
                </c:pt>
                <c:pt idx="8450">
                  <c:v>-0.94625499999999996</c:v>
                </c:pt>
                <c:pt idx="8451">
                  <c:v>-0.93276599999999998</c:v>
                </c:pt>
                <c:pt idx="8452">
                  <c:v>-0.91132299999999999</c:v>
                </c:pt>
                <c:pt idx="8453">
                  <c:v>-0.91453499999999999</c:v>
                </c:pt>
                <c:pt idx="8454">
                  <c:v>-0.91690400000000005</c:v>
                </c:pt>
                <c:pt idx="8455">
                  <c:v>-0.91989799999999999</c:v>
                </c:pt>
                <c:pt idx="8456">
                  <c:v>-0.92174400000000001</c:v>
                </c:pt>
                <c:pt idx="8457">
                  <c:v>-0.92938500000000002</c:v>
                </c:pt>
                <c:pt idx="8458">
                  <c:v>-0.93388000000000004</c:v>
                </c:pt>
                <c:pt idx="8459">
                  <c:v>-0.94232499999999997</c:v>
                </c:pt>
                <c:pt idx="8460">
                  <c:v>-0.95388899999999999</c:v>
                </c:pt>
                <c:pt idx="8461">
                  <c:v>-0.963256</c:v>
                </c:pt>
                <c:pt idx="8462">
                  <c:v>-0.97802999999999995</c:v>
                </c:pt>
                <c:pt idx="8463">
                  <c:v>-1.01023</c:v>
                </c:pt>
                <c:pt idx="8464">
                  <c:v>-1.0293399999999999</c:v>
                </c:pt>
                <c:pt idx="8465">
                  <c:v>-1.0403199999999999</c:v>
                </c:pt>
                <c:pt idx="8466">
                  <c:v>-1.04373</c:v>
                </c:pt>
                <c:pt idx="8467">
                  <c:v>-1.04931</c:v>
                </c:pt>
                <c:pt idx="8468">
                  <c:v>-1.05463</c:v>
                </c:pt>
                <c:pt idx="8469">
                  <c:v>-1.0674999999999999</c:v>
                </c:pt>
                <c:pt idx="8470">
                  <c:v>-1.0822400000000001</c:v>
                </c:pt>
                <c:pt idx="8471">
                  <c:v>-1.1008100000000001</c:v>
                </c:pt>
                <c:pt idx="8472">
                  <c:v>-1.11547</c:v>
                </c:pt>
                <c:pt idx="8473">
                  <c:v>-1.12591</c:v>
                </c:pt>
                <c:pt idx="8474">
                  <c:v>-1.1382000000000001</c:v>
                </c:pt>
                <c:pt idx="8475">
                  <c:v>-1.1519699999999999</c:v>
                </c:pt>
                <c:pt idx="8476">
                  <c:v>-1.1605300000000001</c:v>
                </c:pt>
                <c:pt idx="8477">
                  <c:v>-1.1741900000000001</c:v>
                </c:pt>
                <c:pt idx="8478">
                  <c:v>-1.18384</c:v>
                </c:pt>
                <c:pt idx="8479">
                  <c:v>-1.1886699999999999</c:v>
                </c:pt>
                <c:pt idx="8480">
                  <c:v>-1.1922200000000001</c:v>
                </c:pt>
                <c:pt idx="8481">
                  <c:v>-1.1979500000000001</c:v>
                </c:pt>
                <c:pt idx="8482">
                  <c:v>-1.2070799999999999</c:v>
                </c:pt>
                <c:pt idx="8483">
                  <c:v>-1.21184</c:v>
                </c:pt>
                <c:pt idx="8484">
                  <c:v>-1.2019299999999999</c:v>
                </c:pt>
                <c:pt idx="8485">
                  <c:v>-1.19539</c:v>
                </c:pt>
                <c:pt idx="8486">
                  <c:v>-1.19564</c:v>
                </c:pt>
                <c:pt idx="8487">
                  <c:v>-1.1964900000000001</c:v>
                </c:pt>
                <c:pt idx="8488">
                  <c:v>-1.1932799999999999</c:v>
                </c:pt>
                <c:pt idx="8489">
                  <c:v>-1.18943</c:v>
                </c:pt>
                <c:pt idx="8490">
                  <c:v>-1.19065</c:v>
                </c:pt>
                <c:pt idx="8491">
                  <c:v>-1.19418</c:v>
                </c:pt>
                <c:pt idx="8492">
                  <c:v>-1.1975800000000001</c:v>
                </c:pt>
                <c:pt idx="8493">
                  <c:v>-1.2000999999999999</c:v>
                </c:pt>
                <c:pt idx="8494">
                  <c:v>-1.20638</c:v>
                </c:pt>
                <c:pt idx="8495">
                  <c:v>-1.2173799999999999</c:v>
                </c:pt>
                <c:pt idx="8496">
                  <c:v>-1.22742</c:v>
                </c:pt>
                <c:pt idx="8497">
                  <c:v>-1.2403299999999999</c:v>
                </c:pt>
                <c:pt idx="8498">
                  <c:v>-1.2480199999999999</c:v>
                </c:pt>
                <c:pt idx="8499">
                  <c:v>-1.2505500000000001</c:v>
                </c:pt>
                <c:pt idx="8500">
                  <c:v>-1.2442899999999999</c:v>
                </c:pt>
                <c:pt idx="8501">
                  <c:v>-1.2376100000000001</c:v>
                </c:pt>
                <c:pt idx="8502">
                  <c:v>-1.2259</c:v>
                </c:pt>
                <c:pt idx="8503">
                  <c:v>-1.21492</c:v>
                </c:pt>
                <c:pt idx="8504">
                  <c:v>-1.20601</c:v>
                </c:pt>
                <c:pt idx="8505">
                  <c:v>-1.2010799999999999</c:v>
                </c:pt>
                <c:pt idx="8506">
                  <c:v>-1.19695</c:v>
                </c:pt>
                <c:pt idx="8507">
                  <c:v>-1.1907000000000001</c:v>
                </c:pt>
                <c:pt idx="8508">
                  <c:v>-1.1815500000000001</c:v>
                </c:pt>
                <c:pt idx="8509">
                  <c:v>-1.17353</c:v>
                </c:pt>
                <c:pt idx="8510">
                  <c:v>-1.1675899999999999</c:v>
                </c:pt>
                <c:pt idx="8511">
                  <c:v>-1.16561</c:v>
                </c:pt>
                <c:pt idx="8512">
                  <c:v>-1.16675</c:v>
                </c:pt>
                <c:pt idx="8513">
                  <c:v>-1.1714599999999999</c:v>
                </c:pt>
                <c:pt idx="8514">
                  <c:v>-1.17038</c:v>
                </c:pt>
                <c:pt idx="8515">
                  <c:v>-1.17703</c:v>
                </c:pt>
                <c:pt idx="8516">
                  <c:v>-1.18611</c:v>
                </c:pt>
                <c:pt idx="8517">
                  <c:v>-1.2016100000000001</c:v>
                </c:pt>
                <c:pt idx="8518">
                  <c:v>-1.21536</c:v>
                </c:pt>
                <c:pt idx="8519">
                  <c:v>-1.22933</c:v>
                </c:pt>
                <c:pt idx="8520">
                  <c:v>-1.244</c:v>
                </c:pt>
                <c:pt idx="8521">
                  <c:v>-1.25217</c:v>
                </c:pt>
                <c:pt idx="8522">
                  <c:v>-1.26284</c:v>
                </c:pt>
                <c:pt idx="8523">
                  <c:v>-1.2798400000000001</c:v>
                </c:pt>
                <c:pt idx="8524">
                  <c:v>-1.2938000000000001</c:v>
                </c:pt>
                <c:pt idx="8525">
                  <c:v>-1.29948</c:v>
                </c:pt>
                <c:pt idx="8526">
                  <c:v>-1.30637</c:v>
                </c:pt>
                <c:pt idx="8527">
                  <c:v>-1.31162</c:v>
                </c:pt>
                <c:pt idx="8528">
                  <c:v>-1.3153699999999999</c:v>
                </c:pt>
                <c:pt idx="8529">
                  <c:v>-1.3177099999999999</c:v>
                </c:pt>
                <c:pt idx="8530">
                  <c:v>-1.3221799999999999</c:v>
                </c:pt>
                <c:pt idx="8531">
                  <c:v>-1.3296699999999999</c:v>
                </c:pt>
                <c:pt idx="8532">
                  <c:v>-1.33952</c:v>
                </c:pt>
                <c:pt idx="8533">
                  <c:v>-1.3482700000000001</c:v>
                </c:pt>
                <c:pt idx="8534">
                  <c:v>-1.3572200000000001</c:v>
                </c:pt>
                <c:pt idx="8535">
                  <c:v>-1.3730899999999999</c:v>
                </c:pt>
                <c:pt idx="8536">
                  <c:v>-1.3973899999999999</c:v>
                </c:pt>
                <c:pt idx="8537">
                  <c:v>-1.4144300000000001</c:v>
                </c:pt>
                <c:pt idx="8538">
                  <c:v>-1.42957</c:v>
                </c:pt>
                <c:pt idx="8539">
                  <c:v>-1.4398200000000001</c:v>
                </c:pt>
                <c:pt idx="8540">
                  <c:v>-1.4556500000000001</c:v>
                </c:pt>
                <c:pt idx="8541">
                  <c:v>-1.4795499999999999</c:v>
                </c:pt>
                <c:pt idx="8542">
                  <c:v>-1.4997199999999999</c:v>
                </c:pt>
                <c:pt idx="8543">
                  <c:v>-1.52121</c:v>
                </c:pt>
                <c:pt idx="8544">
                  <c:v>-1.5456399999999999</c:v>
                </c:pt>
                <c:pt idx="8545">
                  <c:v>-1.5692200000000001</c:v>
                </c:pt>
                <c:pt idx="8546">
                  <c:v>-1.58741</c:v>
                </c:pt>
                <c:pt idx="8547">
                  <c:v>-1.60856</c:v>
                </c:pt>
                <c:pt idx="8548">
                  <c:v>-1.6320600000000001</c:v>
                </c:pt>
                <c:pt idx="8549">
                  <c:v>-1.64676</c:v>
                </c:pt>
                <c:pt idx="8550">
                  <c:v>-1.6686099999999999</c:v>
                </c:pt>
                <c:pt idx="8551">
                  <c:v>-1.6959900000000001</c:v>
                </c:pt>
                <c:pt idx="8552">
                  <c:v>-1.72115</c:v>
                </c:pt>
                <c:pt idx="8553">
                  <c:v>-1.74264</c:v>
                </c:pt>
                <c:pt idx="8554">
                  <c:v>-1.7630600000000001</c:v>
                </c:pt>
                <c:pt idx="8555">
                  <c:v>-1.7958700000000001</c:v>
                </c:pt>
                <c:pt idx="8556">
                  <c:v>-1.8166800000000001</c:v>
                </c:pt>
                <c:pt idx="8557">
                  <c:v>-1.8369899999999999</c:v>
                </c:pt>
                <c:pt idx="8558">
                  <c:v>-1.8535600000000001</c:v>
                </c:pt>
                <c:pt idx="8559">
                  <c:v>-1.8684499999999999</c:v>
                </c:pt>
                <c:pt idx="8560">
                  <c:v>-1.8876999999999999</c:v>
                </c:pt>
                <c:pt idx="8561">
                  <c:v>-1.91082</c:v>
                </c:pt>
                <c:pt idx="8562">
                  <c:v>-1.9257299999999999</c:v>
                </c:pt>
                <c:pt idx="8563">
                  <c:v>-1.93665</c:v>
                </c:pt>
                <c:pt idx="8564">
                  <c:v>-1.9408300000000001</c:v>
                </c:pt>
                <c:pt idx="8565">
                  <c:v>-1.9483999999999999</c:v>
                </c:pt>
                <c:pt idx="8566">
                  <c:v>-1.95834</c:v>
                </c:pt>
                <c:pt idx="8567">
                  <c:v>-1.9720200000000001</c:v>
                </c:pt>
                <c:pt idx="8568">
                  <c:v>-1.99285</c:v>
                </c:pt>
                <c:pt idx="8569">
                  <c:v>-2.0181399999999998</c:v>
                </c:pt>
                <c:pt idx="8570">
                  <c:v>-2.0366499999999998</c:v>
                </c:pt>
                <c:pt idx="8571">
                  <c:v>-2.0439600000000002</c:v>
                </c:pt>
                <c:pt idx="8572">
                  <c:v>-2.0461200000000002</c:v>
                </c:pt>
                <c:pt idx="8573">
                  <c:v>-2.0398499999999999</c:v>
                </c:pt>
                <c:pt idx="8574">
                  <c:v>-2.0400399999999999</c:v>
                </c:pt>
                <c:pt idx="8575">
                  <c:v>-2.0450200000000001</c:v>
                </c:pt>
                <c:pt idx="8576">
                  <c:v>-2.0600299999999998</c:v>
                </c:pt>
                <c:pt idx="8577">
                  <c:v>-2.06854</c:v>
                </c:pt>
                <c:pt idx="8578">
                  <c:v>-2.0695100000000002</c:v>
                </c:pt>
                <c:pt idx="8579">
                  <c:v>-2.0691700000000002</c:v>
                </c:pt>
                <c:pt idx="8580">
                  <c:v>-2.0686800000000001</c:v>
                </c:pt>
                <c:pt idx="8581">
                  <c:v>-2.0744500000000001</c:v>
                </c:pt>
                <c:pt idx="8582">
                  <c:v>-2.08189</c:v>
                </c:pt>
                <c:pt idx="8583">
                  <c:v>-2.08399</c:v>
                </c:pt>
                <c:pt idx="8584">
                  <c:v>-2.0878100000000002</c:v>
                </c:pt>
                <c:pt idx="8585">
                  <c:v>-2.0898400000000001</c:v>
                </c:pt>
                <c:pt idx="8586">
                  <c:v>-2.0893099999999998</c:v>
                </c:pt>
                <c:pt idx="8587">
                  <c:v>-2.08717</c:v>
                </c:pt>
                <c:pt idx="8588">
                  <c:v>-2.0873499999999998</c:v>
                </c:pt>
                <c:pt idx="8589">
                  <c:v>-2.08372</c:v>
                </c:pt>
                <c:pt idx="8590">
                  <c:v>-2.0783900000000002</c:v>
                </c:pt>
                <c:pt idx="8591">
                  <c:v>-2.0731099999999998</c:v>
                </c:pt>
                <c:pt idx="8592">
                  <c:v>-2.0651700000000002</c:v>
                </c:pt>
                <c:pt idx="8593">
                  <c:v>-2.0500600000000002</c:v>
                </c:pt>
                <c:pt idx="8594">
                  <c:v>-2.0383800000000001</c:v>
                </c:pt>
                <c:pt idx="8595">
                  <c:v>-2.0329700000000002</c:v>
                </c:pt>
                <c:pt idx="8596">
                  <c:v>-2.0311400000000002</c:v>
                </c:pt>
                <c:pt idx="8597">
                  <c:v>-2.0326200000000001</c:v>
                </c:pt>
                <c:pt idx="8598">
                  <c:v>-2.02902</c:v>
                </c:pt>
                <c:pt idx="8599">
                  <c:v>-2.0268999999999999</c:v>
                </c:pt>
                <c:pt idx="8600">
                  <c:v>-2.02624</c:v>
                </c:pt>
                <c:pt idx="8601">
                  <c:v>-2.0282200000000001</c:v>
                </c:pt>
                <c:pt idx="8602">
                  <c:v>-2.03112</c:v>
                </c:pt>
                <c:pt idx="8603">
                  <c:v>-2.0313599999999998</c:v>
                </c:pt>
                <c:pt idx="8604">
                  <c:v>-2.0352800000000002</c:v>
                </c:pt>
                <c:pt idx="8605">
                  <c:v>-2.0401099999999999</c:v>
                </c:pt>
                <c:pt idx="8606">
                  <c:v>-2.0508700000000002</c:v>
                </c:pt>
                <c:pt idx="8607">
                  <c:v>-2.0676399999999999</c:v>
                </c:pt>
                <c:pt idx="8608">
                  <c:v>-2.0743999999999998</c:v>
                </c:pt>
                <c:pt idx="8609">
                  <c:v>-2.07823</c:v>
                </c:pt>
                <c:pt idx="8610">
                  <c:v>-2.08066</c:v>
                </c:pt>
                <c:pt idx="8611">
                  <c:v>-2.0840000000000001</c:v>
                </c:pt>
                <c:pt idx="8612">
                  <c:v>-2.0790500000000001</c:v>
                </c:pt>
                <c:pt idx="8613">
                  <c:v>-2.08006</c:v>
                </c:pt>
                <c:pt idx="8614">
                  <c:v>-2.0794999999999999</c:v>
                </c:pt>
                <c:pt idx="8615">
                  <c:v>-2.08046</c:v>
                </c:pt>
                <c:pt idx="8616">
                  <c:v>-2.0836899999999998</c:v>
                </c:pt>
                <c:pt idx="8617">
                  <c:v>-2.0867300000000002</c:v>
                </c:pt>
                <c:pt idx="8618">
                  <c:v>-2.0906500000000001</c:v>
                </c:pt>
                <c:pt idx="8619">
                  <c:v>-2.0960399999999999</c:v>
                </c:pt>
                <c:pt idx="8620">
                  <c:v>-2.0956299999999999</c:v>
                </c:pt>
                <c:pt idx="8621">
                  <c:v>-2.0886499999999999</c:v>
                </c:pt>
                <c:pt idx="8622">
                  <c:v>-2.08379</c:v>
                </c:pt>
                <c:pt idx="8623">
                  <c:v>-2.0887699999999998</c:v>
                </c:pt>
                <c:pt idx="8624">
                  <c:v>-2.0945</c:v>
                </c:pt>
                <c:pt idx="8625">
                  <c:v>-2.0973700000000002</c:v>
                </c:pt>
                <c:pt idx="8626">
                  <c:v>-2.0998100000000002</c:v>
                </c:pt>
                <c:pt idx="8627">
                  <c:v>-2.1021700000000001</c:v>
                </c:pt>
                <c:pt idx="8628">
                  <c:v>-2.1081099999999999</c:v>
                </c:pt>
                <c:pt idx="8629">
                  <c:v>-2.1138499999999998</c:v>
                </c:pt>
                <c:pt idx="8630">
                  <c:v>-2.11876</c:v>
                </c:pt>
                <c:pt idx="8631">
                  <c:v>-2.1208399999999998</c:v>
                </c:pt>
                <c:pt idx="8632">
                  <c:v>-2.1084399999999999</c:v>
                </c:pt>
                <c:pt idx="8633">
                  <c:v>-2.1076199999999998</c:v>
                </c:pt>
                <c:pt idx="8634">
                  <c:v>-2.11178</c:v>
                </c:pt>
                <c:pt idx="8635">
                  <c:v>-2.1038999999999999</c:v>
                </c:pt>
                <c:pt idx="8636">
                  <c:v>-2.0950099999999998</c:v>
                </c:pt>
                <c:pt idx="8637">
                  <c:v>-2.0916700000000001</c:v>
                </c:pt>
                <c:pt idx="8638">
                  <c:v>-2.0918899999999998</c:v>
                </c:pt>
                <c:pt idx="8639">
                  <c:v>-2.0960800000000002</c:v>
                </c:pt>
                <c:pt idx="8640">
                  <c:v>-2.0996700000000001</c:v>
                </c:pt>
                <c:pt idx="8641">
                  <c:v>-2.1055000000000001</c:v>
                </c:pt>
                <c:pt idx="8642">
                  <c:v>-2.1088</c:v>
                </c:pt>
                <c:pt idx="8643">
                  <c:v>-2.1012499999999998</c:v>
                </c:pt>
                <c:pt idx="8644">
                  <c:v>-2.0899800000000002</c:v>
                </c:pt>
                <c:pt idx="8645">
                  <c:v>-2.0845099999999999</c:v>
                </c:pt>
                <c:pt idx="8646">
                  <c:v>-2.0863499999999999</c:v>
                </c:pt>
                <c:pt idx="8647">
                  <c:v>-2.0986199999999999</c:v>
                </c:pt>
                <c:pt idx="8648">
                  <c:v>-2.11937</c:v>
                </c:pt>
                <c:pt idx="8649">
                  <c:v>-2.1383299999999998</c:v>
                </c:pt>
                <c:pt idx="8650">
                  <c:v>-2.1452399999999998</c:v>
                </c:pt>
                <c:pt idx="8651">
                  <c:v>-2.1414499999999999</c:v>
                </c:pt>
                <c:pt idx="8652">
                  <c:v>-2.1431800000000001</c:v>
                </c:pt>
                <c:pt idx="8653">
                  <c:v>-2.14316</c:v>
                </c:pt>
                <c:pt idx="8654">
                  <c:v>-2.13788</c:v>
                </c:pt>
                <c:pt idx="8655">
                  <c:v>-2.1361699999999999</c:v>
                </c:pt>
                <c:pt idx="8656">
                  <c:v>-2.1393800000000001</c:v>
                </c:pt>
                <c:pt idx="8657">
                  <c:v>-2.14473</c:v>
                </c:pt>
                <c:pt idx="8658">
                  <c:v>-2.1510899999999999</c:v>
                </c:pt>
                <c:pt idx="8659">
                  <c:v>-2.1616</c:v>
                </c:pt>
                <c:pt idx="8660">
                  <c:v>-2.1661999999999999</c:v>
                </c:pt>
                <c:pt idx="8661">
                  <c:v>-2.17353</c:v>
                </c:pt>
                <c:pt idx="8662">
                  <c:v>-2.1808299999999998</c:v>
                </c:pt>
                <c:pt idx="8663">
                  <c:v>-2.1861999999999999</c:v>
                </c:pt>
                <c:pt idx="8664">
                  <c:v>-2.1922999999999999</c:v>
                </c:pt>
                <c:pt idx="8665">
                  <c:v>-2.2045599999999999</c:v>
                </c:pt>
                <c:pt idx="8666">
                  <c:v>-2.2093099999999999</c:v>
                </c:pt>
                <c:pt idx="8667">
                  <c:v>-2.21089</c:v>
                </c:pt>
                <c:pt idx="8668">
                  <c:v>-2.2120199999999999</c:v>
                </c:pt>
                <c:pt idx="8669">
                  <c:v>-2.21191</c:v>
                </c:pt>
                <c:pt idx="8670">
                  <c:v>-2.2054999999999998</c:v>
                </c:pt>
                <c:pt idx="8671">
                  <c:v>-2.2018200000000001</c:v>
                </c:pt>
                <c:pt idx="8672">
                  <c:v>-2.1979700000000002</c:v>
                </c:pt>
                <c:pt idx="8673">
                  <c:v>-2.19272</c:v>
                </c:pt>
                <c:pt idx="8674">
                  <c:v>-2.1885500000000002</c:v>
                </c:pt>
                <c:pt idx="8675">
                  <c:v>-2.18892</c:v>
                </c:pt>
                <c:pt idx="8676">
                  <c:v>-2.1935899999999999</c:v>
                </c:pt>
                <c:pt idx="8677">
                  <c:v>-2.1955200000000001</c:v>
                </c:pt>
                <c:pt idx="8678">
                  <c:v>-2.1899899999999999</c:v>
                </c:pt>
                <c:pt idx="8679">
                  <c:v>-2.18221</c:v>
                </c:pt>
                <c:pt idx="8680">
                  <c:v>-2.18154</c:v>
                </c:pt>
                <c:pt idx="8681">
                  <c:v>-2.1800999999999999</c:v>
                </c:pt>
                <c:pt idx="8682">
                  <c:v>-2.18093</c:v>
                </c:pt>
                <c:pt idx="8683">
                  <c:v>-2.1779199999999999</c:v>
                </c:pt>
                <c:pt idx="8684">
                  <c:v>-2.1715100000000001</c:v>
                </c:pt>
                <c:pt idx="8685">
                  <c:v>-2.1654499999999999</c:v>
                </c:pt>
                <c:pt idx="8686">
                  <c:v>-2.16153</c:v>
                </c:pt>
                <c:pt idx="8687">
                  <c:v>-2.1615500000000001</c:v>
                </c:pt>
                <c:pt idx="8688">
                  <c:v>-2.1577600000000001</c:v>
                </c:pt>
                <c:pt idx="8689">
                  <c:v>-2.1479200000000001</c:v>
                </c:pt>
                <c:pt idx="8690">
                  <c:v>-2.1396899999999999</c:v>
                </c:pt>
                <c:pt idx="8691">
                  <c:v>-2.1360299999999999</c:v>
                </c:pt>
                <c:pt idx="8692">
                  <c:v>-2.1304400000000001</c:v>
                </c:pt>
                <c:pt idx="8693">
                  <c:v>-2.1265399999999999</c:v>
                </c:pt>
                <c:pt idx="8694">
                  <c:v>-2.1204200000000002</c:v>
                </c:pt>
                <c:pt idx="8695">
                  <c:v>-2.1193200000000001</c:v>
                </c:pt>
                <c:pt idx="8696">
                  <c:v>-2.1244399999999999</c:v>
                </c:pt>
                <c:pt idx="8697">
                  <c:v>-2.1276999999999999</c:v>
                </c:pt>
                <c:pt idx="8698">
                  <c:v>-2.1222099999999999</c:v>
                </c:pt>
                <c:pt idx="8699">
                  <c:v>-2.12243</c:v>
                </c:pt>
                <c:pt idx="8700">
                  <c:v>-2.12548</c:v>
                </c:pt>
                <c:pt idx="8701">
                  <c:v>-2.1283799999999999</c:v>
                </c:pt>
                <c:pt idx="8702">
                  <c:v>-2.1298699999999999</c:v>
                </c:pt>
                <c:pt idx="8703">
                  <c:v>-2.13435</c:v>
                </c:pt>
                <c:pt idx="8704">
                  <c:v>-2.1386500000000002</c:v>
                </c:pt>
                <c:pt idx="8705">
                  <c:v>-2.14242</c:v>
                </c:pt>
                <c:pt idx="8706">
                  <c:v>-2.1446299999999998</c:v>
                </c:pt>
                <c:pt idx="8707">
                  <c:v>-2.1438600000000001</c:v>
                </c:pt>
                <c:pt idx="8708">
                  <c:v>-2.1259199999999998</c:v>
                </c:pt>
                <c:pt idx="8709">
                  <c:v>-2.117</c:v>
                </c:pt>
                <c:pt idx="8710">
                  <c:v>-2.1086499999999999</c:v>
                </c:pt>
                <c:pt idx="8711">
                  <c:v>-2.0967199999999999</c:v>
                </c:pt>
                <c:pt idx="8712">
                  <c:v>-2.0883400000000001</c:v>
                </c:pt>
                <c:pt idx="8713">
                  <c:v>-2.0834199999999998</c:v>
                </c:pt>
                <c:pt idx="8714">
                  <c:v>-2.0761699999999998</c:v>
                </c:pt>
                <c:pt idx="8715">
                  <c:v>-2.0692900000000001</c:v>
                </c:pt>
                <c:pt idx="8716">
                  <c:v>-2.0573000000000001</c:v>
                </c:pt>
                <c:pt idx="8717">
                  <c:v>-2.0499700000000001</c:v>
                </c:pt>
                <c:pt idx="8718">
                  <c:v>-2.0444599999999999</c:v>
                </c:pt>
                <c:pt idx="8719">
                  <c:v>-2.0337399999999999</c:v>
                </c:pt>
                <c:pt idx="8720">
                  <c:v>-2.0291199999999998</c:v>
                </c:pt>
                <c:pt idx="8721">
                  <c:v>-2.0250900000000001</c:v>
                </c:pt>
                <c:pt idx="8722">
                  <c:v>-2.0203500000000001</c:v>
                </c:pt>
                <c:pt idx="8723">
                  <c:v>-2.0186000000000002</c:v>
                </c:pt>
                <c:pt idx="8724">
                  <c:v>-2.01831</c:v>
                </c:pt>
                <c:pt idx="8725">
                  <c:v>-2.01458</c:v>
                </c:pt>
                <c:pt idx="8726">
                  <c:v>-2.0150100000000002</c:v>
                </c:pt>
                <c:pt idx="8727">
                  <c:v>-2.0159799999999999</c:v>
                </c:pt>
                <c:pt idx="8728">
                  <c:v>-2.0202</c:v>
                </c:pt>
                <c:pt idx="8729">
                  <c:v>-2.02407</c:v>
                </c:pt>
                <c:pt idx="8730">
                  <c:v>-2.0292599999999998</c:v>
                </c:pt>
                <c:pt idx="8731">
                  <c:v>-2.0289999999999999</c:v>
                </c:pt>
                <c:pt idx="8732">
                  <c:v>-2.0305</c:v>
                </c:pt>
                <c:pt idx="8733">
                  <c:v>-2.0343300000000002</c:v>
                </c:pt>
                <c:pt idx="8734">
                  <c:v>-2.0410400000000002</c:v>
                </c:pt>
                <c:pt idx="8735">
                  <c:v>-2.0538500000000002</c:v>
                </c:pt>
                <c:pt idx="8736">
                  <c:v>-2.0687000000000002</c:v>
                </c:pt>
                <c:pt idx="8737">
                  <c:v>-2.0799500000000002</c:v>
                </c:pt>
                <c:pt idx="8738">
                  <c:v>-2.0890499999999999</c:v>
                </c:pt>
                <c:pt idx="8739">
                  <c:v>-2.09382</c:v>
                </c:pt>
                <c:pt idx="8740">
                  <c:v>-2.09911</c:v>
                </c:pt>
                <c:pt idx="8741">
                  <c:v>-2.105</c:v>
                </c:pt>
                <c:pt idx="8742">
                  <c:v>-2.1097899999999998</c:v>
                </c:pt>
                <c:pt idx="8743">
                  <c:v>-2.1159699999999999</c:v>
                </c:pt>
                <c:pt idx="8744">
                  <c:v>-2.11747</c:v>
                </c:pt>
                <c:pt idx="8745">
                  <c:v>-2.1215899999999999</c:v>
                </c:pt>
                <c:pt idx="8746">
                  <c:v>-2.12554</c:v>
                </c:pt>
                <c:pt idx="8747">
                  <c:v>-2.1335199999999999</c:v>
                </c:pt>
                <c:pt idx="8748">
                  <c:v>-2.13659</c:v>
                </c:pt>
                <c:pt idx="8749">
                  <c:v>-2.13727</c:v>
                </c:pt>
                <c:pt idx="8750">
                  <c:v>-2.1339600000000001</c:v>
                </c:pt>
                <c:pt idx="8751">
                  <c:v>-2.1295199999999999</c:v>
                </c:pt>
                <c:pt idx="8752">
                  <c:v>-2.1228199999999999</c:v>
                </c:pt>
                <c:pt idx="8753">
                  <c:v>-2.1077499999999998</c:v>
                </c:pt>
                <c:pt idx="8754">
                  <c:v>-2.0905200000000002</c:v>
                </c:pt>
                <c:pt idx="8755">
                  <c:v>-2.0724100000000001</c:v>
                </c:pt>
                <c:pt idx="8756">
                  <c:v>-2.0631300000000001</c:v>
                </c:pt>
                <c:pt idx="8757">
                  <c:v>-2.0639099999999999</c:v>
                </c:pt>
                <c:pt idx="8758">
                  <c:v>-2.06792</c:v>
                </c:pt>
                <c:pt idx="8759">
                  <c:v>-2.0674399999999999</c:v>
                </c:pt>
                <c:pt idx="8760">
                  <c:v>-2.0600499999999999</c:v>
                </c:pt>
                <c:pt idx="8761">
                  <c:v>-2.05809</c:v>
                </c:pt>
                <c:pt idx="8762">
                  <c:v>-2.0505300000000002</c:v>
                </c:pt>
                <c:pt idx="8763">
                  <c:v>-2.0428799999999998</c:v>
                </c:pt>
                <c:pt idx="8764">
                  <c:v>-2.0402</c:v>
                </c:pt>
                <c:pt idx="8765">
                  <c:v>-2.0399799999999999</c:v>
                </c:pt>
                <c:pt idx="8766">
                  <c:v>-2.04372</c:v>
                </c:pt>
                <c:pt idx="8767">
                  <c:v>-2.0493299999999999</c:v>
                </c:pt>
                <c:pt idx="8768">
                  <c:v>-2.0562900000000002</c:v>
                </c:pt>
                <c:pt idx="8769">
                  <c:v>-2.0626699999999998</c:v>
                </c:pt>
                <c:pt idx="8770">
                  <c:v>-2.0651999999999999</c:v>
                </c:pt>
                <c:pt idx="8771">
                  <c:v>-2.05972</c:v>
                </c:pt>
                <c:pt idx="8772">
                  <c:v>-2.0588799999999998</c:v>
                </c:pt>
                <c:pt idx="8773">
                  <c:v>-2.0514199999999998</c:v>
                </c:pt>
                <c:pt idx="8774">
                  <c:v>-2.0528900000000001</c:v>
                </c:pt>
                <c:pt idx="8775">
                  <c:v>-2.05226</c:v>
                </c:pt>
                <c:pt idx="8776">
                  <c:v>-2.0470199999999998</c:v>
                </c:pt>
                <c:pt idx="8777">
                  <c:v>-2.0424099999999998</c:v>
                </c:pt>
                <c:pt idx="8778">
                  <c:v>-2.0374400000000001</c:v>
                </c:pt>
                <c:pt idx="8779">
                  <c:v>-2.03294</c:v>
                </c:pt>
                <c:pt idx="8780">
                  <c:v>-2.0227400000000002</c:v>
                </c:pt>
                <c:pt idx="8781">
                  <c:v>-2.0150700000000001</c:v>
                </c:pt>
                <c:pt idx="8782">
                  <c:v>-2.0018699999999998</c:v>
                </c:pt>
                <c:pt idx="8783">
                  <c:v>-1.98777</c:v>
                </c:pt>
                <c:pt idx="8784">
                  <c:v>-1.98258</c:v>
                </c:pt>
                <c:pt idx="8785">
                  <c:v>-1.9779500000000001</c:v>
                </c:pt>
                <c:pt idx="8786">
                  <c:v>-1.9761299999999999</c:v>
                </c:pt>
                <c:pt idx="8787">
                  <c:v>-1.9769699999999999</c:v>
                </c:pt>
                <c:pt idx="8788">
                  <c:v>-1.9755499999999999</c:v>
                </c:pt>
                <c:pt idx="8789">
                  <c:v>-1.9736199999999999</c:v>
                </c:pt>
                <c:pt idx="8790">
                  <c:v>-1.97681</c:v>
                </c:pt>
                <c:pt idx="8791">
                  <c:v>-1.9796499999999999</c:v>
                </c:pt>
                <c:pt idx="8792">
                  <c:v>-1.9737899999999999</c:v>
                </c:pt>
                <c:pt idx="8793">
                  <c:v>-1.9640599999999999</c:v>
                </c:pt>
                <c:pt idx="8794">
                  <c:v>-1.95411</c:v>
                </c:pt>
                <c:pt idx="8795">
                  <c:v>-1.9397200000000001</c:v>
                </c:pt>
                <c:pt idx="8796">
                  <c:v>-1.9260900000000001</c:v>
                </c:pt>
                <c:pt idx="8797">
                  <c:v>-1.9123000000000001</c:v>
                </c:pt>
                <c:pt idx="8798">
                  <c:v>-1.89934</c:v>
                </c:pt>
                <c:pt idx="8799">
                  <c:v>-1.8895999999999999</c:v>
                </c:pt>
                <c:pt idx="8800">
                  <c:v>-1.8778300000000001</c:v>
                </c:pt>
                <c:pt idx="8801">
                  <c:v>-1.86822</c:v>
                </c:pt>
                <c:pt idx="8802">
                  <c:v>-1.8595699999999999</c:v>
                </c:pt>
                <c:pt idx="8803">
                  <c:v>-1.8516600000000001</c:v>
                </c:pt>
                <c:pt idx="8804">
                  <c:v>-1.84141</c:v>
                </c:pt>
                <c:pt idx="8805">
                  <c:v>-1.83565</c:v>
                </c:pt>
                <c:pt idx="8806">
                  <c:v>-1.8356699999999999</c:v>
                </c:pt>
                <c:pt idx="8807">
                  <c:v>-1.8362000000000001</c:v>
                </c:pt>
                <c:pt idx="8808">
                  <c:v>-1.8330900000000001</c:v>
                </c:pt>
                <c:pt idx="8809">
                  <c:v>-1.8264899999999999</c:v>
                </c:pt>
                <c:pt idx="8810">
                  <c:v>-1.81772</c:v>
                </c:pt>
                <c:pt idx="8811">
                  <c:v>-1.81162</c:v>
                </c:pt>
                <c:pt idx="8812">
                  <c:v>-1.80806</c:v>
                </c:pt>
                <c:pt idx="8813">
                  <c:v>-1.8079099999999999</c:v>
                </c:pt>
                <c:pt idx="8814">
                  <c:v>-1.8080000000000001</c:v>
                </c:pt>
                <c:pt idx="8815">
                  <c:v>-1.80837</c:v>
                </c:pt>
                <c:pt idx="8816">
                  <c:v>-1.8128</c:v>
                </c:pt>
                <c:pt idx="8817">
                  <c:v>-1.8171600000000001</c:v>
                </c:pt>
                <c:pt idx="8818">
                  <c:v>-1.81839</c:v>
                </c:pt>
                <c:pt idx="8819">
                  <c:v>-1.82057</c:v>
                </c:pt>
                <c:pt idx="8820">
                  <c:v>-1.8146</c:v>
                </c:pt>
                <c:pt idx="8821">
                  <c:v>-1.81338</c:v>
                </c:pt>
                <c:pt idx="8822">
                  <c:v>-1.80684</c:v>
                </c:pt>
                <c:pt idx="8823">
                  <c:v>-1.7929600000000001</c:v>
                </c:pt>
                <c:pt idx="8824">
                  <c:v>-1.7754399999999999</c:v>
                </c:pt>
                <c:pt idx="8825">
                  <c:v>-1.75752</c:v>
                </c:pt>
                <c:pt idx="8826">
                  <c:v>-1.7409600000000001</c:v>
                </c:pt>
                <c:pt idx="8827">
                  <c:v>-1.7304900000000001</c:v>
                </c:pt>
                <c:pt idx="8828">
                  <c:v>-1.7194100000000001</c:v>
                </c:pt>
                <c:pt idx="8829">
                  <c:v>-1.70048</c:v>
                </c:pt>
                <c:pt idx="8830">
                  <c:v>-1.6897500000000001</c:v>
                </c:pt>
                <c:pt idx="8831">
                  <c:v>-1.6835199999999999</c:v>
                </c:pt>
                <c:pt idx="8832">
                  <c:v>-1.6798500000000001</c:v>
                </c:pt>
                <c:pt idx="8833">
                  <c:v>-1.6795899999999999</c:v>
                </c:pt>
                <c:pt idx="8834">
                  <c:v>-1.68014</c:v>
                </c:pt>
                <c:pt idx="8835">
                  <c:v>-1.68005</c:v>
                </c:pt>
                <c:pt idx="8836">
                  <c:v>-1.6766099999999999</c:v>
                </c:pt>
                <c:pt idx="8837">
                  <c:v>-1.6666000000000001</c:v>
                </c:pt>
                <c:pt idx="8838">
                  <c:v>-1.6492</c:v>
                </c:pt>
                <c:pt idx="8839">
                  <c:v>-1.62178</c:v>
                </c:pt>
                <c:pt idx="8840">
                  <c:v>-1.59613</c:v>
                </c:pt>
                <c:pt idx="8841">
                  <c:v>-1.57507</c:v>
                </c:pt>
                <c:pt idx="8842">
                  <c:v>-1.5594699999999999</c:v>
                </c:pt>
                <c:pt idx="8843">
                  <c:v>-1.5470999999999999</c:v>
                </c:pt>
                <c:pt idx="8844">
                  <c:v>-1.5343</c:v>
                </c:pt>
                <c:pt idx="8845">
                  <c:v>-1.5200499999999999</c:v>
                </c:pt>
                <c:pt idx="8846">
                  <c:v>-1.5118199999999999</c:v>
                </c:pt>
                <c:pt idx="8847">
                  <c:v>-1.4992300000000001</c:v>
                </c:pt>
                <c:pt idx="8848">
                  <c:v>-1.4797400000000001</c:v>
                </c:pt>
                <c:pt idx="8849">
                  <c:v>-1.4730799999999999</c:v>
                </c:pt>
                <c:pt idx="8850">
                  <c:v>-1.4604699999999999</c:v>
                </c:pt>
                <c:pt idx="8851">
                  <c:v>-1.44686</c:v>
                </c:pt>
                <c:pt idx="8852">
                  <c:v>-1.4328000000000001</c:v>
                </c:pt>
                <c:pt idx="8853">
                  <c:v>-1.4203600000000001</c:v>
                </c:pt>
                <c:pt idx="8854">
                  <c:v>-1.4087099999999999</c:v>
                </c:pt>
                <c:pt idx="8855">
                  <c:v>-1.3966700000000001</c:v>
                </c:pt>
                <c:pt idx="8856">
                  <c:v>-1.3893599999999999</c:v>
                </c:pt>
                <c:pt idx="8857">
                  <c:v>-1.39066</c:v>
                </c:pt>
                <c:pt idx="8858">
                  <c:v>-1.3913199999999999</c:v>
                </c:pt>
                <c:pt idx="8859">
                  <c:v>-1.3899600000000001</c:v>
                </c:pt>
                <c:pt idx="8860">
                  <c:v>-1.3854200000000001</c:v>
                </c:pt>
                <c:pt idx="8861">
                  <c:v>-1.3783099999999999</c:v>
                </c:pt>
                <c:pt idx="8862">
                  <c:v>-1.3745400000000001</c:v>
                </c:pt>
                <c:pt idx="8863">
                  <c:v>-1.37486</c:v>
                </c:pt>
                <c:pt idx="8864">
                  <c:v>-1.3787100000000001</c:v>
                </c:pt>
                <c:pt idx="8865">
                  <c:v>-1.3811100000000001</c:v>
                </c:pt>
                <c:pt idx="8866">
                  <c:v>-1.3880399999999999</c:v>
                </c:pt>
                <c:pt idx="8867">
                  <c:v>-1.3989199999999999</c:v>
                </c:pt>
                <c:pt idx="8868">
                  <c:v>-1.41079</c:v>
                </c:pt>
                <c:pt idx="8869">
                  <c:v>-1.42997</c:v>
                </c:pt>
                <c:pt idx="8870">
                  <c:v>-1.4455499999999999</c:v>
                </c:pt>
                <c:pt idx="8871">
                  <c:v>-1.4558599999999999</c:v>
                </c:pt>
                <c:pt idx="8872">
                  <c:v>-1.4679800000000001</c:v>
                </c:pt>
                <c:pt idx="8873">
                  <c:v>-1.4736199999999999</c:v>
                </c:pt>
                <c:pt idx="8874">
                  <c:v>-1.4751399999999999</c:v>
                </c:pt>
                <c:pt idx="8875">
                  <c:v>-1.47418</c:v>
                </c:pt>
                <c:pt idx="8876">
                  <c:v>-1.4707699999999999</c:v>
                </c:pt>
                <c:pt idx="8877">
                  <c:v>-1.4672799999999999</c:v>
                </c:pt>
                <c:pt idx="8878">
                  <c:v>-1.46678</c:v>
                </c:pt>
                <c:pt idx="8879">
                  <c:v>-1.4664900000000001</c:v>
                </c:pt>
                <c:pt idx="8880">
                  <c:v>-1.4658199999999999</c:v>
                </c:pt>
                <c:pt idx="8881">
                  <c:v>-1.4654799999999999</c:v>
                </c:pt>
                <c:pt idx="8882">
                  <c:v>-1.4637500000000001</c:v>
                </c:pt>
                <c:pt idx="8883">
                  <c:v>-1.46234</c:v>
                </c:pt>
                <c:pt idx="8884">
                  <c:v>-1.4578599999999999</c:v>
                </c:pt>
                <c:pt idx="8885">
                  <c:v>-1.4531799999999999</c:v>
                </c:pt>
                <c:pt idx="8886">
                  <c:v>-1.4509099999999999</c:v>
                </c:pt>
                <c:pt idx="8887">
                  <c:v>-1.4541599999999999</c:v>
                </c:pt>
                <c:pt idx="8888">
                  <c:v>-1.45869</c:v>
                </c:pt>
                <c:pt idx="8889">
                  <c:v>-1.45957</c:v>
                </c:pt>
                <c:pt idx="8890">
                  <c:v>-1.46004</c:v>
                </c:pt>
                <c:pt idx="8891">
                  <c:v>-1.46275</c:v>
                </c:pt>
                <c:pt idx="8892">
                  <c:v>-1.46055</c:v>
                </c:pt>
                <c:pt idx="8893">
                  <c:v>-1.4494899999999999</c:v>
                </c:pt>
                <c:pt idx="8894">
                  <c:v>-1.4357599999999999</c:v>
                </c:pt>
                <c:pt idx="8895">
                  <c:v>-1.4255199999999999</c:v>
                </c:pt>
                <c:pt idx="8896">
                  <c:v>-1.42008</c:v>
                </c:pt>
                <c:pt idx="8897">
                  <c:v>-1.4150799999999999</c:v>
                </c:pt>
                <c:pt idx="8898">
                  <c:v>-1.4088700000000001</c:v>
                </c:pt>
                <c:pt idx="8899">
                  <c:v>-1.40595</c:v>
                </c:pt>
                <c:pt idx="8900">
                  <c:v>-1.40724</c:v>
                </c:pt>
                <c:pt idx="8901">
                  <c:v>-1.41377</c:v>
                </c:pt>
                <c:pt idx="8902">
                  <c:v>-1.4201900000000001</c:v>
                </c:pt>
                <c:pt idx="8903">
                  <c:v>-1.4255199999999999</c:v>
                </c:pt>
                <c:pt idx="8904">
                  <c:v>-1.4332100000000001</c:v>
                </c:pt>
                <c:pt idx="8905">
                  <c:v>-1.4392499999999999</c:v>
                </c:pt>
                <c:pt idx="8906">
                  <c:v>-1.4447000000000001</c:v>
                </c:pt>
                <c:pt idx="8907">
                  <c:v>-1.4490400000000001</c:v>
                </c:pt>
                <c:pt idx="8908">
                  <c:v>-1.4555800000000001</c:v>
                </c:pt>
                <c:pt idx="8909">
                  <c:v>-1.45903</c:v>
                </c:pt>
                <c:pt idx="8910">
                  <c:v>-1.4612099999999999</c:v>
                </c:pt>
                <c:pt idx="8911">
                  <c:v>-1.4579200000000001</c:v>
                </c:pt>
                <c:pt idx="8912">
                  <c:v>-1.4541200000000001</c:v>
                </c:pt>
                <c:pt idx="8913">
                  <c:v>-1.4500200000000001</c:v>
                </c:pt>
                <c:pt idx="8914">
                  <c:v>-1.4434499999999999</c:v>
                </c:pt>
                <c:pt idx="8915">
                  <c:v>-1.43587</c:v>
                </c:pt>
                <c:pt idx="8916">
                  <c:v>-1.4276899999999999</c:v>
                </c:pt>
                <c:pt idx="8917">
                  <c:v>-1.42378</c:v>
                </c:pt>
                <c:pt idx="8918">
                  <c:v>-1.4211400000000001</c:v>
                </c:pt>
                <c:pt idx="8919">
                  <c:v>-1.4141999999999999</c:v>
                </c:pt>
                <c:pt idx="8920">
                  <c:v>-1.4039999999999999</c:v>
                </c:pt>
                <c:pt idx="8921">
                  <c:v>-1.39391</c:v>
                </c:pt>
                <c:pt idx="8922">
                  <c:v>-1.3884300000000001</c:v>
                </c:pt>
                <c:pt idx="8923">
                  <c:v>-1.3844700000000001</c:v>
                </c:pt>
                <c:pt idx="8924">
                  <c:v>-1.3786700000000001</c:v>
                </c:pt>
                <c:pt idx="8925">
                  <c:v>-1.37208</c:v>
                </c:pt>
                <c:pt idx="8926">
                  <c:v>-1.3648899999999999</c:v>
                </c:pt>
                <c:pt idx="8927">
                  <c:v>-1.34718</c:v>
                </c:pt>
                <c:pt idx="8928">
                  <c:v>-1.3408899999999999</c:v>
                </c:pt>
                <c:pt idx="8929">
                  <c:v>-1.3329</c:v>
                </c:pt>
                <c:pt idx="8930">
                  <c:v>-1.3294999999999999</c:v>
                </c:pt>
                <c:pt idx="8931">
                  <c:v>-1.3278300000000001</c:v>
                </c:pt>
                <c:pt idx="8932">
                  <c:v>-1.32307</c:v>
                </c:pt>
                <c:pt idx="8933">
                  <c:v>-1.3174699999999999</c:v>
                </c:pt>
                <c:pt idx="8934">
                  <c:v>-1.3108900000000001</c:v>
                </c:pt>
                <c:pt idx="8935">
                  <c:v>-1.29819</c:v>
                </c:pt>
                <c:pt idx="8936">
                  <c:v>-1.274</c:v>
                </c:pt>
                <c:pt idx="8937">
                  <c:v>-1.26294</c:v>
                </c:pt>
                <c:pt idx="8938">
                  <c:v>-1.25186</c:v>
                </c:pt>
                <c:pt idx="8939">
                  <c:v>-1.24234</c:v>
                </c:pt>
                <c:pt idx="8940">
                  <c:v>-1.23248</c:v>
                </c:pt>
                <c:pt idx="8941">
                  <c:v>-1.22489</c:v>
                </c:pt>
                <c:pt idx="8942">
                  <c:v>-1.2145699999999999</c:v>
                </c:pt>
                <c:pt idx="8943">
                  <c:v>-1.20479</c:v>
                </c:pt>
                <c:pt idx="8944">
                  <c:v>-1.1944399999999999</c:v>
                </c:pt>
                <c:pt idx="8945">
                  <c:v>-1.1788700000000001</c:v>
                </c:pt>
                <c:pt idx="8946">
                  <c:v>-1.1732499999999999</c:v>
                </c:pt>
                <c:pt idx="8947">
                  <c:v>-1.16361</c:v>
                </c:pt>
                <c:pt idx="8948">
                  <c:v>-1.1497999999999999</c:v>
                </c:pt>
                <c:pt idx="8949">
                  <c:v>-1.13201</c:v>
                </c:pt>
                <c:pt idx="8950">
                  <c:v>-1.12205</c:v>
                </c:pt>
                <c:pt idx="8951">
                  <c:v>-1.1120300000000001</c:v>
                </c:pt>
                <c:pt idx="8952">
                  <c:v>-1.0981300000000001</c:v>
                </c:pt>
                <c:pt idx="8953">
                  <c:v>-1.0786199999999999</c:v>
                </c:pt>
                <c:pt idx="8954">
                  <c:v>-1.04786</c:v>
                </c:pt>
                <c:pt idx="8955">
                  <c:v>-1.0235099999999999</c:v>
                </c:pt>
                <c:pt idx="8956">
                  <c:v>-0.99746000000000001</c:v>
                </c:pt>
                <c:pt idx="8957">
                  <c:v>-0.97955899999999996</c:v>
                </c:pt>
                <c:pt idx="8958">
                  <c:v>-0.97340800000000005</c:v>
                </c:pt>
                <c:pt idx="8959">
                  <c:v>-0.97165100000000004</c:v>
                </c:pt>
                <c:pt idx="8960">
                  <c:v>-0.96394999999999997</c:v>
                </c:pt>
                <c:pt idx="8961">
                  <c:v>-0.95041200000000003</c:v>
                </c:pt>
                <c:pt idx="8962">
                  <c:v>-0.93837899999999996</c:v>
                </c:pt>
                <c:pt idx="8963">
                  <c:v>-0.91686000000000001</c:v>
                </c:pt>
                <c:pt idx="8964">
                  <c:v>-0.90762600000000004</c:v>
                </c:pt>
                <c:pt idx="8965">
                  <c:v>-0.90043200000000001</c:v>
                </c:pt>
                <c:pt idx="8966">
                  <c:v>-0.89417599999999997</c:v>
                </c:pt>
                <c:pt idx="8967">
                  <c:v>-0.886181</c:v>
                </c:pt>
                <c:pt idx="8968">
                  <c:v>-0.87698200000000004</c:v>
                </c:pt>
                <c:pt idx="8969">
                  <c:v>-0.86929699999999999</c:v>
                </c:pt>
                <c:pt idx="8970">
                  <c:v>-0.86088799999999999</c:v>
                </c:pt>
                <c:pt idx="8971">
                  <c:v>-0.85360400000000003</c:v>
                </c:pt>
                <c:pt idx="8972">
                  <c:v>-0.84873500000000002</c:v>
                </c:pt>
                <c:pt idx="8973">
                  <c:v>-0.83267599999999997</c:v>
                </c:pt>
                <c:pt idx="8974">
                  <c:v>-0.81680399999999997</c:v>
                </c:pt>
                <c:pt idx="8975">
                  <c:v>-0.80589999999999995</c:v>
                </c:pt>
                <c:pt idx="8976">
                  <c:v>-0.79650399999999999</c:v>
                </c:pt>
                <c:pt idx="8977">
                  <c:v>-0.78566599999999998</c:v>
                </c:pt>
                <c:pt idx="8978">
                  <c:v>-0.77395499999999995</c:v>
                </c:pt>
                <c:pt idx="8979">
                  <c:v>-0.75490999999999997</c:v>
                </c:pt>
                <c:pt idx="8980">
                  <c:v>-0.73217399999999999</c:v>
                </c:pt>
                <c:pt idx="8981">
                  <c:v>-0.71176300000000003</c:v>
                </c:pt>
                <c:pt idx="8982">
                  <c:v>-0.69090499999999999</c:v>
                </c:pt>
                <c:pt idx="8983">
                  <c:v>-0.67838399999999999</c:v>
                </c:pt>
                <c:pt idx="8984">
                  <c:v>-0.663794</c:v>
                </c:pt>
                <c:pt idx="8985">
                  <c:v>-0.65085199999999999</c:v>
                </c:pt>
                <c:pt idx="8986">
                  <c:v>-0.64386500000000002</c:v>
                </c:pt>
                <c:pt idx="8987">
                  <c:v>-0.63840699999999995</c:v>
                </c:pt>
                <c:pt idx="8988">
                  <c:v>-0.63073599999999996</c:v>
                </c:pt>
                <c:pt idx="8989">
                  <c:v>-0.62140200000000001</c:v>
                </c:pt>
                <c:pt idx="8990">
                  <c:v>-0.61400999999999994</c:v>
                </c:pt>
                <c:pt idx="8991">
                  <c:v>-0.60685299999999998</c:v>
                </c:pt>
                <c:pt idx="8992">
                  <c:v>-0.604016</c:v>
                </c:pt>
                <c:pt idx="8993">
                  <c:v>-0.59511400000000003</c:v>
                </c:pt>
                <c:pt idx="8994">
                  <c:v>-0.57339200000000001</c:v>
                </c:pt>
                <c:pt idx="8995">
                  <c:v>-0.55174999999999996</c:v>
                </c:pt>
                <c:pt idx="8996">
                  <c:v>-0.54098100000000005</c:v>
                </c:pt>
                <c:pt idx="8997">
                  <c:v>-0.52407899999999996</c:v>
                </c:pt>
                <c:pt idx="8998">
                  <c:v>-0.50859100000000002</c:v>
                </c:pt>
                <c:pt idx="8999">
                  <c:v>-0.49744500000000003</c:v>
                </c:pt>
                <c:pt idx="9000">
                  <c:v>-0.47897499999999998</c:v>
                </c:pt>
                <c:pt idx="9001">
                  <c:v>-0.45726499999999998</c:v>
                </c:pt>
                <c:pt idx="9002">
                  <c:v>-0.43453000000000003</c:v>
                </c:pt>
                <c:pt idx="9003">
                  <c:v>-0.42022399999999999</c:v>
                </c:pt>
                <c:pt idx="9004">
                  <c:v>-0.41293600000000003</c:v>
                </c:pt>
                <c:pt idx="9005">
                  <c:v>-0.406449</c:v>
                </c:pt>
                <c:pt idx="9006">
                  <c:v>-0.40026899999999999</c:v>
                </c:pt>
                <c:pt idx="9007">
                  <c:v>-0.39052700000000001</c:v>
                </c:pt>
                <c:pt idx="9008">
                  <c:v>-0.37329899999999999</c:v>
                </c:pt>
                <c:pt idx="9009">
                  <c:v>-0.34026099999999998</c:v>
                </c:pt>
                <c:pt idx="9010">
                  <c:v>-0.32089400000000001</c:v>
                </c:pt>
                <c:pt idx="9011">
                  <c:v>-0.301624</c:v>
                </c:pt>
                <c:pt idx="9012">
                  <c:v>-0.28159000000000001</c:v>
                </c:pt>
                <c:pt idx="9013">
                  <c:v>-0.26549800000000001</c:v>
                </c:pt>
                <c:pt idx="9014">
                  <c:v>-0.25642300000000001</c:v>
                </c:pt>
                <c:pt idx="9015">
                  <c:v>-0.24438099999999999</c:v>
                </c:pt>
                <c:pt idx="9016">
                  <c:v>-0.23617199999999999</c:v>
                </c:pt>
                <c:pt idx="9017">
                  <c:v>-0.22064700000000001</c:v>
                </c:pt>
                <c:pt idx="9018">
                  <c:v>-0.20599200000000001</c:v>
                </c:pt>
                <c:pt idx="9019">
                  <c:v>-0.202901</c:v>
                </c:pt>
                <c:pt idx="9020">
                  <c:v>-0.203684</c:v>
                </c:pt>
                <c:pt idx="9021">
                  <c:v>-0.203123</c:v>
                </c:pt>
                <c:pt idx="9022">
                  <c:v>-0.20711099999999999</c:v>
                </c:pt>
                <c:pt idx="9023">
                  <c:v>-0.20852299999999999</c:v>
                </c:pt>
                <c:pt idx="9024">
                  <c:v>-0.20332900000000001</c:v>
                </c:pt>
                <c:pt idx="9025">
                  <c:v>-0.202211</c:v>
                </c:pt>
                <c:pt idx="9026">
                  <c:v>-0.197852</c:v>
                </c:pt>
                <c:pt idx="9027">
                  <c:v>-0.189192</c:v>
                </c:pt>
                <c:pt idx="9028">
                  <c:v>-0.16916300000000001</c:v>
                </c:pt>
                <c:pt idx="9029">
                  <c:v>-0.149646</c:v>
                </c:pt>
                <c:pt idx="9030">
                  <c:v>-0.14730799999999999</c:v>
                </c:pt>
                <c:pt idx="9031">
                  <c:v>-0.179315</c:v>
                </c:pt>
                <c:pt idx="9032">
                  <c:v>-0.17149</c:v>
                </c:pt>
                <c:pt idx="9033">
                  <c:v>-0.15884799999999999</c:v>
                </c:pt>
                <c:pt idx="9034">
                  <c:v>-0.18259600000000001</c:v>
                </c:pt>
                <c:pt idx="9035">
                  <c:v>-0.25806400000000002</c:v>
                </c:pt>
                <c:pt idx="9036">
                  <c:v>-0.28332800000000002</c:v>
                </c:pt>
                <c:pt idx="9037">
                  <c:v>-0.35558000000000001</c:v>
                </c:pt>
                <c:pt idx="9038">
                  <c:v>-0.38053599999999999</c:v>
                </c:pt>
                <c:pt idx="9039">
                  <c:v>-0.37465900000000002</c:v>
                </c:pt>
                <c:pt idx="9040">
                  <c:v>-0.35932199999999997</c:v>
                </c:pt>
                <c:pt idx="9041">
                  <c:v>-0.34572700000000001</c:v>
                </c:pt>
                <c:pt idx="9042">
                  <c:v>-0.33785199999999999</c:v>
                </c:pt>
                <c:pt idx="9043">
                  <c:v>-0.34420099999999998</c:v>
                </c:pt>
                <c:pt idx="9044">
                  <c:v>-0.36088900000000002</c:v>
                </c:pt>
                <c:pt idx="9045">
                  <c:v>-0.366674</c:v>
                </c:pt>
                <c:pt idx="9046">
                  <c:v>-0.36311100000000002</c:v>
                </c:pt>
                <c:pt idx="9047">
                  <c:v>-0.354966</c:v>
                </c:pt>
                <c:pt idx="9048">
                  <c:v>-0.35537800000000003</c:v>
                </c:pt>
                <c:pt idx="9049">
                  <c:v>-0.35387999999999997</c:v>
                </c:pt>
                <c:pt idx="9050">
                  <c:v>-0.34814899999999999</c:v>
                </c:pt>
                <c:pt idx="9051">
                  <c:v>-0.34959699999999999</c:v>
                </c:pt>
                <c:pt idx="9052">
                  <c:v>-0.35534100000000002</c:v>
                </c:pt>
                <c:pt idx="9053">
                  <c:v>-0.36045300000000002</c:v>
                </c:pt>
                <c:pt idx="9054">
                  <c:v>-0.36092999999999997</c:v>
                </c:pt>
                <c:pt idx="9055">
                  <c:v>-0.35666799999999999</c:v>
                </c:pt>
                <c:pt idx="9056">
                  <c:v>-0.35790699999999998</c:v>
                </c:pt>
                <c:pt idx="9057">
                  <c:v>-0.35597899999999999</c:v>
                </c:pt>
                <c:pt idx="9058">
                  <c:v>-0.35368100000000002</c:v>
                </c:pt>
                <c:pt idx="9059">
                  <c:v>-0.35450900000000002</c:v>
                </c:pt>
                <c:pt idx="9060">
                  <c:v>-0.35904700000000001</c:v>
                </c:pt>
                <c:pt idx="9061">
                  <c:v>-0.35400399999999999</c:v>
                </c:pt>
                <c:pt idx="9062">
                  <c:v>-0.34764299999999998</c:v>
                </c:pt>
                <c:pt idx="9063">
                  <c:v>-0.34136899999999998</c:v>
                </c:pt>
                <c:pt idx="9064">
                  <c:v>-0.34059899999999999</c:v>
                </c:pt>
                <c:pt idx="9065">
                  <c:v>-0.33696100000000001</c:v>
                </c:pt>
                <c:pt idx="9066">
                  <c:v>-0.32351600000000003</c:v>
                </c:pt>
                <c:pt idx="9067">
                  <c:v>-0.31580900000000001</c:v>
                </c:pt>
                <c:pt idx="9068">
                  <c:v>-0.31198500000000001</c:v>
                </c:pt>
                <c:pt idx="9069">
                  <c:v>-0.31277300000000002</c:v>
                </c:pt>
                <c:pt idx="9070">
                  <c:v>-0.319886</c:v>
                </c:pt>
                <c:pt idx="9071">
                  <c:v>-0.32069799999999998</c:v>
                </c:pt>
                <c:pt idx="9072">
                  <c:v>-0.31212899999999999</c:v>
                </c:pt>
                <c:pt idx="9073">
                  <c:v>-0.302763</c:v>
                </c:pt>
                <c:pt idx="9074">
                  <c:v>-0.29639100000000002</c:v>
                </c:pt>
                <c:pt idx="9075">
                  <c:v>-0.29202400000000001</c:v>
                </c:pt>
                <c:pt idx="9076">
                  <c:v>-0.29277300000000001</c:v>
                </c:pt>
                <c:pt idx="9077">
                  <c:v>-0.29988399999999998</c:v>
                </c:pt>
                <c:pt idx="9078">
                  <c:v>-0.30590200000000001</c:v>
                </c:pt>
                <c:pt idx="9079">
                  <c:v>-0.31353399999999998</c:v>
                </c:pt>
                <c:pt idx="9080">
                  <c:v>-0.32411400000000001</c:v>
                </c:pt>
                <c:pt idx="9081">
                  <c:v>-0.33299800000000002</c:v>
                </c:pt>
                <c:pt idx="9082">
                  <c:v>-0.33485900000000002</c:v>
                </c:pt>
                <c:pt idx="9083">
                  <c:v>-0.33712500000000001</c:v>
                </c:pt>
                <c:pt idx="9084">
                  <c:v>-0.34977999999999998</c:v>
                </c:pt>
                <c:pt idx="9085">
                  <c:v>-0.36023500000000003</c:v>
                </c:pt>
                <c:pt idx="9086">
                  <c:v>-0.37235000000000001</c:v>
                </c:pt>
                <c:pt idx="9087">
                  <c:v>-0.38581399999999999</c:v>
                </c:pt>
                <c:pt idx="9088">
                  <c:v>-0.39462799999999998</c:v>
                </c:pt>
                <c:pt idx="9089">
                  <c:v>-0.40021899999999999</c:v>
                </c:pt>
                <c:pt idx="9090">
                  <c:v>-0.41185699999999997</c:v>
                </c:pt>
                <c:pt idx="9091">
                  <c:v>-0.42441299999999998</c:v>
                </c:pt>
                <c:pt idx="9092">
                  <c:v>-0.43665599999999999</c:v>
                </c:pt>
                <c:pt idx="9093">
                  <c:v>-0.43736799999999998</c:v>
                </c:pt>
                <c:pt idx="9094">
                  <c:v>-0.436305</c:v>
                </c:pt>
                <c:pt idx="9095">
                  <c:v>-0.43551800000000002</c:v>
                </c:pt>
                <c:pt idx="9096">
                  <c:v>-0.44474999999999998</c:v>
                </c:pt>
                <c:pt idx="9097">
                  <c:v>-0.454683</c:v>
                </c:pt>
                <c:pt idx="9098">
                  <c:v>-0.46354600000000001</c:v>
                </c:pt>
                <c:pt idx="9099">
                  <c:v>-0.467223</c:v>
                </c:pt>
                <c:pt idx="9100">
                  <c:v>-0.46673399999999998</c:v>
                </c:pt>
                <c:pt idx="9101">
                  <c:v>-0.47193099999999999</c:v>
                </c:pt>
                <c:pt idx="9102">
                  <c:v>-0.47709000000000001</c:v>
                </c:pt>
                <c:pt idx="9103">
                  <c:v>-0.47202899999999998</c:v>
                </c:pt>
                <c:pt idx="9104">
                  <c:v>-0.46262199999999998</c:v>
                </c:pt>
                <c:pt idx="9105">
                  <c:v>-0.461949</c:v>
                </c:pt>
                <c:pt idx="9106">
                  <c:v>-0.46489000000000003</c:v>
                </c:pt>
                <c:pt idx="9107">
                  <c:v>-0.46788400000000002</c:v>
                </c:pt>
                <c:pt idx="9108">
                  <c:v>-0.47337800000000002</c:v>
                </c:pt>
                <c:pt idx="9109">
                  <c:v>-0.47699799999999998</c:v>
                </c:pt>
                <c:pt idx="9110">
                  <c:v>-0.47463</c:v>
                </c:pt>
                <c:pt idx="9111">
                  <c:v>-0.46929399999999999</c:v>
                </c:pt>
                <c:pt idx="9112">
                  <c:v>-0.46180399999999999</c:v>
                </c:pt>
                <c:pt idx="9113">
                  <c:v>-0.45756599999999997</c:v>
                </c:pt>
                <c:pt idx="9114">
                  <c:v>-0.44889000000000001</c:v>
                </c:pt>
                <c:pt idx="9115">
                  <c:v>-0.44385599999999997</c:v>
                </c:pt>
                <c:pt idx="9116">
                  <c:v>-0.44014599999999998</c:v>
                </c:pt>
                <c:pt idx="9117">
                  <c:v>-0.44531399999999999</c:v>
                </c:pt>
                <c:pt idx="9118">
                  <c:v>-0.45025399999999999</c:v>
                </c:pt>
                <c:pt idx="9119">
                  <c:v>-0.45627600000000001</c:v>
                </c:pt>
                <c:pt idx="9120">
                  <c:v>-0.45416200000000001</c:v>
                </c:pt>
                <c:pt idx="9121">
                  <c:v>-0.45350299999999999</c:v>
                </c:pt>
                <c:pt idx="9122">
                  <c:v>-0.45902799999999999</c:v>
                </c:pt>
                <c:pt idx="9123">
                  <c:v>-0.46004899999999999</c:v>
                </c:pt>
                <c:pt idx="9124">
                  <c:v>-0.45507500000000001</c:v>
                </c:pt>
                <c:pt idx="9125">
                  <c:v>-0.45776299999999998</c:v>
                </c:pt>
                <c:pt idx="9126">
                  <c:v>-0.45622800000000002</c:v>
                </c:pt>
                <c:pt idx="9127">
                  <c:v>-0.44654199999999999</c:v>
                </c:pt>
                <c:pt idx="9128">
                  <c:v>-0.43841599999999997</c:v>
                </c:pt>
                <c:pt idx="9129">
                  <c:v>-0.43576100000000001</c:v>
                </c:pt>
                <c:pt idx="9130">
                  <c:v>-0.42833900000000003</c:v>
                </c:pt>
                <c:pt idx="9131">
                  <c:v>-0.41971399999999998</c:v>
                </c:pt>
                <c:pt idx="9132">
                  <c:v>-0.41802899999999998</c:v>
                </c:pt>
                <c:pt idx="9133">
                  <c:v>-0.41553099999999998</c:v>
                </c:pt>
                <c:pt idx="9134">
                  <c:v>-0.42107499999999998</c:v>
                </c:pt>
                <c:pt idx="9135">
                  <c:v>-0.41502499999999998</c:v>
                </c:pt>
                <c:pt idx="9136">
                  <c:v>-0.40450000000000003</c:v>
                </c:pt>
                <c:pt idx="9137">
                  <c:v>-0.39531899999999998</c:v>
                </c:pt>
                <c:pt idx="9138">
                  <c:v>-0.390486</c:v>
                </c:pt>
                <c:pt idx="9139">
                  <c:v>-0.38470100000000002</c:v>
                </c:pt>
                <c:pt idx="9140">
                  <c:v>-0.38004599999999999</c:v>
                </c:pt>
                <c:pt idx="9141">
                  <c:v>-0.36212800000000001</c:v>
                </c:pt>
                <c:pt idx="9142">
                  <c:v>-0.35067399999999999</c:v>
                </c:pt>
                <c:pt idx="9143">
                  <c:v>-0.34231200000000001</c:v>
                </c:pt>
                <c:pt idx="9144">
                  <c:v>-0.33864</c:v>
                </c:pt>
                <c:pt idx="9145">
                  <c:v>-0.33656199999999997</c:v>
                </c:pt>
                <c:pt idx="9146">
                  <c:v>-0.32976299999999997</c:v>
                </c:pt>
                <c:pt idx="9147">
                  <c:v>-0.31930799999999998</c:v>
                </c:pt>
                <c:pt idx="9148">
                  <c:v>-0.31299300000000002</c:v>
                </c:pt>
                <c:pt idx="9149">
                  <c:v>-0.31122899999999998</c:v>
                </c:pt>
                <c:pt idx="9150">
                  <c:v>-0.30046699999999998</c:v>
                </c:pt>
                <c:pt idx="9151">
                  <c:v>-0.278922</c:v>
                </c:pt>
                <c:pt idx="9152">
                  <c:v>-0.27233299999999999</c:v>
                </c:pt>
                <c:pt idx="9153">
                  <c:v>-0.27298099999999997</c:v>
                </c:pt>
                <c:pt idx="9154">
                  <c:v>-0.267563</c:v>
                </c:pt>
                <c:pt idx="9155">
                  <c:v>-0.25666800000000001</c:v>
                </c:pt>
                <c:pt idx="9156">
                  <c:v>-0.24643100000000001</c:v>
                </c:pt>
                <c:pt idx="9157">
                  <c:v>-0.238067</c:v>
                </c:pt>
                <c:pt idx="9158">
                  <c:v>-0.23144200000000001</c:v>
                </c:pt>
                <c:pt idx="9159">
                  <c:v>-0.22275700000000001</c:v>
                </c:pt>
                <c:pt idx="9160">
                  <c:v>-0.20977699999999999</c:v>
                </c:pt>
                <c:pt idx="9161">
                  <c:v>-0.19345599999999999</c:v>
                </c:pt>
                <c:pt idx="9162">
                  <c:v>-0.18918499999999999</c:v>
                </c:pt>
                <c:pt idx="9163">
                  <c:v>-0.18179899999999999</c:v>
                </c:pt>
                <c:pt idx="9164">
                  <c:v>-0.17344699999999999</c:v>
                </c:pt>
                <c:pt idx="9165">
                  <c:v>-0.16680700000000001</c:v>
                </c:pt>
                <c:pt idx="9166">
                  <c:v>-0.157856</c:v>
                </c:pt>
                <c:pt idx="9167">
                  <c:v>-0.14126</c:v>
                </c:pt>
                <c:pt idx="9168">
                  <c:v>-0.12488</c:v>
                </c:pt>
                <c:pt idx="9169">
                  <c:v>-0.114006</c:v>
                </c:pt>
                <c:pt idx="9170">
                  <c:v>-0.104869</c:v>
                </c:pt>
                <c:pt idx="9171">
                  <c:v>-0.102021</c:v>
                </c:pt>
                <c:pt idx="9172">
                  <c:v>-0.10478700000000001</c:v>
                </c:pt>
                <c:pt idx="9173">
                  <c:v>-0.10983900000000001</c:v>
                </c:pt>
                <c:pt idx="9174">
                  <c:v>-0.114317</c:v>
                </c:pt>
                <c:pt idx="9175">
                  <c:v>-0.11831700000000001</c:v>
                </c:pt>
                <c:pt idx="9176">
                  <c:v>-0.121591</c:v>
                </c:pt>
                <c:pt idx="9177">
                  <c:v>-0.124692</c:v>
                </c:pt>
                <c:pt idx="9178">
                  <c:v>-0.121826</c:v>
                </c:pt>
                <c:pt idx="9179">
                  <c:v>-0.114981</c:v>
                </c:pt>
                <c:pt idx="9180">
                  <c:v>-0.103871</c:v>
                </c:pt>
                <c:pt idx="9181">
                  <c:v>-9.1004199999999993E-2</c:v>
                </c:pt>
                <c:pt idx="9182">
                  <c:v>-8.5525599999999993E-2</c:v>
                </c:pt>
                <c:pt idx="9183">
                  <c:v>-8.1690399999999996E-2</c:v>
                </c:pt>
                <c:pt idx="9184">
                  <c:v>-7.7852699999999997E-2</c:v>
                </c:pt>
                <c:pt idx="9185">
                  <c:v>-7.5233700000000001E-2</c:v>
                </c:pt>
                <c:pt idx="9186">
                  <c:v>-7.5504500000000002E-2</c:v>
                </c:pt>
                <c:pt idx="9187">
                  <c:v>-7.2759699999999997E-2</c:v>
                </c:pt>
                <c:pt idx="9188">
                  <c:v>-6.6689999999999999E-2</c:v>
                </c:pt>
                <c:pt idx="9189">
                  <c:v>-5.7414199999999999E-2</c:v>
                </c:pt>
                <c:pt idx="9190">
                  <c:v>-4.5531000000000002E-2</c:v>
                </c:pt>
                <c:pt idx="9191">
                  <c:v>-4.07128E-2</c:v>
                </c:pt>
                <c:pt idx="9192">
                  <c:v>-3.8916699999999999E-2</c:v>
                </c:pt>
                <c:pt idx="9193">
                  <c:v>-3.6396299999999999E-2</c:v>
                </c:pt>
                <c:pt idx="9194">
                  <c:v>-3.01517E-2</c:v>
                </c:pt>
                <c:pt idx="9195">
                  <c:v>-1.9887499999999999E-2</c:v>
                </c:pt>
                <c:pt idx="9196">
                  <c:v>-1.42653E-2</c:v>
                </c:pt>
                <c:pt idx="9197">
                  <c:v>-1.3147000000000001E-2</c:v>
                </c:pt>
                <c:pt idx="9198">
                  <c:v>-1.1208900000000001E-2</c:v>
                </c:pt>
                <c:pt idx="9199">
                  <c:v>-4.40684E-4</c:v>
                </c:pt>
                <c:pt idx="9200">
                  <c:v>1.44277E-2</c:v>
                </c:pt>
                <c:pt idx="9201">
                  <c:v>2.26197E-2</c:v>
                </c:pt>
                <c:pt idx="9202">
                  <c:v>3.2624599999999997E-2</c:v>
                </c:pt>
                <c:pt idx="9203">
                  <c:v>3.6749400000000002E-2</c:v>
                </c:pt>
                <c:pt idx="9204">
                  <c:v>3.8552900000000001E-2</c:v>
                </c:pt>
                <c:pt idx="9205">
                  <c:v>4.1657E-2</c:v>
                </c:pt>
                <c:pt idx="9206">
                  <c:v>4.3272900000000003E-2</c:v>
                </c:pt>
                <c:pt idx="9207">
                  <c:v>4.2777299999999997E-2</c:v>
                </c:pt>
                <c:pt idx="9208">
                  <c:v>4.5053000000000003E-2</c:v>
                </c:pt>
                <c:pt idx="9209">
                  <c:v>5.4957699999999998E-2</c:v>
                </c:pt>
                <c:pt idx="9210">
                  <c:v>6.8930599999999995E-2</c:v>
                </c:pt>
                <c:pt idx="9211">
                  <c:v>7.9497999999999999E-2</c:v>
                </c:pt>
                <c:pt idx="9212">
                  <c:v>8.6969400000000002E-2</c:v>
                </c:pt>
                <c:pt idx="9213">
                  <c:v>8.7975399999999995E-2</c:v>
                </c:pt>
                <c:pt idx="9214">
                  <c:v>8.4878200000000001E-2</c:v>
                </c:pt>
                <c:pt idx="9215">
                  <c:v>8.3786899999999997E-2</c:v>
                </c:pt>
                <c:pt idx="9216">
                  <c:v>8.7035100000000004E-2</c:v>
                </c:pt>
                <c:pt idx="9217">
                  <c:v>8.8169399999999995E-2</c:v>
                </c:pt>
                <c:pt idx="9218">
                  <c:v>8.6976600000000001E-2</c:v>
                </c:pt>
                <c:pt idx="9219">
                  <c:v>8.8083099999999998E-2</c:v>
                </c:pt>
                <c:pt idx="9220">
                  <c:v>9.6167900000000001E-2</c:v>
                </c:pt>
                <c:pt idx="9221">
                  <c:v>0.103406</c:v>
                </c:pt>
                <c:pt idx="9222">
                  <c:v>0.10707800000000001</c:v>
                </c:pt>
                <c:pt idx="9223">
                  <c:v>0.1046</c:v>
                </c:pt>
                <c:pt idx="9224">
                  <c:v>0.101336</c:v>
                </c:pt>
                <c:pt idx="9225">
                  <c:v>0.101477</c:v>
                </c:pt>
                <c:pt idx="9226">
                  <c:v>0.105929</c:v>
                </c:pt>
                <c:pt idx="9227">
                  <c:v>0.11319700000000001</c:v>
                </c:pt>
                <c:pt idx="9228">
                  <c:v>0.12504499999999999</c:v>
                </c:pt>
                <c:pt idx="9229">
                  <c:v>0.13376099999999999</c:v>
                </c:pt>
                <c:pt idx="9230">
                  <c:v>0.13703199999999999</c:v>
                </c:pt>
                <c:pt idx="9231">
                  <c:v>0.152813</c:v>
                </c:pt>
                <c:pt idx="9232">
                  <c:v>0.17342399999999999</c:v>
                </c:pt>
                <c:pt idx="9233">
                  <c:v>0.188697</c:v>
                </c:pt>
                <c:pt idx="9234">
                  <c:v>0.20821300000000001</c:v>
                </c:pt>
                <c:pt idx="9235">
                  <c:v>0.22230800000000001</c:v>
                </c:pt>
                <c:pt idx="9236">
                  <c:v>0.229491</c:v>
                </c:pt>
                <c:pt idx="9237">
                  <c:v>0.24363799999999999</c:v>
                </c:pt>
                <c:pt idx="9238">
                  <c:v>0.25433899999999998</c:v>
                </c:pt>
                <c:pt idx="9239">
                  <c:v>0.25672200000000001</c:v>
                </c:pt>
                <c:pt idx="9240">
                  <c:v>0.25932100000000002</c:v>
                </c:pt>
                <c:pt idx="9241">
                  <c:v>0.27157900000000001</c:v>
                </c:pt>
                <c:pt idx="9242">
                  <c:v>0.28521999999999997</c:v>
                </c:pt>
                <c:pt idx="9243">
                  <c:v>0.29209600000000002</c:v>
                </c:pt>
                <c:pt idx="9244">
                  <c:v>0.30021300000000001</c:v>
                </c:pt>
                <c:pt idx="9245">
                  <c:v>0.31034699999999998</c:v>
                </c:pt>
                <c:pt idx="9246">
                  <c:v>0.31815399999999999</c:v>
                </c:pt>
                <c:pt idx="9247">
                  <c:v>0.33016200000000001</c:v>
                </c:pt>
                <c:pt idx="9248">
                  <c:v>0.34361399999999998</c:v>
                </c:pt>
                <c:pt idx="9249">
                  <c:v>0.34344400000000003</c:v>
                </c:pt>
                <c:pt idx="9250">
                  <c:v>0.33915000000000001</c:v>
                </c:pt>
                <c:pt idx="9251">
                  <c:v>0.33858500000000002</c:v>
                </c:pt>
                <c:pt idx="9252">
                  <c:v>0.33900799999999998</c:v>
                </c:pt>
                <c:pt idx="9253">
                  <c:v>0.34092899999999998</c:v>
                </c:pt>
                <c:pt idx="9254">
                  <c:v>0.34877999999999998</c:v>
                </c:pt>
                <c:pt idx="9255">
                  <c:v>0.36764400000000003</c:v>
                </c:pt>
                <c:pt idx="9256">
                  <c:v>0.38672600000000001</c:v>
                </c:pt>
                <c:pt idx="9257">
                  <c:v>0.39716200000000002</c:v>
                </c:pt>
                <c:pt idx="9258">
                  <c:v>0.40770299999999998</c:v>
                </c:pt>
                <c:pt idx="9259">
                  <c:v>0.41955799999999999</c:v>
                </c:pt>
                <c:pt idx="9260">
                  <c:v>0.42164499999999999</c:v>
                </c:pt>
                <c:pt idx="9261">
                  <c:v>0.43352600000000002</c:v>
                </c:pt>
                <c:pt idx="9262">
                  <c:v>0.44870500000000002</c:v>
                </c:pt>
                <c:pt idx="9263">
                  <c:v>0.45221800000000001</c:v>
                </c:pt>
                <c:pt idx="9264">
                  <c:v>0.45077800000000001</c:v>
                </c:pt>
                <c:pt idx="9265">
                  <c:v>0.44561699999999999</c:v>
                </c:pt>
                <c:pt idx="9266">
                  <c:v>0.448598</c:v>
                </c:pt>
                <c:pt idx="9267">
                  <c:v>0.45877299999999999</c:v>
                </c:pt>
                <c:pt idx="9268">
                  <c:v>0.473354</c:v>
                </c:pt>
                <c:pt idx="9269">
                  <c:v>0.48628100000000002</c:v>
                </c:pt>
                <c:pt idx="9270">
                  <c:v>0.49616900000000003</c:v>
                </c:pt>
                <c:pt idx="9271">
                  <c:v>0.505108</c:v>
                </c:pt>
                <c:pt idx="9272">
                  <c:v>0.51167899999999999</c:v>
                </c:pt>
                <c:pt idx="9273">
                  <c:v>0.51549999999999996</c:v>
                </c:pt>
                <c:pt idx="9274">
                  <c:v>0.51514599999999999</c:v>
                </c:pt>
                <c:pt idx="9275">
                  <c:v>0.51266199999999995</c:v>
                </c:pt>
                <c:pt idx="9276">
                  <c:v>0.51412199999999997</c:v>
                </c:pt>
                <c:pt idx="9277">
                  <c:v>0.51779200000000003</c:v>
                </c:pt>
                <c:pt idx="9278">
                  <c:v>0.53034199999999998</c:v>
                </c:pt>
                <c:pt idx="9279">
                  <c:v>0.54346899999999998</c:v>
                </c:pt>
                <c:pt idx="9280">
                  <c:v>0.53995400000000005</c:v>
                </c:pt>
                <c:pt idx="9281">
                  <c:v>0.53594900000000001</c:v>
                </c:pt>
                <c:pt idx="9282">
                  <c:v>0.53467799999999999</c:v>
                </c:pt>
                <c:pt idx="9283">
                  <c:v>0.53624499999999997</c:v>
                </c:pt>
                <c:pt idx="9284">
                  <c:v>0.54106200000000004</c:v>
                </c:pt>
                <c:pt idx="9285">
                  <c:v>0.54546799999999995</c:v>
                </c:pt>
                <c:pt idx="9286">
                  <c:v>0.55035999999999996</c:v>
                </c:pt>
                <c:pt idx="9287">
                  <c:v>0.55657500000000004</c:v>
                </c:pt>
                <c:pt idx="9288">
                  <c:v>0.56827899999999998</c:v>
                </c:pt>
                <c:pt idx="9289">
                  <c:v>0.58649700000000005</c:v>
                </c:pt>
                <c:pt idx="9290">
                  <c:v>0.59903099999999998</c:v>
                </c:pt>
                <c:pt idx="9291">
                  <c:v>0.61032200000000003</c:v>
                </c:pt>
                <c:pt idx="9292">
                  <c:v>0.61780000000000002</c:v>
                </c:pt>
                <c:pt idx="9293">
                  <c:v>0.624</c:v>
                </c:pt>
                <c:pt idx="9294">
                  <c:v>0.63115200000000005</c:v>
                </c:pt>
                <c:pt idx="9295">
                  <c:v>0.63919599999999999</c:v>
                </c:pt>
                <c:pt idx="9296">
                  <c:v>0.64862900000000001</c:v>
                </c:pt>
                <c:pt idx="9297">
                  <c:v>0.66098800000000002</c:v>
                </c:pt>
                <c:pt idx="9298">
                  <c:v>0.67112400000000005</c:v>
                </c:pt>
                <c:pt idx="9299">
                  <c:v>0.67930699999999999</c:v>
                </c:pt>
                <c:pt idx="9300">
                  <c:v>0.69223999999999997</c:v>
                </c:pt>
                <c:pt idx="9301">
                  <c:v>0.70396000000000003</c:v>
                </c:pt>
                <c:pt idx="9302">
                  <c:v>0.71666700000000005</c:v>
                </c:pt>
                <c:pt idx="9303">
                  <c:v>0.724441</c:v>
                </c:pt>
                <c:pt idx="9304">
                  <c:v>0.72913300000000003</c:v>
                </c:pt>
                <c:pt idx="9305">
                  <c:v>0.731653</c:v>
                </c:pt>
                <c:pt idx="9306">
                  <c:v>0.73461100000000001</c:v>
                </c:pt>
                <c:pt idx="9307">
                  <c:v>0.73927699999999996</c:v>
                </c:pt>
                <c:pt idx="9308">
                  <c:v>0.74034100000000003</c:v>
                </c:pt>
                <c:pt idx="9309">
                  <c:v>0.74111499999999997</c:v>
                </c:pt>
                <c:pt idx="9310">
                  <c:v>0.73926199999999997</c:v>
                </c:pt>
                <c:pt idx="9311">
                  <c:v>0.74057799999999996</c:v>
                </c:pt>
                <c:pt idx="9312">
                  <c:v>0.74300699999999997</c:v>
                </c:pt>
                <c:pt idx="9313">
                  <c:v>0.74123899999999998</c:v>
                </c:pt>
                <c:pt idx="9314">
                  <c:v>0.74238899999999997</c:v>
                </c:pt>
                <c:pt idx="9315">
                  <c:v>0.74722299999999997</c:v>
                </c:pt>
                <c:pt idx="9316">
                  <c:v>0.75849999999999995</c:v>
                </c:pt>
                <c:pt idx="9317">
                  <c:v>0.76897000000000004</c:v>
                </c:pt>
                <c:pt idx="9318">
                  <c:v>0.77232999999999996</c:v>
                </c:pt>
                <c:pt idx="9319">
                  <c:v>0.77741099999999996</c:v>
                </c:pt>
                <c:pt idx="9320">
                  <c:v>0.78679699999999997</c:v>
                </c:pt>
                <c:pt idx="9321">
                  <c:v>0.79553200000000002</c:v>
                </c:pt>
                <c:pt idx="9322">
                  <c:v>0.80303500000000005</c:v>
                </c:pt>
                <c:pt idx="9323">
                  <c:v>0.806253</c:v>
                </c:pt>
                <c:pt idx="9324">
                  <c:v>0.80653699999999995</c:v>
                </c:pt>
                <c:pt idx="9325">
                  <c:v>0.81046399999999996</c:v>
                </c:pt>
                <c:pt idx="9326">
                  <c:v>0.81543900000000002</c:v>
                </c:pt>
                <c:pt idx="9327">
                  <c:v>0.81976499999999997</c:v>
                </c:pt>
                <c:pt idx="9328">
                  <c:v>0.81489299999999998</c:v>
                </c:pt>
                <c:pt idx="9329">
                  <c:v>0.810724</c:v>
                </c:pt>
                <c:pt idx="9330">
                  <c:v>0.81298999999999999</c:v>
                </c:pt>
                <c:pt idx="9331">
                  <c:v>0.81139899999999998</c:v>
                </c:pt>
                <c:pt idx="9332">
                  <c:v>0.80828</c:v>
                </c:pt>
                <c:pt idx="9333">
                  <c:v>0.80746300000000004</c:v>
                </c:pt>
                <c:pt idx="9334">
                  <c:v>0.81347499999999995</c:v>
                </c:pt>
                <c:pt idx="9335">
                  <c:v>0.81840299999999999</c:v>
                </c:pt>
                <c:pt idx="9336">
                  <c:v>0.82100399999999996</c:v>
                </c:pt>
                <c:pt idx="9337">
                  <c:v>0.81884699999999999</c:v>
                </c:pt>
                <c:pt idx="9338">
                  <c:v>0.81934899999999999</c:v>
                </c:pt>
                <c:pt idx="9339">
                  <c:v>0.80979199999999996</c:v>
                </c:pt>
                <c:pt idx="9340">
                  <c:v>0.80251899999999998</c:v>
                </c:pt>
                <c:pt idx="9341">
                  <c:v>0.80867100000000003</c:v>
                </c:pt>
                <c:pt idx="9342">
                  <c:v>0.81575500000000001</c:v>
                </c:pt>
                <c:pt idx="9343">
                  <c:v>0.82252099999999995</c:v>
                </c:pt>
                <c:pt idx="9344">
                  <c:v>0.82532099999999997</c:v>
                </c:pt>
                <c:pt idx="9345">
                  <c:v>0.82598700000000003</c:v>
                </c:pt>
                <c:pt idx="9346">
                  <c:v>0.82249300000000003</c:v>
                </c:pt>
                <c:pt idx="9347">
                  <c:v>0.819554</c:v>
                </c:pt>
                <c:pt idx="9348">
                  <c:v>0.81607399999999997</c:v>
                </c:pt>
                <c:pt idx="9349">
                  <c:v>0.81868799999999997</c:v>
                </c:pt>
                <c:pt idx="9350">
                  <c:v>0.82100099999999998</c:v>
                </c:pt>
                <c:pt idx="9351">
                  <c:v>0.81691599999999998</c:v>
                </c:pt>
                <c:pt idx="9352">
                  <c:v>0.81029399999999996</c:v>
                </c:pt>
                <c:pt idx="9353">
                  <c:v>0.81549400000000005</c:v>
                </c:pt>
                <c:pt idx="9354">
                  <c:v>0.82026200000000005</c:v>
                </c:pt>
                <c:pt idx="9355">
                  <c:v>0.82849200000000001</c:v>
                </c:pt>
                <c:pt idx="9356">
                  <c:v>0.83155000000000001</c:v>
                </c:pt>
                <c:pt idx="9357">
                  <c:v>0.82571799999999995</c:v>
                </c:pt>
                <c:pt idx="9358">
                  <c:v>0.81965600000000005</c:v>
                </c:pt>
                <c:pt idx="9359">
                  <c:v>0.82674800000000004</c:v>
                </c:pt>
                <c:pt idx="9360">
                  <c:v>0.83135499999999996</c:v>
                </c:pt>
                <c:pt idx="9361">
                  <c:v>0.83701800000000004</c:v>
                </c:pt>
                <c:pt idx="9362">
                  <c:v>0.835642</c:v>
                </c:pt>
                <c:pt idx="9363">
                  <c:v>0.827075</c:v>
                </c:pt>
                <c:pt idx="9364">
                  <c:v>0.82585900000000001</c:v>
                </c:pt>
                <c:pt idx="9365">
                  <c:v>0.81858200000000003</c:v>
                </c:pt>
                <c:pt idx="9366">
                  <c:v>0.81821100000000002</c:v>
                </c:pt>
                <c:pt idx="9367">
                  <c:v>0.82597699999999996</c:v>
                </c:pt>
                <c:pt idx="9368">
                  <c:v>0.845302</c:v>
                </c:pt>
                <c:pt idx="9369">
                  <c:v>0.85782899999999995</c:v>
                </c:pt>
                <c:pt idx="9370">
                  <c:v>0.86584899999999998</c:v>
                </c:pt>
                <c:pt idx="9371">
                  <c:v>0.86241199999999996</c:v>
                </c:pt>
                <c:pt idx="9372">
                  <c:v>0.85787000000000002</c:v>
                </c:pt>
                <c:pt idx="9373">
                  <c:v>0.86036800000000002</c:v>
                </c:pt>
                <c:pt idx="9374">
                  <c:v>0.86721800000000004</c:v>
                </c:pt>
                <c:pt idx="9375">
                  <c:v>0.873</c:v>
                </c:pt>
                <c:pt idx="9376">
                  <c:v>0.87734599999999996</c:v>
                </c:pt>
                <c:pt idx="9377">
                  <c:v>0.88268599999999997</c:v>
                </c:pt>
                <c:pt idx="9378">
                  <c:v>0.88497700000000001</c:v>
                </c:pt>
                <c:pt idx="9379">
                  <c:v>0.88438000000000005</c:v>
                </c:pt>
                <c:pt idx="9380">
                  <c:v>0.89028499999999999</c:v>
                </c:pt>
                <c:pt idx="9381">
                  <c:v>0.89412499999999995</c:v>
                </c:pt>
                <c:pt idx="9382">
                  <c:v>0.89350200000000002</c:v>
                </c:pt>
                <c:pt idx="9383">
                  <c:v>0.89240799999999998</c:v>
                </c:pt>
                <c:pt idx="9384">
                  <c:v>0.89281299999999997</c:v>
                </c:pt>
                <c:pt idx="9385">
                  <c:v>0.89222500000000005</c:v>
                </c:pt>
                <c:pt idx="9386">
                  <c:v>0.89562799999999998</c:v>
                </c:pt>
                <c:pt idx="9387">
                  <c:v>0.90354199999999996</c:v>
                </c:pt>
                <c:pt idx="9388">
                  <c:v>0.90946099999999996</c:v>
                </c:pt>
                <c:pt idx="9389">
                  <c:v>0.91741799999999996</c:v>
                </c:pt>
                <c:pt idx="9390">
                  <c:v>0.91641600000000001</c:v>
                </c:pt>
                <c:pt idx="9391">
                  <c:v>0.91534099999999996</c:v>
                </c:pt>
                <c:pt idx="9392">
                  <c:v>0.91728900000000002</c:v>
                </c:pt>
                <c:pt idx="9393">
                  <c:v>0.917798</c:v>
                </c:pt>
                <c:pt idx="9394">
                  <c:v>0.91575899999999999</c:v>
                </c:pt>
                <c:pt idx="9395">
                  <c:v>0.91865200000000002</c:v>
                </c:pt>
                <c:pt idx="9396">
                  <c:v>0.92371000000000003</c:v>
                </c:pt>
                <c:pt idx="9397">
                  <c:v>0.92172500000000002</c:v>
                </c:pt>
                <c:pt idx="9398">
                  <c:v>0.92277299999999995</c:v>
                </c:pt>
                <c:pt idx="9399">
                  <c:v>0.91298599999999996</c:v>
                </c:pt>
                <c:pt idx="9400">
                  <c:v>0.90132400000000001</c:v>
                </c:pt>
                <c:pt idx="9401">
                  <c:v>0.90415400000000001</c:v>
                </c:pt>
                <c:pt idx="9402">
                  <c:v>0.90679500000000002</c:v>
                </c:pt>
                <c:pt idx="9403">
                  <c:v>0.90437299999999998</c:v>
                </c:pt>
                <c:pt idx="9404">
                  <c:v>0.90144899999999994</c:v>
                </c:pt>
                <c:pt idx="9405">
                  <c:v>0.89692099999999997</c:v>
                </c:pt>
                <c:pt idx="9406">
                  <c:v>0.89937100000000003</c:v>
                </c:pt>
                <c:pt idx="9407">
                  <c:v>0.90144400000000002</c:v>
                </c:pt>
                <c:pt idx="9408">
                  <c:v>0.90403</c:v>
                </c:pt>
                <c:pt idx="9409">
                  <c:v>0.90411799999999998</c:v>
                </c:pt>
                <c:pt idx="9410">
                  <c:v>0.90520299999999998</c:v>
                </c:pt>
                <c:pt idx="9411">
                  <c:v>0.90429400000000004</c:v>
                </c:pt>
                <c:pt idx="9412">
                  <c:v>0.90627400000000002</c:v>
                </c:pt>
                <c:pt idx="9413">
                  <c:v>0.90903999999999996</c:v>
                </c:pt>
                <c:pt idx="9414">
                  <c:v>0.901281</c:v>
                </c:pt>
                <c:pt idx="9415">
                  <c:v>0.89623399999999998</c:v>
                </c:pt>
                <c:pt idx="9416">
                  <c:v>0.89437599999999995</c:v>
                </c:pt>
                <c:pt idx="9417">
                  <c:v>0.889984</c:v>
                </c:pt>
                <c:pt idx="9418">
                  <c:v>0.88951899999999995</c:v>
                </c:pt>
                <c:pt idx="9419">
                  <c:v>0.89293100000000003</c:v>
                </c:pt>
                <c:pt idx="9420">
                  <c:v>0.90838099999999999</c:v>
                </c:pt>
                <c:pt idx="9421">
                  <c:v>0.922261</c:v>
                </c:pt>
                <c:pt idx="9422">
                  <c:v>0.92371199999999998</c:v>
                </c:pt>
                <c:pt idx="9423">
                  <c:v>0.91600599999999999</c:v>
                </c:pt>
                <c:pt idx="9424">
                  <c:v>0.90799399999999997</c:v>
                </c:pt>
                <c:pt idx="9425">
                  <c:v>0.91005999999999998</c:v>
                </c:pt>
                <c:pt idx="9426">
                  <c:v>0.90933799999999998</c:v>
                </c:pt>
                <c:pt idx="9427">
                  <c:v>0.90750200000000003</c:v>
                </c:pt>
                <c:pt idx="9428">
                  <c:v>0.908555</c:v>
                </c:pt>
                <c:pt idx="9429">
                  <c:v>0.91669299999999998</c:v>
                </c:pt>
                <c:pt idx="9430">
                  <c:v>0.92155699999999996</c:v>
                </c:pt>
                <c:pt idx="9431">
                  <c:v>0.917466</c:v>
                </c:pt>
                <c:pt idx="9432">
                  <c:v>0.90619300000000003</c:v>
                </c:pt>
                <c:pt idx="9433">
                  <c:v>0.90073700000000001</c:v>
                </c:pt>
                <c:pt idx="9434">
                  <c:v>0.90288999999999997</c:v>
                </c:pt>
                <c:pt idx="9435">
                  <c:v>0.90660099999999999</c:v>
                </c:pt>
                <c:pt idx="9436">
                  <c:v>0.91234400000000004</c:v>
                </c:pt>
                <c:pt idx="9437">
                  <c:v>0.91278899999999996</c:v>
                </c:pt>
                <c:pt idx="9438">
                  <c:v>0.90300000000000002</c:v>
                </c:pt>
                <c:pt idx="9439">
                  <c:v>0.90707000000000004</c:v>
                </c:pt>
                <c:pt idx="9440">
                  <c:v>0.91391299999999998</c:v>
                </c:pt>
                <c:pt idx="9441">
                  <c:v>0.91135500000000003</c:v>
                </c:pt>
                <c:pt idx="9442">
                  <c:v>0.90007800000000004</c:v>
                </c:pt>
                <c:pt idx="9443">
                  <c:v>0.90223699999999996</c:v>
                </c:pt>
                <c:pt idx="9444">
                  <c:v>0.90558000000000005</c:v>
                </c:pt>
                <c:pt idx="9445">
                  <c:v>0.90488599999999997</c:v>
                </c:pt>
                <c:pt idx="9446">
                  <c:v>0.90666199999999997</c:v>
                </c:pt>
                <c:pt idx="9447">
                  <c:v>0.908022</c:v>
                </c:pt>
                <c:pt idx="9448">
                  <c:v>0.900366</c:v>
                </c:pt>
                <c:pt idx="9449">
                  <c:v>0.89612999999999998</c:v>
                </c:pt>
                <c:pt idx="9450">
                  <c:v>0.90192399999999995</c:v>
                </c:pt>
                <c:pt idx="9451">
                  <c:v>0.91275899999999999</c:v>
                </c:pt>
                <c:pt idx="9452">
                  <c:v>0.92561400000000005</c:v>
                </c:pt>
                <c:pt idx="9453">
                  <c:v>0.93598700000000001</c:v>
                </c:pt>
                <c:pt idx="9454">
                  <c:v>0.93835500000000005</c:v>
                </c:pt>
                <c:pt idx="9455">
                  <c:v>0.93922499999999998</c:v>
                </c:pt>
                <c:pt idx="9456">
                  <c:v>0.944604</c:v>
                </c:pt>
                <c:pt idx="9457">
                  <c:v>0.94848699999999997</c:v>
                </c:pt>
                <c:pt idx="9458">
                  <c:v>0.95388700000000004</c:v>
                </c:pt>
                <c:pt idx="9459">
                  <c:v>0.96029299999999995</c:v>
                </c:pt>
                <c:pt idx="9460">
                  <c:v>0.96770900000000004</c:v>
                </c:pt>
                <c:pt idx="9461">
                  <c:v>0.97613499999999997</c:v>
                </c:pt>
                <c:pt idx="9462">
                  <c:v>0.98352700000000004</c:v>
                </c:pt>
                <c:pt idx="9463">
                  <c:v>0.98542399999999997</c:v>
                </c:pt>
                <c:pt idx="9464">
                  <c:v>0.98582499999999995</c:v>
                </c:pt>
                <c:pt idx="9465">
                  <c:v>0.98380400000000001</c:v>
                </c:pt>
                <c:pt idx="9466">
                  <c:v>0.989815</c:v>
                </c:pt>
                <c:pt idx="9467">
                  <c:v>0.99733700000000003</c:v>
                </c:pt>
                <c:pt idx="9468">
                  <c:v>1.0107999999999999</c:v>
                </c:pt>
                <c:pt idx="9469">
                  <c:v>1.0171699999999999</c:v>
                </c:pt>
                <c:pt idx="9470">
                  <c:v>1.0216799999999999</c:v>
                </c:pt>
                <c:pt idx="9471">
                  <c:v>1.0282</c:v>
                </c:pt>
                <c:pt idx="9472">
                  <c:v>1.03569</c:v>
                </c:pt>
                <c:pt idx="9473">
                  <c:v>1.04271</c:v>
                </c:pt>
                <c:pt idx="9474">
                  <c:v>1.05125</c:v>
                </c:pt>
                <c:pt idx="9475">
                  <c:v>1.0587</c:v>
                </c:pt>
                <c:pt idx="9476">
                  <c:v>1.0632200000000001</c:v>
                </c:pt>
                <c:pt idx="9477">
                  <c:v>1.0681799999999999</c:v>
                </c:pt>
                <c:pt idx="9478">
                  <c:v>1.0686899999999999</c:v>
                </c:pt>
                <c:pt idx="9479">
                  <c:v>1.0712299999999999</c:v>
                </c:pt>
                <c:pt idx="9480">
                  <c:v>1.07074</c:v>
                </c:pt>
                <c:pt idx="9481">
                  <c:v>1.07073</c:v>
                </c:pt>
                <c:pt idx="9482">
                  <c:v>1.0662199999999999</c:v>
                </c:pt>
                <c:pt idx="9483">
                  <c:v>1.06446</c:v>
                </c:pt>
                <c:pt idx="9484">
                  <c:v>1.06758</c:v>
                </c:pt>
                <c:pt idx="9485">
                  <c:v>1.0680099999999999</c:v>
                </c:pt>
                <c:pt idx="9486">
                  <c:v>1.0650299999999999</c:v>
                </c:pt>
                <c:pt idx="9487">
                  <c:v>1.0632900000000001</c:v>
                </c:pt>
                <c:pt idx="9488">
                  <c:v>1.0686500000000001</c:v>
                </c:pt>
                <c:pt idx="9489">
                  <c:v>1.0766199999999999</c:v>
                </c:pt>
                <c:pt idx="9490">
                  <c:v>1.07752</c:v>
                </c:pt>
                <c:pt idx="9491">
                  <c:v>1.0771500000000001</c:v>
                </c:pt>
                <c:pt idx="9492">
                  <c:v>1.0773299999999999</c:v>
                </c:pt>
                <c:pt idx="9493">
                  <c:v>1.0795399999999999</c:v>
                </c:pt>
                <c:pt idx="9494">
                  <c:v>1.08151</c:v>
                </c:pt>
                <c:pt idx="9495">
                  <c:v>1.0768899999999999</c:v>
                </c:pt>
                <c:pt idx="9496">
                  <c:v>1.0695300000000001</c:v>
                </c:pt>
                <c:pt idx="9497">
                  <c:v>1.06717</c:v>
                </c:pt>
                <c:pt idx="9498">
                  <c:v>1.07437</c:v>
                </c:pt>
                <c:pt idx="9499">
                  <c:v>1.07531</c:v>
                </c:pt>
                <c:pt idx="9500">
                  <c:v>1.0765499999999999</c:v>
                </c:pt>
                <c:pt idx="9501">
                  <c:v>1.0777000000000001</c:v>
                </c:pt>
                <c:pt idx="9502">
                  <c:v>1.0783499999999999</c:v>
                </c:pt>
                <c:pt idx="9503">
                  <c:v>1.07742</c:v>
                </c:pt>
                <c:pt idx="9504">
                  <c:v>1.07342</c:v>
                </c:pt>
                <c:pt idx="9505">
                  <c:v>1.0665899999999999</c:v>
                </c:pt>
                <c:pt idx="9506">
                  <c:v>1.0631299999999999</c:v>
                </c:pt>
                <c:pt idx="9507">
                  <c:v>1.06488</c:v>
                </c:pt>
                <c:pt idx="9508">
                  <c:v>1.06403</c:v>
                </c:pt>
                <c:pt idx="9509">
                  <c:v>1.0654399999999999</c:v>
                </c:pt>
                <c:pt idx="9510">
                  <c:v>1.06864</c:v>
                </c:pt>
                <c:pt idx="9511">
                  <c:v>1.0680400000000001</c:v>
                </c:pt>
                <c:pt idx="9512">
                  <c:v>1.06152</c:v>
                </c:pt>
                <c:pt idx="9513">
                  <c:v>1.0527</c:v>
                </c:pt>
                <c:pt idx="9514">
                  <c:v>1.0452300000000001</c:v>
                </c:pt>
                <c:pt idx="9515">
                  <c:v>1.0437000000000001</c:v>
                </c:pt>
                <c:pt idx="9516">
                  <c:v>1.0441800000000001</c:v>
                </c:pt>
                <c:pt idx="9517">
                  <c:v>1.0484500000000001</c:v>
                </c:pt>
                <c:pt idx="9518">
                  <c:v>1.0496399999999999</c:v>
                </c:pt>
                <c:pt idx="9519">
                  <c:v>1.0555300000000001</c:v>
                </c:pt>
                <c:pt idx="9520">
                  <c:v>1.0687599999999999</c:v>
                </c:pt>
                <c:pt idx="9521">
                  <c:v>1.07534</c:v>
                </c:pt>
                <c:pt idx="9522">
                  <c:v>1.0849899999999999</c:v>
                </c:pt>
                <c:pt idx="9523">
                  <c:v>1.0953999999999999</c:v>
                </c:pt>
                <c:pt idx="9524">
                  <c:v>1.0975600000000001</c:v>
                </c:pt>
                <c:pt idx="9525">
                  <c:v>1.1036600000000001</c:v>
                </c:pt>
                <c:pt idx="9526">
                  <c:v>1.1116600000000001</c:v>
                </c:pt>
                <c:pt idx="9527">
                  <c:v>1.1207800000000001</c:v>
                </c:pt>
                <c:pt idx="9528">
                  <c:v>1.12148</c:v>
                </c:pt>
                <c:pt idx="9529">
                  <c:v>1.1162799999999999</c:v>
                </c:pt>
                <c:pt idx="9530">
                  <c:v>1.1138600000000001</c:v>
                </c:pt>
                <c:pt idx="9531">
                  <c:v>1.1127</c:v>
                </c:pt>
                <c:pt idx="9532">
                  <c:v>1.11358</c:v>
                </c:pt>
                <c:pt idx="9533">
                  <c:v>1.12141</c:v>
                </c:pt>
                <c:pt idx="9534">
                  <c:v>1.1225099999999999</c:v>
                </c:pt>
                <c:pt idx="9535">
                  <c:v>1.12327</c:v>
                </c:pt>
                <c:pt idx="9536">
                  <c:v>1.1206199999999999</c:v>
                </c:pt>
                <c:pt idx="9537">
                  <c:v>1.1189100000000001</c:v>
                </c:pt>
                <c:pt idx="9538">
                  <c:v>1.11374</c:v>
                </c:pt>
                <c:pt idx="9539">
                  <c:v>1.1114599999999999</c:v>
                </c:pt>
                <c:pt idx="9540">
                  <c:v>1.1131800000000001</c:v>
                </c:pt>
                <c:pt idx="9541">
                  <c:v>1.11883</c:v>
                </c:pt>
                <c:pt idx="9542">
                  <c:v>1.1263700000000001</c:v>
                </c:pt>
                <c:pt idx="9543">
                  <c:v>1.13483</c:v>
                </c:pt>
                <c:pt idx="9544">
                  <c:v>1.14273</c:v>
                </c:pt>
                <c:pt idx="9545">
                  <c:v>1.1495899999999999</c:v>
                </c:pt>
                <c:pt idx="9546">
                  <c:v>1.1574599999999999</c:v>
                </c:pt>
                <c:pt idx="9547">
                  <c:v>1.17096</c:v>
                </c:pt>
                <c:pt idx="9548">
                  <c:v>1.18086</c:v>
                </c:pt>
                <c:pt idx="9549">
                  <c:v>1.19296</c:v>
                </c:pt>
                <c:pt idx="9550">
                  <c:v>1.2062900000000001</c:v>
                </c:pt>
                <c:pt idx="9551">
                  <c:v>1.2267699999999999</c:v>
                </c:pt>
                <c:pt idx="9552">
                  <c:v>1.24918</c:v>
                </c:pt>
                <c:pt idx="9553">
                  <c:v>1.27041</c:v>
                </c:pt>
                <c:pt idx="9554">
                  <c:v>1.2929600000000001</c:v>
                </c:pt>
                <c:pt idx="9555">
                  <c:v>1.30335</c:v>
                </c:pt>
                <c:pt idx="9556">
                  <c:v>1.31264</c:v>
                </c:pt>
                <c:pt idx="9557">
                  <c:v>1.32416</c:v>
                </c:pt>
                <c:pt idx="9558">
                  <c:v>1.33128</c:v>
                </c:pt>
                <c:pt idx="9559">
                  <c:v>1.3324800000000001</c:v>
                </c:pt>
                <c:pt idx="9560">
                  <c:v>1.3286500000000001</c:v>
                </c:pt>
                <c:pt idx="9561">
                  <c:v>1.3206800000000001</c:v>
                </c:pt>
                <c:pt idx="9562">
                  <c:v>1.31565</c:v>
                </c:pt>
                <c:pt idx="9563">
                  <c:v>1.3149900000000001</c:v>
                </c:pt>
                <c:pt idx="9564">
                  <c:v>1.31376</c:v>
                </c:pt>
                <c:pt idx="9565">
                  <c:v>1.3065899999999999</c:v>
                </c:pt>
                <c:pt idx="9566">
                  <c:v>1.29748</c:v>
                </c:pt>
                <c:pt idx="9567">
                  <c:v>1.28257</c:v>
                </c:pt>
                <c:pt idx="9568">
                  <c:v>1.2626299999999999</c:v>
                </c:pt>
                <c:pt idx="9569">
                  <c:v>1.24678</c:v>
                </c:pt>
                <c:pt idx="9570">
                  <c:v>1.2365999999999999</c:v>
                </c:pt>
                <c:pt idx="9571">
                  <c:v>1.22688</c:v>
                </c:pt>
                <c:pt idx="9572">
                  <c:v>1.2226300000000001</c:v>
                </c:pt>
                <c:pt idx="9573">
                  <c:v>1.22498</c:v>
                </c:pt>
                <c:pt idx="9574">
                  <c:v>1.2253400000000001</c:v>
                </c:pt>
                <c:pt idx="9575">
                  <c:v>1.22235</c:v>
                </c:pt>
                <c:pt idx="9576">
                  <c:v>1.21601</c:v>
                </c:pt>
                <c:pt idx="9577">
                  <c:v>1.20058</c:v>
                </c:pt>
                <c:pt idx="9578">
                  <c:v>1.1843300000000001</c:v>
                </c:pt>
                <c:pt idx="9579">
                  <c:v>1.1790799999999999</c:v>
                </c:pt>
                <c:pt idx="9580">
                  <c:v>1.1782999999999999</c:v>
                </c:pt>
                <c:pt idx="9581">
                  <c:v>1.1858</c:v>
                </c:pt>
                <c:pt idx="9582">
                  <c:v>1.18929</c:v>
                </c:pt>
                <c:pt idx="9583">
                  <c:v>1.18364</c:v>
                </c:pt>
                <c:pt idx="9584">
                  <c:v>1.1791499999999999</c:v>
                </c:pt>
                <c:pt idx="9585">
                  <c:v>1.1792400000000001</c:v>
                </c:pt>
                <c:pt idx="9586">
                  <c:v>1.1818599999999999</c:v>
                </c:pt>
                <c:pt idx="9587">
                  <c:v>1.18093</c:v>
                </c:pt>
                <c:pt idx="9588">
                  <c:v>1.18082</c:v>
                </c:pt>
                <c:pt idx="9589">
                  <c:v>1.18147</c:v>
                </c:pt>
                <c:pt idx="9590">
                  <c:v>1.18144</c:v>
                </c:pt>
                <c:pt idx="9591">
                  <c:v>1.18702</c:v>
                </c:pt>
                <c:pt idx="9592">
                  <c:v>1.19252</c:v>
                </c:pt>
                <c:pt idx="9593">
                  <c:v>1.1929700000000001</c:v>
                </c:pt>
                <c:pt idx="9594">
                  <c:v>1.1905699999999999</c:v>
                </c:pt>
                <c:pt idx="9595">
                  <c:v>1.1906300000000001</c:v>
                </c:pt>
                <c:pt idx="9596">
                  <c:v>1.2027399999999999</c:v>
                </c:pt>
                <c:pt idx="9597">
                  <c:v>1.2095100000000001</c:v>
                </c:pt>
                <c:pt idx="9598">
                  <c:v>1.21217</c:v>
                </c:pt>
                <c:pt idx="9599">
                  <c:v>1.2133499999999999</c:v>
                </c:pt>
                <c:pt idx="9600">
                  <c:v>1.21197</c:v>
                </c:pt>
                <c:pt idx="9601">
                  <c:v>1.20817</c:v>
                </c:pt>
                <c:pt idx="9602">
                  <c:v>1.20411</c:v>
                </c:pt>
                <c:pt idx="9603">
                  <c:v>1.2044699999999999</c:v>
                </c:pt>
                <c:pt idx="9604">
                  <c:v>1.2115499999999999</c:v>
                </c:pt>
                <c:pt idx="9605">
                  <c:v>1.2171400000000001</c:v>
                </c:pt>
                <c:pt idx="9606">
                  <c:v>1.21872</c:v>
                </c:pt>
                <c:pt idx="9607">
                  <c:v>1.21749</c:v>
                </c:pt>
                <c:pt idx="9608">
                  <c:v>1.21397</c:v>
                </c:pt>
                <c:pt idx="9609">
                  <c:v>1.20418</c:v>
                </c:pt>
                <c:pt idx="9610">
                  <c:v>1.19743</c:v>
                </c:pt>
                <c:pt idx="9611">
                  <c:v>1.1962600000000001</c:v>
                </c:pt>
                <c:pt idx="9612">
                  <c:v>1.19974</c:v>
                </c:pt>
                <c:pt idx="9613">
                  <c:v>1.2033700000000001</c:v>
                </c:pt>
                <c:pt idx="9614">
                  <c:v>1.2094499999999999</c:v>
                </c:pt>
                <c:pt idx="9615">
                  <c:v>1.20652</c:v>
                </c:pt>
                <c:pt idx="9616">
                  <c:v>1.20577</c:v>
                </c:pt>
                <c:pt idx="9617">
                  <c:v>1.2083299999999999</c:v>
                </c:pt>
                <c:pt idx="9618">
                  <c:v>1.2099800000000001</c:v>
                </c:pt>
                <c:pt idx="9619">
                  <c:v>1.2073400000000001</c:v>
                </c:pt>
                <c:pt idx="9620">
                  <c:v>1.2069799999999999</c:v>
                </c:pt>
                <c:pt idx="9621">
                  <c:v>1.2067600000000001</c:v>
                </c:pt>
                <c:pt idx="9622">
                  <c:v>1.2042999999999999</c:v>
                </c:pt>
                <c:pt idx="9623">
                  <c:v>1.2042200000000001</c:v>
                </c:pt>
                <c:pt idx="9624">
                  <c:v>1.20173</c:v>
                </c:pt>
                <c:pt idx="9625">
                  <c:v>1.2016800000000001</c:v>
                </c:pt>
                <c:pt idx="9626">
                  <c:v>1.1992100000000001</c:v>
                </c:pt>
                <c:pt idx="9627">
                  <c:v>1.19912</c:v>
                </c:pt>
                <c:pt idx="9628">
                  <c:v>1.19442</c:v>
                </c:pt>
                <c:pt idx="9629">
                  <c:v>1.18936</c:v>
                </c:pt>
                <c:pt idx="9630">
                  <c:v>1.1829099999999999</c:v>
                </c:pt>
                <c:pt idx="9631">
                  <c:v>1.17849</c:v>
                </c:pt>
                <c:pt idx="9632">
                  <c:v>1.1710799999999999</c:v>
                </c:pt>
                <c:pt idx="9633">
                  <c:v>1.15865</c:v>
                </c:pt>
                <c:pt idx="9634">
                  <c:v>1.15327</c:v>
                </c:pt>
                <c:pt idx="9635">
                  <c:v>1.15401</c:v>
                </c:pt>
                <c:pt idx="9636">
                  <c:v>1.15496</c:v>
                </c:pt>
                <c:pt idx="9637">
                  <c:v>1.1550499999999999</c:v>
                </c:pt>
                <c:pt idx="9638">
                  <c:v>1.15608</c:v>
                </c:pt>
                <c:pt idx="9639">
                  <c:v>1.1543600000000001</c:v>
                </c:pt>
                <c:pt idx="9640">
                  <c:v>1.1493899999999999</c:v>
                </c:pt>
                <c:pt idx="9641">
                  <c:v>1.1460900000000001</c:v>
                </c:pt>
                <c:pt idx="9642">
                  <c:v>1.1443000000000001</c:v>
                </c:pt>
                <c:pt idx="9643">
                  <c:v>1.1444099999999999</c:v>
                </c:pt>
                <c:pt idx="9644">
                  <c:v>1.14463</c:v>
                </c:pt>
                <c:pt idx="9645">
                  <c:v>1.1478299999999999</c:v>
                </c:pt>
                <c:pt idx="9646">
                  <c:v>1.1521699999999999</c:v>
                </c:pt>
                <c:pt idx="9647">
                  <c:v>1.15846</c:v>
                </c:pt>
                <c:pt idx="9648">
                  <c:v>1.1557599999999999</c:v>
                </c:pt>
                <c:pt idx="9649">
                  <c:v>1.1539600000000001</c:v>
                </c:pt>
                <c:pt idx="9650">
                  <c:v>1.15099</c:v>
                </c:pt>
                <c:pt idx="9651">
                  <c:v>1.1465099999999999</c:v>
                </c:pt>
                <c:pt idx="9652">
                  <c:v>1.14066</c:v>
                </c:pt>
                <c:pt idx="9653">
                  <c:v>1.13764</c:v>
                </c:pt>
                <c:pt idx="9654">
                  <c:v>1.13825</c:v>
                </c:pt>
                <c:pt idx="9655">
                  <c:v>1.1358900000000001</c:v>
                </c:pt>
                <c:pt idx="9656">
                  <c:v>1.1379699999999999</c:v>
                </c:pt>
                <c:pt idx="9657">
                  <c:v>1.14238</c:v>
                </c:pt>
                <c:pt idx="9658">
                  <c:v>1.1386000000000001</c:v>
                </c:pt>
                <c:pt idx="9659">
                  <c:v>1.13056</c:v>
                </c:pt>
                <c:pt idx="9660">
                  <c:v>1.11608</c:v>
                </c:pt>
                <c:pt idx="9661">
                  <c:v>1.09446</c:v>
                </c:pt>
                <c:pt idx="9662">
                  <c:v>1.0831999999999999</c:v>
                </c:pt>
                <c:pt idx="9663">
                  <c:v>1.07267</c:v>
                </c:pt>
                <c:pt idx="9664">
                  <c:v>1.0600400000000001</c:v>
                </c:pt>
                <c:pt idx="9665">
                  <c:v>1.0529900000000001</c:v>
                </c:pt>
                <c:pt idx="9666">
                  <c:v>1.04559</c:v>
                </c:pt>
                <c:pt idx="9667">
                  <c:v>1.0355399999999999</c:v>
                </c:pt>
                <c:pt idx="9668">
                  <c:v>1.02291</c:v>
                </c:pt>
                <c:pt idx="9669">
                  <c:v>1.0165299999999999</c:v>
                </c:pt>
                <c:pt idx="9670">
                  <c:v>1.01335</c:v>
                </c:pt>
                <c:pt idx="9671">
                  <c:v>1.01061</c:v>
                </c:pt>
                <c:pt idx="9672">
                  <c:v>1.00661</c:v>
                </c:pt>
                <c:pt idx="9673">
                  <c:v>0.99581500000000001</c:v>
                </c:pt>
                <c:pt idx="9674">
                  <c:v>0.97897900000000004</c:v>
                </c:pt>
                <c:pt idx="9675">
                  <c:v>0.96740400000000004</c:v>
                </c:pt>
                <c:pt idx="9676">
                  <c:v>0.96609500000000004</c:v>
                </c:pt>
                <c:pt idx="9677">
                  <c:v>0.96452099999999996</c:v>
                </c:pt>
                <c:pt idx="9678">
                  <c:v>0.95710600000000001</c:v>
                </c:pt>
                <c:pt idx="9679">
                  <c:v>0.95172100000000004</c:v>
                </c:pt>
                <c:pt idx="9680">
                  <c:v>0.95118800000000003</c:v>
                </c:pt>
                <c:pt idx="9681">
                  <c:v>0.94974700000000001</c:v>
                </c:pt>
                <c:pt idx="9682">
                  <c:v>0.94438900000000003</c:v>
                </c:pt>
                <c:pt idx="9683">
                  <c:v>0.93933599999999995</c:v>
                </c:pt>
                <c:pt idx="9684">
                  <c:v>0.93677600000000005</c:v>
                </c:pt>
                <c:pt idx="9685">
                  <c:v>0.93390399999999996</c:v>
                </c:pt>
                <c:pt idx="9686">
                  <c:v>0.92641200000000001</c:v>
                </c:pt>
                <c:pt idx="9687">
                  <c:v>0.91683400000000004</c:v>
                </c:pt>
                <c:pt idx="9688">
                  <c:v>0.91088000000000002</c:v>
                </c:pt>
                <c:pt idx="9689">
                  <c:v>0.90684799999999999</c:v>
                </c:pt>
                <c:pt idx="9690">
                  <c:v>0.90415599999999996</c:v>
                </c:pt>
                <c:pt idx="9691">
                  <c:v>0.89877499999999999</c:v>
                </c:pt>
                <c:pt idx="9692">
                  <c:v>0.89109300000000002</c:v>
                </c:pt>
                <c:pt idx="9693">
                  <c:v>0.88579799999999997</c:v>
                </c:pt>
                <c:pt idx="9694">
                  <c:v>0.88466599999999995</c:v>
                </c:pt>
                <c:pt idx="9695">
                  <c:v>0.88161599999999996</c:v>
                </c:pt>
                <c:pt idx="9696">
                  <c:v>0.88328700000000004</c:v>
                </c:pt>
                <c:pt idx="9697">
                  <c:v>0.88794399999999996</c:v>
                </c:pt>
                <c:pt idx="9698">
                  <c:v>0.89458499999999996</c:v>
                </c:pt>
                <c:pt idx="9699">
                  <c:v>0.89297400000000005</c:v>
                </c:pt>
                <c:pt idx="9700">
                  <c:v>0.88595599999999997</c:v>
                </c:pt>
                <c:pt idx="9701">
                  <c:v>0.87504499999999996</c:v>
                </c:pt>
                <c:pt idx="9702">
                  <c:v>0.87257899999999999</c:v>
                </c:pt>
                <c:pt idx="9703">
                  <c:v>0.87512000000000001</c:v>
                </c:pt>
                <c:pt idx="9704">
                  <c:v>0.87385999999999997</c:v>
                </c:pt>
                <c:pt idx="9705">
                  <c:v>0.86313899999999999</c:v>
                </c:pt>
                <c:pt idx="9706">
                  <c:v>0.85745700000000002</c:v>
                </c:pt>
                <c:pt idx="9707">
                  <c:v>0.85215200000000002</c:v>
                </c:pt>
                <c:pt idx="9708">
                  <c:v>0.84486600000000001</c:v>
                </c:pt>
                <c:pt idx="9709">
                  <c:v>0.84768600000000005</c:v>
                </c:pt>
                <c:pt idx="9710">
                  <c:v>0.85579700000000003</c:v>
                </c:pt>
                <c:pt idx="9711">
                  <c:v>0.85385</c:v>
                </c:pt>
                <c:pt idx="9712">
                  <c:v>0.852383</c:v>
                </c:pt>
                <c:pt idx="9713">
                  <c:v>0.85046500000000003</c:v>
                </c:pt>
                <c:pt idx="9714">
                  <c:v>0.85161500000000001</c:v>
                </c:pt>
                <c:pt idx="9715">
                  <c:v>0.85187900000000005</c:v>
                </c:pt>
                <c:pt idx="9716">
                  <c:v>0.847522</c:v>
                </c:pt>
                <c:pt idx="9717">
                  <c:v>0.83875</c:v>
                </c:pt>
                <c:pt idx="9718">
                  <c:v>0.82836900000000002</c:v>
                </c:pt>
                <c:pt idx="9719">
                  <c:v>0.82228299999999999</c:v>
                </c:pt>
                <c:pt idx="9720">
                  <c:v>0.82050800000000002</c:v>
                </c:pt>
                <c:pt idx="9721">
                  <c:v>0.81888899999999998</c:v>
                </c:pt>
                <c:pt idx="9722">
                  <c:v>0.81359700000000001</c:v>
                </c:pt>
                <c:pt idx="9723">
                  <c:v>0.80318299999999998</c:v>
                </c:pt>
                <c:pt idx="9724">
                  <c:v>0.79000199999999998</c:v>
                </c:pt>
                <c:pt idx="9725">
                  <c:v>0.78573999999999999</c:v>
                </c:pt>
                <c:pt idx="9726">
                  <c:v>0.78825900000000004</c:v>
                </c:pt>
                <c:pt idx="9727">
                  <c:v>0.793628</c:v>
                </c:pt>
                <c:pt idx="9728">
                  <c:v>0.79280799999999996</c:v>
                </c:pt>
                <c:pt idx="9729">
                  <c:v>0.79039899999999996</c:v>
                </c:pt>
                <c:pt idx="9730">
                  <c:v>0.78790899999999997</c:v>
                </c:pt>
                <c:pt idx="9731">
                  <c:v>0.78391699999999997</c:v>
                </c:pt>
                <c:pt idx="9732">
                  <c:v>0.77884699999999996</c:v>
                </c:pt>
                <c:pt idx="9733">
                  <c:v>0.77198</c:v>
                </c:pt>
                <c:pt idx="9734">
                  <c:v>0.76720100000000002</c:v>
                </c:pt>
                <c:pt idx="9735">
                  <c:v>0.761633</c:v>
                </c:pt>
                <c:pt idx="9736">
                  <c:v>0.75423799999999996</c:v>
                </c:pt>
                <c:pt idx="9737">
                  <c:v>0.74854100000000001</c:v>
                </c:pt>
                <c:pt idx="9738">
                  <c:v>0.74418099999999998</c:v>
                </c:pt>
                <c:pt idx="9739">
                  <c:v>0.73866399999999999</c:v>
                </c:pt>
                <c:pt idx="9740">
                  <c:v>0.731159</c:v>
                </c:pt>
                <c:pt idx="9741">
                  <c:v>0.72472300000000001</c:v>
                </c:pt>
                <c:pt idx="9742">
                  <c:v>0.72528400000000004</c:v>
                </c:pt>
                <c:pt idx="9743">
                  <c:v>0.72811899999999996</c:v>
                </c:pt>
                <c:pt idx="9744">
                  <c:v>0.73276300000000005</c:v>
                </c:pt>
                <c:pt idx="9745">
                  <c:v>0.734649</c:v>
                </c:pt>
                <c:pt idx="9746">
                  <c:v>0.733649</c:v>
                </c:pt>
                <c:pt idx="9747">
                  <c:v>0.73190500000000003</c:v>
                </c:pt>
                <c:pt idx="9748">
                  <c:v>0.73294999999999999</c:v>
                </c:pt>
                <c:pt idx="9749">
                  <c:v>0.73846400000000001</c:v>
                </c:pt>
                <c:pt idx="9750">
                  <c:v>0.74310799999999999</c:v>
                </c:pt>
                <c:pt idx="9751">
                  <c:v>0.73947099999999999</c:v>
                </c:pt>
                <c:pt idx="9752">
                  <c:v>0.73683900000000002</c:v>
                </c:pt>
                <c:pt idx="9753">
                  <c:v>0.73777700000000002</c:v>
                </c:pt>
                <c:pt idx="9754">
                  <c:v>0.747201</c:v>
                </c:pt>
                <c:pt idx="9755">
                  <c:v>0.75327200000000005</c:v>
                </c:pt>
                <c:pt idx="9756">
                  <c:v>0.75868800000000003</c:v>
                </c:pt>
                <c:pt idx="9757">
                  <c:v>0.75562499999999999</c:v>
                </c:pt>
                <c:pt idx="9758">
                  <c:v>0.74616899999999997</c:v>
                </c:pt>
                <c:pt idx="9759">
                  <c:v>0.73696700000000004</c:v>
                </c:pt>
                <c:pt idx="9760">
                  <c:v>0.72911899999999996</c:v>
                </c:pt>
                <c:pt idx="9761">
                  <c:v>0.72984700000000002</c:v>
                </c:pt>
                <c:pt idx="9762">
                  <c:v>0.73634900000000003</c:v>
                </c:pt>
                <c:pt idx="9763">
                  <c:v>0.73667800000000006</c:v>
                </c:pt>
                <c:pt idx="9764">
                  <c:v>0.743923</c:v>
                </c:pt>
                <c:pt idx="9765">
                  <c:v>0.74856599999999995</c:v>
                </c:pt>
                <c:pt idx="9766">
                  <c:v>0.74480500000000005</c:v>
                </c:pt>
                <c:pt idx="9767">
                  <c:v>0.73803300000000005</c:v>
                </c:pt>
                <c:pt idx="9768">
                  <c:v>0.73274499999999998</c:v>
                </c:pt>
                <c:pt idx="9769">
                  <c:v>0.73232600000000003</c:v>
                </c:pt>
                <c:pt idx="9770">
                  <c:v>0.73538999999999999</c:v>
                </c:pt>
                <c:pt idx="9771">
                  <c:v>0.74565599999999999</c:v>
                </c:pt>
                <c:pt idx="9772">
                  <c:v>0.74854799999999999</c:v>
                </c:pt>
                <c:pt idx="9773">
                  <c:v>0.75018799999999997</c:v>
                </c:pt>
                <c:pt idx="9774">
                  <c:v>0.747224</c:v>
                </c:pt>
                <c:pt idx="9775">
                  <c:v>0.73985500000000004</c:v>
                </c:pt>
                <c:pt idx="9776">
                  <c:v>0.72648599999999997</c:v>
                </c:pt>
                <c:pt idx="9777">
                  <c:v>0.72512799999999999</c:v>
                </c:pt>
                <c:pt idx="9778">
                  <c:v>0.73164799999999997</c:v>
                </c:pt>
                <c:pt idx="9779">
                  <c:v>0.73462899999999998</c:v>
                </c:pt>
                <c:pt idx="9780">
                  <c:v>0.73363999999999996</c:v>
                </c:pt>
                <c:pt idx="9781">
                  <c:v>0.72950599999999999</c:v>
                </c:pt>
                <c:pt idx="9782">
                  <c:v>0.72577499999999995</c:v>
                </c:pt>
                <c:pt idx="9783">
                  <c:v>0.72037200000000001</c:v>
                </c:pt>
                <c:pt idx="9784">
                  <c:v>0.71960599999999997</c:v>
                </c:pt>
                <c:pt idx="9785">
                  <c:v>0.72285100000000002</c:v>
                </c:pt>
                <c:pt idx="9786">
                  <c:v>0.73500900000000002</c:v>
                </c:pt>
                <c:pt idx="9787">
                  <c:v>0.74119500000000005</c:v>
                </c:pt>
                <c:pt idx="9788">
                  <c:v>0.742591</c:v>
                </c:pt>
                <c:pt idx="9789">
                  <c:v>0.74304099999999995</c:v>
                </c:pt>
                <c:pt idx="9790">
                  <c:v>0.73691099999999998</c:v>
                </c:pt>
                <c:pt idx="9791">
                  <c:v>0.73526000000000002</c:v>
                </c:pt>
                <c:pt idx="9792">
                  <c:v>0.73419699999999999</c:v>
                </c:pt>
                <c:pt idx="9793">
                  <c:v>0.73458199999999996</c:v>
                </c:pt>
                <c:pt idx="9794">
                  <c:v>0.74048599999999998</c:v>
                </c:pt>
                <c:pt idx="9795">
                  <c:v>0.74734199999999995</c:v>
                </c:pt>
                <c:pt idx="9796">
                  <c:v>0.75234199999999996</c:v>
                </c:pt>
                <c:pt idx="9797">
                  <c:v>0.75902899999999995</c:v>
                </c:pt>
                <c:pt idx="9798">
                  <c:v>0.76399399999999995</c:v>
                </c:pt>
                <c:pt idx="9799">
                  <c:v>0.76094499999999998</c:v>
                </c:pt>
                <c:pt idx="9800">
                  <c:v>0.75545799999999996</c:v>
                </c:pt>
                <c:pt idx="9801">
                  <c:v>0.74995800000000001</c:v>
                </c:pt>
                <c:pt idx="9802">
                  <c:v>0.74539599999999995</c:v>
                </c:pt>
                <c:pt idx="9803">
                  <c:v>0.74497599999999997</c:v>
                </c:pt>
                <c:pt idx="9804">
                  <c:v>0.74197299999999999</c:v>
                </c:pt>
                <c:pt idx="9805">
                  <c:v>0.739981</c:v>
                </c:pt>
                <c:pt idx="9806">
                  <c:v>0.73539299999999996</c:v>
                </c:pt>
                <c:pt idx="9807">
                  <c:v>0.73042899999999999</c:v>
                </c:pt>
                <c:pt idx="9808">
                  <c:v>0.72380800000000001</c:v>
                </c:pt>
                <c:pt idx="9809">
                  <c:v>0.71532099999999998</c:v>
                </c:pt>
                <c:pt idx="9810">
                  <c:v>0.70827300000000004</c:v>
                </c:pt>
                <c:pt idx="9811">
                  <c:v>0.70698000000000005</c:v>
                </c:pt>
                <c:pt idx="9812">
                  <c:v>0.71024299999999996</c:v>
                </c:pt>
                <c:pt idx="9813">
                  <c:v>0.71212699999999995</c:v>
                </c:pt>
                <c:pt idx="9814">
                  <c:v>0.71285200000000004</c:v>
                </c:pt>
                <c:pt idx="9815">
                  <c:v>0.71555800000000003</c:v>
                </c:pt>
                <c:pt idx="9816">
                  <c:v>0.71897100000000003</c:v>
                </c:pt>
                <c:pt idx="9817">
                  <c:v>0.72433700000000001</c:v>
                </c:pt>
                <c:pt idx="9818">
                  <c:v>0.72304199999999996</c:v>
                </c:pt>
                <c:pt idx="9819">
                  <c:v>0.72072899999999995</c:v>
                </c:pt>
                <c:pt idx="9820">
                  <c:v>0.72033400000000003</c:v>
                </c:pt>
                <c:pt idx="9821">
                  <c:v>0.72524900000000003</c:v>
                </c:pt>
                <c:pt idx="9822">
                  <c:v>0.72925799999999996</c:v>
                </c:pt>
                <c:pt idx="9823">
                  <c:v>0.73378399999999999</c:v>
                </c:pt>
                <c:pt idx="9824">
                  <c:v>0.74069499999999999</c:v>
                </c:pt>
                <c:pt idx="9825">
                  <c:v>0.74040499999999998</c:v>
                </c:pt>
                <c:pt idx="9826">
                  <c:v>0.74052899999999999</c:v>
                </c:pt>
                <c:pt idx="9827">
                  <c:v>0.74350000000000005</c:v>
                </c:pt>
                <c:pt idx="9828">
                  <c:v>0.73979200000000001</c:v>
                </c:pt>
                <c:pt idx="9829">
                  <c:v>0.74274200000000001</c:v>
                </c:pt>
                <c:pt idx="9830">
                  <c:v>0.76504000000000005</c:v>
                </c:pt>
                <c:pt idx="9831">
                  <c:v>0.77815100000000004</c:v>
                </c:pt>
                <c:pt idx="9832">
                  <c:v>0.78301799999999999</c:v>
                </c:pt>
                <c:pt idx="9833">
                  <c:v>0.78625</c:v>
                </c:pt>
                <c:pt idx="9834">
                  <c:v>0.78766199999999997</c:v>
                </c:pt>
                <c:pt idx="9835">
                  <c:v>0.78609799999999996</c:v>
                </c:pt>
                <c:pt idx="9836">
                  <c:v>0.79035699999999998</c:v>
                </c:pt>
                <c:pt idx="9837">
                  <c:v>0.79598400000000002</c:v>
                </c:pt>
                <c:pt idx="9838">
                  <c:v>0.80119200000000002</c:v>
                </c:pt>
                <c:pt idx="9839">
                  <c:v>0.81198000000000004</c:v>
                </c:pt>
                <c:pt idx="9840">
                  <c:v>0.81623900000000005</c:v>
                </c:pt>
                <c:pt idx="9841">
                  <c:v>0.81811599999999995</c:v>
                </c:pt>
                <c:pt idx="9842">
                  <c:v>0.82471399999999995</c:v>
                </c:pt>
                <c:pt idx="9843">
                  <c:v>0.83728199999999997</c:v>
                </c:pt>
                <c:pt idx="9844">
                  <c:v>0.84128700000000001</c:v>
                </c:pt>
                <c:pt idx="9845">
                  <c:v>0.84725700000000004</c:v>
                </c:pt>
                <c:pt idx="9846">
                  <c:v>0.85147200000000001</c:v>
                </c:pt>
                <c:pt idx="9847">
                  <c:v>0.85411199999999998</c:v>
                </c:pt>
                <c:pt idx="9848">
                  <c:v>0.85206300000000001</c:v>
                </c:pt>
                <c:pt idx="9849">
                  <c:v>0.84510099999999999</c:v>
                </c:pt>
                <c:pt idx="9850">
                  <c:v>0.83734500000000001</c:v>
                </c:pt>
                <c:pt idx="9851">
                  <c:v>0.83732899999999999</c:v>
                </c:pt>
                <c:pt idx="9852">
                  <c:v>0.84075</c:v>
                </c:pt>
                <c:pt idx="9853">
                  <c:v>0.84126900000000004</c:v>
                </c:pt>
                <c:pt idx="9854">
                  <c:v>0.83757400000000004</c:v>
                </c:pt>
                <c:pt idx="9855">
                  <c:v>0.83576399999999995</c:v>
                </c:pt>
                <c:pt idx="9856">
                  <c:v>0.83747400000000005</c:v>
                </c:pt>
                <c:pt idx="9857">
                  <c:v>0.840804</c:v>
                </c:pt>
                <c:pt idx="9858">
                  <c:v>0.83986000000000005</c:v>
                </c:pt>
                <c:pt idx="9859">
                  <c:v>0.83579099999999995</c:v>
                </c:pt>
                <c:pt idx="9860">
                  <c:v>0.83399500000000004</c:v>
                </c:pt>
                <c:pt idx="9861">
                  <c:v>0.83578300000000005</c:v>
                </c:pt>
                <c:pt idx="9862">
                  <c:v>0.84265900000000005</c:v>
                </c:pt>
                <c:pt idx="9863">
                  <c:v>0.853182</c:v>
                </c:pt>
                <c:pt idx="9864">
                  <c:v>0.86082099999999995</c:v>
                </c:pt>
                <c:pt idx="9865">
                  <c:v>0.86287400000000003</c:v>
                </c:pt>
                <c:pt idx="9866">
                  <c:v>0.86024199999999995</c:v>
                </c:pt>
                <c:pt idx="9867">
                  <c:v>0.85775999999999997</c:v>
                </c:pt>
                <c:pt idx="9868">
                  <c:v>0.85724900000000004</c:v>
                </c:pt>
                <c:pt idx="9869">
                  <c:v>0.86388200000000004</c:v>
                </c:pt>
                <c:pt idx="9870">
                  <c:v>0.86608700000000005</c:v>
                </c:pt>
                <c:pt idx="9871">
                  <c:v>0.86660899999999996</c:v>
                </c:pt>
                <c:pt idx="9872">
                  <c:v>0.86778</c:v>
                </c:pt>
                <c:pt idx="9873">
                  <c:v>0.87089000000000005</c:v>
                </c:pt>
                <c:pt idx="9874">
                  <c:v>0.87277000000000005</c:v>
                </c:pt>
                <c:pt idx="9875">
                  <c:v>0.87107999999999997</c:v>
                </c:pt>
                <c:pt idx="9876">
                  <c:v>0.86538400000000004</c:v>
                </c:pt>
                <c:pt idx="9877">
                  <c:v>0.857572</c:v>
                </c:pt>
                <c:pt idx="9878">
                  <c:v>0.85449299999999995</c:v>
                </c:pt>
                <c:pt idx="9879">
                  <c:v>0.85529299999999997</c:v>
                </c:pt>
                <c:pt idx="9880">
                  <c:v>0.85725700000000005</c:v>
                </c:pt>
                <c:pt idx="9881">
                  <c:v>0.85396700000000003</c:v>
                </c:pt>
                <c:pt idx="9882">
                  <c:v>0.84594800000000003</c:v>
                </c:pt>
                <c:pt idx="9883">
                  <c:v>0.83754600000000001</c:v>
                </c:pt>
                <c:pt idx="9884">
                  <c:v>0.82991899999999996</c:v>
                </c:pt>
                <c:pt idx="9885">
                  <c:v>0.82772699999999999</c:v>
                </c:pt>
                <c:pt idx="9886">
                  <c:v>0.83127600000000001</c:v>
                </c:pt>
                <c:pt idx="9887">
                  <c:v>0.84870900000000005</c:v>
                </c:pt>
                <c:pt idx="9888">
                  <c:v>0.84801000000000004</c:v>
                </c:pt>
                <c:pt idx="9889">
                  <c:v>0.84418400000000005</c:v>
                </c:pt>
                <c:pt idx="9890">
                  <c:v>0.84226500000000004</c:v>
                </c:pt>
                <c:pt idx="9891">
                  <c:v>0.849688</c:v>
                </c:pt>
                <c:pt idx="9892">
                  <c:v>0.85399899999999995</c:v>
                </c:pt>
                <c:pt idx="9893">
                  <c:v>0.85364399999999996</c:v>
                </c:pt>
                <c:pt idx="9894">
                  <c:v>0.85719199999999995</c:v>
                </c:pt>
                <c:pt idx="9895">
                  <c:v>0.86538800000000005</c:v>
                </c:pt>
                <c:pt idx="9896">
                  <c:v>0.86992599999999998</c:v>
                </c:pt>
                <c:pt idx="9897">
                  <c:v>0.872479</c:v>
                </c:pt>
                <c:pt idx="9898">
                  <c:v>0.871085</c:v>
                </c:pt>
                <c:pt idx="9899">
                  <c:v>0.86756200000000006</c:v>
                </c:pt>
                <c:pt idx="9900">
                  <c:v>0.85707699999999998</c:v>
                </c:pt>
                <c:pt idx="9901">
                  <c:v>0.84585200000000005</c:v>
                </c:pt>
                <c:pt idx="9902">
                  <c:v>0.83459000000000005</c:v>
                </c:pt>
                <c:pt idx="9903">
                  <c:v>0.82510700000000003</c:v>
                </c:pt>
                <c:pt idx="9904">
                  <c:v>0.822577</c:v>
                </c:pt>
                <c:pt idx="9905">
                  <c:v>0.82253399999999999</c:v>
                </c:pt>
                <c:pt idx="9906">
                  <c:v>0.82963500000000001</c:v>
                </c:pt>
                <c:pt idx="9907">
                  <c:v>0.83977100000000005</c:v>
                </c:pt>
                <c:pt idx="9908">
                  <c:v>0.84445599999999998</c:v>
                </c:pt>
                <c:pt idx="9909">
                  <c:v>0.84852099999999997</c:v>
                </c:pt>
                <c:pt idx="9910">
                  <c:v>0.84357199999999999</c:v>
                </c:pt>
                <c:pt idx="9911">
                  <c:v>0.83789899999999995</c:v>
                </c:pt>
                <c:pt idx="9912">
                  <c:v>0.83171300000000004</c:v>
                </c:pt>
                <c:pt idx="9913">
                  <c:v>0.82603899999999997</c:v>
                </c:pt>
                <c:pt idx="9914">
                  <c:v>0.819295</c:v>
                </c:pt>
                <c:pt idx="9915">
                  <c:v>0.81280300000000005</c:v>
                </c:pt>
                <c:pt idx="9916">
                  <c:v>0.81334600000000001</c:v>
                </c:pt>
                <c:pt idx="9917">
                  <c:v>0.81680699999999995</c:v>
                </c:pt>
                <c:pt idx="9918">
                  <c:v>0.82424900000000001</c:v>
                </c:pt>
                <c:pt idx="9919">
                  <c:v>0.83152899999999996</c:v>
                </c:pt>
                <c:pt idx="9920">
                  <c:v>0.83742300000000003</c:v>
                </c:pt>
                <c:pt idx="9921">
                  <c:v>0.84530700000000003</c:v>
                </c:pt>
                <c:pt idx="9922">
                  <c:v>0.85164300000000004</c:v>
                </c:pt>
                <c:pt idx="9923">
                  <c:v>0.85749799999999998</c:v>
                </c:pt>
                <c:pt idx="9924">
                  <c:v>0.86131599999999997</c:v>
                </c:pt>
                <c:pt idx="9925">
                  <c:v>0.86427900000000002</c:v>
                </c:pt>
                <c:pt idx="9926">
                  <c:v>0.86859399999999998</c:v>
                </c:pt>
                <c:pt idx="9927">
                  <c:v>0.86690999999999996</c:v>
                </c:pt>
                <c:pt idx="9928">
                  <c:v>0.86587499999999995</c:v>
                </c:pt>
                <c:pt idx="9929">
                  <c:v>0.86318099999999998</c:v>
                </c:pt>
                <c:pt idx="9930">
                  <c:v>0.85716800000000004</c:v>
                </c:pt>
                <c:pt idx="9931">
                  <c:v>0.85730700000000004</c:v>
                </c:pt>
                <c:pt idx="9932">
                  <c:v>0.86182400000000003</c:v>
                </c:pt>
                <c:pt idx="9933">
                  <c:v>0.86728300000000003</c:v>
                </c:pt>
                <c:pt idx="9934">
                  <c:v>0.87060599999999999</c:v>
                </c:pt>
                <c:pt idx="9935">
                  <c:v>0.86587499999999995</c:v>
                </c:pt>
                <c:pt idx="9936">
                  <c:v>0.85689300000000002</c:v>
                </c:pt>
                <c:pt idx="9937">
                  <c:v>0.85247799999999996</c:v>
                </c:pt>
                <c:pt idx="9938">
                  <c:v>0.84896300000000002</c:v>
                </c:pt>
                <c:pt idx="9939">
                  <c:v>0.844947</c:v>
                </c:pt>
                <c:pt idx="9940">
                  <c:v>0.83832799999999996</c:v>
                </c:pt>
                <c:pt idx="9941">
                  <c:v>0.823133</c:v>
                </c:pt>
                <c:pt idx="9942">
                  <c:v>0.80005199999999999</c:v>
                </c:pt>
                <c:pt idx="9943">
                  <c:v>0.77879900000000002</c:v>
                </c:pt>
                <c:pt idx="9944">
                  <c:v>0.77205699999999999</c:v>
                </c:pt>
                <c:pt idx="9945">
                  <c:v>0.76375400000000004</c:v>
                </c:pt>
                <c:pt idx="9946">
                  <c:v>0.73880199999999996</c:v>
                </c:pt>
                <c:pt idx="9947">
                  <c:v>0.72956900000000002</c:v>
                </c:pt>
                <c:pt idx="9948">
                  <c:v>0.71952099999999997</c:v>
                </c:pt>
                <c:pt idx="9949">
                  <c:v>0.70861600000000002</c:v>
                </c:pt>
                <c:pt idx="9950">
                  <c:v>0.70014100000000001</c:v>
                </c:pt>
                <c:pt idx="9951">
                  <c:v>0.687666</c:v>
                </c:pt>
                <c:pt idx="9952">
                  <c:v>0.67675700000000005</c:v>
                </c:pt>
                <c:pt idx="9953">
                  <c:v>0.66475600000000001</c:v>
                </c:pt>
                <c:pt idx="9954">
                  <c:v>0.64986200000000005</c:v>
                </c:pt>
                <c:pt idx="9955">
                  <c:v>0.63942699999999997</c:v>
                </c:pt>
                <c:pt idx="9956">
                  <c:v>0.62345200000000001</c:v>
                </c:pt>
                <c:pt idx="9957">
                  <c:v>0.60960000000000003</c:v>
                </c:pt>
                <c:pt idx="9958">
                  <c:v>0.59921000000000002</c:v>
                </c:pt>
                <c:pt idx="9959">
                  <c:v>0.588781</c:v>
                </c:pt>
                <c:pt idx="9960">
                  <c:v>0.57998099999999997</c:v>
                </c:pt>
                <c:pt idx="9961">
                  <c:v>0.580098</c:v>
                </c:pt>
                <c:pt idx="9962">
                  <c:v>0.57309100000000002</c:v>
                </c:pt>
                <c:pt idx="9963">
                  <c:v>0.56064899999999995</c:v>
                </c:pt>
                <c:pt idx="9964">
                  <c:v>0.54630100000000004</c:v>
                </c:pt>
                <c:pt idx="9965">
                  <c:v>0.53849499999999995</c:v>
                </c:pt>
                <c:pt idx="9966">
                  <c:v>0.53517899999999996</c:v>
                </c:pt>
                <c:pt idx="9967">
                  <c:v>0.53837599999999997</c:v>
                </c:pt>
                <c:pt idx="9968">
                  <c:v>0.54450699999999996</c:v>
                </c:pt>
                <c:pt idx="9969">
                  <c:v>0.54760399999999998</c:v>
                </c:pt>
                <c:pt idx="9970">
                  <c:v>0.54464699999999999</c:v>
                </c:pt>
                <c:pt idx="9971">
                  <c:v>0.53279100000000001</c:v>
                </c:pt>
                <c:pt idx="9972">
                  <c:v>0.52547999999999995</c:v>
                </c:pt>
                <c:pt idx="9973">
                  <c:v>0.51613500000000001</c:v>
                </c:pt>
                <c:pt idx="9974">
                  <c:v>0.50677700000000003</c:v>
                </c:pt>
                <c:pt idx="9975">
                  <c:v>0.49295699999999998</c:v>
                </c:pt>
                <c:pt idx="9976">
                  <c:v>0.48572500000000002</c:v>
                </c:pt>
                <c:pt idx="9977">
                  <c:v>0.48392800000000002</c:v>
                </c:pt>
                <c:pt idx="9978">
                  <c:v>0.48059299999999999</c:v>
                </c:pt>
                <c:pt idx="9979">
                  <c:v>0.47580600000000001</c:v>
                </c:pt>
                <c:pt idx="9980">
                  <c:v>0.47455000000000003</c:v>
                </c:pt>
                <c:pt idx="9981">
                  <c:v>0.475773</c:v>
                </c:pt>
                <c:pt idx="9982">
                  <c:v>0.47802099999999997</c:v>
                </c:pt>
                <c:pt idx="9983">
                  <c:v>0.48169899999999999</c:v>
                </c:pt>
                <c:pt idx="9984">
                  <c:v>0.47741299999999998</c:v>
                </c:pt>
                <c:pt idx="9985">
                  <c:v>0.47922999999999999</c:v>
                </c:pt>
                <c:pt idx="9986">
                  <c:v>0.48499599999999998</c:v>
                </c:pt>
                <c:pt idx="9987">
                  <c:v>0.48970000000000002</c:v>
                </c:pt>
                <c:pt idx="9988">
                  <c:v>0.4869</c:v>
                </c:pt>
                <c:pt idx="9989">
                  <c:v>0.48167700000000002</c:v>
                </c:pt>
                <c:pt idx="9990">
                  <c:v>0.47795799999999999</c:v>
                </c:pt>
                <c:pt idx="9991">
                  <c:v>0.47374100000000002</c:v>
                </c:pt>
                <c:pt idx="9992">
                  <c:v>0.47208600000000001</c:v>
                </c:pt>
                <c:pt idx="9993">
                  <c:v>0.47539599999999999</c:v>
                </c:pt>
                <c:pt idx="9994">
                  <c:v>0.47771200000000003</c:v>
                </c:pt>
                <c:pt idx="9995">
                  <c:v>0.48044500000000001</c:v>
                </c:pt>
                <c:pt idx="9996">
                  <c:v>0.47167999999999999</c:v>
                </c:pt>
                <c:pt idx="9997">
                  <c:v>0.46559299999999998</c:v>
                </c:pt>
                <c:pt idx="9998">
                  <c:v>0.46491700000000002</c:v>
                </c:pt>
                <c:pt idx="9999">
                  <c:v>0.46074199999999998</c:v>
                </c:pt>
                <c:pt idx="10000">
                  <c:v>0.45649499999999998</c:v>
                </c:pt>
                <c:pt idx="10001">
                  <c:v>0.44334200000000001</c:v>
                </c:pt>
                <c:pt idx="10002">
                  <c:v>0.44083499999999998</c:v>
                </c:pt>
                <c:pt idx="10003">
                  <c:v>0.44167299999999998</c:v>
                </c:pt>
                <c:pt idx="10004">
                  <c:v>0.43948500000000001</c:v>
                </c:pt>
                <c:pt idx="10005">
                  <c:v>0.43485299999999999</c:v>
                </c:pt>
                <c:pt idx="10006">
                  <c:v>0.43331599999999998</c:v>
                </c:pt>
                <c:pt idx="10007">
                  <c:v>0.43776599999999999</c:v>
                </c:pt>
                <c:pt idx="10008">
                  <c:v>0.44522600000000001</c:v>
                </c:pt>
                <c:pt idx="10009">
                  <c:v>0.45664100000000002</c:v>
                </c:pt>
                <c:pt idx="10010">
                  <c:v>0.464472</c:v>
                </c:pt>
                <c:pt idx="10011">
                  <c:v>0.46887299999999998</c:v>
                </c:pt>
                <c:pt idx="10012">
                  <c:v>0.47434700000000002</c:v>
                </c:pt>
                <c:pt idx="10013">
                  <c:v>0.48072399999999998</c:v>
                </c:pt>
                <c:pt idx="10014">
                  <c:v>0.48055700000000001</c:v>
                </c:pt>
                <c:pt idx="10015">
                  <c:v>0.47748099999999999</c:v>
                </c:pt>
                <c:pt idx="10016">
                  <c:v>0.47447099999999998</c:v>
                </c:pt>
                <c:pt idx="10017">
                  <c:v>0.47395700000000002</c:v>
                </c:pt>
                <c:pt idx="10018">
                  <c:v>0.47290500000000002</c:v>
                </c:pt>
                <c:pt idx="10019">
                  <c:v>0.47404000000000002</c:v>
                </c:pt>
                <c:pt idx="10020">
                  <c:v>0.48520999999999997</c:v>
                </c:pt>
                <c:pt idx="10021">
                  <c:v>0.496508</c:v>
                </c:pt>
                <c:pt idx="10022">
                  <c:v>0.49796200000000002</c:v>
                </c:pt>
                <c:pt idx="10023">
                  <c:v>0.50508900000000001</c:v>
                </c:pt>
                <c:pt idx="10024">
                  <c:v>0.50993999999999995</c:v>
                </c:pt>
                <c:pt idx="10025">
                  <c:v>0.50837500000000002</c:v>
                </c:pt>
                <c:pt idx="10026">
                  <c:v>0.508571</c:v>
                </c:pt>
                <c:pt idx="10027">
                  <c:v>0.51410800000000001</c:v>
                </c:pt>
                <c:pt idx="10028">
                  <c:v>0.51342699999999997</c:v>
                </c:pt>
                <c:pt idx="10029">
                  <c:v>0.50470000000000004</c:v>
                </c:pt>
                <c:pt idx="10030">
                  <c:v>0.48818699999999998</c:v>
                </c:pt>
                <c:pt idx="10031">
                  <c:v>0.475383</c:v>
                </c:pt>
                <c:pt idx="10032">
                  <c:v>0.46549800000000002</c:v>
                </c:pt>
                <c:pt idx="10033">
                  <c:v>0.45708799999999999</c:v>
                </c:pt>
                <c:pt idx="10034">
                  <c:v>0.451932</c:v>
                </c:pt>
                <c:pt idx="10035">
                  <c:v>0.45615299999999998</c:v>
                </c:pt>
                <c:pt idx="10036">
                  <c:v>0.45757599999999998</c:v>
                </c:pt>
                <c:pt idx="10037">
                  <c:v>0.45668599999999998</c:v>
                </c:pt>
                <c:pt idx="10038">
                  <c:v>0.45787600000000001</c:v>
                </c:pt>
                <c:pt idx="10039">
                  <c:v>0.45715899999999998</c:v>
                </c:pt>
                <c:pt idx="10040">
                  <c:v>0.44497700000000001</c:v>
                </c:pt>
                <c:pt idx="10041">
                  <c:v>0.43274800000000002</c:v>
                </c:pt>
                <c:pt idx="10042">
                  <c:v>0.42612800000000001</c:v>
                </c:pt>
                <c:pt idx="10043">
                  <c:v>0.42600199999999999</c:v>
                </c:pt>
                <c:pt idx="10044">
                  <c:v>0.43138399999999999</c:v>
                </c:pt>
                <c:pt idx="10045">
                  <c:v>0.44166</c:v>
                </c:pt>
                <c:pt idx="10046">
                  <c:v>0.44887100000000002</c:v>
                </c:pt>
                <c:pt idx="10047">
                  <c:v>0.44424599999999997</c:v>
                </c:pt>
                <c:pt idx="10048">
                  <c:v>0.44283400000000001</c:v>
                </c:pt>
                <c:pt idx="10049">
                  <c:v>0.45198100000000002</c:v>
                </c:pt>
                <c:pt idx="10050">
                  <c:v>0.46612799999999999</c:v>
                </c:pt>
                <c:pt idx="10051">
                  <c:v>0.477383</c:v>
                </c:pt>
                <c:pt idx="10052">
                  <c:v>0.49324899999999999</c:v>
                </c:pt>
                <c:pt idx="10053">
                  <c:v>0.507247</c:v>
                </c:pt>
                <c:pt idx="10054">
                  <c:v>0.516818</c:v>
                </c:pt>
                <c:pt idx="10055">
                  <c:v>0.52562500000000001</c:v>
                </c:pt>
                <c:pt idx="10056">
                  <c:v>0.5353</c:v>
                </c:pt>
                <c:pt idx="10057">
                  <c:v>0.54370300000000005</c:v>
                </c:pt>
                <c:pt idx="10058">
                  <c:v>0.55772200000000005</c:v>
                </c:pt>
                <c:pt idx="10059">
                  <c:v>0.57066499999999998</c:v>
                </c:pt>
                <c:pt idx="10060">
                  <c:v>0.57610600000000001</c:v>
                </c:pt>
                <c:pt idx="10061">
                  <c:v>0.57940899999999995</c:v>
                </c:pt>
                <c:pt idx="10062">
                  <c:v>0.58317300000000005</c:v>
                </c:pt>
                <c:pt idx="10063">
                  <c:v>0.58599199999999996</c:v>
                </c:pt>
                <c:pt idx="10064">
                  <c:v>0.59281200000000001</c:v>
                </c:pt>
                <c:pt idx="10065">
                  <c:v>0.60553900000000005</c:v>
                </c:pt>
                <c:pt idx="10066">
                  <c:v>0.61101000000000005</c:v>
                </c:pt>
                <c:pt idx="10067">
                  <c:v>0.61652300000000004</c:v>
                </c:pt>
                <c:pt idx="10068">
                  <c:v>0.62266299999999997</c:v>
                </c:pt>
                <c:pt idx="10069">
                  <c:v>0.62378</c:v>
                </c:pt>
                <c:pt idx="10070">
                  <c:v>0.624722</c:v>
                </c:pt>
                <c:pt idx="10071">
                  <c:v>0.629081</c:v>
                </c:pt>
                <c:pt idx="10072">
                  <c:v>0.639486</c:v>
                </c:pt>
                <c:pt idx="10073">
                  <c:v>0.64566699999999999</c:v>
                </c:pt>
                <c:pt idx="10074">
                  <c:v>0.65330200000000005</c:v>
                </c:pt>
                <c:pt idx="10075">
                  <c:v>0.661408</c:v>
                </c:pt>
                <c:pt idx="10076">
                  <c:v>0.66290099999999996</c:v>
                </c:pt>
                <c:pt idx="10077">
                  <c:v>0.66228699999999996</c:v>
                </c:pt>
                <c:pt idx="10078">
                  <c:v>0.66232599999999997</c:v>
                </c:pt>
                <c:pt idx="10079">
                  <c:v>0.66442100000000004</c:v>
                </c:pt>
                <c:pt idx="10080">
                  <c:v>0.667265</c:v>
                </c:pt>
                <c:pt idx="10081">
                  <c:v>0.66874400000000001</c:v>
                </c:pt>
                <c:pt idx="10082">
                  <c:v>0.67233799999999999</c:v>
                </c:pt>
                <c:pt idx="10083">
                  <c:v>0.67500700000000002</c:v>
                </c:pt>
                <c:pt idx="10084">
                  <c:v>0.67314200000000002</c:v>
                </c:pt>
                <c:pt idx="10085">
                  <c:v>0.66960399999999998</c:v>
                </c:pt>
                <c:pt idx="10086">
                  <c:v>0.66723100000000002</c:v>
                </c:pt>
                <c:pt idx="10087">
                  <c:v>0.66561899999999996</c:v>
                </c:pt>
                <c:pt idx="10088">
                  <c:v>0.66198500000000005</c:v>
                </c:pt>
                <c:pt idx="10089">
                  <c:v>0.65790599999999999</c:v>
                </c:pt>
                <c:pt idx="10090">
                  <c:v>0.65418299999999996</c:v>
                </c:pt>
                <c:pt idx="10091">
                  <c:v>0.65562500000000001</c:v>
                </c:pt>
                <c:pt idx="10092">
                  <c:v>0.66042900000000004</c:v>
                </c:pt>
                <c:pt idx="10093">
                  <c:v>0.66817000000000004</c:v>
                </c:pt>
                <c:pt idx="10094">
                  <c:v>0.67532300000000001</c:v>
                </c:pt>
                <c:pt idx="10095">
                  <c:v>0.67632499999999995</c:v>
                </c:pt>
                <c:pt idx="10096">
                  <c:v>0.67425599999999997</c:v>
                </c:pt>
                <c:pt idx="10097">
                  <c:v>0.67171599999999998</c:v>
                </c:pt>
                <c:pt idx="10098">
                  <c:v>0.66828900000000002</c:v>
                </c:pt>
                <c:pt idx="10099">
                  <c:v>0.66592499999999999</c:v>
                </c:pt>
                <c:pt idx="10100">
                  <c:v>0.663443</c:v>
                </c:pt>
                <c:pt idx="10101">
                  <c:v>0.65914200000000001</c:v>
                </c:pt>
                <c:pt idx="10102">
                  <c:v>0.65237199999999995</c:v>
                </c:pt>
                <c:pt idx="10103">
                  <c:v>0.65173599999999998</c:v>
                </c:pt>
                <c:pt idx="10104">
                  <c:v>0.65390199999999998</c:v>
                </c:pt>
                <c:pt idx="10105">
                  <c:v>0.64716499999999999</c:v>
                </c:pt>
                <c:pt idx="10106">
                  <c:v>0.63663999999999998</c:v>
                </c:pt>
                <c:pt idx="10107">
                  <c:v>0.62766999999999995</c:v>
                </c:pt>
                <c:pt idx="10108">
                  <c:v>0.62573900000000005</c:v>
                </c:pt>
                <c:pt idx="10109">
                  <c:v>0.63123200000000002</c:v>
                </c:pt>
                <c:pt idx="10110">
                  <c:v>0.63621499999999997</c:v>
                </c:pt>
                <c:pt idx="10111">
                  <c:v>0.64226899999999998</c:v>
                </c:pt>
                <c:pt idx="10112">
                  <c:v>0.65400999999999998</c:v>
                </c:pt>
                <c:pt idx="10113">
                  <c:v>0.66872600000000004</c:v>
                </c:pt>
                <c:pt idx="10114">
                  <c:v>0.68020499999999995</c:v>
                </c:pt>
                <c:pt idx="10115">
                  <c:v>0.68282399999999999</c:v>
                </c:pt>
                <c:pt idx="10116">
                  <c:v>0.67740100000000003</c:v>
                </c:pt>
                <c:pt idx="10117">
                  <c:v>0.67017300000000002</c:v>
                </c:pt>
                <c:pt idx="10118">
                  <c:v>0.66647400000000001</c:v>
                </c:pt>
                <c:pt idx="10119">
                  <c:v>0.66869999999999996</c:v>
                </c:pt>
                <c:pt idx="10120">
                  <c:v>0.67422300000000002</c:v>
                </c:pt>
                <c:pt idx="10121">
                  <c:v>0.68140400000000001</c:v>
                </c:pt>
                <c:pt idx="10122">
                  <c:v>0.68425499999999995</c:v>
                </c:pt>
                <c:pt idx="10123">
                  <c:v>0.68229099999999998</c:v>
                </c:pt>
                <c:pt idx="10124">
                  <c:v>0.68813500000000005</c:v>
                </c:pt>
                <c:pt idx="10125">
                  <c:v>0.69627499999999998</c:v>
                </c:pt>
                <c:pt idx="10126">
                  <c:v>0.70529200000000003</c:v>
                </c:pt>
                <c:pt idx="10127">
                  <c:v>0.703851</c:v>
                </c:pt>
                <c:pt idx="10128">
                  <c:v>0.70491999999999999</c:v>
                </c:pt>
                <c:pt idx="10129">
                  <c:v>0.71595500000000001</c:v>
                </c:pt>
                <c:pt idx="10130">
                  <c:v>0.73360800000000004</c:v>
                </c:pt>
                <c:pt idx="10131">
                  <c:v>0.74483299999999997</c:v>
                </c:pt>
                <c:pt idx="10132">
                  <c:v>0.75657600000000003</c:v>
                </c:pt>
                <c:pt idx="10133">
                  <c:v>0.76924400000000004</c:v>
                </c:pt>
                <c:pt idx="10134">
                  <c:v>0.771652</c:v>
                </c:pt>
                <c:pt idx="10135">
                  <c:v>0.76816499999999999</c:v>
                </c:pt>
                <c:pt idx="10136">
                  <c:v>0.75909499999999996</c:v>
                </c:pt>
                <c:pt idx="10137">
                  <c:v>0.75662799999999997</c:v>
                </c:pt>
                <c:pt idx="10138">
                  <c:v>0.75980199999999998</c:v>
                </c:pt>
                <c:pt idx="10139">
                  <c:v>0.77122000000000002</c:v>
                </c:pt>
                <c:pt idx="10140">
                  <c:v>0.78274999999999995</c:v>
                </c:pt>
                <c:pt idx="10141">
                  <c:v>0.79090300000000002</c:v>
                </c:pt>
                <c:pt idx="10142">
                  <c:v>0.79945100000000002</c:v>
                </c:pt>
                <c:pt idx="10143">
                  <c:v>0.80868399999999996</c:v>
                </c:pt>
                <c:pt idx="10144">
                  <c:v>0.81474400000000002</c:v>
                </c:pt>
                <c:pt idx="10145">
                  <c:v>0.81775799999999998</c:v>
                </c:pt>
                <c:pt idx="10146">
                  <c:v>0.81887100000000002</c:v>
                </c:pt>
                <c:pt idx="10147">
                  <c:v>0.82199699999999998</c:v>
                </c:pt>
                <c:pt idx="10148">
                  <c:v>0.81842599999999999</c:v>
                </c:pt>
                <c:pt idx="10149">
                  <c:v>0.81456200000000001</c:v>
                </c:pt>
                <c:pt idx="10150">
                  <c:v>0.81388199999999999</c:v>
                </c:pt>
                <c:pt idx="10151">
                  <c:v>0.817805</c:v>
                </c:pt>
                <c:pt idx="10152">
                  <c:v>0.82535599999999998</c:v>
                </c:pt>
                <c:pt idx="10153">
                  <c:v>0.83096599999999998</c:v>
                </c:pt>
                <c:pt idx="10154">
                  <c:v>0.83194299999999999</c:v>
                </c:pt>
                <c:pt idx="10155">
                  <c:v>0.83002399999999998</c:v>
                </c:pt>
                <c:pt idx="10156">
                  <c:v>0.83236299999999996</c:v>
                </c:pt>
                <c:pt idx="10157">
                  <c:v>0.83698799999999995</c:v>
                </c:pt>
                <c:pt idx="10158">
                  <c:v>0.84306199999999998</c:v>
                </c:pt>
                <c:pt idx="10159">
                  <c:v>0.84955499999999995</c:v>
                </c:pt>
                <c:pt idx="10160">
                  <c:v>0.85607900000000003</c:v>
                </c:pt>
                <c:pt idx="10161">
                  <c:v>0.86374700000000004</c:v>
                </c:pt>
                <c:pt idx="10162">
                  <c:v>0.87332500000000002</c:v>
                </c:pt>
                <c:pt idx="10163">
                  <c:v>0.88472399999999995</c:v>
                </c:pt>
                <c:pt idx="10164">
                  <c:v>0.90007999999999999</c:v>
                </c:pt>
                <c:pt idx="10165">
                  <c:v>0.90753399999999995</c:v>
                </c:pt>
                <c:pt idx="10166">
                  <c:v>0.910991</c:v>
                </c:pt>
                <c:pt idx="10167">
                  <c:v>0.91522199999999998</c:v>
                </c:pt>
                <c:pt idx="10168">
                  <c:v>0.92124099999999998</c:v>
                </c:pt>
                <c:pt idx="10169">
                  <c:v>0.92107499999999998</c:v>
                </c:pt>
                <c:pt idx="10170">
                  <c:v>0.90987399999999996</c:v>
                </c:pt>
                <c:pt idx="10171">
                  <c:v>0.90132500000000004</c:v>
                </c:pt>
                <c:pt idx="10172">
                  <c:v>0.90004200000000001</c:v>
                </c:pt>
                <c:pt idx="10173">
                  <c:v>0.90891599999999995</c:v>
                </c:pt>
                <c:pt idx="10174">
                  <c:v>0.91569599999999995</c:v>
                </c:pt>
                <c:pt idx="10175">
                  <c:v>0.91775899999999999</c:v>
                </c:pt>
                <c:pt idx="10176">
                  <c:v>0.92027000000000003</c:v>
                </c:pt>
                <c:pt idx="10177">
                  <c:v>0.92060200000000003</c:v>
                </c:pt>
                <c:pt idx="10178">
                  <c:v>0.93053399999999997</c:v>
                </c:pt>
                <c:pt idx="10179">
                  <c:v>0.94159700000000002</c:v>
                </c:pt>
                <c:pt idx="10180">
                  <c:v>0.95173300000000005</c:v>
                </c:pt>
                <c:pt idx="10181">
                  <c:v>0.96292100000000003</c:v>
                </c:pt>
                <c:pt idx="10182">
                  <c:v>0.97398700000000005</c:v>
                </c:pt>
                <c:pt idx="10183">
                  <c:v>0.98107599999999995</c:v>
                </c:pt>
                <c:pt idx="10184">
                  <c:v>0.98776799999999998</c:v>
                </c:pt>
                <c:pt idx="10185">
                  <c:v>0.99230499999999999</c:v>
                </c:pt>
                <c:pt idx="10186">
                  <c:v>0.99108499999999999</c:v>
                </c:pt>
                <c:pt idx="10187">
                  <c:v>1.00038</c:v>
                </c:pt>
                <c:pt idx="10188">
                  <c:v>1.0085599999999999</c:v>
                </c:pt>
                <c:pt idx="10189">
                  <c:v>1.0198100000000001</c:v>
                </c:pt>
                <c:pt idx="10190">
                  <c:v>1.0400799999999999</c:v>
                </c:pt>
                <c:pt idx="10191">
                  <c:v>1.07674</c:v>
                </c:pt>
                <c:pt idx="10192">
                  <c:v>1.10443</c:v>
                </c:pt>
                <c:pt idx="10193">
                  <c:v>1.1231800000000001</c:v>
                </c:pt>
                <c:pt idx="10194">
                  <c:v>1.1374299999999999</c:v>
                </c:pt>
                <c:pt idx="10195">
                  <c:v>1.15073</c:v>
                </c:pt>
                <c:pt idx="10196">
                  <c:v>1.15954</c:v>
                </c:pt>
                <c:pt idx="10197">
                  <c:v>1.1702600000000001</c:v>
                </c:pt>
                <c:pt idx="10198">
                  <c:v>1.1821299999999999</c:v>
                </c:pt>
                <c:pt idx="10199">
                  <c:v>1.1880299999999999</c:v>
                </c:pt>
                <c:pt idx="10200">
                  <c:v>1.1943600000000001</c:v>
                </c:pt>
                <c:pt idx="10201">
                  <c:v>1.19692</c:v>
                </c:pt>
                <c:pt idx="10202">
                  <c:v>1.1934400000000001</c:v>
                </c:pt>
                <c:pt idx="10203">
                  <c:v>1.1883600000000001</c:v>
                </c:pt>
                <c:pt idx="10204">
                  <c:v>1.1818599999999999</c:v>
                </c:pt>
                <c:pt idx="10205">
                  <c:v>1.1716200000000001</c:v>
                </c:pt>
                <c:pt idx="10206">
                  <c:v>1.1533500000000001</c:v>
                </c:pt>
                <c:pt idx="10207">
                  <c:v>1.1346499999999999</c:v>
                </c:pt>
                <c:pt idx="10208">
                  <c:v>1.11812</c:v>
                </c:pt>
                <c:pt idx="10209">
                  <c:v>1.09805</c:v>
                </c:pt>
                <c:pt idx="10210">
                  <c:v>1.0716300000000001</c:v>
                </c:pt>
                <c:pt idx="10211">
                  <c:v>1.04566</c:v>
                </c:pt>
                <c:pt idx="10212">
                  <c:v>1.01024</c:v>
                </c:pt>
                <c:pt idx="10213">
                  <c:v>0.999977</c:v>
                </c:pt>
                <c:pt idx="10214">
                  <c:v>1.0146200000000001</c:v>
                </c:pt>
                <c:pt idx="10215">
                  <c:v>1.0369900000000001</c:v>
                </c:pt>
                <c:pt idx="10216">
                  <c:v>1.06199</c:v>
                </c:pt>
                <c:pt idx="10217">
                  <c:v>1.0700499999999999</c:v>
                </c:pt>
                <c:pt idx="10218">
                  <c:v>1.05837</c:v>
                </c:pt>
                <c:pt idx="10219">
                  <c:v>1.0324599999999999</c:v>
                </c:pt>
                <c:pt idx="10220">
                  <c:v>1.0096499999999999</c:v>
                </c:pt>
                <c:pt idx="10221">
                  <c:v>0.993452</c:v>
                </c:pt>
                <c:pt idx="10222">
                  <c:v>0.98373699999999997</c:v>
                </c:pt>
                <c:pt idx="10223">
                  <c:v>0.98016700000000001</c:v>
                </c:pt>
                <c:pt idx="10224">
                  <c:v>0.98660499999999995</c:v>
                </c:pt>
                <c:pt idx="10225">
                  <c:v>0.99691399999999997</c:v>
                </c:pt>
                <c:pt idx="10226">
                  <c:v>1.0088699999999999</c:v>
                </c:pt>
                <c:pt idx="10227">
                  <c:v>1.0266299999999999</c:v>
                </c:pt>
                <c:pt idx="10228">
                  <c:v>1.05054</c:v>
                </c:pt>
                <c:pt idx="10229">
                  <c:v>1.0631999999999999</c:v>
                </c:pt>
                <c:pt idx="10230">
                  <c:v>1.07094</c:v>
                </c:pt>
                <c:pt idx="10231">
                  <c:v>1.07392</c:v>
                </c:pt>
                <c:pt idx="10232">
                  <c:v>1.0660000000000001</c:v>
                </c:pt>
                <c:pt idx="10233">
                  <c:v>1.0532600000000001</c:v>
                </c:pt>
                <c:pt idx="10234">
                  <c:v>1.04497</c:v>
                </c:pt>
                <c:pt idx="10235">
                  <c:v>1.03434</c:v>
                </c:pt>
                <c:pt idx="10236">
                  <c:v>1.02227</c:v>
                </c:pt>
                <c:pt idx="10237">
                  <c:v>1.0158400000000001</c:v>
                </c:pt>
                <c:pt idx="10238">
                  <c:v>1.0068600000000001</c:v>
                </c:pt>
                <c:pt idx="10239">
                  <c:v>0.99200500000000003</c:v>
                </c:pt>
                <c:pt idx="10240">
                  <c:v>0.98711499999999996</c:v>
                </c:pt>
                <c:pt idx="10241">
                  <c:v>0.990954</c:v>
                </c:pt>
                <c:pt idx="10242">
                  <c:v>0.99724900000000005</c:v>
                </c:pt>
                <c:pt idx="10243">
                  <c:v>1.00197</c:v>
                </c:pt>
                <c:pt idx="10244">
                  <c:v>0.98709499999999994</c:v>
                </c:pt>
                <c:pt idx="10245">
                  <c:v>0.97594999999999998</c:v>
                </c:pt>
                <c:pt idx="10246">
                  <c:v>0.97692800000000002</c:v>
                </c:pt>
                <c:pt idx="10247">
                  <c:v>0.97944100000000001</c:v>
                </c:pt>
                <c:pt idx="10248">
                  <c:v>0.98009599999999997</c:v>
                </c:pt>
                <c:pt idx="10249">
                  <c:v>0.97809800000000002</c:v>
                </c:pt>
                <c:pt idx="10250">
                  <c:v>0.97624</c:v>
                </c:pt>
                <c:pt idx="10251">
                  <c:v>0.97650499999999996</c:v>
                </c:pt>
                <c:pt idx="10252">
                  <c:v>0.973688</c:v>
                </c:pt>
                <c:pt idx="10253">
                  <c:v>0.96828099999999995</c:v>
                </c:pt>
                <c:pt idx="10254">
                  <c:v>0.96426400000000001</c:v>
                </c:pt>
                <c:pt idx="10255">
                  <c:v>0.95943999999999996</c:v>
                </c:pt>
                <c:pt idx="10256">
                  <c:v>0.95344899999999999</c:v>
                </c:pt>
                <c:pt idx="10257">
                  <c:v>0.94924799999999998</c:v>
                </c:pt>
                <c:pt idx="10258">
                  <c:v>0.94550900000000004</c:v>
                </c:pt>
                <c:pt idx="10259">
                  <c:v>0.94167000000000001</c:v>
                </c:pt>
                <c:pt idx="10260">
                  <c:v>0.93452000000000002</c:v>
                </c:pt>
                <c:pt idx="10261">
                  <c:v>0.92761499999999997</c:v>
                </c:pt>
                <c:pt idx="10262">
                  <c:v>0.92234700000000003</c:v>
                </c:pt>
                <c:pt idx="10263">
                  <c:v>0.91636899999999999</c:v>
                </c:pt>
                <c:pt idx="10264">
                  <c:v>0.90969800000000001</c:v>
                </c:pt>
                <c:pt idx="10265">
                  <c:v>0.90241700000000002</c:v>
                </c:pt>
                <c:pt idx="10266">
                  <c:v>0.89268999999999998</c:v>
                </c:pt>
                <c:pt idx="10267">
                  <c:v>0.88275899999999996</c:v>
                </c:pt>
                <c:pt idx="10268">
                  <c:v>0.87643800000000005</c:v>
                </c:pt>
                <c:pt idx="10269">
                  <c:v>0.873475</c:v>
                </c:pt>
                <c:pt idx="10270">
                  <c:v>0.87239699999999998</c:v>
                </c:pt>
                <c:pt idx="10271">
                  <c:v>0.86611099999999996</c:v>
                </c:pt>
                <c:pt idx="10272">
                  <c:v>0.86133099999999996</c:v>
                </c:pt>
                <c:pt idx="10273">
                  <c:v>0.85676600000000003</c:v>
                </c:pt>
                <c:pt idx="10274">
                  <c:v>0.84911400000000004</c:v>
                </c:pt>
                <c:pt idx="10275">
                  <c:v>0.84951100000000002</c:v>
                </c:pt>
                <c:pt idx="10276">
                  <c:v>0.85025399999999995</c:v>
                </c:pt>
                <c:pt idx="10277">
                  <c:v>0.85131999999999997</c:v>
                </c:pt>
                <c:pt idx="10278">
                  <c:v>0.85278399999999999</c:v>
                </c:pt>
                <c:pt idx="10279">
                  <c:v>0.85200900000000002</c:v>
                </c:pt>
                <c:pt idx="10280">
                  <c:v>0.85012299999999996</c:v>
                </c:pt>
                <c:pt idx="10281">
                  <c:v>0.84313700000000003</c:v>
                </c:pt>
                <c:pt idx="10282">
                  <c:v>0.82965</c:v>
                </c:pt>
                <c:pt idx="10283">
                  <c:v>0.82094299999999998</c:v>
                </c:pt>
                <c:pt idx="10284">
                  <c:v>0.82203499999999996</c:v>
                </c:pt>
                <c:pt idx="10285">
                  <c:v>0.82301999999999997</c:v>
                </c:pt>
                <c:pt idx="10286">
                  <c:v>0.82079299999999999</c:v>
                </c:pt>
                <c:pt idx="10287">
                  <c:v>0.811199</c:v>
                </c:pt>
                <c:pt idx="10288">
                  <c:v>0.79739499999999996</c:v>
                </c:pt>
                <c:pt idx="10289">
                  <c:v>0.77894399999999997</c:v>
                </c:pt>
                <c:pt idx="10290">
                  <c:v>0.76039999999999996</c:v>
                </c:pt>
                <c:pt idx="10291">
                  <c:v>0.75367399999999996</c:v>
                </c:pt>
                <c:pt idx="10292">
                  <c:v>0.74925799999999998</c:v>
                </c:pt>
                <c:pt idx="10293">
                  <c:v>0.741672</c:v>
                </c:pt>
                <c:pt idx="10294">
                  <c:v>0.72965599999999997</c:v>
                </c:pt>
                <c:pt idx="10295">
                  <c:v>0.72231000000000001</c:v>
                </c:pt>
                <c:pt idx="10296">
                  <c:v>0.71586000000000005</c:v>
                </c:pt>
                <c:pt idx="10297">
                  <c:v>0.70002500000000001</c:v>
                </c:pt>
                <c:pt idx="10298">
                  <c:v>0.68351200000000001</c:v>
                </c:pt>
                <c:pt idx="10299">
                  <c:v>0.67130800000000002</c:v>
                </c:pt>
                <c:pt idx="10300">
                  <c:v>0.66113</c:v>
                </c:pt>
                <c:pt idx="10301">
                  <c:v>0.66026799999999997</c:v>
                </c:pt>
                <c:pt idx="10302">
                  <c:v>0.66253600000000001</c:v>
                </c:pt>
                <c:pt idx="10303">
                  <c:v>0.66420699999999999</c:v>
                </c:pt>
                <c:pt idx="10304">
                  <c:v>0.65726799999999996</c:v>
                </c:pt>
                <c:pt idx="10305">
                  <c:v>0.64897800000000005</c:v>
                </c:pt>
                <c:pt idx="10306">
                  <c:v>0.64739100000000005</c:v>
                </c:pt>
                <c:pt idx="10307">
                  <c:v>0.647096</c:v>
                </c:pt>
                <c:pt idx="10308">
                  <c:v>0.65001100000000001</c:v>
                </c:pt>
                <c:pt idx="10309">
                  <c:v>0.64966100000000004</c:v>
                </c:pt>
                <c:pt idx="10310">
                  <c:v>0.63216799999999995</c:v>
                </c:pt>
                <c:pt idx="10311">
                  <c:v>0.61605799999999999</c:v>
                </c:pt>
                <c:pt idx="10312">
                  <c:v>0.60183399999999998</c:v>
                </c:pt>
                <c:pt idx="10313">
                  <c:v>0.583816</c:v>
                </c:pt>
                <c:pt idx="10314">
                  <c:v>0.57631399999999999</c:v>
                </c:pt>
                <c:pt idx="10315">
                  <c:v>0.57842400000000005</c:v>
                </c:pt>
                <c:pt idx="10316">
                  <c:v>0.58247400000000005</c:v>
                </c:pt>
                <c:pt idx="10317">
                  <c:v>0.58635499999999996</c:v>
                </c:pt>
                <c:pt idx="10318">
                  <c:v>0.59188799999999997</c:v>
                </c:pt>
                <c:pt idx="10319">
                  <c:v>0.59933499999999995</c:v>
                </c:pt>
                <c:pt idx="10320">
                  <c:v>0.608653</c:v>
                </c:pt>
                <c:pt idx="10321">
                  <c:v>0.60560499999999995</c:v>
                </c:pt>
                <c:pt idx="10322">
                  <c:v>0.59035300000000002</c:v>
                </c:pt>
                <c:pt idx="10323">
                  <c:v>0.57761099999999999</c:v>
                </c:pt>
                <c:pt idx="10324">
                  <c:v>0.57140899999999994</c:v>
                </c:pt>
                <c:pt idx="10325">
                  <c:v>0.56230000000000002</c:v>
                </c:pt>
                <c:pt idx="10326">
                  <c:v>0.55359599999999998</c:v>
                </c:pt>
                <c:pt idx="10327">
                  <c:v>0.552597</c:v>
                </c:pt>
                <c:pt idx="10328">
                  <c:v>0.56111800000000001</c:v>
                </c:pt>
                <c:pt idx="10329">
                  <c:v>0.57356200000000002</c:v>
                </c:pt>
                <c:pt idx="10330">
                  <c:v>0.57791599999999999</c:v>
                </c:pt>
                <c:pt idx="10331">
                  <c:v>0.57694699999999999</c:v>
                </c:pt>
                <c:pt idx="10332">
                  <c:v>0.56633599999999995</c:v>
                </c:pt>
                <c:pt idx="10333">
                  <c:v>0.56068700000000005</c:v>
                </c:pt>
                <c:pt idx="10334">
                  <c:v>0.55874100000000004</c:v>
                </c:pt>
                <c:pt idx="10335">
                  <c:v>0.55377500000000002</c:v>
                </c:pt>
                <c:pt idx="10336">
                  <c:v>0.54866400000000004</c:v>
                </c:pt>
                <c:pt idx="10337">
                  <c:v>0.54463899999999998</c:v>
                </c:pt>
                <c:pt idx="10338">
                  <c:v>0.54051899999999997</c:v>
                </c:pt>
                <c:pt idx="10339">
                  <c:v>0.530497</c:v>
                </c:pt>
                <c:pt idx="10340">
                  <c:v>0.52513100000000001</c:v>
                </c:pt>
                <c:pt idx="10341">
                  <c:v>0.52602300000000002</c:v>
                </c:pt>
                <c:pt idx="10342">
                  <c:v>0.52661000000000002</c:v>
                </c:pt>
                <c:pt idx="10343">
                  <c:v>0.53209700000000004</c:v>
                </c:pt>
                <c:pt idx="10344">
                  <c:v>0.54741899999999999</c:v>
                </c:pt>
                <c:pt idx="10345">
                  <c:v>0.55249000000000004</c:v>
                </c:pt>
                <c:pt idx="10346">
                  <c:v>0.55319799999999997</c:v>
                </c:pt>
                <c:pt idx="10347">
                  <c:v>0.55325400000000002</c:v>
                </c:pt>
                <c:pt idx="10348">
                  <c:v>0.556643</c:v>
                </c:pt>
                <c:pt idx="10349">
                  <c:v>0.55964000000000003</c:v>
                </c:pt>
                <c:pt idx="10350">
                  <c:v>0.56225000000000003</c:v>
                </c:pt>
                <c:pt idx="10351">
                  <c:v>0.56570500000000001</c:v>
                </c:pt>
                <c:pt idx="10352">
                  <c:v>0.56586700000000001</c:v>
                </c:pt>
                <c:pt idx="10353">
                  <c:v>0.56541699999999995</c:v>
                </c:pt>
                <c:pt idx="10354">
                  <c:v>0.56704100000000002</c:v>
                </c:pt>
                <c:pt idx="10355">
                  <c:v>0.56851499999999999</c:v>
                </c:pt>
                <c:pt idx="10356">
                  <c:v>0.56909399999999999</c:v>
                </c:pt>
                <c:pt idx="10357">
                  <c:v>0.57426900000000003</c:v>
                </c:pt>
                <c:pt idx="10358">
                  <c:v>0.582762</c:v>
                </c:pt>
                <c:pt idx="10359">
                  <c:v>0.58842399999999995</c:v>
                </c:pt>
                <c:pt idx="10360">
                  <c:v>0.60002500000000003</c:v>
                </c:pt>
                <c:pt idx="10361">
                  <c:v>0.60671200000000003</c:v>
                </c:pt>
                <c:pt idx="10362">
                  <c:v>0.60735799999999995</c:v>
                </c:pt>
                <c:pt idx="10363">
                  <c:v>0.60665800000000003</c:v>
                </c:pt>
                <c:pt idx="10364">
                  <c:v>0.60695600000000005</c:v>
                </c:pt>
                <c:pt idx="10365">
                  <c:v>0.60730099999999998</c:v>
                </c:pt>
                <c:pt idx="10366">
                  <c:v>0.60817299999999996</c:v>
                </c:pt>
                <c:pt idx="10367">
                  <c:v>0.60892999999999997</c:v>
                </c:pt>
                <c:pt idx="10368">
                  <c:v>0.61267899999999997</c:v>
                </c:pt>
                <c:pt idx="10369">
                  <c:v>0.61697900000000006</c:v>
                </c:pt>
                <c:pt idx="10370">
                  <c:v>0.62345099999999998</c:v>
                </c:pt>
                <c:pt idx="10371">
                  <c:v>0.62355400000000005</c:v>
                </c:pt>
                <c:pt idx="10372">
                  <c:v>0.61359699999999995</c:v>
                </c:pt>
                <c:pt idx="10373">
                  <c:v>0.60643899999999995</c:v>
                </c:pt>
                <c:pt idx="10374">
                  <c:v>0.59586099999999997</c:v>
                </c:pt>
                <c:pt idx="10375">
                  <c:v>0.59088099999999999</c:v>
                </c:pt>
                <c:pt idx="10376">
                  <c:v>0.59299199999999996</c:v>
                </c:pt>
                <c:pt idx="10377">
                  <c:v>0.600939</c:v>
                </c:pt>
                <c:pt idx="10378">
                  <c:v>0.60411400000000004</c:v>
                </c:pt>
                <c:pt idx="10379">
                  <c:v>0.60411700000000002</c:v>
                </c:pt>
                <c:pt idx="10380">
                  <c:v>0.60400399999999999</c:v>
                </c:pt>
                <c:pt idx="10381">
                  <c:v>0.60834200000000005</c:v>
                </c:pt>
                <c:pt idx="10382">
                  <c:v>0.61631100000000005</c:v>
                </c:pt>
                <c:pt idx="10383">
                  <c:v>0.62382800000000005</c:v>
                </c:pt>
                <c:pt idx="10384">
                  <c:v>0.62992700000000001</c:v>
                </c:pt>
                <c:pt idx="10385">
                  <c:v>0.62898500000000002</c:v>
                </c:pt>
                <c:pt idx="10386">
                  <c:v>0.62458400000000003</c:v>
                </c:pt>
                <c:pt idx="10387">
                  <c:v>0.60757000000000005</c:v>
                </c:pt>
                <c:pt idx="10388">
                  <c:v>0.60197699999999998</c:v>
                </c:pt>
                <c:pt idx="10389">
                  <c:v>0.60650000000000004</c:v>
                </c:pt>
                <c:pt idx="10390">
                  <c:v>0.60953999999999997</c:v>
                </c:pt>
                <c:pt idx="10391">
                  <c:v>0.61913399999999996</c:v>
                </c:pt>
                <c:pt idx="10392">
                  <c:v>0.63166100000000003</c:v>
                </c:pt>
                <c:pt idx="10393">
                  <c:v>0.63212999999999997</c:v>
                </c:pt>
                <c:pt idx="10394">
                  <c:v>0.63016799999999995</c:v>
                </c:pt>
                <c:pt idx="10395">
                  <c:v>0.62673100000000004</c:v>
                </c:pt>
                <c:pt idx="10396">
                  <c:v>0.62636099999999995</c:v>
                </c:pt>
                <c:pt idx="10397">
                  <c:v>0.626888</c:v>
                </c:pt>
                <c:pt idx="10398">
                  <c:v>0.62337299999999995</c:v>
                </c:pt>
                <c:pt idx="10399">
                  <c:v>0.62172499999999997</c:v>
                </c:pt>
                <c:pt idx="10400">
                  <c:v>0.63145799999999996</c:v>
                </c:pt>
                <c:pt idx="10401">
                  <c:v>0.63581900000000002</c:v>
                </c:pt>
                <c:pt idx="10402">
                  <c:v>0.63479399999999997</c:v>
                </c:pt>
                <c:pt idx="10403">
                  <c:v>0.63026300000000002</c:v>
                </c:pt>
                <c:pt idx="10404">
                  <c:v>0.62338499999999997</c:v>
                </c:pt>
                <c:pt idx="10405">
                  <c:v>0.61910900000000002</c:v>
                </c:pt>
                <c:pt idx="10406">
                  <c:v>0.61686200000000002</c:v>
                </c:pt>
                <c:pt idx="10407">
                  <c:v>0.61641800000000002</c:v>
                </c:pt>
                <c:pt idx="10408">
                  <c:v>0.61365400000000003</c:v>
                </c:pt>
                <c:pt idx="10409">
                  <c:v>0.61653100000000005</c:v>
                </c:pt>
                <c:pt idx="10410">
                  <c:v>0.61902000000000001</c:v>
                </c:pt>
                <c:pt idx="10411">
                  <c:v>0.62100900000000003</c:v>
                </c:pt>
                <c:pt idx="10412">
                  <c:v>0.629112</c:v>
                </c:pt>
                <c:pt idx="10413">
                  <c:v>0.62887300000000002</c:v>
                </c:pt>
                <c:pt idx="10414">
                  <c:v>0.62827699999999997</c:v>
                </c:pt>
                <c:pt idx="10415">
                  <c:v>0.63167799999999996</c:v>
                </c:pt>
                <c:pt idx="10416">
                  <c:v>0.63579699999999995</c:v>
                </c:pt>
                <c:pt idx="10417">
                  <c:v>0.63669500000000001</c:v>
                </c:pt>
                <c:pt idx="10418">
                  <c:v>0.63254600000000005</c:v>
                </c:pt>
                <c:pt idx="10419">
                  <c:v>0.62520799999999999</c:v>
                </c:pt>
                <c:pt idx="10420">
                  <c:v>0.62085999999999997</c:v>
                </c:pt>
                <c:pt idx="10421">
                  <c:v>0.62425799999999998</c:v>
                </c:pt>
                <c:pt idx="10422">
                  <c:v>0.63426400000000005</c:v>
                </c:pt>
                <c:pt idx="10423">
                  <c:v>0.64387899999999998</c:v>
                </c:pt>
                <c:pt idx="10424">
                  <c:v>0.65337599999999996</c:v>
                </c:pt>
                <c:pt idx="10425">
                  <c:v>0.66623500000000002</c:v>
                </c:pt>
                <c:pt idx="10426">
                  <c:v>0.67420000000000002</c:v>
                </c:pt>
                <c:pt idx="10427">
                  <c:v>0.67247699999999999</c:v>
                </c:pt>
                <c:pt idx="10428">
                  <c:v>0.669157</c:v>
                </c:pt>
                <c:pt idx="10429">
                  <c:v>0.66639800000000005</c:v>
                </c:pt>
                <c:pt idx="10430">
                  <c:v>0.66991299999999998</c:v>
                </c:pt>
                <c:pt idx="10431">
                  <c:v>0.67225199999999996</c:v>
                </c:pt>
                <c:pt idx="10432">
                  <c:v>0.67791599999999996</c:v>
                </c:pt>
                <c:pt idx="10433">
                  <c:v>0.68655600000000006</c:v>
                </c:pt>
                <c:pt idx="10434">
                  <c:v>0.698048</c:v>
                </c:pt>
                <c:pt idx="10435">
                  <c:v>0.70597500000000002</c:v>
                </c:pt>
                <c:pt idx="10436">
                  <c:v>0.70514100000000002</c:v>
                </c:pt>
                <c:pt idx="10437">
                  <c:v>0.70690900000000001</c:v>
                </c:pt>
                <c:pt idx="10438">
                  <c:v>0.70398899999999998</c:v>
                </c:pt>
                <c:pt idx="10439">
                  <c:v>0.70131500000000002</c:v>
                </c:pt>
                <c:pt idx="10440">
                  <c:v>0.699125</c:v>
                </c:pt>
                <c:pt idx="10441">
                  <c:v>0.70216699999999999</c:v>
                </c:pt>
                <c:pt idx="10442">
                  <c:v>0.70486199999999999</c:v>
                </c:pt>
                <c:pt idx="10443">
                  <c:v>0.71655000000000002</c:v>
                </c:pt>
                <c:pt idx="10444">
                  <c:v>0.73393699999999995</c:v>
                </c:pt>
                <c:pt idx="10445">
                  <c:v>0.73925099999999999</c:v>
                </c:pt>
                <c:pt idx="10446">
                  <c:v>0.74048199999999997</c:v>
                </c:pt>
                <c:pt idx="10447">
                  <c:v>0.74095500000000003</c:v>
                </c:pt>
                <c:pt idx="10448">
                  <c:v>0.74314899999999995</c:v>
                </c:pt>
                <c:pt idx="10449">
                  <c:v>0.74718799999999996</c:v>
                </c:pt>
                <c:pt idx="10450">
                  <c:v>0.75314999999999999</c:v>
                </c:pt>
                <c:pt idx="10451">
                  <c:v>0.76170700000000002</c:v>
                </c:pt>
                <c:pt idx="10452">
                  <c:v>0.76183199999999995</c:v>
                </c:pt>
                <c:pt idx="10453">
                  <c:v>0.76071500000000003</c:v>
                </c:pt>
                <c:pt idx="10454">
                  <c:v>0.76450799999999997</c:v>
                </c:pt>
                <c:pt idx="10455">
                  <c:v>0.76783800000000002</c:v>
                </c:pt>
                <c:pt idx="10456">
                  <c:v>0.77025100000000002</c:v>
                </c:pt>
                <c:pt idx="10457">
                  <c:v>0.77083500000000005</c:v>
                </c:pt>
                <c:pt idx="10458">
                  <c:v>0.76827299999999998</c:v>
                </c:pt>
                <c:pt idx="10459">
                  <c:v>0.76676599999999995</c:v>
                </c:pt>
                <c:pt idx="10460">
                  <c:v>0.76573599999999997</c:v>
                </c:pt>
                <c:pt idx="10461">
                  <c:v>0.77216799999999997</c:v>
                </c:pt>
                <c:pt idx="10462">
                  <c:v>0.78200899999999995</c:v>
                </c:pt>
                <c:pt idx="10463">
                  <c:v>0.78636499999999998</c:v>
                </c:pt>
                <c:pt idx="10464">
                  <c:v>0.78793599999999997</c:v>
                </c:pt>
                <c:pt idx="10465">
                  <c:v>0.79037199999999996</c:v>
                </c:pt>
                <c:pt idx="10466">
                  <c:v>0.78952299999999997</c:v>
                </c:pt>
                <c:pt idx="10467">
                  <c:v>0.78645200000000004</c:v>
                </c:pt>
                <c:pt idx="10468">
                  <c:v>0.78580000000000005</c:v>
                </c:pt>
                <c:pt idx="10469">
                  <c:v>0.79088000000000003</c:v>
                </c:pt>
                <c:pt idx="10470">
                  <c:v>0.792354</c:v>
                </c:pt>
                <c:pt idx="10471">
                  <c:v>0.79677799999999999</c:v>
                </c:pt>
                <c:pt idx="10472">
                  <c:v>0.80181999999999998</c:v>
                </c:pt>
                <c:pt idx="10473">
                  <c:v>0.80782799999999999</c:v>
                </c:pt>
                <c:pt idx="10474">
                  <c:v>0.81618400000000002</c:v>
                </c:pt>
                <c:pt idx="10475">
                  <c:v>0.81876499999999997</c:v>
                </c:pt>
                <c:pt idx="10476">
                  <c:v>0.81919299999999995</c:v>
                </c:pt>
                <c:pt idx="10477">
                  <c:v>0.81766700000000003</c:v>
                </c:pt>
                <c:pt idx="10478">
                  <c:v>0.81449700000000003</c:v>
                </c:pt>
                <c:pt idx="10479">
                  <c:v>0.80713000000000001</c:v>
                </c:pt>
                <c:pt idx="10480">
                  <c:v>0.79805899999999996</c:v>
                </c:pt>
                <c:pt idx="10481">
                  <c:v>0.79700199999999999</c:v>
                </c:pt>
                <c:pt idx="10482">
                  <c:v>0.80501699999999998</c:v>
                </c:pt>
                <c:pt idx="10483">
                  <c:v>0.808867</c:v>
                </c:pt>
                <c:pt idx="10484">
                  <c:v>0.80742700000000001</c:v>
                </c:pt>
                <c:pt idx="10485">
                  <c:v>0.80701900000000004</c:v>
                </c:pt>
                <c:pt idx="10486">
                  <c:v>0.805481</c:v>
                </c:pt>
                <c:pt idx="10487">
                  <c:v>0.810392</c:v>
                </c:pt>
                <c:pt idx="10488">
                  <c:v>0.81791400000000003</c:v>
                </c:pt>
                <c:pt idx="10489">
                  <c:v>0.82056899999999999</c:v>
                </c:pt>
                <c:pt idx="10490">
                  <c:v>0.82157100000000005</c:v>
                </c:pt>
                <c:pt idx="10491">
                  <c:v>0.82705399999999996</c:v>
                </c:pt>
                <c:pt idx="10492">
                  <c:v>0.83088899999999999</c:v>
                </c:pt>
                <c:pt idx="10493">
                  <c:v>0.83086899999999997</c:v>
                </c:pt>
                <c:pt idx="10494">
                  <c:v>0.83214100000000002</c:v>
                </c:pt>
                <c:pt idx="10495">
                  <c:v>0.838472</c:v>
                </c:pt>
                <c:pt idx="10496">
                  <c:v>0.84140300000000001</c:v>
                </c:pt>
                <c:pt idx="10497">
                  <c:v>0.84381300000000004</c:v>
                </c:pt>
                <c:pt idx="10498">
                  <c:v>0.84690100000000001</c:v>
                </c:pt>
                <c:pt idx="10499">
                  <c:v>0.84649099999999999</c:v>
                </c:pt>
                <c:pt idx="10500">
                  <c:v>0.84701599999999999</c:v>
                </c:pt>
                <c:pt idx="10501">
                  <c:v>0.85058199999999995</c:v>
                </c:pt>
                <c:pt idx="10502">
                  <c:v>0.85652600000000001</c:v>
                </c:pt>
                <c:pt idx="10503">
                  <c:v>0.86272800000000005</c:v>
                </c:pt>
                <c:pt idx="10504">
                  <c:v>0.86751299999999998</c:v>
                </c:pt>
                <c:pt idx="10505">
                  <c:v>0.87410500000000002</c:v>
                </c:pt>
                <c:pt idx="10506">
                  <c:v>0.88414599999999999</c:v>
                </c:pt>
                <c:pt idx="10507">
                  <c:v>0.89362399999999997</c:v>
                </c:pt>
                <c:pt idx="10508">
                  <c:v>0.896505</c:v>
                </c:pt>
                <c:pt idx="10509">
                  <c:v>0.89629700000000001</c:v>
                </c:pt>
                <c:pt idx="10510">
                  <c:v>0.89615800000000001</c:v>
                </c:pt>
                <c:pt idx="10511">
                  <c:v>0.89673999999999998</c:v>
                </c:pt>
                <c:pt idx="10512">
                  <c:v>0.89946999999999999</c:v>
                </c:pt>
                <c:pt idx="10513">
                  <c:v>0.89651199999999998</c:v>
                </c:pt>
                <c:pt idx="10514">
                  <c:v>0.89256500000000005</c:v>
                </c:pt>
                <c:pt idx="10515">
                  <c:v>0.89095199999999997</c:v>
                </c:pt>
                <c:pt idx="10516">
                  <c:v>0.88852200000000003</c:v>
                </c:pt>
                <c:pt idx="10517">
                  <c:v>0.890513</c:v>
                </c:pt>
                <c:pt idx="10518">
                  <c:v>0.89269600000000005</c:v>
                </c:pt>
                <c:pt idx="10519">
                  <c:v>0.90112400000000004</c:v>
                </c:pt>
                <c:pt idx="10520">
                  <c:v>0.90320699999999998</c:v>
                </c:pt>
                <c:pt idx="10521">
                  <c:v>0.903752</c:v>
                </c:pt>
                <c:pt idx="10522">
                  <c:v>0.90842599999999996</c:v>
                </c:pt>
                <c:pt idx="10523">
                  <c:v>0.91525400000000001</c:v>
                </c:pt>
                <c:pt idx="10524">
                  <c:v>0.91761899999999996</c:v>
                </c:pt>
                <c:pt idx="10525">
                  <c:v>0.920547</c:v>
                </c:pt>
                <c:pt idx="10526">
                  <c:v>0.92154700000000001</c:v>
                </c:pt>
                <c:pt idx="10527">
                  <c:v>0.92391100000000004</c:v>
                </c:pt>
                <c:pt idx="10528">
                  <c:v>0.921435</c:v>
                </c:pt>
                <c:pt idx="10529">
                  <c:v>0.92611600000000005</c:v>
                </c:pt>
                <c:pt idx="10530">
                  <c:v>0.93206299999999997</c:v>
                </c:pt>
                <c:pt idx="10531">
                  <c:v>0.93492900000000001</c:v>
                </c:pt>
                <c:pt idx="10532">
                  <c:v>0.93240400000000001</c:v>
                </c:pt>
                <c:pt idx="10533">
                  <c:v>0.93095000000000006</c:v>
                </c:pt>
                <c:pt idx="10534">
                  <c:v>0.92846099999999998</c:v>
                </c:pt>
                <c:pt idx="10535">
                  <c:v>0.92551600000000001</c:v>
                </c:pt>
                <c:pt idx="10536">
                  <c:v>0.92304699999999995</c:v>
                </c:pt>
                <c:pt idx="10537">
                  <c:v>0.91912799999999995</c:v>
                </c:pt>
                <c:pt idx="10538">
                  <c:v>0.92168700000000003</c:v>
                </c:pt>
                <c:pt idx="10539">
                  <c:v>0.91974500000000003</c:v>
                </c:pt>
                <c:pt idx="10540">
                  <c:v>0.915825</c:v>
                </c:pt>
                <c:pt idx="10541">
                  <c:v>0.91043099999999999</c:v>
                </c:pt>
                <c:pt idx="10542">
                  <c:v>0.90252299999999996</c:v>
                </c:pt>
                <c:pt idx="10543">
                  <c:v>0.89808699999999997</c:v>
                </c:pt>
                <c:pt idx="10544">
                  <c:v>0.89371500000000004</c:v>
                </c:pt>
                <c:pt idx="10545">
                  <c:v>0.88830799999999999</c:v>
                </c:pt>
                <c:pt idx="10546">
                  <c:v>0.88535900000000001</c:v>
                </c:pt>
                <c:pt idx="10547">
                  <c:v>0.88394499999999998</c:v>
                </c:pt>
                <c:pt idx="10548">
                  <c:v>0.88351299999999999</c:v>
                </c:pt>
                <c:pt idx="10549">
                  <c:v>0.88460399999999995</c:v>
                </c:pt>
                <c:pt idx="10550">
                  <c:v>0.886154</c:v>
                </c:pt>
                <c:pt idx="10551">
                  <c:v>0.89023600000000003</c:v>
                </c:pt>
                <c:pt idx="10552">
                  <c:v>0.89294499999999999</c:v>
                </c:pt>
                <c:pt idx="10553">
                  <c:v>0.89376699999999998</c:v>
                </c:pt>
                <c:pt idx="10554">
                  <c:v>0.89046400000000003</c:v>
                </c:pt>
                <c:pt idx="10555">
                  <c:v>0.88787700000000003</c:v>
                </c:pt>
                <c:pt idx="10556">
                  <c:v>0.87724800000000003</c:v>
                </c:pt>
                <c:pt idx="10557">
                  <c:v>0.87234199999999995</c:v>
                </c:pt>
                <c:pt idx="10558">
                  <c:v>0.87341299999999999</c:v>
                </c:pt>
                <c:pt idx="10559">
                  <c:v>0.87283999999999995</c:v>
                </c:pt>
                <c:pt idx="10560">
                  <c:v>0.870004</c:v>
                </c:pt>
                <c:pt idx="10561">
                  <c:v>0.87066900000000003</c:v>
                </c:pt>
                <c:pt idx="10562">
                  <c:v>0.87838899999999998</c:v>
                </c:pt>
                <c:pt idx="10563">
                  <c:v>0.88856100000000005</c:v>
                </c:pt>
                <c:pt idx="10564">
                  <c:v>0.89748399999999995</c:v>
                </c:pt>
                <c:pt idx="10565">
                  <c:v>0.90302899999999997</c:v>
                </c:pt>
                <c:pt idx="10566">
                  <c:v>0.90584600000000004</c:v>
                </c:pt>
                <c:pt idx="10567">
                  <c:v>0.90826899999999999</c:v>
                </c:pt>
                <c:pt idx="10568">
                  <c:v>0.90835100000000002</c:v>
                </c:pt>
                <c:pt idx="10569">
                  <c:v>0.912906</c:v>
                </c:pt>
                <c:pt idx="10570">
                  <c:v>0.91443200000000002</c:v>
                </c:pt>
                <c:pt idx="10571">
                  <c:v>0.91578599999999999</c:v>
                </c:pt>
                <c:pt idx="10572">
                  <c:v>0.90805400000000003</c:v>
                </c:pt>
                <c:pt idx="10573">
                  <c:v>0.90543499999999999</c:v>
                </c:pt>
                <c:pt idx="10574">
                  <c:v>0.90503400000000001</c:v>
                </c:pt>
                <c:pt idx="10575">
                  <c:v>0.90804399999999996</c:v>
                </c:pt>
                <c:pt idx="10576">
                  <c:v>0.91060799999999997</c:v>
                </c:pt>
                <c:pt idx="10577">
                  <c:v>0.91786999999999996</c:v>
                </c:pt>
                <c:pt idx="10578">
                  <c:v>0.92418</c:v>
                </c:pt>
                <c:pt idx="10579">
                  <c:v>0.92820400000000003</c:v>
                </c:pt>
                <c:pt idx="10580">
                  <c:v>0.93076000000000003</c:v>
                </c:pt>
                <c:pt idx="10581">
                  <c:v>0.93270200000000003</c:v>
                </c:pt>
                <c:pt idx="10582">
                  <c:v>0.93773300000000004</c:v>
                </c:pt>
                <c:pt idx="10583">
                  <c:v>0.93586400000000003</c:v>
                </c:pt>
                <c:pt idx="10584">
                  <c:v>0.92729600000000001</c:v>
                </c:pt>
                <c:pt idx="10585">
                  <c:v>0.92257</c:v>
                </c:pt>
                <c:pt idx="10586">
                  <c:v>0.92224899999999999</c:v>
                </c:pt>
                <c:pt idx="10587">
                  <c:v>0.92433100000000001</c:v>
                </c:pt>
                <c:pt idx="10588">
                  <c:v>0.91819099999999998</c:v>
                </c:pt>
                <c:pt idx="10589">
                  <c:v>0.91133200000000003</c:v>
                </c:pt>
                <c:pt idx="10590">
                  <c:v>0.91092499999999998</c:v>
                </c:pt>
                <c:pt idx="10591">
                  <c:v>0.91037500000000005</c:v>
                </c:pt>
                <c:pt idx="10592">
                  <c:v>0.90468599999999999</c:v>
                </c:pt>
                <c:pt idx="10593">
                  <c:v>0.90113799999999999</c:v>
                </c:pt>
                <c:pt idx="10594">
                  <c:v>0.90020100000000003</c:v>
                </c:pt>
                <c:pt idx="10595">
                  <c:v>0.89966299999999999</c:v>
                </c:pt>
                <c:pt idx="10596">
                  <c:v>0.88859999999999995</c:v>
                </c:pt>
                <c:pt idx="10597">
                  <c:v>0.88490800000000003</c:v>
                </c:pt>
                <c:pt idx="10598">
                  <c:v>0.89136700000000002</c:v>
                </c:pt>
                <c:pt idx="10599">
                  <c:v>0.90283199999999997</c:v>
                </c:pt>
                <c:pt idx="10600">
                  <c:v>0.90817400000000004</c:v>
                </c:pt>
                <c:pt idx="10601">
                  <c:v>0.90083800000000003</c:v>
                </c:pt>
                <c:pt idx="10602">
                  <c:v>0.89431499999999997</c:v>
                </c:pt>
                <c:pt idx="10603">
                  <c:v>0.896424</c:v>
                </c:pt>
                <c:pt idx="10604">
                  <c:v>0.89285599999999998</c:v>
                </c:pt>
                <c:pt idx="10605">
                  <c:v>0.88272399999999995</c:v>
                </c:pt>
                <c:pt idx="10606">
                  <c:v>0.875664</c:v>
                </c:pt>
                <c:pt idx="10607">
                  <c:v>0.87013399999999996</c:v>
                </c:pt>
                <c:pt idx="10608">
                  <c:v>0.86578699999999997</c:v>
                </c:pt>
                <c:pt idx="10609">
                  <c:v>0.86160899999999996</c:v>
                </c:pt>
                <c:pt idx="10610">
                  <c:v>0.86036999999999997</c:v>
                </c:pt>
                <c:pt idx="10611">
                  <c:v>0.86688799999999999</c:v>
                </c:pt>
                <c:pt idx="10612">
                  <c:v>0.87146599999999996</c:v>
                </c:pt>
                <c:pt idx="10613">
                  <c:v>0.87678699999999998</c:v>
                </c:pt>
                <c:pt idx="10614">
                  <c:v>0.87719000000000003</c:v>
                </c:pt>
                <c:pt idx="10615">
                  <c:v>0.87176100000000001</c:v>
                </c:pt>
                <c:pt idx="10616">
                  <c:v>0.85723700000000003</c:v>
                </c:pt>
                <c:pt idx="10617">
                  <c:v>0.842746</c:v>
                </c:pt>
                <c:pt idx="10618">
                  <c:v>0.83718999999999999</c:v>
                </c:pt>
                <c:pt idx="10619">
                  <c:v>0.843082</c:v>
                </c:pt>
                <c:pt idx="10620">
                  <c:v>0.85312399999999999</c:v>
                </c:pt>
                <c:pt idx="10621">
                  <c:v>0.85982800000000004</c:v>
                </c:pt>
                <c:pt idx="10622">
                  <c:v>0.86501899999999998</c:v>
                </c:pt>
                <c:pt idx="10623">
                  <c:v>0.880722</c:v>
                </c:pt>
                <c:pt idx="10624">
                  <c:v>0.89249299999999998</c:v>
                </c:pt>
                <c:pt idx="10625">
                  <c:v>0.89580700000000002</c:v>
                </c:pt>
                <c:pt idx="10626">
                  <c:v>0.89824899999999996</c:v>
                </c:pt>
                <c:pt idx="10627">
                  <c:v>0.90054500000000004</c:v>
                </c:pt>
                <c:pt idx="10628">
                  <c:v>0.903451</c:v>
                </c:pt>
                <c:pt idx="10629">
                  <c:v>0.90688800000000003</c:v>
                </c:pt>
                <c:pt idx="10630">
                  <c:v>0.907968</c:v>
                </c:pt>
                <c:pt idx="10631">
                  <c:v>0.90262500000000001</c:v>
                </c:pt>
                <c:pt idx="10632">
                  <c:v>0.89946199999999998</c:v>
                </c:pt>
                <c:pt idx="10633">
                  <c:v>0.90246199999999999</c:v>
                </c:pt>
                <c:pt idx="10634">
                  <c:v>0.90727400000000002</c:v>
                </c:pt>
                <c:pt idx="10635">
                  <c:v>0.90464</c:v>
                </c:pt>
                <c:pt idx="10636">
                  <c:v>0.90057299999999996</c:v>
                </c:pt>
                <c:pt idx="10637">
                  <c:v>0.90242999999999995</c:v>
                </c:pt>
                <c:pt idx="10638">
                  <c:v>0.90654000000000001</c:v>
                </c:pt>
                <c:pt idx="10639">
                  <c:v>0.89980599999999999</c:v>
                </c:pt>
                <c:pt idx="10640">
                  <c:v>0.88870400000000005</c:v>
                </c:pt>
                <c:pt idx="10641">
                  <c:v>0.88416600000000001</c:v>
                </c:pt>
                <c:pt idx="10642">
                  <c:v>0.88252399999999998</c:v>
                </c:pt>
                <c:pt idx="10643">
                  <c:v>0.88317900000000005</c:v>
                </c:pt>
                <c:pt idx="10644">
                  <c:v>0.88318600000000003</c:v>
                </c:pt>
                <c:pt idx="10645">
                  <c:v>0.88393900000000003</c:v>
                </c:pt>
                <c:pt idx="10646">
                  <c:v>0.88724099999999995</c:v>
                </c:pt>
                <c:pt idx="10647">
                  <c:v>0.88882300000000003</c:v>
                </c:pt>
                <c:pt idx="10648">
                  <c:v>0.88408299999999995</c:v>
                </c:pt>
                <c:pt idx="10649">
                  <c:v>0.880027</c:v>
                </c:pt>
                <c:pt idx="10650">
                  <c:v>0.88107800000000003</c:v>
                </c:pt>
                <c:pt idx="10651">
                  <c:v>0.88330200000000003</c:v>
                </c:pt>
                <c:pt idx="10652">
                  <c:v>0.88300199999999995</c:v>
                </c:pt>
                <c:pt idx="10653">
                  <c:v>0.87748499999999996</c:v>
                </c:pt>
                <c:pt idx="10654">
                  <c:v>0.87305699999999997</c:v>
                </c:pt>
                <c:pt idx="10655">
                  <c:v>0.87615100000000001</c:v>
                </c:pt>
                <c:pt idx="10656">
                  <c:v>0.88000400000000001</c:v>
                </c:pt>
                <c:pt idx="10657">
                  <c:v>0.87739299999999998</c:v>
                </c:pt>
                <c:pt idx="10658">
                  <c:v>0.87082199999999998</c:v>
                </c:pt>
                <c:pt idx="10659">
                  <c:v>0.87052799999999997</c:v>
                </c:pt>
                <c:pt idx="10660">
                  <c:v>0.878386</c:v>
                </c:pt>
                <c:pt idx="10661">
                  <c:v>0.88563199999999997</c:v>
                </c:pt>
                <c:pt idx="10662">
                  <c:v>0.88616899999999998</c:v>
                </c:pt>
                <c:pt idx="10663">
                  <c:v>0.88308699999999996</c:v>
                </c:pt>
                <c:pt idx="10664">
                  <c:v>0.88725699999999996</c:v>
                </c:pt>
                <c:pt idx="10665">
                  <c:v>0.89566800000000002</c:v>
                </c:pt>
                <c:pt idx="10666">
                  <c:v>0.90159</c:v>
                </c:pt>
                <c:pt idx="10667">
                  <c:v>0.90127299999999999</c:v>
                </c:pt>
                <c:pt idx="10668">
                  <c:v>0.89993599999999996</c:v>
                </c:pt>
                <c:pt idx="10669">
                  <c:v>0.90030600000000005</c:v>
                </c:pt>
                <c:pt idx="10670">
                  <c:v>0.90081500000000003</c:v>
                </c:pt>
                <c:pt idx="10671">
                  <c:v>0.90442</c:v>
                </c:pt>
                <c:pt idx="10672">
                  <c:v>0.90536899999999998</c:v>
                </c:pt>
                <c:pt idx="10673">
                  <c:v>0.89701200000000003</c:v>
                </c:pt>
                <c:pt idx="10674">
                  <c:v>0.88730200000000004</c:v>
                </c:pt>
                <c:pt idx="10675">
                  <c:v>0.88380700000000001</c:v>
                </c:pt>
                <c:pt idx="10676">
                  <c:v>0.88315500000000002</c:v>
                </c:pt>
                <c:pt idx="10677">
                  <c:v>0.88269299999999995</c:v>
                </c:pt>
                <c:pt idx="10678">
                  <c:v>0.883386</c:v>
                </c:pt>
                <c:pt idx="10679">
                  <c:v>0.88776600000000006</c:v>
                </c:pt>
                <c:pt idx="10680">
                  <c:v>0.89017199999999996</c:v>
                </c:pt>
                <c:pt idx="10681">
                  <c:v>0.88716700000000004</c:v>
                </c:pt>
                <c:pt idx="10682">
                  <c:v>0.88322299999999998</c:v>
                </c:pt>
                <c:pt idx="10683">
                  <c:v>0.88045200000000001</c:v>
                </c:pt>
                <c:pt idx="10684">
                  <c:v>0.87611499999999998</c:v>
                </c:pt>
                <c:pt idx="10685">
                  <c:v>0.86867499999999997</c:v>
                </c:pt>
                <c:pt idx="10686">
                  <c:v>0.85955800000000004</c:v>
                </c:pt>
                <c:pt idx="10687">
                  <c:v>0.856769</c:v>
                </c:pt>
                <c:pt idx="10688">
                  <c:v>0.85877899999999996</c:v>
                </c:pt>
                <c:pt idx="10689">
                  <c:v>0.85817399999999999</c:v>
                </c:pt>
                <c:pt idx="10690">
                  <c:v>0.85025099999999998</c:v>
                </c:pt>
                <c:pt idx="10691">
                  <c:v>0.84617299999999995</c:v>
                </c:pt>
                <c:pt idx="10692">
                  <c:v>0.84529799999999999</c:v>
                </c:pt>
                <c:pt idx="10693">
                  <c:v>0.84137899999999999</c:v>
                </c:pt>
                <c:pt idx="10694">
                  <c:v>0.83782100000000004</c:v>
                </c:pt>
                <c:pt idx="10695">
                  <c:v>0.82923599999999997</c:v>
                </c:pt>
                <c:pt idx="10696">
                  <c:v>0.81876899999999997</c:v>
                </c:pt>
                <c:pt idx="10697">
                  <c:v>0.81741699999999995</c:v>
                </c:pt>
                <c:pt idx="10698">
                  <c:v>0.81011999999999995</c:v>
                </c:pt>
                <c:pt idx="10699">
                  <c:v>0.795601</c:v>
                </c:pt>
                <c:pt idx="10700">
                  <c:v>0.79077900000000001</c:v>
                </c:pt>
                <c:pt idx="10701">
                  <c:v>0.79123699999999997</c:v>
                </c:pt>
                <c:pt idx="10702">
                  <c:v>0.80316799999999999</c:v>
                </c:pt>
                <c:pt idx="10703">
                  <c:v>0.81129200000000001</c:v>
                </c:pt>
                <c:pt idx="10704">
                  <c:v>0.80608999999999997</c:v>
                </c:pt>
                <c:pt idx="10705">
                  <c:v>0.79643200000000003</c:v>
                </c:pt>
                <c:pt idx="10706">
                  <c:v>0.79288499999999995</c:v>
                </c:pt>
                <c:pt idx="10707">
                  <c:v>0.78867600000000004</c:v>
                </c:pt>
                <c:pt idx="10708">
                  <c:v>0.78054199999999996</c:v>
                </c:pt>
                <c:pt idx="10709">
                  <c:v>0.77403599999999995</c:v>
                </c:pt>
                <c:pt idx="10710">
                  <c:v>0.77454699999999999</c:v>
                </c:pt>
                <c:pt idx="10711">
                  <c:v>0.77767399999999998</c:v>
                </c:pt>
                <c:pt idx="10712">
                  <c:v>0.78264500000000004</c:v>
                </c:pt>
                <c:pt idx="10713">
                  <c:v>0.78386400000000001</c:v>
                </c:pt>
                <c:pt idx="10714">
                  <c:v>0.78204399999999996</c:v>
                </c:pt>
                <c:pt idx="10715">
                  <c:v>0.77793500000000004</c:v>
                </c:pt>
                <c:pt idx="10716">
                  <c:v>0.76890400000000003</c:v>
                </c:pt>
                <c:pt idx="10717">
                  <c:v>0.759575</c:v>
                </c:pt>
                <c:pt idx="10718">
                  <c:v>0.752888</c:v>
                </c:pt>
                <c:pt idx="10719">
                  <c:v>0.75161599999999995</c:v>
                </c:pt>
                <c:pt idx="10720">
                  <c:v>0.75695599999999996</c:v>
                </c:pt>
                <c:pt idx="10721">
                  <c:v>0.75967700000000005</c:v>
                </c:pt>
                <c:pt idx="10722">
                  <c:v>0.75831999999999999</c:v>
                </c:pt>
                <c:pt idx="10723">
                  <c:v>0.75168100000000004</c:v>
                </c:pt>
                <c:pt idx="10724">
                  <c:v>0.74225600000000003</c:v>
                </c:pt>
                <c:pt idx="10725">
                  <c:v>0.73289400000000005</c:v>
                </c:pt>
                <c:pt idx="10726">
                  <c:v>0.72543299999999999</c:v>
                </c:pt>
                <c:pt idx="10727">
                  <c:v>0.71706899999999996</c:v>
                </c:pt>
                <c:pt idx="10728">
                  <c:v>0.70912500000000001</c:v>
                </c:pt>
                <c:pt idx="10729">
                  <c:v>0.70087999999999995</c:v>
                </c:pt>
                <c:pt idx="10730">
                  <c:v>0.69111999999999996</c:v>
                </c:pt>
                <c:pt idx="10731">
                  <c:v>0.688948</c:v>
                </c:pt>
                <c:pt idx="10732">
                  <c:v>0.68371999999999999</c:v>
                </c:pt>
                <c:pt idx="10733">
                  <c:v>0.67706900000000003</c:v>
                </c:pt>
                <c:pt idx="10734">
                  <c:v>0.67600000000000005</c:v>
                </c:pt>
                <c:pt idx="10735">
                  <c:v>0.678172</c:v>
                </c:pt>
                <c:pt idx="10736">
                  <c:v>0.680419</c:v>
                </c:pt>
                <c:pt idx="10737">
                  <c:v>0.68027499999999996</c:v>
                </c:pt>
                <c:pt idx="10738">
                  <c:v>0.67369000000000001</c:v>
                </c:pt>
                <c:pt idx="10739">
                  <c:v>0.66648300000000005</c:v>
                </c:pt>
                <c:pt idx="10740">
                  <c:v>0.66421600000000003</c:v>
                </c:pt>
                <c:pt idx="10741">
                  <c:v>0.66139099999999995</c:v>
                </c:pt>
                <c:pt idx="10742">
                  <c:v>0.65694600000000003</c:v>
                </c:pt>
                <c:pt idx="10743">
                  <c:v>0.65285199999999999</c:v>
                </c:pt>
                <c:pt idx="10744">
                  <c:v>0.64941700000000002</c:v>
                </c:pt>
                <c:pt idx="10745">
                  <c:v>0.64802499999999996</c:v>
                </c:pt>
                <c:pt idx="10746">
                  <c:v>0.64748099999999997</c:v>
                </c:pt>
                <c:pt idx="10747">
                  <c:v>0.64477899999999999</c:v>
                </c:pt>
                <c:pt idx="10748">
                  <c:v>0.64021399999999995</c:v>
                </c:pt>
                <c:pt idx="10749">
                  <c:v>0.63288</c:v>
                </c:pt>
                <c:pt idx="10750">
                  <c:v>0.62423700000000004</c:v>
                </c:pt>
                <c:pt idx="10751">
                  <c:v>0.61641400000000002</c:v>
                </c:pt>
                <c:pt idx="10752">
                  <c:v>0.61096499999999998</c:v>
                </c:pt>
                <c:pt idx="10753">
                  <c:v>0.60901700000000003</c:v>
                </c:pt>
                <c:pt idx="10754">
                  <c:v>0.60863500000000004</c:v>
                </c:pt>
                <c:pt idx="10755">
                  <c:v>0.60047499999999998</c:v>
                </c:pt>
                <c:pt idx="10756">
                  <c:v>0.59135300000000002</c:v>
                </c:pt>
                <c:pt idx="10757">
                  <c:v>0.58235199999999998</c:v>
                </c:pt>
                <c:pt idx="10758">
                  <c:v>0.57415700000000003</c:v>
                </c:pt>
                <c:pt idx="10759">
                  <c:v>0.56476199999999999</c:v>
                </c:pt>
                <c:pt idx="10760">
                  <c:v>0.552786</c:v>
                </c:pt>
                <c:pt idx="10761">
                  <c:v>0.53608500000000003</c:v>
                </c:pt>
                <c:pt idx="10762">
                  <c:v>0.526389</c:v>
                </c:pt>
                <c:pt idx="10763">
                  <c:v>0.52482200000000001</c:v>
                </c:pt>
                <c:pt idx="10764">
                  <c:v>0.52770300000000003</c:v>
                </c:pt>
                <c:pt idx="10765">
                  <c:v>0.52961000000000003</c:v>
                </c:pt>
                <c:pt idx="10766">
                  <c:v>0.528972</c:v>
                </c:pt>
                <c:pt idx="10767">
                  <c:v>0.52598699999999998</c:v>
                </c:pt>
                <c:pt idx="10768">
                  <c:v>0.52229199999999998</c:v>
                </c:pt>
                <c:pt idx="10769">
                  <c:v>0.52424099999999996</c:v>
                </c:pt>
                <c:pt idx="10770">
                  <c:v>0.526729</c:v>
                </c:pt>
                <c:pt idx="10771">
                  <c:v>0.52304700000000004</c:v>
                </c:pt>
                <c:pt idx="10772">
                  <c:v>0.51344599999999996</c:v>
                </c:pt>
                <c:pt idx="10773">
                  <c:v>0.49863800000000003</c:v>
                </c:pt>
                <c:pt idx="10774">
                  <c:v>0.48030299999999998</c:v>
                </c:pt>
                <c:pt idx="10775">
                  <c:v>0.46392</c:v>
                </c:pt>
                <c:pt idx="10776">
                  <c:v>0.44966600000000001</c:v>
                </c:pt>
                <c:pt idx="10777">
                  <c:v>0.438998</c:v>
                </c:pt>
                <c:pt idx="10778">
                  <c:v>0.43681500000000001</c:v>
                </c:pt>
                <c:pt idx="10779">
                  <c:v>0.43947700000000001</c:v>
                </c:pt>
                <c:pt idx="10780">
                  <c:v>0.44070900000000002</c:v>
                </c:pt>
                <c:pt idx="10781">
                  <c:v>0.441222</c:v>
                </c:pt>
                <c:pt idx="10782">
                  <c:v>0.443496</c:v>
                </c:pt>
                <c:pt idx="10783">
                  <c:v>0.44386100000000001</c:v>
                </c:pt>
                <c:pt idx="10784">
                  <c:v>0.445405</c:v>
                </c:pt>
                <c:pt idx="10785">
                  <c:v>0.45142900000000002</c:v>
                </c:pt>
                <c:pt idx="10786">
                  <c:v>0.45411499999999999</c:v>
                </c:pt>
                <c:pt idx="10787">
                  <c:v>0.45047599999999999</c:v>
                </c:pt>
                <c:pt idx="10788">
                  <c:v>0.44613799999999998</c:v>
                </c:pt>
                <c:pt idx="10789">
                  <c:v>0.44347500000000001</c:v>
                </c:pt>
                <c:pt idx="10790">
                  <c:v>0.44151099999999999</c:v>
                </c:pt>
                <c:pt idx="10791">
                  <c:v>0.439799</c:v>
                </c:pt>
                <c:pt idx="10792">
                  <c:v>0.43624000000000002</c:v>
                </c:pt>
                <c:pt idx="10793">
                  <c:v>0.42958200000000002</c:v>
                </c:pt>
                <c:pt idx="10794">
                  <c:v>0.4158</c:v>
                </c:pt>
                <c:pt idx="10795">
                  <c:v>0.39738099999999998</c:v>
                </c:pt>
                <c:pt idx="10796">
                  <c:v>0.38431500000000002</c:v>
                </c:pt>
                <c:pt idx="10797">
                  <c:v>0.37362299999999998</c:v>
                </c:pt>
                <c:pt idx="10798">
                  <c:v>0.36456300000000003</c:v>
                </c:pt>
                <c:pt idx="10799">
                  <c:v>0.35589100000000001</c:v>
                </c:pt>
                <c:pt idx="10800">
                  <c:v>0.34891</c:v>
                </c:pt>
                <c:pt idx="10801">
                  <c:v>0.34626400000000002</c:v>
                </c:pt>
                <c:pt idx="10802">
                  <c:v>0.34837600000000002</c:v>
                </c:pt>
                <c:pt idx="10803">
                  <c:v>0.35256799999999999</c:v>
                </c:pt>
                <c:pt idx="10804">
                  <c:v>0.36019000000000001</c:v>
                </c:pt>
                <c:pt idx="10805">
                  <c:v>0.36876900000000001</c:v>
                </c:pt>
                <c:pt idx="10806">
                  <c:v>0.37410500000000002</c:v>
                </c:pt>
                <c:pt idx="10807">
                  <c:v>0.37948100000000001</c:v>
                </c:pt>
                <c:pt idx="10808">
                  <c:v>0.38734499999999999</c:v>
                </c:pt>
                <c:pt idx="10809">
                  <c:v>0.39525900000000003</c:v>
                </c:pt>
                <c:pt idx="10810">
                  <c:v>0.400036</c:v>
                </c:pt>
                <c:pt idx="10811">
                  <c:v>0.40077200000000002</c:v>
                </c:pt>
                <c:pt idx="10812">
                  <c:v>0.40694799999999998</c:v>
                </c:pt>
                <c:pt idx="10813">
                  <c:v>0.41321799999999997</c:v>
                </c:pt>
                <c:pt idx="10814">
                  <c:v>0.41380099999999997</c:v>
                </c:pt>
                <c:pt idx="10815">
                  <c:v>0.41684399999999999</c:v>
                </c:pt>
                <c:pt idx="10816">
                  <c:v>0.42462899999999998</c:v>
                </c:pt>
                <c:pt idx="10817">
                  <c:v>0.42617100000000002</c:v>
                </c:pt>
                <c:pt idx="10818">
                  <c:v>0.423064</c:v>
                </c:pt>
                <c:pt idx="10819">
                  <c:v>0.42737599999999998</c:v>
                </c:pt>
                <c:pt idx="10820">
                  <c:v>0.43419600000000003</c:v>
                </c:pt>
                <c:pt idx="10821">
                  <c:v>0.43800800000000001</c:v>
                </c:pt>
                <c:pt idx="10822">
                  <c:v>0.43788700000000003</c:v>
                </c:pt>
                <c:pt idx="10823">
                  <c:v>0.43292700000000001</c:v>
                </c:pt>
                <c:pt idx="10824">
                  <c:v>0.427458</c:v>
                </c:pt>
                <c:pt idx="10825">
                  <c:v>0.42358800000000002</c:v>
                </c:pt>
                <c:pt idx="10826">
                  <c:v>0.41841299999999998</c:v>
                </c:pt>
                <c:pt idx="10827">
                  <c:v>0.40602100000000002</c:v>
                </c:pt>
                <c:pt idx="10828">
                  <c:v>0.39137699999999997</c:v>
                </c:pt>
                <c:pt idx="10829">
                  <c:v>0.38491399999999998</c:v>
                </c:pt>
                <c:pt idx="10830">
                  <c:v>0.37590099999999999</c:v>
                </c:pt>
                <c:pt idx="10831">
                  <c:v>0.36751600000000001</c:v>
                </c:pt>
                <c:pt idx="10832">
                  <c:v>0.35648400000000002</c:v>
                </c:pt>
                <c:pt idx="10833">
                  <c:v>0.34342</c:v>
                </c:pt>
                <c:pt idx="10834">
                  <c:v>0.32436500000000001</c:v>
                </c:pt>
                <c:pt idx="10835">
                  <c:v>0.30853900000000001</c:v>
                </c:pt>
                <c:pt idx="10836">
                  <c:v>0.29449199999999998</c:v>
                </c:pt>
                <c:pt idx="10837">
                  <c:v>0.28413500000000003</c:v>
                </c:pt>
                <c:pt idx="10838">
                  <c:v>0.27140199999999998</c:v>
                </c:pt>
                <c:pt idx="10839">
                  <c:v>0.257606</c:v>
                </c:pt>
                <c:pt idx="10840">
                  <c:v>0.25034499999999998</c:v>
                </c:pt>
                <c:pt idx="10841">
                  <c:v>0.250471</c:v>
                </c:pt>
                <c:pt idx="10842">
                  <c:v>0.24615300000000001</c:v>
                </c:pt>
                <c:pt idx="10843">
                  <c:v>0.24168899999999999</c:v>
                </c:pt>
                <c:pt idx="10844">
                  <c:v>0.23077700000000001</c:v>
                </c:pt>
                <c:pt idx="10845">
                  <c:v>0.218385</c:v>
                </c:pt>
                <c:pt idx="10846">
                  <c:v>0.209286</c:v>
                </c:pt>
                <c:pt idx="10847">
                  <c:v>0.20505499999999999</c:v>
                </c:pt>
                <c:pt idx="10848">
                  <c:v>0.200928</c:v>
                </c:pt>
                <c:pt idx="10849">
                  <c:v>0.19936100000000001</c:v>
                </c:pt>
                <c:pt idx="10850">
                  <c:v>0.20669299999999999</c:v>
                </c:pt>
                <c:pt idx="10851">
                  <c:v>0.209427</c:v>
                </c:pt>
                <c:pt idx="10852">
                  <c:v>0.20719799999999999</c:v>
                </c:pt>
                <c:pt idx="10853">
                  <c:v>0.208199</c:v>
                </c:pt>
                <c:pt idx="10854">
                  <c:v>0.212563</c:v>
                </c:pt>
                <c:pt idx="10855">
                  <c:v>0.208506</c:v>
                </c:pt>
                <c:pt idx="10856">
                  <c:v>0.20207</c:v>
                </c:pt>
                <c:pt idx="10857">
                  <c:v>0.197607</c:v>
                </c:pt>
                <c:pt idx="10858">
                  <c:v>0.19495499999999999</c:v>
                </c:pt>
                <c:pt idx="10859">
                  <c:v>0.19056300000000001</c:v>
                </c:pt>
                <c:pt idx="10860">
                  <c:v>0.18495900000000001</c:v>
                </c:pt>
                <c:pt idx="10861">
                  <c:v>0.17921799999999999</c:v>
                </c:pt>
                <c:pt idx="10862">
                  <c:v>0.17491799999999999</c:v>
                </c:pt>
                <c:pt idx="10863">
                  <c:v>0.17202999999999999</c:v>
                </c:pt>
                <c:pt idx="10864">
                  <c:v>0.172623</c:v>
                </c:pt>
                <c:pt idx="10865">
                  <c:v>0.17417299999999999</c:v>
                </c:pt>
                <c:pt idx="10866">
                  <c:v>0.17169200000000001</c:v>
                </c:pt>
                <c:pt idx="10867">
                  <c:v>0.162273</c:v>
                </c:pt>
                <c:pt idx="10868">
                  <c:v>0.154917</c:v>
                </c:pt>
                <c:pt idx="10869">
                  <c:v>0.14904899999999999</c:v>
                </c:pt>
                <c:pt idx="10870">
                  <c:v>0.14908399999999999</c:v>
                </c:pt>
                <c:pt idx="10871">
                  <c:v>0.14984900000000001</c:v>
                </c:pt>
                <c:pt idx="10872">
                  <c:v>0.143563</c:v>
                </c:pt>
                <c:pt idx="10873">
                  <c:v>0.13645199999999999</c:v>
                </c:pt>
                <c:pt idx="10874">
                  <c:v>0.12881899999999999</c:v>
                </c:pt>
                <c:pt idx="10875">
                  <c:v>0.124473</c:v>
                </c:pt>
                <c:pt idx="10876">
                  <c:v>0.12564700000000001</c:v>
                </c:pt>
                <c:pt idx="10877">
                  <c:v>0.13061600000000001</c:v>
                </c:pt>
                <c:pt idx="10878">
                  <c:v>0.13359199999999999</c:v>
                </c:pt>
                <c:pt idx="10879">
                  <c:v>0.138132</c:v>
                </c:pt>
                <c:pt idx="10880">
                  <c:v>0.13727400000000001</c:v>
                </c:pt>
                <c:pt idx="10881">
                  <c:v>0.129777</c:v>
                </c:pt>
                <c:pt idx="10882">
                  <c:v>0.101897</c:v>
                </c:pt>
                <c:pt idx="10883">
                  <c:v>8.5332900000000003E-2</c:v>
                </c:pt>
                <c:pt idx="10884">
                  <c:v>8.25737E-2</c:v>
                </c:pt>
                <c:pt idx="10885">
                  <c:v>8.6514199999999999E-2</c:v>
                </c:pt>
                <c:pt idx="10886">
                  <c:v>9.1018000000000002E-2</c:v>
                </c:pt>
                <c:pt idx="10887">
                  <c:v>9.7968200000000005E-2</c:v>
                </c:pt>
                <c:pt idx="10888">
                  <c:v>0.109002</c:v>
                </c:pt>
                <c:pt idx="10889">
                  <c:v>0.116095</c:v>
                </c:pt>
                <c:pt idx="10890">
                  <c:v>0.116705</c:v>
                </c:pt>
                <c:pt idx="10891">
                  <c:v>0.10624599999999999</c:v>
                </c:pt>
                <c:pt idx="10892">
                  <c:v>9.8739800000000003E-2</c:v>
                </c:pt>
                <c:pt idx="10893">
                  <c:v>9.3273499999999995E-2</c:v>
                </c:pt>
                <c:pt idx="10894">
                  <c:v>7.7791799999999994E-2</c:v>
                </c:pt>
                <c:pt idx="10895">
                  <c:v>7.1851200000000004E-2</c:v>
                </c:pt>
                <c:pt idx="10896">
                  <c:v>7.2434700000000005E-2</c:v>
                </c:pt>
                <c:pt idx="10897">
                  <c:v>7.9516500000000004E-2</c:v>
                </c:pt>
                <c:pt idx="10898">
                  <c:v>8.3547700000000003E-2</c:v>
                </c:pt>
                <c:pt idx="10899">
                  <c:v>8.4112000000000006E-2</c:v>
                </c:pt>
                <c:pt idx="10900">
                  <c:v>8.4155499999999994E-2</c:v>
                </c:pt>
                <c:pt idx="10901">
                  <c:v>8.0224500000000004E-2</c:v>
                </c:pt>
                <c:pt idx="10902">
                  <c:v>7.88359E-2</c:v>
                </c:pt>
                <c:pt idx="10903">
                  <c:v>7.6913300000000004E-2</c:v>
                </c:pt>
                <c:pt idx="10904">
                  <c:v>7.3964199999999994E-2</c:v>
                </c:pt>
                <c:pt idx="10905">
                  <c:v>6.8058099999999996E-2</c:v>
                </c:pt>
                <c:pt idx="10906">
                  <c:v>6.4181199999999994E-2</c:v>
                </c:pt>
                <c:pt idx="10907">
                  <c:v>5.92694E-2</c:v>
                </c:pt>
                <c:pt idx="10908">
                  <c:v>5.4924800000000003E-2</c:v>
                </c:pt>
                <c:pt idx="10909">
                  <c:v>5.1492499999999997E-2</c:v>
                </c:pt>
                <c:pt idx="10910">
                  <c:v>4.3556600000000001E-2</c:v>
                </c:pt>
                <c:pt idx="10911">
                  <c:v>3.56963E-2</c:v>
                </c:pt>
                <c:pt idx="10912">
                  <c:v>2.8376800000000001E-2</c:v>
                </c:pt>
                <c:pt idx="10913">
                  <c:v>2.5122100000000001E-2</c:v>
                </c:pt>
                <c:pt idx="10914">
                  <c:v>2.6377299999999999E-2</c:v>
                </c:pt>
                <c:pt idx="10915">
                  <c:v>2.9429199999999999E-2</c:v>
                </c:pt>
                <c:pt idx="10916">
                  <c:v>2.3910000000000001E-2</c:v>
                </c:pt>
                <c:pt idx="10917">
                  <c:v>1.50492E-2</c:v>
                </c:pt>
                <c:pt idx="10918">
                  <c:v>5.1747099999999999E-3</c:v>
                </c:pt>
                <c:pt idx="10919">
                  <c:v>-5.6062400000000002E-3</c:v>
                </c:pt>
                <c:pt idx="10920">
                  <c:v>-1.0759700000000001E-2</c:v>
                </c:pt>
                <c:pt idx="10921">
                  <c:v>-1.05562E-2</c:v>
                </c:pt>
                <c:pt idx="10922">
                  <c:v>-1.18764E-2</c:v>
                </c:pt>
                <c:pt idx="10923">
                  <c:v>-1.06178E-2</c:v>
                </c:pt>
                <c:pt idx="10924">
                  <c:v>-6.3325999999999999E-3</c:v>
                </c:pt>
                <c:pt idx="10925">
                  <c:v>2.4149100000000001E-3</c:v>
                </c:pt>
                <c:pt idx="10926">
                  <c:v>1.05807E-2</c:v>
                </c:pt>
                <c:pt idx="10927">
                  <c:v>1.6754600000000001E-2</c:v>
                </c:pt>
                <c:pt idx="10928">
                  <c:v>2.19957E-2</c:v>
                </c:pt>
                <c:pt idx="10929">
                  <c:v>2.7655300000000001E-2</c:v>
                </c:pt>
                <c:pt idx="10930">
                  <c:v>2.6825100000000001E-2</c:v>
                </c:pt>
                <c:pt idx="10931">
                  <c:v>2.55587E-2</c:v>
                </c:pt>
                <c:pt idx="10932">
                  <c:v>2.2824899999999999E-2</c:v>
                </c:pt>
                <c:pt idx="10933">
                  <c:v>2.2579100000000001E-2</c:v>
                </c:pt>
                <c:pt idx="10934">
                  <c:v>1.9315599999999999E-2</c:v>
                </c:pt>
                <c:pt idx="10935">
                  <c:v>1.7113300000000001E-2</c:v>
                </c:pt>
                <c:pt idx="10936">
                  <c:v>1.7914099999999999E-2</c:v>
                </c:pt>
                <c:pt idx="10937">
                  <c:v>2.11925E-2</c:v>
                </c:pt>
                <c:pt idx="10938">
                  <c:v>2.4476999999999999E-2</c:v>
                </c:pt>
                <c:pt idx="10939">
                  <c:v>2.82425E-2</c:v>
                </c:pt>
                <c:pt idx="10940">
                  <c:v>2.50224E-2</c:v>
                </c:pt>
                <c:pt idx="10941">
                  <c:v>2.03301E-2</c:v>
                </c:pt>
                <c:pt idx="10942">
                  <c:v>1.51436E-2</c:v>
                </c:pt>
                <c:pt idx="10943">
                  <c:v>7.9795999999999999E-3</c:v>
                </c:pt>
                <c:pt idx="10944">
                  <c:v>-6.6793199999999999E-3</c:v>
                </c:pt>
                <c:pt idx="10945">
                  <c:v>-1.39157E-2</c:v>
                </c:pt>
                <c:pt idx="10946">
                  <c:v>-8.7074500000000003E-3</c:v>
                </c:pt>
                <c:pt idx="10947">
                  <c:v>6.5780600000000002E-3</c:v>
                </c:pt>
                <c:pt idx="10948">
                  <c:v>1.5503599999999999E-2</c:v>
                </c:pt>
                <c:pt idx="10949">
                  <c:v>1.7414800000000001E-2</c:v>
                </c:pt>
                <c:pt idx="10950">
                  <c:v>1.4841999999999999E-2</c:v>
                </c:pt>
                <c:pt idx="10951">
                  <c:v>9.1974399999999994E-3</c:v>
                </c:pt>
                <c:pt idx="10952">
                  <c:v>6.0528999999999999E-3</c:v>
                </c:pt>
                <c:pt idx="10953">
                  <c:v>1.41954E-3</c:v>
                </c:pt>
                <c:pt idx="10954">
                  <c:v>-3.0384700000000001E-3</c:v>
                </c:pt>
                <c:pt idx="10955">
                  <c:v>-1.6587500000000002E-2</c:v>
                </c:pt>
                <c:pt idx="10956">
                  <c:v>-2.2930900000000001E-2</c:v>
                </c:pt>
                <c:pt idx="10957">
                  <c:v>-2.43219E-2</c:v>
                </c:pt>
                <c:pt idx="10958">
                  <c:v>-1.5140900000000001E-2</c:v>
                </c:pt>
                <c:pt idx="10959">
                  <c:v>-8.5602300000000003E-3</c:v>
                </c:pt>
                <c:pt idx="10960">
                  <c:v>-3.7776699999999999E-3</c:v>
                </c:pt>
                <c:pt idx="10961">
                  <c:v>3.7096299999999998E-3</c:v>
                </c:pt>
                <c:pt idx="10962">
                  <c:v>4.3981000000000003E-3</c:v>
                </c:pt>
                <c:pt idx="10963">
                  <c:v>3.7488E-3</c:v>
                </c:pt>
                <c:pt idx="10964">
                  <c:v>4.5962199999999998E-3</c:v>
                </c:pt>
                <c:pt idx="10965">
                  <c:v>4.8245500000000004E-3</c:v>
                </c:pt>
                <c:pt idx="10966">
                  <c:v>-2.4658499999999999E-3</c:v>
                </c:pt>
                <c:pt idx="10967">
                  <c:v>-9.1384099999999996E-3</c:v>
                </c:pt>
                <c:pt idx="10968">
                  <c:v>-1.51904E-2</c:v>
                </c:pt>
                <c:pt idx="10969">
                  <c:v>-2.1932400000000001E-2</c:v>
                </c:pt>
                <c:pt idx="10970">
                  <c:v>-3.5130300000000003E-2</c:v>
                </c:pt>
                <c:pt idx="10971">
                  <c:v>-4.7547199999999998E-2</c:v>
                </c:pt>
                <c:pt idx="10972">
                  <c:v>-5.42341E-2</c:v>
                </c:pt>
                <c:pt idx="10973">
                  <c:v>-6.1780000000000002E-2</c:v>
                </c:pt>
                <c:pt idx="10974">
                  <c:v>-6.6027100000000005E-2</c:v>
                </c:pt>
                <c:pt idx="10975">
                  <c:v>-6.96436E-2</c:v>
                </c:pt>
                <c:pt idx="10976">
                  <c:v>-7.0763000000000006E-2</c:v>
                </c:pt>
                <c:pt idx="10977">
                  <c:v>-7.3862999999999998E-2</c:v>
                </c:pt>
                <c:pt idx="10978">
                  <c:v>-8.0757399999999993E-2</c:v>
                </c:pt>
                <c:pt idx="10979">
                  <c:v>-8.6741100000000002E-2</c:v>
                </c:pt>
                <c:pt idx="10980">
                  <c:v>-9.3903500000000001E-2</c:v>
                </c:pt>
                <c:pt idx="10981">
                  <c:v>-9.5172099999999996E-2</c:v>
                </c:pt>
                <c:pt idx="10982">
                  <c:v>-8.8589000000000001E-2</c:v>
                </c:pt>
                <c:pt idx="10983">
                  <c:v>-6.8065700000000007E-2</c:v>
                </c:pt>
                <c:pt idx="10984">
                  <c:v>-5.6721300000000002E-2</c:v>
                </c:pt>
                <c:pt idx="10985">
                  <c:v>-5.8498300000000003E-2</c:v>
                </c:pt>
                <c:pt idx="10986">
                  <c:v>-6.7671099999999998E-2</c:v>
                </c:pt>
                <c:pt idx="10987">
                  <c:v>-7.5080300000000003E-2</c:v>
                </c:pt>
                <c:pt idx="10988">
                  <c:v>-7.9106999999999997E-2</c:v>
                </c:pt>
                <c:pt idx="10989">
                  <c:v>-7.7619599999999997E-2</c:v>
                </c:pt>
                <c:pt idx="10990">
                  <c:v>-7.5490399999999999E-2</c:v>
                </c:pt>
                <c:pt idx="10991">
                  <c:v>-7.9352699999999998E-2</c:v>
                </c:pt>
                <c:pt idx="10992">
                  <c:v>-8.3568199999999995E-2</c:v>
                </c:pt>
                <c:pt idx="10993">
                  <c:v>-8.58767E-2</c:v>
                </c:pt>
                <c:pt idx="10994">
                  <c:v>-8.4461700000000001E-2</c:v>
                </c:pt>
                <c:pt idx="10995">
                  <c:v>-7.9845899999999997E-2</c:v>
                </c:pt>
                <c:pt idx="10996">
                  <c:v>-7.8532400000000002E-2</c:v>
                </c:pt>
                <c:pt idx="10997">
                  <c:v>-8.1258300000000006E-2</c:v>
                </c:pt>
                <c:pt idx="10998">
                  <c:v>-8.8044800000000006E-2</c:v>
                </c:pt>
                <c:pt idx="10999">
                  <c:v>-9.20353E-2</c:v>
                </c:pt>
                <c:pt idx="11000">
                  <c:v>-9.4477699999999998E-2</c:v>
                </c:pt>
                <c:pt idx="11001">
                  <c:v>-9.7480499999999998E-2</c:v>
                </c:pt>
                <c:pt idx="11002">
                  <c:v>-0.107373</c:v>
                </c:pt>
                <c:pt idx="11003">
                  <c:v>-0.109373</c:v>
                </c:pt>
                <c:pt idx="11004">
                  <c:v>-0.11253199999999999</c:v>
                </c:pt>
                <c:pt idx="11005">
                  <c:v>-0.110268</c:v>
                </c:pt>
                <c:pt idx="11006">
                  <c:v>-0.10609300000000001</c:v>
                </c:pt>
                <c:pt idx="11007">
                  <c:v>-0.10956200000000001</c:v>
                </c:pt>
                <c:pt idx="11008">
                  <c:v>-0.112835</c:v>
                </c:pt>
                <c:pt idx="11009">
                  <c:v>-0.114785</c:v>
                </c:pt>
                <c:pt idx="11010">
                  <c:v>-0.107463</c:v>
                </c:pt>
                <c:pt idx="11011">
                  <c:v>-0.10552</c:v>
                </c:pt>
                <c:pt idx="11012">
                  <c:v>-0.11192000000000001</c:v>
                </c:pt>
                <c:pt idx="11013">
                  <c:v>-0.120986</c:v>
                </c:pt>
                <c:pt idx="11014">
                  <c:v>-0.12532399999999999</c:v>
                </c:pt>
                <c:pt idx="11015">
                  <c:v>-0.11833399999999999</c:v>
                </c:pt>
                <c:pt idx="11016">
                  <c:v>-0.105036</c:v>
                </c:pt>
                <c:pt idx="11017">
                  <c:v>-9.5798700000000001E-2</c:v>
                </c:pt>
                <c:pt idx="11018">
                  <c:v>-8.8298399999999999E-2</c:v>
                </c:pt>
                <c:pt idx="11019">
                  <c:v>-7.6761700000000002E-2</c:v>
                </c:pt>
                <c:pt idx="11020">
                  <c:v>-6.8200899999999995E-2</c:v>
                </c:pt>
                <c:pt idx="11021">
                  <c:v>-5.5341099999999997E-2</c:v>
                </c:pt>
                <c:pt idx="11022">
                  <c:v>-3.41838E-2</c:v>
                </c:pt>
                <c:pt idx="11023">
                  <c:v>-2.4211699999999999E-2</c:v>
                </c:pt>
                <c:pt idx="11024">
                  <c:v>-2.5612200000000002E-2</c:v>
                </c:pt>
                <c:pt idx="11025">
                  <c:v>-2.7670400000000001E-2</c:v>
                </c:pt>
                <c:pt idx="11026">
                  <c:v>-2.88992E-2</c:v>
                </c:pt>
                <c:pt idx="11027">
                  <c:v>-2.60126E-2</c:v>
                </c:pt>
                <c:pt idx="11028">
                  <c:v>-1.8513100000000001E-2</c:v>
                </c:pt>
                <c:pt idx="11029">
                  <c:v>-1.29727E-2</c:v>
                </c:pt>
                <c:pt idx="11030">
                  <c:v>-1.25512E-2</c:v>
                </c:pt>
                <c:pt idx="11031">
                  <c:v>-1.3104599999999999E-2</c:v>
                </c:pt>
                <c:pt idx="11032">
                  <c:v>-1.94726E-2</c:v>
                </c:pt>
                <c:pt idx="11033">
                  <c:v>-2.6984500000000002E-2</c:v>
                </c:pt>
                <c:pt idx="11034">
                  <c:v>-3.1718099999999999E-2</c:v>
                </c:pt>
                <c:pt idx="11035">
                  <c:v>-3.87418E-2</c:v>
                </c:pt>
                <c:pt idx="11036">
                  <c:v>-5.0738100000000001E-2</c:v>
                </c:pt>
                <c:pt idx="11037">
                  <c:v>-7.0816799999999999E-2</c:v>
                </c:pt>
                <c:pt idx="11038">
                  <c:v>-9.6420400000000003E-2</c:v>
                </c:pt>
                <c:pt idx="11039">
                  <c:v>-0.114902</c:v>
                </c:pt>
                <c:pt idx="11040">
                  <c:v>-0.12151000000000001</c:v>
                </c:pt>
                <c:pt idx="11041">
                  <c:v>-0.12818499999999999</c:v>
                </c:pt>
                <c:pt idx="11042">
                  <c:v>-0.136293</c:v>
                </c:pt>
                <c:pt idx="11043">
                  <c:v>-0.14220099999999999</c:v>
                </c:pt>
                <c:pt idx="11044">
                  <c:v>-0.14496200000000001</c:v>
                </c:pt>
                <c:pt idx="11045">
                  <c:v>-0.14310700000000001</c:v>
                </c:pt>
                <c:pt idx="11046">
                  <c:v>-0.139851</c:v>
                </c:pt>
                <c:pt idx="11047">
                  <c:v>-0.14204700000000001</c:v>
                </c:pt>
                <c:pt idx="11048">
                  <c:v>-0.14410999999999999</c:v>
                </c:pt>
                <c:pt idx="11049">
                  <c:v>-0.146643</c:v>
                </c:pt>
                <c:pt idx="11050">
                  <c:v>-0.14421300000000001</c:v>
                </c:pt>
                <c:pt idx="11051">
                  <c:v>-0.14368</c:v>
                </c:pt>
                <c:pt idx="11052">
                  <c:v>-0.14412700000000001</c:v>
                </c:pt>
                <c:pt idx="11053">
                  <c:v>-0.143817</c:v>
                </c:pt>
                <c:pt idx="11054">
                  <c:v>-0.133601</c:v>
                </c:pt>
                <c:pt idx="11055">
                  <c:v>-0.12887599999999999</c:v>
                </c:pt>
                <c:pt idx="11056">
                  <c:v>-0.125137</c:v>
                </c:pt>
                <c:pt idx="11057">
                  <c:v>-0.120865</c:v>
                </c:pt>
                <c:pt idx="11058">
                  <c:v>-0.119405</c:v>
                </c:pt>
                <c:pt idx="11059">
                  <c:v>-0.119744</c:v>
                </c:pt>
                <c:pt idx="11060">
                  <c:v>-0.12080399999999999</c:v>
                </c:pt>
                <c:pt idx="11061">
                  <c:v>-0.12534000000000001</c:v>
                </c:pt>
                <c:pt idx="11062">
                  <c:v>-0.13251499999999999</c:v>
                </c:pt>
                <c:pt idx="11063">
                  <c:v>-0.14113700000000001</c:v>
                </c:pt>
                <c:pt idx="11064">
                  <c:v>-0.14736199999999999</c:v>
                </c:pt>
                <c:pt idx="11065">
                  <c:v>-0.146036</c:v>
                </c:pt>
                <c:pt idx="11066">
                  <c:v>-0.138459</c:v>
                </c:pt>
                <c:pt idx="11067">
                  <c:v>-0.12989999999999999</c:v>
                </c:pt>
                <c:pt idx="11068">
                  <c:v>-0.128134</c:v>
                </c:pt>
                <c:pt idx="11069">
                  <c:v>-0.129831</c:v>
                </c:pt>
                <c:pt idx="11070">
                  <c:v>-0.13118299999999999</c:v>
                </c:pt>
                <c:pt idx="11071">
                  <c:v>-0.13789499999999999</c:v>
                </c:pt>
                <c:pt idx="11072">
                  <c:v>-0.14929999999999999</c:v>
                </c:pt>
                <c:pt idx="11073">
                  <c:v>-0.15876799999999999</c:v>
                </c:pt>
                <c:pt idx="11074">
                  <c:v>-0.16214600000000001</c:v>
                </c:pt>
                <c:pt idx="11075">
                  <c:v>-0.162411</c:v>
                </c:pt>
                <c:pt idx="11076">
                  <c:v>-0.16195499999999999</c:v>
                </c:pt>
                <c:pt idx="11077">
                  <c:v>-0.16183700000000001</c:v>
                </c:pt>
                <c:pt idx="11078">
                  <c:v>-0.161466</c:v>
                </c:pt>
                <c:pt idx="11079">
                  <c:v>-0.15825900000000001</c:v>
                </c:pt>
                <c:pt idx="11080">
                  <c:v>-0.159605</c:v>
                </c:pt>
                <c:pt idx="11081">
                  <c:v>-0.161472</c:v>
                </c:pt>
                <c:pt idx="11082">
                  <c:v>-0.167294</c:v>
                </c:pt>
                <c:pt idx="11083">
                  <c:v>-0.17067099999999999</c:v>
                </c:pt>
                <c:pt idx="11084">
                  <c:v>-0.17518700000000001</c:v>
                </c:pt>
                <c:pt idx="11085">
                  <c:v>-0.180836</c:v>
                </c:pt>
                <c:pt idx="11086">
                  <c:v>-0.18652299999999999</c:v>
                </c:pt>
                <c:pt idx="11087">
                  <c:v>-0.18953800000000001</c:v>
                </c:pt>
                <c:pt idx="11088">
                  <c:v>-0.18899299999999999</c:v>
                </c:pt>
                <c:pt idx="11089">
                  <c:v>-0.18418200000000001</c:v>
                </c:pt>
                <c:pt idx="11090">
                  <c:v>-0.178951</c:v>
                </c:pt>
                <c:pt idx="11091">
                  <c:v>-0.17712</c:v>
                </c:pt>
                <c:pt idx="11092">
                  <c:v>-0.179948</c:v>
                </c:pt>
                <c:pt idx="11093">
                  <c:v>-0.179589</c:v>
                </c:pt>
                <c:pt idx="11094">
                  <c:v>-0.180529</c:v>
                </c:pt>
                <c:pt idx="11095">
                  <c:v>-0.17988199999999999</c:v>
                </c:pt>
                <c:pt idx="11096">
                  <c:v>-0.181506</c:v>
                </c:pt>
                <c:pt idx="11097">
                  <c:v>-0.18623200000000001</c:v>
                </c:pt>
                <c:pt idx="11098">
                  <c:v>-0.19100900000000001</c:v>
                </c:pt>
                <c:pt idx="11099">
                  <c:v>-0.193745</c:v>
                </c:pt>
                <c:pt idx="11100">
                  <c:v>-0.19634499999999999</c:v>
                </c:pt>
                <c:pt idx="11101">
                  <c:v>-0.19722700000000001</c:v>
                </c:pt>
                <c:pt idx="11102">
                  <c:v>-0.204234</c:v>
                </c:pt>
                <c:pt idx="11103">
                  <c:v>-0.21039099999999999</c:v>
                </c:pt>
                <c:pt idx="11104">
                  <c:v>-0.210535</c:v>
                </c:pt>
                <c:pt idx="11105">
                  <c:v>-0.206703</c:v>
                </c:pt>
                <c:pt idx="11106">
                  <c:v>-0.20352200000000001</c:v>
                </c:pt>
                <c:pt idx="11107">
                  <c:v>-0.19900100000000001</c:v>
                </c:pt>
                <c:pt idx="11108">
                  <c:v>-0.19999</c:v>
                </c:pt>
                <c:pt idx="11109">
                  <c:v>-0.20113700000000001</c:v>
                </c:pt>
                <c:pt idx="11110">
                  <c:v>-0.20149300000000001</c:v>
                </c:pt>
                <c:pt idx="11111">
                  <c:v>-0.19966500000000001</c:v>
                </c:pt>
                <c:pt idx="11112">
                  <c:v>-0.193245</c:v>
                </c:pt>
                <c:pt idx="11113">
                  <c:v>-0.18897800000000001</c:v>
                </c:pt>
                <c:pt idx="11114">
                  <c:v>-0.18418599999999999</c:v>
                </c:pt>
                <c:pt idx="11115">
                  <c:v>-0.183646</c:v>
                </c:pt>
                <c:pt idx="11116">
                  <c:v>-0.183753</c:v>
                </c:pt>
                <c:pt idx="11117">
                  <c:v>-0.17894699999999999</c:v>
                </c:pt>
                <c:pt idx="11118">
                  <c:v>-0.17341799999999999</c:v>
                </c:pt>
                <c:pt idx="11119">
                  <c:v>-0.17156099999999999</c:v>
                </c:pt>
                <c:pt idx="11120">
                  <c:v>-0.16999700000000001</c:v>
                </c:pt>
                <c:pt idx="11121">
                  <c:v>-0.16953499999999999</c:v>
                </c:pt>
                <c:pt idx="11122">
                  <c:v>-0.17128399999999999</c:v>
                </c:pt>
                <c:pt idx="11123">
                  <c:v>-0.17477699999999999</c:v>
                </c:pt>
                <c:pt idx="11124">
                  <c:v>-0.17796500000000001</c:v>
                </c:pt>
                <c:pt idx="11125">
                  <c:v>-0.17695</c:v>
                </c:pt>
                <c:pt idx="11126">
                  <c:v>-0.17647099999999999</c:v>
                </c:pt>
                <c:pt idx="11127">
                  <c:v>-0.176847</c:v>
                </c:pt>
                <c:pt idx="11128">
                  <c:v>-0.17727699999999999</c:v>
                </c:pt>
                <c:pt idx="11129">
                  <c:v>-0.176148</c:v>
                </c:pt>
                <c:pt idx="11130">
                  <c:v>-0.17671400000000001</c:v>
                </c:pt>
                <c:pt idx="11131">
                  <c:v>-0.17765500000000001</c:v>
                </c:pt>
                <c:pt idx="11132">
                  <c:v>-0.18254300000000001</c:v>
                </c:pt>
                <c:pt idx="11133">
                  <c:v>-0.19431699999999999</c:v>
                </c:pt>
                <c:pt idx="11134">
                  <c:v>-0.21066199999999999</c:v>
                </c:pt>
                <c:pt idx="11135">
                  <c:v>-0.219221</c:v>
                </c:pt>
                <c:pt idx="11136">
                  <c:v>-0.214147</c:v>
                </c:pt>
                <c:pt idx="11137">
                  <c:v>-0.21052999999999999</c:v>
                </c:pt>
                <c:pt idx="11138">
                  <c:v>-0.20846899999999999</c:v>
                </c:pt>
                <c:pt idx="11139">
                  <c:v>-0.211115</c:v>
                </c:pt>
                <c:pt idx="11140">
                  <c:v>-0.21285599999999999</c:v>
                </c:pt>
                <c:pt idx="11141">
                  <c:v>-0.213481</c:v>
                </c:pt>
                <c:pt idx="11142">
                  <c:v>-0.211232</c:v>
                </c:pt>
                <c:pt idx="11143">
                  <c:v>-0.210258</c:v>
                </c:pt>
                <c:pt idx="11144">
                  <c:v>-0.21373300000000001</c:v>
                </c:pt>
                <c:pt idx="11145">
                  <c:v>-0.21837999999999999</c:v>
                </c:pt>
                <c:pt idx="11146">
                  <c:v>-0.21981200000000001</c:v>
                </c:pt>
                <c:pt idx="11147">
                  <c:v>-0.215306</c:v>
                </c:pt>
                <c:pt idx="11148">
                  <c:v>-0.209425</c:v>
                </c:pt>
                <c:pt idx="11149">
                  <c:v>-0.20231399999999999</c:v>
                </c:pt>
                <c:pt idx="11150">
                  <c:v>-0.19514300000000001</c:v>
                </c:pt>
                <c:pt idx="11151">
                  <c:v>-0.19186500000000001</c:v>
                </c:pt>
                <c:pt idx="11152">
                  <c:v>-0.19071399999999999</c:v>
                </c:pt>
                <c:pt idx="11153">
                  <c:v>-0.18643999999999999</c:v>
                </c:pt>
                <c:pt idx="11154">
                  <c:v>-0.18199599999999999</c:v>
                </c:pt>
                <c:pt idx="11155">
                  <c:v>-0.178813</c:v>
                </c:pt>
                <c:pt idx="11156">
                  <c:v>-0.17586499999999999</c:v>
                </c:pt>
                <c:pt idx="11157">
                  <c:v>-0.17591499999999999</c:v>
                </c:pt>
                <c:pt idx="11158">
                  <c:v>-0.17474100000000001</c:v>
                </c:pt>
                <c:pt idx="11159">
                  <c:v>-0.171099</c:v>
                </c:pt>
                <c:pt idx="11160">
                  <c:v>-0.16411600000000001</c:v>
                </c:pt>
                <c:pt idx="11161">
                  <c:v>-0.153248</c:v>
                </c:pt>
                <c:pt idx="11162">
                  <c:v>-0.14178499999999999</c:v>
                </c:pt>
                <c:pt idx="11163">
                  <c:v>-0.134603</c:v>
                </c:pt>
                <c:pt idx="11164">
                  <c:v>-0.13481000000000001</c:v>
                </c:pt>
                <c:pt idx="11165">
                  <c:v>-0.13821900000000001</c:v>
                </c:pt>
                <c:pt idx="11166">
                  <c:v>-0.140238</c:v>
                </c:pt>
                <c:pt idx="11167">
                  <c:v>-0.14423800000000001</c:v>
                </c:pt>
                <c:pt idx="11168">
                  <c:v>-0.150004</c:v>
                </c:pt>
                <c:pt idx="11169">
                  <c:v>-0.15228700000000001</c:v>
                </c:pt>
                <c:pt idx="11170">
                  <c:v>-0.156058</c:v>
                </c:pt>
                <c:pt idx="11171">
                  <c:v>-0.15743399999999999</c:v>
                </c:pt>
                <c:pt idx="11172">
                  <c:v>-0.15511800000000001</c:v>
                </c:pt>
                <c:pt idx="11173">
                  <c:v>-0.15312000000000001</c:v>
                </c:pt>
                <c:pt idx="11174">
                  <c:v>-0.14915500000000001</c:v>
                </c:pt>
                <c:pt idx="11175">
                  <c:v>-0.14782500000000001</c:v>
                </c:pt>
                <c:pt idx="11176">
                  <c:v>-0.14577799999999999</c:v>
                </c:pt>
                <c:pt idx="11177">
                  <c:v>-0.143841</c:v>
                </c:pt>
                <c:pt idx="11178">
                  <c:v>-0.14091699999999999</c:v>
                </c:pt>
                <c:pt idx="11179">
                  <c:v>-0.135571</c:v>
                </c:pt>
                <c:pt idx="11180">
                  <c:v>-0.137993</c:v>
                </c:pt>
                <c:pt idx="11181">
                  <c:v>-0.14622199999999999</c:v>
                </c:pt>
                <c:pt idx="11182">
                  <c:v>-0.15130399999999999</c:v>
                </c:pt>
                <c:pt idx="11183">
                  <c:v>-0.14616499999999999</c:v>
                </c:pt>
                <c:pt idx="11184">
                  <c:v>-0.13377600000000001</c:v>
                </c:pt>
                <c:pt idx="11185">
                  <c:v>-0.120613</c:v>
                </c:pt>
                <c:pt idx="11186">
                  <c:v>-0.108663</c:v>
                </c:pt>
                <c:pt idx="11187">
                  <c:v>-0.10442899999999999</c:v>
                </c:pt>
                <c:pt idx="11188">
                  <c:v>-0.104195</c:v>
                </c:pt>
                <c:pt idx="11189">
                  <c:v>-0.100856</c:v>
                </c:pt>
                <c:pt idx="11190">
                  <c:v>-0.104005</c:v>
                </c:pt>
                <c:pt idx="11191">
                  <c:v>-0.108982</c:v>
                </c:pt>
                <c:pt idx="11192">
                  <c:v>-0.107962</c:v>
                </c:pt>
                <c:pt idx="11193">
                  <c:v>-0.10332</c:v>
                </c:pt>
                <c:pt idx="11194">
                  <c:v>-0.10001699999999999</c:v>
                </c:pt>
                <c:pt idx="11195">
                  <c:v>-0.10249900000000001</c:v>
                </c:pt>
                <c:pt idx="11196">
                  <c:v>-0.10229199999999999</c:v>
                </c:pt>
                <c:pt idx="11197">
                  <c:v>-0.104652</c:v>
                </c:pt>
                <c:pt idx="11198">
                  <c:v>-0.10838399999999999</c:v>
                </c:pt>
                <c:pt idx="11199">
                  <c:v>-0.113091</c:v>
                </c:pt>
                <c:pt idx="11200">
                  <c:v>-0.11609899999999999</c:v>
                </c:pt>
                <c:pt idx="11201">
                  <c:v>-0.116621</c:v>
                </c:pt>
                <c:pt idx="11202">
                  <c:v>-0.113882</c:v>
                </c:pt>
                <c:pt idx="11203">
                  <c:v>-0.113868</c:v>
                </c:pt>
                <c:pt idx="11204">
                  <c:v>-0.118021</c:v>
                </c:pt>
                <c:pt idx="11205">
                  <c:v>-0.122199</c:v>
                </c:pt>
                <c:pt idx="11206">
                  <c:v>-0.11665499999999999</c:v>
                </c:pt>
                <c:pt idx="11207">
                  <c:v>-0.110586</c:v>
                </c:pt>
                <c:pt idx="11208">
                  <c:v>-0.103849</c:v>
                </c:pt>
                <c:pt idx="11209">
                  <c:v>-9.7437300000000004E-2</c:v>
                </c:pt>
                <c:pt idx="11210">
                  <c:v>-9.4871399999999995E-2</c:v>
                </c:pt>
                <c:pt idx="11211">
                  <c:v>-9.5610899999999999E-2</c:v>
                </c:pt>
                <c:pt idx="11212">
                  <c:v>-9.3870400000000007E-2</c:v>
                </c:pt>
                <c:pt idx="11213">
                  <c:v>-9.3071299999999996E-2</c:v>
                </c:pt>
                <c:pt idx="11214">
                  <c:v>-9.1101399999999999E-2</c:v>
                </c:pt>
                <c:pt idx="11215">
                  <c:v>-9.2112100000000002E-2</c:v>
                </c:pt>
                <c:pt idx="11216">
                  <c:v>-8.5861800000000002E-2</c:v>
                </c:pt>
                <c:pt idx="11217">
                  <c:v>-8.4787899999999999E-2</c:v>
                </c:pt>
                <c:pt idx="11218">
                  <c:v>-8.3188999999999999E-2</c:v>
                </c:pt>
                <c:pt idx="11219">
                  <c:v>-8.7481500000000004E-2</c:v>
                </c:pt>
                <c:pt idx="11220">
                  <c:v>-8.6549299999999996E-2</c:v>
                </c:pt>
                <c:pt idx="11221">
                  <c:v>-8.1347299999999997E-2</c:v>
                </c:pt>
                <c:pt idx="11222">
                  <c:v>-8.06423E-2</c:v>
                </c:pt>
                <c:pt idx="11223">
                  <c:v>-8.1383800000000006E-2</c:v>
                </c:pt>
                <c:pt idx="11224">
                  <c:v>-7.7192399999999994E-2</c:v>
                </c:pt>
                <c:pt idx="11225">
                  <c:v>-7.1417400000000006E-2</c:v>
                </c:pt>
                <c:pt idx="11226">
                  <c:v>-7.1008100000000005E-2</c:v>
                </c:pt>
                <c:pt idx="11227">
                  <c:v>-7.37072E-2</c:v>
                </c:pt>
                <c:pt idx="11228">
                  <c:v>-7.5840099999999994E-2</c:v>
                </c:pt>
                <c:pt idx="11229">
                  <c:v>-8.0978099999999997E-2</c:v>
                </c:pt>
                <c:pt idx="11230">
                  <c:v>-8.3819900000000003E-2</c:v>
                </c:pt>
                <c:pt idx="11231">
                  <c:v>-8.5130700000000004E-2</c:v>
                </c:pt>
                <c:pt idx="11232">
                  <c:v>-8.4365399999999993E-2</c:v>
                </c:pt>
                <c:pt idx="11233">
                  <c:v>-8.5340399999999997E-2</c:v>
                </c:pt>
                <c:pt idx="11234">
                  <c:v>-8.91565E-2</c:v>
                </c:pt>
                <c:pt idx="11235">
                  <c:v>-9.78903E-2</c:v>
                </c:pt>
                <c:pt idx="11236">
                  <c:v>-0.110055</c:v>
                </c:pt>
                <c:pt idx="11237">
                  <c:v>-0.12554299999999999</c:v>
                </c:pt>
                <c:pt idx="11238">
                  <c:v>-0.13056499999999999</c:v>
                </c:pt>
                <c:pt idx="11239">
                  <c:v>-0.127385</c:v>
                </c:pt>
                <c:pt idx="11240">
                  <c:v>-0.120572</c:v>
                </c:pt>
                <c:pt idx="11241">
                  <c:v>-0.116803</c:v>
                </c:pt>
                <c:pt idx="11242">
                  <c:v>-0.11417099999999999</c:v>
                </c:pt>
                <c:pt idx="11243">
                  <c:v>-0.111142</c:v>
                </c:pt>
                <c:pt idx="11244">
                  <c:v>-0.11768099999999999</c:v>
                </c:pt>
                <c:pt idx="11245">
                  <c:v>-0.13061600000000001</c:v>
                </c:pt>
                <c:pt idx="11246">
                  <c:v>-0.14357900000000001</c:v>
                </c:pt>
                <c:pt idx="11247">
                  <c:v>-0.163018</c:v>
                </c:pt>
                <c:pt idx="11248">
                  <c:v>-0.17541799999999999</c:v>
                </c:pt>
                <c:pt idx="11249">
                  <c:v>-0.18742300000000001</c:v>
                </c:pt>
                <c:pt idx="11250">
                  <c:v>-0.20456299999999999</c:v>
                </c:pt>
                <c:pt idx="11251">
                  <c:v>-0.21617700000000001</c:v>
                </c:pt>
                <c:pt idx="11252">
                  <c:v>-0.22268099999999999</c:v>
                </c:pt>
                <c:pt idx="11253">
                  <c:v>-0.23341400000000001</c:v>
                </c:pt>
                <c:pt idx="11254">
                  <c:v>-0.24976300000000001</c:v>
                </c:pt>
                <c:pt idx="11255">
                  <c:v>-0.26347700000000002</c:v>
                </c:pt>
                <c:pt idx="11256">
                  <c:v>-0.27304899999999999</c:v>
                </c:pt>
                <c:pt idx="11257">
                  <c:v>-0.28580100000000003</c:v>
                </c:pt>
                <c:pt idx="11258">
                  <c:v>-0.29965799999999998</c:v>
                </c:pt>
                <c:pt idx="11259">
                  <c:v>-0.30916900000000003</c:v>
                </c:pt>
                <c:pt idx="11260">
                  <c:v>-0.32366200000000001</c:v>
                </c:pt>
                <c:pt idx="11261">
                  <c:v>-0.33396599999999999</c:v>
                </c:pt>
                <c:pt idx="11262">
                  <c:v>-0.339951</c:v>
                </c:pt>
                <c:pt idx="11263">
                  <c:v>-0.34431099999999998</c:v>
                </c:pt>
                <c:pt idx="11264">
                  <c:v>-0.352713</c:v>
                </c:pt>
                <c:pt idx="11265">
                  <c:v>-0.36520599999999998</c:v>
                </c:pt>
                <c:pt idx="11266">
                  <c:v>-0.38455099999999998</c:v>
                </c:pt>
                <c:pt idx="11267">
                  <c:v>-0.40752500000000003</c:v>
                </c:pt>
                <c:pt idx="11268">
                  <c:v>-0.41435899999999998</c:v>
                </c:pt>
                <c:pt idx="11269">
                  <c:v>-0.410416</c:v>
                </c:pt>
                <c:pt idx="11270">
                  <c:v>-0.40746500000000002</c:v>
                </c:pt>
                <c:pt idx="11271">
                  <c:v>-0.41392499999999999</c:v>
                </c:pt>
                <c:pt idx="11272">
                  <c:v>-0.42618699999999998</c:v>
                </c:pt>
                <c:pt idx="11273">
                  <c:v>-0.44239800000000001</c:v>
                </c:pt>
                <c:pt idx="11274">
                  <c:v>-0.45679500000000001</c:v>
                </c:pt>
                <c:pt idx="11275">
                  <c:v>-0.46602300000000002</c:v>
                </c:pt>
                <c:pt idx="11276">
                  <c:v>-0.47469</c:v>
                </c:pt>
                <c:pt idx="11277">
                  <c:v>-0.48156300000000002</c:v>
                </c:pt>
                <c:pt idx="11278">
                  <c:v>-0.48959000000000003</c:v>
                </c:pt>
                <c:pt idx="11279">
                  <c:v>-0.49898900000000002</c:v>
                </c:pt>
                <c:pt idx="11280">
                  <c:v>-0.50909199999999999</c:v>
                </c:pt>
                <c:pt idx="11281">
                  <c:v>-0.51460099999999998</c:v>
                </c:pt>
                <c:pt idx="11282">
                  <c:v>-0.51897300000000002</c:v>
                </c:pt>
                <c:pt idx="11283">
                  <c:v>-0.51943899999999998</c:v>
                </c:pt>
                <c:pt idx="11284">
                  <c:v>-0.51913500000000001</c:v>
                </c:pt>
                <c:pt idx="11285">
                  <c:v>-0.520895</c:v>
                </c:pt>
                <c:pt idx="11286">
                  <c:v>-0.53093699999999999</c:v>
                </c:pt>
                <c:pt idx="11287">
                  <c:v>-0.53897899999999999</c:v>
                </c:pt>
                <c:pt idx="11288">
                  <c:v>-0.54257699999999998</c:v>
                </c:pt>
                <c:pt idx="11289">
                  <c:v>-0.543929</c:v>
                </c:pt>
                <c:pt idx="11290">
                  <c:v>-0.54465600000000003</c:v>
                </c:pt>
                <c:pt idx="11291">
                  <c:v>-0.54416900000000001</c:v>
                </c:pt>
                <c:pt idx="11292">
                  <c:v>-0.54521500000000001</c:v>
                </c:pt>
                <c:pt idx="11293">
                  <c:v>-0.54474500000000003</c:v>
                </c:pt>
                <c:pt idx="11294">
                  <c:v>-0.55295399999999995</c:v>
                </c:pt>
                <c:pt idx="11295">
                  <c:v>-0.56792200000000004</c:v>
                </c:pt>
                <c:pt idx="11296">
                  <c:v>-0.57175799999999999</c:v>
                </c:pt>
                <c:pt idx="11297">
                  <c:v>-0.57012300000000005</c:v>
                </c:pt>
                <c:pt idx="11298">
                  <c:v>-0.57077800000000001</c:v>
                </c:pt>
                <c:pt idx="11299">
                  <c:v>-0.57657999999999998</c:v>
                </c:pt>
                <c:pt idx="11300">
                  <c:v>-0.58027499999999999</c:v>
                </c:pt>
                <c:pt idx="11301">
                  <c:v>-0.586951</c:v>
                </c:pt>
                <c:pt idx="11302">
                  <c:v>-0.59129299999999996</c:v>
                </c:pt>
                <c:pt idx="11303">
                  <c:v>-0.59337899999999999</c:v>
                </c:pt>
                <c:pt idx="11304">
                  <c:v>-0.599881</c:v>
                </c:pt>
                <c:pt idx="11305">
                  <c:v>-0.602163</c:v>
                </c:pt>
                <c:pt idx="11306">
                  <c:v>-0.60797100000000004</c:v>
                </c:pt>
                <c:pt idx="11307">
                  <c:v>-0.60922799999999999</c:v>
                </c:pt>
                <c:pt idx="11308">
                  <c:v>-0.60984499999999997</c:v>
                </c:pt>
                <c:pt idx="11309">
                  <c:v>-0.612819</c:v>
                </c:pt>
                <c:pt idx="11310">
                  <c:v>-0.61484700000000003</c:v>
                </c:pt>
                <c:pt idx="11311">
                  <c:v>-0.61895699999999998</c:v>
                </c:pt>
                <c:pt idx="11312">
                  <c:v>-0.62594899999999998</c:v>
                </c:pt>
                <c:pt idx="11313">
                  <c:v>-0.63082000000000005</c:v>
                </c:pt>
                <c:pt idx="11314">
                  <c:v>-0.632131</c:v>
                </c:pt>
                <c:pt idx="11315">
                  <c:v>-0.63024599999999997</c:v>
                </c:pt>
                <c:pt idx="11316">
                  <c:v>-0.62732699999999997</c:v>
                </c:pt>
                <c:pt idx="11317">
                  <c:v>-0.62676500000000002</c:v>
                </c:pt>
                <c:pt idx="11318">
                  <c:v>-0.647343</c:v>
                </c:pt>
                <c:pt idx="11319">
                  <c:v>-0.65776599999999996</c:v>
                </c:pt>
                <c:pt idx="11320">
                  <c:v>-0.65887099999999998</c:v>
                </c:pt>
                <c:pt idx="11321">
                  <c:v>-0.65753200000000001</c:v>
                </c:pt>
                <c:pt idx="11322">
                  <c:v>-0.64848700000000004</c:v>
                </c:pt>
                <c:pt idx="11323">
                  <c:v>-0.64427699999999999</c:v>
                </c:pt>
                <c:pt idx="11324">
                  <c:v>-0.64220200000000005</c:v>
                </c:pt>
                <c:pt idx="11325">
                  <c:v>-0.640123</c:v>
                </c:pt>
                <c:pt idx="11326">
                  <c:v>-0.63855799999999996</c:v>
                </c:pt>
                <c:pt idx="11327">
                  <c:v>-0.63952299999999995</c:v>
                </c:pt>
                <c:pt idx="11328">
                  <c:v>-0.64094600000000002</c:v>
                </c:pt>
                <c:pt idx="11329">
                  <c:v>-0.64022800000000002</c:v>
                </c:pt>
                <c:pt idx="11330">
                  <c:v>-0.63611899999999999</c:v>
                </c:pt>
                <c:pt idx="11331">
                  <c:v>-0.63459600000000005</c:v>
                </c:pt>
                <c:pt idx="11332">
                  <c:v>-0.63302899999999995</c:v>
                </c:pt>
                <c:pt idx="11333">
                  <c:v>-0.63175199999999998</c:v>
                </c:pt>
                <c:pt idx="11334">
                  <c:v>-0.62765899999999997</c:v>
                </c:pt>
                <c:pt idx="11335">
                  <c:v>-0.62736999999999998</c:v>
                </c:pt>
                <c:pt idx="11336">
                  <c:v>-0.62890800000000002</c:v>
                </c:pt>
                <c:pt idx="11337">
                  <c:v>-0.62992499999999996</c:v>
                </c:pt>
                <c:pt idx="11338">
                  <c:v>-0.62719199999999997</c:v>
                </c:pt>
                <c:pt idx="11339">
                  <c:v>-0.62839299999999998</c:v>
                </c:pt>
                <c:pt idx="11340">
                  <c:v>-0.63314999999999999</c:v>
                </c:pt>
                <c:pt idx="11341">
                  <c:v>-0.63426199999999999</c:v>
                </c:pt>
                <c:pt idx="11342">
                  <c:v>-0.63636300000000001</c:v>
                </c:pt>
                <c:pt idx="11343">
                  <c:v>-0.63948300000000002</c:v>
                </c:pt>
                <c:pt idx="11344">
                  <c:v>-0.64243700000000004</c:v>
                </c:pt>
                <c:pt idx="11345">
                  <c:v>-0.64001799999999998</c:v>
                </c:pt>
                <c:pt idx="11346">
                  <c:v>-0.63112999999999997</c:v>
                </c:pt>
                <c:pt idx="11347">
                  <c:v>-0.62371799999999999</c:v>
                </c:pt>
                <c:pt idx="11348">
                  <c:v>-0.62544299999999997</c:v>
                </c:pt>
                <c:pt idx="11349">
                  <c:v>-0.62813699999999995</c:v>
                </c:pt>
                <c:pt idx="11350">
                  <c:v>-0.63180000000000003</c:v>
                </c:pt>
                <c:pt idx="11351">
                  <c:v>-0.63304199999999999</c:v>
                </c:pt>
                <c:pt idx="11352">
                  <c:v>-0.64226000000000005</c:v>
                </c:pt>
                <c:pt idx="11353">
                  <c:v>-0.64802599999999999</c:v>
                </c:pt>
                <c:pt idx="11354">
                  <c:v>-0.64710800000000002</c:v>
                </c:pt>
                <c:pt idx="11355">
                  <c:v>-0.64234599999999997</c:v>
                </c:pt>
                <c:pt idx="11356">
                  <c:v>-0.64706600000000003</c:v>
                </c:pt>
                <c:pt idx="11357">
                  <c:v>-0.65929199999999999</c:v>
                </c:pt>
                <c:pt idx="11358">
                  <c:v>-0.67122700000000002</c:v>
                </c:pt>
                <c:pt idx="11359">
                  <c:v>-0.67386699999999999</c:v>
                </c:pt>
                <c:pt idx="11360">
                  <c:v>-0.67305400000000004</c:v>
                </c:pt>
                <c:pt idx="11361">
                  <c:v>-0.67289699999999997</c:v>
                </c:pt>
                <c:pt idx="11362">
                  <c:v>-0.67395700000000003</c:v>
                </c:pt>
                <c:pt idx="11363">
                  <c:v>-0.67706900000000003</c:v>
                </c:pt>
                <c:pt idx="11364">
                  <c:v>-0.68319700000000005</c:v>
                </c:pt>
                <c:pt idx="11365">
                  <c:v>-0.68787299999999996</c:v>
                </c:pt>
                <c:pt idx="11366">
                  <c:v>-0.68829200000000001</c:v>
                </c:pt>
                <c:pt idx="11367">
                  <c:v>-0.68394699999999997</c:v>
                </c:pt>
                <c:pt idx="11368">
                  <c:v>-0.68040800000000001</c:v>
                </c:pt>
                <c:pt idx="11369">
                  <c:v>-0.68030599999999997</c:v>
                </c:pt>
                <c:pt idx="11370">
                  <c:v>-0.67554199999999998</c:v>
                </c:pt>
                <c:pt idx="11371">
                  <c:v>-0.67016100000000001</c:v>
                </c:pt>
                <c:pt idx="11372">
                  <c:v>-0.668184</c:v>
                </c:pt>
                <c:pt idx="11373">
                  <c:v>-0.66383400000000004</c:v>
                </c:pt>
                <c:pt idx="11374">
                  <c:v>-0.65900400000000003</c:v>
                </c:pt>
                <c:pt idx="11375">
                  <c:v>-0.65607300000000002</c:v>
                </c:pt>
                <c:pt idx="11376">
                  <c:v>-0.656636</c:v>
                </c:pt>
                <c:pt idx="11377">
                  <c:v>-0.65947699999999998</c:v>
                </c:pt>
                <c:pt idx="11378">
                  <c:v>-0.66421200000000002</c:v>
                </c:pt>
                <c:pt idx="11379">
                  <c:v>-0.66547900000000004</c:v>
                </c:pt>
                <c:pt idx="11380">
                  <c:v>-0.65956499999999996</c:v>
                </c:pt>
                <c:pt idx="11381">
                  <c:v>-0.65624400000000005</c:v>
                </c:pt>
                <c:pt idx="11382">
                  <c:v>-0.65968899999999997</c:v>
                </c:pt>
                <c:pt idx="11383">
                  <c:v>-0.66506100000000001</c:v>
                </c:pt>
                <c:pt idx="11384">
                  <c:v>-0.67579500000000003</c:v>
                </c:pt>
                <c:pt idx="11385">
                  <c:v>-0.69561399999999995</c:v>
                </c:pt>
                <c:pt idx="11386">
                  <c:v>-0.70862899999999995</c:v>
                </c:pt>
                <c:pt idx="11387">
                  <c:v>-0.71901499999999996</c:v>
                </c:pt>
                <c:pt idx="11388">
                  <c:v>-0.72862300000000002</c:v>
                </c:pt>
                <c:pt idx="11389">
                  <c:v>-0.73832399999999998</c:v>
                </c:pt>
                <c:pt idx="11390">
                  <c:v>-0.74500999999999995</c:v>
                </c:pt>
                <c:pt idx="11391">
                  <c:v>-0.74939900000000004</c:v>
                </c:pt>
                <c:pt idx="11392">
                  <c:v>-0.75609199999999999</c:v>
                </c:pt>
                <c:pt idx="11393">
                  <c:v>-0.76971299999999998</c:v>
                </c:pt>
                <c:pt idx="11394">
                  <c:v>-0.78027199999999997</c:v>
                </c:pt>
                <c:pt idx="11395">
                  <c:v>-0.78964900000000005</c:v>
                </c:pt>
                <c:pt idx="11396">
                  <c:v>-0.79574400000000001</c:v>
                </c:pt>
                <c:pt idx="11397">
                  <c:v>-0.80450200000000005</c:v>
                </c:pt>
                <c:pt idx="11398">
                  <c:v>-0.81039499999999998</c:v>
                </c:pt>
                <c:pt idx="11399">
                  <c:v>-0.81275900000000001</c:v>
                </c:pt>
                <c:pt idx="11400">
                  <c:v>-0.81043500000000002</c:v>
                </c:pt>
                <c:pt idx="11401">
                  <c:v>-0.80864800000000003</c:v>
                </c:pt>
                <c:pt idx="11402">
                  <c:v>-0.80776000000000003</c:v>
                </c:pt>
                <c:pt idx="11403">
                  <c:v>-0.80763399999999996</c:v>
                </c:pt>
                <c:pt idx="11404">
                  <c:v>-0.80885600000000002</c:v>
                </c:pt>
                <c:pt idx="11405">
                  <c:v>-0.80845699999999998</c:v>
                </c:pt>
                <c:pt idx="11406">
                  <c:v>-0.81109900000000001</c:v>
                </c:pt>
                <c:pt idx="11407">
                  <c:v>-0.814994</c:v>
                </c:pt>
                <c:pt idx="11408">
                  <c:v>-0.81552000000000002</c:v>
                </c:pt>
                <c:pt idx="11409">
                  <c:v>-0.812666</c:v>
                </c:pt>
                <c:pt idx="11410">
                  <c:v>-0.80426200000000003</c:v>
                </c:pt>
                <c:pt idx="11411">
                  <c:v>-0.79926799999999998</c:v>
                </c:pt>
                <c:pt idx="11412">
                  <c:v>-0.78954999999999997</c:v>
                </c:pt>
                <c:pt idx="11413">
                  <c:v>-0.78181500000000004</c:v>
                </c:pt>
                <c:pt idx="11414">
                  <c:v>-0.77573999999999999</c:v>
                </c:pt>
                <c:pt idx="11415">
                  <c:v>-0.77261299999999999</c:v>
                </c:pt>
                <c:pt idx="11416">
                  <c:v>-0.77250799999999997</c:v>
                </c:pt>
                <c:pt idx="11417">
                  <c:v>-0.77334800000000004</c:v>
                </c:pt>
                <c:pt idx="11418">
                  <c:v>-0.76202700000000001</c:v>
                </c:pt>
                <c:pt idx="11419">
                  <c:v>-0.75386799999999998</c:v>
                </c:pt>
                <c:pt idx="11420">
                  <c:v>-0.74984700000000004</c:v>
                </c:pt>
                <c:pt idx="11421">
                  <c:v>-0.74935799999999997</c:v>
                </c:pt>
                <c:pt idx="11422">
                  <c:v>-0.75646999999999998</c:v>
                </c:pt>
                <c:pt idx="11423">
                  <c:v>-0.76857900000000001</c:v>
                </c:pt>
                <c:pt idx="11424">
                  <c:v>-0.77343300000000004</c:v>
                </c:pt>
                <c:pt idx="11425">
                  <c:v>-0.76944100000000004</c:v>
                </c:pt>
                <c:pt idx="11426">
                  <c:v>-0.77163199999999998</c:v>
                </c:pt>
                <c:pt idx="11427">
                  <c:v>-0.773003</c:v>
                </c:pt>
                <c:pt idx="11428">
                  <c:v>-0.77034199999999997</c:v>
                </c:pt>
                <c:pt idx="11429">
                  <c:v>-0.76697300000000002</c:v>
                </c:pt>
                <c:pt idx="11430">
                  <c:v>-0.76824000000000003</c:v>
                </c:pt>
                <c:pt idx="11431">
                  <c:v>-0.76876199999999995</c:v>
                </c:pt>
                <c:pt idx="11432">
                  <c:v>-0.75843099999999997</c:v>
                </c:pt>
                <c:pt idx="11433">
                  <c:v>-0.74211000000000005</c:v>
                </c:pt>
                <c:pt idx="11434">
                  <c:v>-0.72748000000000002</c:v>
                </c:pt>
                <c:pt idx="11435">
                  <c:v>-0.72195600000000004</c:v>
                </c:pt>
                <c:pt idx="11436">
                  <c:v>-0.72406000000000004</c:v>
                </c:pt>
                <c:pt idx="11437">
                  <c:v>-0.72540899999999997</c:v>
                </c:pt>
                <c:pt idx="11438">
                  <c:v>-0.73191300000000004</c:v>
                </c:pt>
                <c:pt idx="11439">
                  <c:v>-0.73547300000000004</c:v>
                </c:pt>
                <c:pt idx="11440">
                  <c:v>-0.74113700000000005</c:v>
                </c:pt>
                <c:pt idx="11441">
                  <c:v>-0.74199499999999996</c:v>
                </c:pt>
                <c:pt idx="11442">
                  <c:v>-0.74482800000000005</c:v>
                </c:pt>
                <c:pt idx="11443">
                  <c:v>-0.74393699999999996</c:v>
                </c:pt>
                <c:pt idx="11444">
                  <c:v>-0.74503600000000003</c:v>
                </c:pt>
                <c:pt idx="11445">
                  <c:v>-0.74414899999999995</c:v>
                </c:pt>
                <c:pt idx="11446">
                  <c:v>-0.72742200000000001</c:v>
                </c:pt>
                <c:pt idx="11447">
                  <c:v>-0.71417299999999995</c:v>
                </c:pt>
                <c:pt idx="11448">
                  <c:v>-0.71013300000000001</c:v>
                </c:pt>
                <c:pt idx="11449">
                  <c:v>-0.70047599999999999</c:v>
                </c:pt>
                <c:pt idx="11450">
                  <c:v>-0.69606999999999997</c:v>
                </c:pt>
                <c:pt idx="11451">
                  <c:v>-0.698573</c:v>
                </c:pt>
                <c:pt idx="11452">
                  <c:v>-0.69769599999999998</c:v>
                </c:pt>
                <c:pt idx="11453">
                  <c:v>-0.697465</c:v>
                </c:pt>
                <c:pt idx="11454">
                  <c:v>-0.697492</c:v>
                </c:pt>
                <c:pt idx="11455">
                  <c:v>-0.70081700000000002</c:v>
                </c:pt>
                <c:pt idx="11456">
                  <c:v>-0.70144799999999996</c:v>
                </c:pt>
                <c:pt idx="11457">
                  <c:v>-0.70210700000000004</c:v>
                </c:pt>
                <c:pt idx="11458">
                  <c:v>-0.70236200000000004</c:v>
                </c:pt>
                <c:pt idx="11459">
                  <c:v>-0.708229</c:v>
                </c:pt>
                <c:pt idx="11460">
                  <c:v>-0.71893399999999996</c:v>
                </c:pt>
                <c:pt idx="11461">
                  <c:v>-0.72416999999999998</c:v>
                </c:pt>
                <c:pt idx="11462">
                  <c:v>-0.72136500000000003</c:v>
                </c:pt>
                <c:pt idx="11463">
                  <c:v>-0.72169399999999995</c:v>
                </c:pt>
                <c:pt idx="11464">
                  <c:v>-0.72570100000000004</c:v>
                </c:pt>
                <c:pt idx="11465">
                  <c:v>-0.73019599999999996</c:v>
                </c:pt>
                <c:pt idx="11466">
                  <c:v>-0.73296499999999998</c:v>
                </c:pt>
                <c:pt idx="11467">
                  <c:v>-0.74090599999999995</c:v>
                </c:pt>
                <c:pt idx="11468">
                  <c:v>-0.75368299999999999</c:v>
                </c:pt>
                <c:pt idx="11469">
                  <c:v>-0.75928499999999999</c:v>
                </c:pt>
                <c:pt idx="11470">
                  <c:v>-0.76238099999999998</c:v>
                </c:pt>
                <c:pt idx="11471">
                  <c:v>-0.75832200000000005</c:v>
                </c:pt>
                <c:pt idx="11472">
                  <c:v>-0.74891700000000005</c:v>
                </c:pt>
                <c:pt idx="11473">
                  <c:v>-0.74715299999999996</c:v>
                </c:pt>
                <c:pt idx="11474">
                  <c:v>-0.74711499999999997</c:v>
                </c:pt>
                <c:pt idx="11475">
                  <c:v>-0.74434999999999996</c:v>
                </c:pt>
                <c:pt idx="11476">
                  <c:v>-0.74349399999999999</c:v>
                </c:pt>
                <c:pt idx="11477">
                  <c:v>-0.74151800000000001</c:v>
                </c:pt>
                <c:pt idx="11478">
                  <c:v>-0.74444900000000003</c:v>
                </c:pt>
                <c:pt idx="11479">
                  <c:v>-0.74402100000000004</c:v>
                </c:pt>
                <c:pt idx="11480">
                  <c:v>-0.744757</c:v>
                </c:pt>
                <c:pt idx="11481">
                  <c:v>-0.73944600000000005</c:v>
                </c:pt>
                <c:pt idx="11482">
                  <c:v>-0.73618600000000001</c:v>
                </c:pt>
                <c:pt idx="11483">
                  <c:v>-0.73450099999999996</c:v>
                </c:pt>
                <c:pt idx="11484">
                  <c:v>-0.73411999999999999</c:v>
                </c:pt>
                <c:pt idx="11485">
                  <c:v>-0.732097</c:v>
                </c:pt>
                <c:pt idx="11486">
                  <c:v>-0.73162899999999997</c:v>
                </c:pt>
                <c:pt idx="11487">
                  <c:v>-0.733371</c:v>
                </c:pt>
                <c:pt idx="11488">
                  <c:v>-0.73406300000000002</c:v>
                </c:pt>
                <c:pt idx="11489">
                  <c:v>-0.73427500000000001</c:v>
                </c:pt>
                <c:pt idx="11490">
                  <c:v>-0.73135899999999998</c:v>
                </c:pt>
                <c:pt idx="11491">
                  <c:v>-0.72473299999999996</c:v>
                </c:pt>
                <c:pt idx="11492">
                  <c:v>-0.71733100000000005</c:v>
                </c:pt>
                <c:pt idx="11493">
                  <c:v>-0.72202699999999997</c:v>
                </c:pt>
                <c:pt idx="11494">
                  <c:v>-0.72908399999999995</c:v>
                </c:pt>
                <c:pt idx="11495">
                  <c:v>-0.72571200000000002</c:v>
                </c:pt>
                <c:pt idx="11496">
                  <c:v>-0.72323700000000002</c:v>
                </c:pt>
                <c:pt idx="11497">
                  <c:v>-0.72464600000000001</c:v>
                </c:pt>
                <c:pt idx="11498">
                  <c:v>-0.72458699999999998</c:v>
                </c:pt>
                <c:pt idx="11499">
                  <c:v>-0.71751500000000001</c:v>
                </c:pt>
                <c:pt idx="11500">
                  <c:v>-0.71154200000000001</c:v>
                </c:pt>
                <c:pt idx="11501">
                  <c:v>-0.713642</c:v>
                </c:pt>
                <c:pt idx="11502">
                  <c:v>-0.71760400000000002</c:v>
                </c:pt>
                <c:pt idx="11503">
                  <c:v>-0.71841100000000002</c:v>
                </c:pt>
                <c:pt idx="11504">
                  <c:v>-0.71703700000000004</c:v>
                </c:pt>
                <c:pt idx="11505">
                  <c:v>-0.71857800000000005</c:v>
                </c:pt>
                <c:pt idx="11506">
                  <c:v>-0.72611800000000004</c:v>
                </c:pt>
                <c:pt idx="11507">
                  <c:v>-0.73600600000000005</c:v>
                </c:pt>
                <c:pt idx="11508">
                  <c:v>-0.74002800000000002</c:v>
                </c:pt>
                <c:pt idx="11509">
                  <c:v>-0.74394199999999999</c:v>
                </c:pt>
                <c:pt idx="11510">
                  <c:v>-0.74583699999999997</c:v>
                </c:pt>
                <c:pt idx="11511">
                  <c:v>-0.74723899999999999</c:v>
                </c:pt>
                <c:pt idx="11512">
                  <c:v>-0.74640499999999999</c:v>
                </c:pt>
                <c:pt idx="11513">
                  <c:v>-0.74470700000000001</c:v>
                </c:pt>
                <c:pt idx="11514">
                  <c:v>-0.74423600000000001</c:v>
                </c:pt>
                <c:pt idx="11515">
                  <c:v>-0.74300900000000003</c:v>
                </c:pt>
                <c:pt idx="11516">
                  <c:v>-0.74059699999999995</c:v>
                </c:pt>
                <c:pt idx="11517">
                  <c:v>-0.73014400000000002</c:v>
                </c:pt>
                <c:pt idx="11518">
                  <c:v>-0.72183299999999995</c:v>
                </c:pt>
                <c:pt idx="11519">
                  <c:v>-0.719773</c:v>
                </c:pt>
                <c:pt idx="11520">
                  <c:v>-0.72479300000000002</c:v>
                </c:pt>
                <c:pt idx="11521">
                  <c:v>-0.72511400000000004</c:v>
                </c:pt>
                <c:pt idx="11522">
                  <c:v>-0.72793200000000002</c:v>
                </c:pt>
                <c:pt idx="11523">
                  <c:v>-0.73091499999999998</c:v>
                </c:pt>
                <c:pt idx="11524">
                  <c:v>-0.73067800000000005</c:v>
                </c:pt>
                <c:pt idx="11525">
                  <c:v>-0.72106999999999999</c:v>
                </c:pt>
                <c:pt idx="11526">
                  <c:v>-0.70801899999999995</c:v>
                </c:pt>
                <c:pt idx="11527">
                  <c:v>-0.69489699999999999</c:v>
                </c:pt>
                <c:pt idx="11528">
                  <c:v>-0.68744499999999997</c:v>
                </c:pt>
                <c:pt idx="11529">
                  <c:v>-0.68531699999999995</c:v>
                </c:pt>
                <c:pt idx="11530">
                  <c:v>-0.6875</c:v>
                </c:pt>
                <c:pt idx="11531">
                  <c:v>-0.69038200000000005</c:v>
                </c:pt>
                <c:pt idx="11532">
                  <c:v>-0.68808499999999995</c:v>
                </c:pt>
                <c:pt idx="11533">
                  <c:v>-0.68068200000000001</c:v>
                </c:pt>
                <c:pt idx="11534">
                  <c:v>-0.67823599999999995</c:v>
                </c:pt>
                <c:pt idx="11535">
                  <c:v>-0.67275200000000002</c:v>
                </c:pt>
                <c:pt idx="11536">
                  <c:v>-0.671269</c:v>
                </c:pt>
                <c:pt idx="11537">
                  <c:v>-0.67122000000000004</c:v>
                </c:pt>
                <c:pt idx="11538">
                  <c:v>-0.674678</c:v>
                </c:pt>
                <c:pt idx="11539">
                  <c:v>-0.674176</c:v>
                </c:pt>
                <c:pt idx="11540">
                  <c:v>-0.67647699999999999</c:v>
                </c:pt>
                <c:pt idx="11541">
                  <c:v>-0.68169100000000005</c:v>
                </c:pt>
                <c:pt idx="11542">
                  <c:v>-0.68974400000000002</c:v>
                </c:pt>
                <c:pt idx="11543">
                  <c:v>-0.68971899999999997</c:v>
                </c:pt>
                <c:pt idx="11544">
                  <c:v>-0.68623999999999996</c:v>
                </c:pt>
                <c:pt idx="11545">
                  <c:v>-0.68304299999999996</c:v>
                </c:pt>
                <c:pt idx="11546">
                  <c:v>-0.68268399999999996</c:v>
                </c:pt>
                <c:pt idx="11547">
                  <c:v>-0.68337700000000001</c:v>
                </c:pt>
                <c:pt idx="11548">
                  <c:v>-0.68145900000000004</c:v>
                </c:pt>
                <c:pt idx="11549">
                  <c:v>-0.68701699999999999</c:v>
                </c:pt>
                <c:pt idx="11550">
                  <c:v>-0.691751</c:v>
                </c:pt>
                <c:pt idx="11551">
                  <c:v>-0.69182100000000002</c:v>
                </c:pt>
                <c:pt idx="11552">
                  <c:v>-0.69344700000000004</c:v>
                </c:pt>
                <c:pt idx="11553">
                  <c:v>-0.694716</c:v>
                </c:pt>
                <c:pt idx="11554">
                  <c:v>-0.69791300000000001</c:v>
                </c:pt>
                <c:pt idx="11555">
                  <c:v>-0.69555400000000001</c:v>
                </c:pt>
                <c:pt idx="11556">
                  <c:v>-0.69534700000000005</c:v>
                </c:pt>
                <c:pt idx="11557">
                  <c:v>-0.693048</c:v>
                </c:pt>
                <c:pt idx="11558">
                  <c:v>-0.691438</c:v>
                </c:pt>
                <c:pt idx="11559">
                  <c:v>-0.69214200000000003</c:v>
                </c:pt>
                <c:pt idx="11560">
                  <c:v>-0.68918500000000005</c:v>
                </c:pt>
                <c:pt idx="11561">
                  <c:v>-0.67888000000000004</c:v>
                </c:pt>
                <c:pt idx="11562">
                  <c:v>-0.67232400000000003</c:v>
                </c:pt>
                <c:pt idx="11563">
                  <c:v>-0.678512</c:v>
                </c:pt>
                <c:pt idx="11564">
                  <c:v>-0.68391000000000002</c:v>
                </c:pt>
                <c:pt idx="11565">
                  <c:v>-0.68428299999999997</c:v>
                </c:pt>
                <c:pt idx="11566">
                  <c:v>-0.68315800000000004</c:v>
                </c:pt>
                <c:pt idx="11567">
                  <c:v>-0.68091599999999997</c:v>
                </c:pt>
                <c:pt idx="11568">
                  <c:v>-0.67744000000000004</c:v>
                </c:pt>
                <c:pt idx="11569">
                  <c:v>-0.67265900000000001</c:v>
                </c:pt>
                <c:pt idx="11570">
                  <c:v>-0.66958499999999999</c:v>
                </c:pt>
                <c:pt idx="11571">
                  <c:v>-0.67089799999999999</c:v>
                </c:pt>
                <c:pt idx="11572">
                  <c:v>-0.67224799999999996</c:v>
                </c:pt>
                <c:pt idx="11573">
                  <c:v>-0.67264900000000005</c:v>
                </c:pt>
                <c:pt idx="11574">
                  <c:v>-0.67106299999999997</c:v>
                </c:pt>
                <c:pt idx="11575">
                  <c:v>-0.66363499999999997</c:v>
                </c:pt>
                <c:pt idx="11576">
                  <c:v>-0.65672200000000003</c:v>
                </c:pt>
                <c:pt idx="11577">
                  <c:v>-0.65674900000000003</c:v>
                </c:pt>
                <c:pt idx="11578">
                  <c:v>-0.66150100000000001</c:v>
                </c:pt>
                <c:pt idx="11579">
                  <c:v>-0.66440500000000002</c:v>
                </c:pt>
                <c:pt idx="11580">
                  <c:v>-0.66307799999999995</c:v>
                </c:pt>
                <c:pt idx="11581">
                  <c:v>-0.66398000000000001</c:v>
                </c:pt>
                <c:pt idx="11582">
                  <c:v>-0.66828799999999999</c:v>
                </c:pt>
                <c:pt idx="11583">
                  <c:v>-0.67360799999999998</c:v>
                </c:pt>
                <c:pt idx="11584">
                  <c:v>-0.68021900000000002</c:v>
                </c:pt>
                <c:pt idx="11585">
                  <c:v>-0.68435699999999999</c:v>
                </c:pt>
                <c:pt idx="11586">
                  <c:v>-0.68518999999999997</c:v>
                </c:pt>
                <c:pt idx="11587">
                  <c:v>-0.682064</c:v>
                </c:pt>
                <c:pt idx="11588">
                  <c:v>-0.67494100000000001</c:v>
                </c:pt>
                <c:pt idx="11589">
                  <c:v>-0.67046399999999995</c:v>
                </c:pt>
                <c:pt idx="11590">
                  <c:v>-0.67085600000000001</c:v>
                </c:pt>
                <c:pt idx="11591">
                  <c:v>-0.67220800000000003</c:v>
                </c:pt>
                <c:pt idx="11592">
                  <c:v>-0.676068</c:v>
                </c:pt>
                <c:pt idx="11593">
                  <c:v>-0.68035500000000004</c:v>
                </c:pt>
                <c:pt idx="11594">
                  <c:v>-0.677014</c:v>
                </c:pt>
                <c:pt idx="11595">
                  <c:v>-0.67378300000000002</c:v>
                </c:pt>
                <c:pt idx="11596">
                  <c:v>-0.66954199999999997</c:v>
                </c:pt>
                <c:pt idx="11597">
                  <c:v>-0.666381</c:v>
                </c:pt>
                <c:pt idx="11598">
                  <c:v>-0.66422400000000004</c:v>
                </c:pt>
                <c:pt idx="11599">
                  <c:v>-0.66612199999999999</c:v>
                </c:pt>
                <c:pt idx="11600">
                  <c:v>-0.67424799999999996</c:v>
                </c:pt>
                <c:pt idx="11601">
                  <c:v>-0.68373700000000004</c:v>
                </c:pt>
                <c:pt idx="11602">
                  <c:v>-0.69138699999999997</c:v>
                </c:pt>
                <c:pt idx="11603">
                  <c:v>-0.68992699999999996</c:v>
                </c:pt>
                <c:pt idx="11604">
                  <c:v>-0.68319300000000005</c:v>
                </c:pt>
                <c:pt idx="11605">
                  <c:v>-0.68086899999999995</c:v>
                </c:pt>
                <c:pt idx="11606">
                  <c:v>-0.68490099999999998</c:v>
                </c:pt>
                <c:pt idx="11607">
                  <c:v>-0.69216699999999998</c:v>
                </c:pt>
                <c:pt idx="11608">
                  <c:v>-0.69431100000000001</c:v>
                </c:pt>
                <c:pt idx="11609">
                  <c:v>-0.69622099999999998</c:v>
                </c:pt>
                <c:pt idx="11610">
                  <c:v>-0.69798899999999997</c:v>
                </c:pt>
                <c:pt idx="11611">
                  <c:v>-0.699237</c:v>
                </c:pt>
                <c:pt idx="11612">
                  <c:v>-0.69903199999999999</c:v>
                </c:pt>
                <c:pt idx="11613">
                  <c:v>-0.69622600000000001</c:v>
                </c:pt>
                <c:pt idx="11614">
                  <c:v>-0.69973099999999999</c:v>
                </c:pt>
                <c:pt idx="11615">
                  <c:v>-0.70821199999999995</c:v>
                </c:pt>
                <c:pt idx="11616">
                  <c:v>-0.71779499999999996</c:v>
                </c:pt>
                <c:pt idx="11617">
                  <c:v>-0.72255400000000003</c:v>
                </c:pt>
                <c:pt idx="11618">
                  <c:v>-0.72176399999999996</c:v>
                </c:pt>
                <c:pt idx="11619">
                  <c:v>-0.72109199999999996</c:v>
                </c:pt>
                <c:pt idx="11620">
                  <c:v>-0.71955100000000005</c:v>
                </c:pt>
                <c:pt idx="11621">
                  <c:v>-0.71418999999999999</c:v>
                </c:pt>
                <c:pt idx="11622">
                  <c:v>-0.70386400000000005</c:v>
                </c:pt>
                <c:pt idx="11623">
                  <c:v>-0.696496</c:v>
                </c:pt>
                <c:pt idx="11624">
                  <c:v>-0.69486099999999995</c:v>
                </c:pt>
                <c:pt idx="11625">
                  <c:v>-0.70347999999999999</c:v>
                </c:pt>
                <c:pt idx="11626">
                  <c:v>-0.71156200000000003</c:v>
                </c:pt>
                <c:pt idx="11627">
                  <c:v>-0.71348400000000001</c:v>
                </c:pt>
                <c:pt idx="11628">
                  <c:v>-0.71999100000000005</c:v>
                </c:pt>
                <c:pt idx="11629">
                  <c:v>-0.72263200000000005</c:v>
                </c:pt>
                <c:pt idx="11630">
                  <c:v>-0.72150199999999998</c:v>
                </c:pt>
                <c:pt idx="11631">
                  <c:v>-0.72144200000000003</c:v>
                </c:pt>
                <c:pt idx="11632">
                  <c:v>-0.71922900000000001</c:v>
                </c:pt>
                <c:pt idx="11633">
                  <c:v>-0.71718700000000002</c:v>
                </c:pt>
                <c:pt idx="11634">
                  <c:v>-0.71499400000000002</c:v>
                </c:pt>
                <c:pt idx="11635">
                  <c:v>-0.71407699999999996</c:v>
                </c:pt>
                <c:pt idx="11636">
                  <c:v>-0.71242700000000003</c:v>
                </c:pt>
                <c:pt idx="11637">
                  <c:v>-0.70968699999999996</c:v>
                </c:pt>
                <c:pt idx="11638">
                  <c:v>-0.70888899999999999</c:v>
                </c:pt>
                <c:pt idx="11639">
                  <c:v>-0.708179</c:v>
                </c:pt>
                <c:pt idx="11640">
                  <c:v>-0.71228999999999998</c:v>
                </c:pt>
                <c:pt idx="11641">
                  <c:v>-0.72514599999999996</c:v>
                </c:pt>
                <c:pt idx="11642">
                  <c:v>-0.73106700000000002</c:v>
                </c:pt>
                <c:pt idx="11643">
                  <c:v>-0.72861200000000004</c:v>
                </c:pt>
                <c:pt idx="11644">
                  <c:v>-0.72700100000000001</c:v>
                </c:pt>
                <c:pt idx="11645">
                  <c:v>-0.72546500000000003</c:v>
                </c:pt>
                <c:pt idx="11646">
                  <c:v>-0.72262000000000004</c:v>
                </c:pt>
                <c:pt idx="11647">
                  <c:v>-0.71712699999999996</c:v>
                </c:pt>
                <c:pt idx="11648">
                  <c:v>-0.71206800000000003</c:v>
                </c:pt>
                <c:pt idx="11649">
                  <c:v>-0.71282000000000001</c:v>
                </c:pt>
                <c:pt idx="11650">
                  <c:v>-0.71901300000000001</c:v>
                </c:pt>
                <c:pt idx="11651">
                  <c:v>-0.73187899999999995</c:v>
                </c:pt>
                <c:pt idx="11652">
                  <c:v>-0.73280699999999999</c:v>
                </c:pt>
                <c:pt idx="11653">
                  <c:v>-0.72916099999999995</c:v>
                </c:pt>
                <c:pt idx="11654">
                  <c:v>-0.72594400000000003</c:v>
                </c:pt>
                <c:pt idx="11655">
                  <c:v>-0.72528800000000004</c:v>
                </c:pt>
                <c:pt idx="11656">
                  <c:v>-0.72635400000000006</c:v>
                </c:pt>
                <c:pt idx="11657">
                  <c:v>-0.727433</c:v>
                </c:pt>
                <c:pt idx="11658">
                  <c:v>-0.728796</c:v>
                </c:pt>
                <c:pt idx="11659">
                  <c:v>-0.72658</c:v>
                </c:pt>
                <c:pt idx="11660">
                  <c:v>-0.72497</c:v>
                </c:pt>
                <c:pt idx="11661">
                  <c:v>-0.73015300000000005</c:v>
                </c:pt>
                <c:pt idx="11662">
                  <c:v>-0.73514800000000002</c:v>
                </c:pt>
                <c:pt idx="11663">
                  <c:v>-0.74327699999999997</c:v>
                </c:pt>
                <c:pt idx="11664">
                  <c:v>-0.75371299999999997</c:v>
                </c:pt>
                <c:pt idx="11665">
                  <c:v>-0.76427800000000001</c:v>
                </c:pt>
                <c:pt idx="11666">
                  <c:v>-0.77967299999999995</c:v>
                </c:pt>
                <c:pt idx="11667">
                  <c:v>-0.78702700000000003</c:v>
                </c:pt>
                <c:pt idx="11668">
                  <c:v>-0.79302300000000003</c:v>
                </c:pt>
                <c:pt idx="11669">
                  <c:v>-0.79748600000000003</c:v>
                </c:pt>
                <c:pt idx="11670">
                  <c:v>-0.79599900000000001</c:v>
                </c:pt>
                <c:pt idx="11671">
                  <c:v>-0.80197099999999999</c:v>
                </c:pt>
                <c:pt idx="11672">
                  <c:v>-0.80949300000000002</c:v>
                </c:pt>
                <c:pt idx="11673">
                  <c:v>-0.80859999999999999</c:v>
                </c:pt>
                <c:pt idx="11674">
                  <c:v>-0.80260600000000004</c:v>
                </c:pt>
                <c:pt idx="11675">
                  <c:v>-0.80108599999999996</c:v>
                </c:pt>
                <c:pt idx="11676">
                  <c:v>-0.79952999999999996</c:v>
                </c:pt>
                <c:pt idx="11677">
                  <c:v>-0.80353200000000002</c:v>
                </c:pt>
                <c:pt idx="11678">
                  <c:v>-0.80115499999999995</c:v>
                </c:pt>
                <c:pt idx="11679">
                  <c:v>-0.79813100000000003</c:v>
                </c:pt>
                <c:pt idx="11680">
                  <c:v>-0.79795400000000005</c:v>
                </c:pt>
                <c:pt idx="11681">
                  <c:v>-0.80735999999999997</c:v>
                </c:pt>
                <c:pt idx="11682">
                  <c:v>-0.81583099999999997</c:v>
                </c:pt>
                <c:pt idx="11683">
                  <c:v>-0.82931500000000002</c:v>
                </c:pt>
                <c:pt idx="11684">
                  <c:v>-0.837476</c:v>
                </c:pt>
                <c:pt idx="11685">
                  <c:v>-0.84006999999999998</c:v>
                </c:pt>
                <c:pt idx="11686">
                  <c:v>-0.83907399999999999</c:v>
                </c:pt>
                <c:pt idx="11687">
                  <c:v>-0.84005200000000002</c:v>
                </c:pt>
                <c:pt idx="11688">
                  <c:v>-0.84055899999999995</c:v>
                </c:pt>
                <c:pt idx="11689">
                  <c:v>-0.841055</c:v>
                </c:pt>
                <c:pt idx="11690">
                  <c:v>-0.84154700000000005</c:v>
                </c:pt>
                <c:pt idx="11691">
                  <c:v>-0.84304199999999996</c:v>
                </c:pt>
                <c:pt idx="11692">
                  <c:v>-0.84201700000000002</c:v>
                </c:pt>
                <c:pt idx="11693">
                  <c:v>-0.838453</c:v>
                </c:pt>
                <c:pt idx="11694">
                  <c:v>-0.83138699999999999</c:v>
                </c:pt>
                <c:pt idx="11695">
                  <c:v>-0.82641900000000001</c:v>
                </c:pt>
                <c:pt idx="11696">
                  <c:v>-0.82494500000000004</c:v>
                </c:pt>
                <c:pt idx="11697">
                  <c:v>-0.82277599999999995</c:v>
                </c:pt>
                <c:pt idx="11698">
                  <c:v>-0.81784400000000002</c:v>
                </c:pt>
                <c:pt idx="11699">
                  <c:v>-0.82124299999999995</c:v>
                </c:pt>
                <c:pt idx="11700">
                  <c:v>-0.82873600000000003</c:v>
                </c:pt>
                <c:pt idx="11701">
                  <c:v>-0.831847</c:v>
                </c:pt>
                <c:pt idx="11702">
                  <c:v>-0.82708199999999998</c:v>
                </c:pt>
                <c:pt idx="11703">
                  <c:v>-0.81677599999999995</c:v>
                </c:pt>
                <c:pt idx="11704">
                  <c:v>-0.81638900000000003</c:v>
                </c:pt>
                <c:pt idx="11705">
                  <c:v>-0.818573</c:v>
                </c:pt>
                <c:pt idx="11706">
                  <c:v>-0.82386400000000004</c:v>
                </c:pt>
                <c:pt idx="11707">
                  <c:v>-0.83046799999999998</c:v>
                </c:pt>
                <c:pt idx="11708">
                  <c:v>-0.83684400000000003</c:v>
                </c:pt>
                <c:pt idx="11709">
                  <c:v>-0.840974</c:v>
                </c:pt>
                <c:pt idx="11710">
                  <c:v>-0.84269300000000003</c:v>
                </c:pt>
                <c:pt idx="11711">
                  <c:v>-0.84282900000000005</c:v>
                </c:pt>
                <c:pt idx="11712">
                  <c:v>-0.84107600000000005</c:v>
                </c:pt>
                <c:pt idx="11713">
                  <c:v>-0.83553900000000003</c:v>
                </c:pt>
                <c:pt idx="11714">
                  <c:v>-0.82546600000000003</c:v>
                </c:pt>
                <c:pt idx="11715">
                  <c:v>-0.82195200000000002</c:v>
                </c:pt>
                <c:pt idx="11716">
                  <c:v>-0.81817700000000004</c:v>
                </c:pt>
                <c:pt idx="11717">
                  <c:v>-0.81862000000000001</c:v>
                </c:pt>
                <c:pt idx="11718">
                  <c:v>-0.82325199999999998</c:v>
                </c:pt>
                <c:pt idx="11719">
                  <c:v>-0.83013999999999999</c:v>
                </c:pt>
                <c:pt idx="11720">
                  <c:v>-0.83249399999999996</c:v>
                </c:pt>
                <c:pt idx="11721">
                  <c:v>-0.83209699999999998</c:v>
                </c:pt>
                <c:pt idx="11722">
                  <c:v>-0.83155800000000002</c:v>
                </c:pt>
                <c:pt idx="11723">
                  <c:v>-0.82768299999999995</c:v>
                </c:pt>
                <c:pt idx="11724">
                  <c:v>-0.82686700000000002</c:v>
                </c:pt>
                <c:pt idx="11725">
                  <c:v>-0.82776799999999995</c:v>
                </c:pt>
                <c:pt idx="11726">
                  <c:v>-0.82461600000000002</c:v>
                </c:pt>
                <c:pt idx="11727">
                  <c:v>-0.81807399999999997</c:v>
                </c:pt>
                <c:pt idx="11728">
                  <c:v>-0.81445900000000004</c:v>
                </c:pt>
                <c:pt idx="11729">
                  <c:v>-0.81510300000000002</c:v>
                </c:pt>
                <c:pt idx="11730">
                  <c:v>-0.82565699999999997</c:v>
                </c:pt>
                <c:pt idx="11731">
                  <c:v>-0.839557</c:v>
                </c:pt>
                <c:pt idx="11732">
                  <c:v>-0.84361699999999995</c:v>
                </c:pt>
                <c:pt idx="11733">
                  <c:v>-0.84923400000000004</c:v>
                </c:pt>
                <c:pt idx="11734">
                  <c:v>-0.85543100000000005</c:v>
                </c:pt>
                <c:pt idx="11735">
                  <c:v>-0.856958</c:v>
                </c:pt>
                <c:pt idx="11736">
                  <c:v>-0.85656699999999997</c:v>
                </c:pt>
                <c:pt idx="11737">
                  <c:v>-0.85790599999999995</c:v>
                </c:pt>
                <c:pt idx="11738">
                  <c:v>-0.85472800000000004</c:v>
                </c:pt>
                <c:pt idx="11739">
                  <c:v>-0.85424900000000004</c:v>
                </c:pt>
                <c:pt idx="11740">
                  <c:v>-0.855402</c:v>
                </c:pt>
                <c:pt idx="11741">
                  <c:v>-0.85411300000000001</c:v>
                </c:pt>
                <c:pt idx="11742">
                  <c:v>-0.85070400000000002</c:v>
                </c:pt>
                <c:pt idx="11743">
                  <c:v>-0.846194</c:v>
                </c:pt>
                <c:pt idx="11744">
                  <c:v>-0.84451900000000002</c:v>
                </c:pt>
                <c:pt idx="11745">
                  <c:v>-0.848661</c:v>
                </c:pt>
                <c:pt idx="11746">
                  <c:v>-0.84999899999999995</c:v>
                </c:pt>
                <c:pt idx="11747">
                  <c:v>-0.84072000000000002</c:v>
                </c:pt>
                <c:pt idx="11748">
                  <c:v>-0.83472299999999999</c:v>
                </c:pt>
                <c:pt idx="11749">
                  <c:v>-0.83190399999999998</c:v>
                </c:pt>
                <c:pt idx="11750">
                  <c:v>-0.83120300000000003</c:v>
                </c:pt>
                <c:pt idx="11751">
                  <c:v>-0.83218199999999998</c:v>
                </c:pt>
                <c:pt idx="11752">
                  <c:v>-0.83706800000000003</c:v>
                </c:pt>
                <c:pt idx="11753">
                  <c:v>-0.84709400000000001</c:v>
                </c:pt>
                <c:pt idx="11754">
                  <c:v>-0.85198300000000005</c:v>
                </c:pt>
                <c:pt idx="11755">
                  <c:v>-0.85330799999999996</c:v>
                </c:pt>
                <c:pt idx="11756">
                  <c:v>-0.856128</c:v>
                </c:pt>
                <c:pt idx="11757">
                  <c:v>-0.85725300000000004</c:v>
                </c:pt>
                <c:pt idx="11758">
                  <c:v>-0.85315399999999997</c:v>
                </c:pt>
                <c:pt idx="11759">
                  <c:v>-0.83931199999999995</c:v>
                </c:pt>
                <c:pt idx="11760">
                  <c:v>-0.83514900000000003</c:v>
                </c:pt>
                <c:pt idx="11761">
                  <c:v>-0.83847300000000002</c:v>
                </c:pt>
                <c:pt idx="11762">
                  <c:v>-0.84130899999999997</c:v>
                </c:pt>
                <c:pt idx="11763">
                  <c:v>-0.83792100000000003</c:v>
                </c:pt>
                <c:pt idx="11764">
                  <c:v>-0.83003000000000005</c:v>
                </c:pt>
                <c:pt idx="11765">
                  <c:v>-0.82461600000000002</c:v>
                </c:pt>
                <c:pt idx="11766">
                  <c:v>-0.82428599999999996</c:v>
                </c:pt>
                <c:pt idx="11767">
                  <c:v>-0.81810099999999997</c:v>
                </c:pt>
                <c:pt idx="11768">
                  <c:v>-0.81262299999999998</c:v>
                </c:pt>
                <c:pt idx="11769">
                  <c:v>-0.80717799999999995</c:v>
                </c:pt>
                <c:pt idx="11770">
                  <c:v>-0.79304300000000005</c:v>
                </c:pt>
                <c:pt idx="11771">
                  <c:v>-0.77659199999999995</c:v>
                </c:pt>
                <c:pt idx="11772">
                  <c:v>-0.76997400000000005</c:v>
                </c:pt>
                <c:pt idx="11773">
                  <c:v>-0.772393</c:v>
                </c:pt>
                <c:pt idx="11774">
                  <c:v>-0.77422400000000002</c:v>
                </c:pt>
                <c:pt idx="11775">
                  <c:v>-0.77402300000000002</c:v>
                </c:pt>
                <c:pt idx="11776">
                  <c:v>-0.76486100000000001</c:v>
                </c:pt>
                <c:pt idx="11777">
                  <c:v>-0.75573800000000002</c:v>
                </c:pt>
                <c:pt idx="11778">
                  <c:v>-0.75215299999999996</c:v>
                </c:pt>
                <c:pt idx="11779">
                  <c:v>-0.74600699999999998</c:v>
                </c:pt>
                <c:pt idx="11780">
                  <c:v>-0.74010399999999998</c:v>
                </c:pt>
                <c:pt idx="11781">
                  <c:v>-0.73483900000000002</c:v>
                </c:pt>
                <c:pt idx="11782">
                  <c:v>-0.72219999999999995</c:v>
                </c:pt>
                <c:pt idx="11783">
                  <c:v>-0.71059000000000005</c:v>
                </c:pt>
                <c:pt idx="11784">
                  <c:v>-0.70058200000000004</c:v>
                </c:pt>
                <c:pt idx="11785">
                  <c:v>-0.69506100000000004</c:v>
                </c:pt>
                <c:pt idx="11786">
                  <c:v>-0.68914200000000003</c:v>
                </c:pt>
                <c:pt idx="11787">
                  <c:v>-0.68411699999999998</c:v>
                </c:pt>
                <c:pt idx="11788">
                  <c:v>-0.68501000000000001</c:v>
                </c:pt>
                <c:pt idx="11789">
                  <c:v>-0.68249599999999999</c:v>
                </c:pt>
                <c:pt idx="11790">
                  <c:v>-0.67385799999999996</c:v>
                </c:pt>
                <c:pt idx="11791">
                  <c:v>-0.668682</c:v>
                </c:pt>
                <c:pt idx="11792">
                  <c:v>-0.66636499999999999</c:v>
                </c:pt>
                <c:pt idx="11793">
                  <c:v>-0.66255900000000001</c:v>
                </c:pt>
                <c:pt idx="11794">
                  <c:v>-0.65420400000000001</c:v>
                </c:pt>
                <c:pt idx="11795">
                  <c:v>-0.63802700000000001</c:v>
                </c:pt>
                <c:pt idx="11796">
                  <c:v>-0.62804300000000002</c:v>
                </c:pt>
                <c:pt idx="11797">
                  <c:v>-0.629552</c:v>
                </c:pt>
                <c:pt idx="11798">
                  <c:v>-0.63554600000000006</c:v>
                </c:pt>
                <c:pt idx="11799">
                  <c:v>-0.63761800000000002</c:v>
                </c:pt>
                <c:pt idx="11800">
                  <c:v>-0.630521</c:v>
                </c:pt>
                <c:pt idx="11801">
                  <c:v>-0.62243700000000002</c:v>
                </c:pt>
                <c:pt idx="11802">
                  <c:v>-0.62541599999999997</c:v>
                </c:pt>
                <c:pt idx="11803">
                  <c:v>-0.62897599999999998</c:v>
                </c:pt>
                <c:pt idx="11804">
                  <c:v>-0.62788200000000005</c:v>
                </c:pt>
                <c:pt idx="11805">
                  <c:v>-0.62126300000000001</c:v>
                </c:pt>
                <c:pt idx="11806">
                  <c:v>-0.61458400000000002</c:v>
                </c:pt>
                <c:pt idx="11807">
                  <c:v>-0.60707599999999995</c:v>
                </c:pt>
                <c:pt idx="11808">
                  <c:v>-0.60162099999999996</c:v>
                </c:pt>
                <c:pt idx="11809">
                  <c:v>-0.60195100000000001</c:v>
                </c:pt>
                <c:pt idx="11810">
                  <c:v>-0.60520099999999999</c:v>
                </c:pt>
                <c:pt idx="11811">
                  <c:v>-0.60917699999999997</c:v>
                </c:pt>
                <c:pt idx="11812">
                  <c:v>-0.61348000000000003</c:v>
                </c:pt>
                <c:pt idx="11813">
                  <c:v>-0.616228</c:v>
                </c:pt>
                <c:pt idx="11814">
                  <c:v>-0.61895900000000004</c:v>
                </c:pt>
                <c:pt idx="11815">
                  <c:v>-0.61245099999999997</c:v>
                </c:pt>
                <c:pt idx="11816">
                  <c:v>-0.60505399999999998</c:v>
                </c:pt>
                <c:pt idx="11817">
                  <c:v>-0.60277899999999995</c:v>
                </c:pt>
                <c:pt idx="11818">
                  <c:v>-0.60558299999999998</c:v>
                </c:pt>
                <c:pt idx="11819">
                  <c:v>-0.60061900000000001</c:v>
                </c:pt>
                <c:pt idx="11820">
                  <c:v>-0.587507</c:v>
                </c:pt>
                <c:pt idx="11821">
                  <c:v>-0.57472900000000005</c:v>
                </c:pt>
                <c:pt idx="11822">
                  <c:v>-0.562056</c:v>
                </c:pt>
                <c:pt idx="11823">
                  <c:v>-0.55503599999999997</c:v>
                </c:pt>
                <c:pt idx="11824">
                  <c:v>-0.54311100000000001</c:v>
                </c:pt>
                <c:pt idx="11825">
                  <c:v>-0.52178599999999997</c:v>
                </c:pt>
                <c:pt idx="11826">
                  <c:v>-0.51074699999999995</c:v>
                </c:pt>
                <c:pt idx="11827">
                  <c:v>-0.50919599999999998</c:v>
                </c:pt>
                <c:pt idx="11828">
                  <c:v>-0.512934</c:v>
                </c:pt>
                <c:pt idx="11829">
                  <c:v>-0.51386799999999999</c:v>
                </c:pt>
                <c:pt idx="11830">
                  <c:v>-0.51017800000000002</c:v>
                </c:pt>
                <c:pt idx="11831">
                  <c:v>-0.50797099999999995</c:v>
                </c:pt>
                <c:pt idx="11832">
                  <c:v>-0.48780299999999999</c:v>
                </c:pt>
                <c:pt idx="11833">
                  <c:v>-0.47506500000000002</c:v>
                </c:pt>
                <c:pt idx="11834">
                  <c:v>-0.47662399999999999</c:v>
                </c:pt>
                <c:pt idx="11835">
                  <c:v>-0.47927900000000001</c:v>
                </c:pt>
                <c:pt idx="11836">
                  <c:v>-0.47994199999999998</c:v>
                </c:pt>
                <c:pt idx="11837">
                  <c:v>-0.47138000000000002</c:v>
                </c:pt>
                <c:pt idx="11838">
                  <c:v>-0.45880399999999999</c:v>
                </c:pt>
                <c:pt idx="11839">
                  <c:v>-0.448216</c:v>
                </c:pt>
                <c:pt idx="11840">
                  <c:v>-0.44697300000000001</c:v>
                </c:pt>
                <c:pt idx="11841">
                  <c:v>-0.43808399999999997</c:v>
                </c:pt>
                <c:pt idx="11842">
                  <c:v>-0.43093300000000001</c:v>
                </c:pt>
                <c:pt idx="11843">
                  <c:v>-0.42379699999999998</c:v>
                </c:pt>
                <c:pt idx="11844">
                  <c:v>-0.412547</c:v>
                </c:pt>
                <c:pt idx="11845">
                  <c:v>-0.40716599999999997</c:v>
                </c:pt>
                <c:pt idx="11846">
                  <c:v>-0.40674700000000003</c:v>
                </c:pt>
                <c:pt idx="11847">
                  <c:v>-0.414441</c:v>
                </c:pt>
                <c:pt idx="11848">
                  <c:v>-0.41604200000000002</c:v>
                </c:pt>
                <c:pt idx="11849">
                  <c:v>-0.41505799999999998</c:v>
                </c:pt>
                <c:pt idx="11850">
                  <c:v>-0.41137099999999999</c:v>
                </c:pt>
                <c:pt idx="11851">
                  <c:v>-0.41206399999999999</c:v>
                </c:pt>
                <c:pt idx="11852">
                  <c:v>-0.416352</c:v>
                </c:pt>
                <c:pt idx="11853">
                  <c:v>-0.41862199999999999</c:v>
                </c:pt>
                <c:pt idx="11854">
                  <c:v>-0.41672799999999999</c:v>
                </c:pt>
                <c:pt idx="11855">
                  <c:v>-0.41367399999999999</c:v>
                </c:pt>
                <c:pt idx="11856">
                  <c:v>-0.40793800000000002</c:v>
                </c:pt>
                <c:pt idx="11857">
                  <c:v>-0.39881800000000001</c:v>
                </c:pt>
                <c:pt idx="11858">
                  <c:v>-0.39142900000000003</c:v>
                </c:pt>
                <c:pt idx="11859">
                  <c:v>-0.38490600000000003</c:v>
                </c:pt>
                <c:pt idx="11860">
                  <c:v>-0.38292300000000001</c:v>
                </c:pt>
                <c:pt idx="11861">
                  <c:v>-0.38053300000000001</c:v>
                </c:pt>
                <c:pt idx="11862">
                  <c:v>-0.38287500000000002</c:v>
                </c:pt>
                <c:pt idx="11863">
                  <c:v>-0.38449899999999998</c:v>
                </c:pt>
                <c:pt idx="11864">
                  <c:v>-0.38505400000000001</c:v>
                </c:pt>
                <c:pt idx="11865">
                  <c:v>-0.38685000000000003</c:v>
                </c:pt>
                <c:pt idx="11866">
                  <c:v>-0.38171699999999997</c:v>
                </c:pt>
                <c:pt idx="11867">
                  <c:v>-0.38395000000000001</c:v>
                </c:pt>
                <c:pt idx="11868">
                  <c:v>-0.38661800000000002</c:v>
                </c:pt>
                <c:pt idx="11869">
                  <c:v>-0.38739499999999999</c:v>
                </c:pt>
                <c:pt idx="11870">
                  <c:v>-0.38294800000000001</c:v>
                </c:pt>
                <c:pt idx="11871">
                  <c:v>-0.38204100000000002</c:v>
                </c:pt>
                <c:pt idx="11872">
                  <c:v>-0.38729200000000003</c:v>
                </c:pt>
                <c:pt idx="11873">
                  <c:v>-0.39218799999999998</c:v>
                </c:pt>
                <c:pt idx="11874">
                  <c:v>-0.39144400000000001</c:v>
                </c:pt>
                <c:pt idx="11875">
                  <c:v>-0.38571</c:v>
                </c:pt>
                <c:pt idx="11876">
                  <c:v>-0.37788100000000002</c:v>
                </c:pt>
                <c:pt idx="11877">
                  <c:v>-0.36756899999999998</c:v>
                </c:pt>
                <c:pt idx="11878">
                  <c:v>-0.36142200000000002</c:v>
                </c:pt>
                <c:pt idx="11879">
                  <c:v>-0.36216300000000001</c:v>
                </c:pt>
                <c:pt idx="11880">
                  <c:v>-0.36577199999999999</c:v>
                </c:pt>
                <c:pt idx="11881">
                  <c:v>-0.36877300000000002</c:v>
                </c:pt>
                <c:pt idx="11882">
                  <c:v>-0.36967499999999998</c:v>
                </c:pt>
                <c:pt idx="11883">
                  <c:v>-0.36679699999999998</c:v>
                </c:pt>
                <c:pt idx="11884">
                  <c:v>-0.363987</c:v>
                </c:pt>
                <c:pt idx="11885">
                  <c:v>-0.35972799999999999</c:v>
                </c:pt>
                <c:pt idx="11886">
                  <c:v>-0.35716399999999998</c:v>
                </c:pt>
                <c:pt idx="11887">
                  <c:v>-0.34966999999999998</c:v>
                </c:pt>
                <c:pt idx="11888">
                  <c:v>-0.34479300000000002</c:v>
                </c:pt>
                <c:pt idx="11889">
                  <c:v>-0.34364299999999998</c:v>
                </c:pt>
                <c:pt idx="11890">
                  <c:v>-0.34333200000000003</c:v>
                </c:pt>
                <c:pt idx="11891">
                  <c:v>-0.339256</c:v>
                </c:pt>
                <c:pt idx="11892">
                  <c:v>-0.33868500000000001</c:v>
                </c:pt>
                <c:pt idx="11893">
                  <c:v>-0.33848499999999998</c:v>
                </c:pt>
                <c:pt idx="11894">
                  <c:v>-0.33786500000000003</c:v>
                </c:pt>
                <c:pt idx="11895">
                  <c:v>-0.33685500000000002</c:v>
                </c:pt>
                <c:pt idx="11896">
                  <c:v>-0.33263500000000001</c:v>
                </c:pt>
                <c:pt idx="11897">
                  <c:v>-0.33156400000000003</c:v>
                </c:pt>
                <c:pt idx="11898">
                  <c:v>-0.33719700000000002</c:v>
                </c:pt>
                <c:pt idx="11899">
                  <c:v>-0.34776200000000002</c:v>
                </c:pt>
                <c:pt idx="11900">
                  <c:v>-0.35106799999999999</c:v>
                </c:pt>
                <c:pt idx="11901">
                  <c:v>-0.341777</c:v>
                </c:pt>
                <c:pt idx="11902">
                  <c:v>-0.33421899999999999</c:v>
                </c:pt>
                <c:pt idx="11903">
                  <c:v>-0.332154</c:v>
                </c:pt>
                <c:pt idx="11904">
                  <c:v>-0.33147599999999999</c:v>
                </c:pt>
                <c:pt idx="11905">
                  <c:v>-0.32870700000000003</c:v>
                </c:pt>
                <c:pt idx="11906">
                  <c:v>-0.32197300000000001</c:v>
                </c:pt>
                <c:pt idx="11907">
                  <c:v>-0.31802000000000002</c:v>
                </c:pt>
                <c:pt idx="11908">
                  <c:v>-0.31955899999999998</c:v>
                </c:pt>
                <c:pt idx="11909">
                  <c:v>-0.32014599999999999</c:v>
                </c:pt>
                <c:pt idx="11910">
                  <c:v>-0.31795800000000002</c:v>
                </c:pt>
                <c:pt idx="11911">
                  <c:v>-0.31809199999999999</c:v>
                </c:pt>
                <c:pt idx="11912">
                  <c:v>-0.320108</c:v>
                </c:pt>
                <c:pt idx="11913">
                  <c:v>-0.32094899999999998</c:v>
                </c:pt>
                <c:pt idx="11914">
                  <c:v>-0.32385799999999998</c:v>
                </c:pt>
                <c:pt idx="11915">
                  <c:v>-0.32915800000000001</c:v>
                </c:pt>
                <c:pt idx="11916">
                  <c:v>-0.33131300000000002</c:v>
                </c:pt>
                <c:pt idx="11917">
                  <c:v>-0.331789</c:v>
                </c:pt>
                <c:pt idx="11918">
                  <c:v>-0.33103900000000003</c:v>
                </c:pt>
                <c:pt idx="11919">
                  <c:v>-0.329148</c:v>
                </c:pt>
                <c:pt idx="11920">
                  <c:v>-0.327712</c:v>
                </c:pt>
                <c:pt idx="11921">
                  <c:v>-0.32861800000000002</c:v>
                </c:pt>
                <c:pt idx="11922">
                  <c:v>-0.33129999999999998</c:v>
                </c:pt>
                <c:pt idx="11923">
                  <c:v>-0.33623599999999998</c:v>
                </c:pt>
                <c:pt idx="11924">
                  <c:v>-0.33992099999999997</c:v>
                </c:pt>
                <c:pt idx="11925">
                  <c:v>-0.33473599999999998</c:v>
                </c:pt>
                <c:pt idx="11926">
                  <c:v>-0.327071</c:v>
                </c:pt>
                <c:pt idx="11927">
                  <c:v>-0.32405200000000001</c:v>
                </c:pt>
                <c:pt idx="11928">
                  <c:v>-0.32669399999999998</c:v>
                </c:pt>
                <c:pt idx="11929">
                  <c:v>-0.330791</c:v>
                </c:pt>
                <c:pt idx="11930">
                  <c:v>-0.33246700000000001</c:v>
                </c:pt>
                <c:pt idx="11931">
                  <c:v>-0.33579199999999998</c:v>
                </c:pt>
                <c:pt idx="11932">
                  <c:v>-0.33792699999999998</c:v>
                </c:pt>
                <c:pt idx="11933">
                  <c:v>-0.33635500000000002</c:v>
                </c:pt>
                <c:pt idx="11934">
                  <c:v>-0.33431699999999998</c:v>
                </c:pt>
                <c:pt idx="11935">
                  <c:v>-0.338476</c:v>
                </c:pt>
                <c:pt idx="11936">
                  <c:v>-0.34723399999999999</c:v>
                </c:pt>
                <c:pt idx="11937">
                  <c:v>-0.35023799999999999</c:v>
                </c:pt>
                <c:pt idx="11938">
                  <c:v>-0.349271</c:v>
                </c:pt>
                <c:pt idx="11939">
                  <c:v>-0.34546300000000002</c:v>
                </c:pt>
                <c:pt idx="11940">
                  <c:v>-0.34436800000000001</c:v>
                </c:pt>
                <c:pt idx="11941">
                  <c:v>-0.34528599999999998</c:v>
                </c:pt>
                <c:pt idx="11942">
                  <c:v>-0.353626</c:v>
                </c:pt>
                <c:pt idx="11943">
                  <c:v>-0.355431</c:v>
                </c:pt>
                <c:pt idx="11944">
                  <c:v>-0.351688</c:v>
                </c:pt>
                <c:pt idx="11945">
                  <c:v>-0.35027000000000003</c:v>
                </c:pt>
                <c:pt idx="11946">
                  <c:v>-0.35014499999999998</c:v>
                </c:pt>
                <c:pt idx="11947">
                  <c:v>-0.34547800000000001</c:v>
                </c:pt>
                <c:pt idx="11948">
                  <c:v>-0.339005</c:v>
                </c:pt>
                <c:pt idx="11949">
                  <c:v>-0.33837</c:v>
                </c:pt>
                <c:pt idx="11950">
                  <c:v>-0.341308</c:v>
                </c:pt>
                <c:pt idx="11951">
                  <c:v>-0.34638999999999998</c:v>
                </c:pt>
                <c:pt idx="11952">
                  <c:v>-0.34690599999999999</c:v>
                </c:pt>
                <c:pt idx="11953">
                  <c:v>-0.34308699999999998</c:v>
                </c:pt>
                <c:pt idx="11954">
                  <c:v>-0.33589000000000002</c:v>
                </c:pt>
                <c:pt idx="11955">
                  <c:v>-0.331038</c:v>
                </c:pt>
                <c:pt idx="11956">
                  <c:v>-0.33816200000000002</c:v>
                </c:pt>
                <c:pt idx="11957">
                  <c:v>-0.34771400000000002</c:v>
                </c:pt>
                <c:pt idx="11958">
                  <c:v>-0.34316200000000002</c:v>
                </c:pt>
                <c:pt idx="11959">
                  <c:v>-0.34131499999999998</c:v>
                </c:pt>
                <c:pt idx="11960">
                  <c:v>-0.34214</c:v>
                </c:pt>
                <c:pt idx="11961">
                  <c:v>-0.34597800000000001</c:v>
                </c:pt>
                <c:pt idx="11962">
                  <c:v>-0.35521399999999997</c:v>
                </c:pt>
                <c:pt idx="11963">
                  <c:v>-0.36140499999999998</c:v>
                </c:pt>
                <c:pt idx="11964">
                  <c:v>-0.359817</c:v>
                </c:pt>
                <c:pt idx="11965">
                  <c:v>-0.354462</c:v>
                </c:pt>
                <c:pt idx="11966">
                  <c:v>-0.34841699999999998</c:v>
                </c:pt>
                <c:pt idx="11967">
                  <c:v>-0.34797099999999997</c:v>
                </c:pt>
                <c:pt idx="11968">
                  <c:v>-0.35064400000000001</c:v>
                </c:pt>
                <c:pt idx="11969">
                  <c:v>-0.34832600000000002</c:v>
                </c:pt>
                <c:pt idx="11970">
                  <c:v>-0.34026299999999998</c:v>
                </c:pt>
                <c:pt idx="11971">
                  <c:v>-0.32900699999999999</c:v>
                </c:pt>
                <c:pt idx="11972">
                  <c:v>-0.32322899999999999</c:v>
                </c:pt>
                <c:pt idx="11973">
                  <c:v>-0.32116800000000001</c:v>
                </c:pt>
                <c:pt idx="11974">
                  <c:v>-0.32297199999999998</c:v>
                </c:pt>
                <c:pt idx="11975">
                  <c:v>-0.33119100000000001</c:v>
                </c:pt>
                <c:pt idx="11976">
                  <c:v>-0.33745399999999998</c:v>
                </c:pt>
                <c:pt idx="11977">
                  <c:v>-0.33804099999999998</c:v>
                </c:pt>
                <c:pt idx="11978">
                  <c:v>-0.33555099999999999</c:v>
                </c:pt>
                <c:pt idx="11979">
                  <c:v>-0.329959</c:v>
                </c:pt>
                <c:pt idx="11980">
                  <c:v>-0.32933499999999999</c:v>
                </c:pt>
                <c:pt idx="11981">
                  <c:v>-0.33161600000000002</c:v>
                </c:pt>
                <c:pt idx="11982">
                  <c:v>-0.32855299999999998</c:v>
                </c:pt>
                <c:pt idx="11983">
                  <c:v>-0.32654899999999998</c:v>
                </c:pt>
                <c:pt idx="11984">
                  <c:v>-0.32303199999999999</c:v>
                </c:pt>
                <c:pt idx="11985">
                  <c:v>-0.319301</c:v>
                </c:pt>
                <c:pt idx="11986">
                  <c:v>-0.31952000000000003</c:v>
                </c:pt>
                <c:pt idx="11987">
                  <c:v>-0.32104500000000002</c:v>
                </c:pt>
                <c:pt idx="11988">
                  <c:v>-0.31882199999999999</c:v>
                </c:pt>
                <c:pt idx="11989">
                  <c:v>-0.31917699999999999</c:v>
                </c:pt>
                <c:pt idx="11990">
                  <c:v>-0.32464799999999999</c:v>
                </c:pt>
                <c:pt idx="11991">
                  <c:v>-0.32307000000000002</c:v>
                </c:pt>
                <c:pt idx="11992">
                  <c:v>-0.32023099999999999</c:v>
                </c:pt>
                <c:pt idx="11993">
                  <c:v>-0.31932100000000002</c:v>
                </c:pt>
                <c:pt idx="11994">
                  <c:v>-0.32438800000000001</c:v>
                </c:pt>
                <c:pt idx="11995">
                  <c:v>-0.32548500000000002</c:v>
                </c:pt>
                <c:pt idx="11996">
                  <c:v>-0.32462400000000002</c:v>
                </c:pt>
                <c:pt idx="11997">
                  <c:v>-0.32363799999999998</c:v>
                </c:pt>
                <c:pt idx="11998">
                  <c:v>-0.32522000000000001</c:v>
                </c:pt>
                <c:pt idx="11999">
                  <c:v>-0.33147700000000002</c:v>
                </c:pt>
                <c:pt idx="12000">
                  <c:v>-0.33874900000000002</c:v>
                </c:pt>
                <c:pt idx="12001">
                  <c:v>-0.34000399999999997</c:v>
                </c:pt>
                <c:pt idx="12002">
                  <c:v>-0.34143299999999999</c:v>
                </c:pt>
                <c:pt idx="12003">
                  <c:v>-0.34848600000000002</c:v>
                </c:pt>
                <c:pt idx="12004">
                  <c:v>-0.35146500000000003</c:v>
                </c:pt>
                <c:pt idx="12005">
                  <c:v>-0.35040199999999999</c:v>
                </c:pt>
                <c:pt idx="12006">
                  <c:v>-0.34696300000000002</c:v>
                </c:pt>
                <c:pt idx="12007">
                  <c:v>-0.34929100000000002</c:v>
                </c:pt>
                <c:pt idx="12008">
                  <c:v>-0.35711500000000002</c:v>
                </c:pt>
                <c:pt idx="12009">
                  <c:v>-0.36157299999999998</c:v>
                </c:pt>
                <c:pt idx="12010">
                  <c:v>-0.35893900000000001</c:v>
                </c:pt>
                <c:pt idx="12011">
                  <c:v>-0.35370499999999999</c:v>
                </c:pt>
                <c:pt idx="12012">
                  <c:v>-0.34647800000000001</c:v>
                </c:pt>
                <c:pt idx="12013">
                  <c:v>-0.34138400000000002</c:v>
                </c:pt>
                <c:pt idx="12014">
                  <c:v>-0.33755099999999999</c:v>
                </c:pt>
                <c:pt idx="12015">
                  <c:v>-0.33314100000000002</c:v>
                </c:pt>
                <c:pt idx="12016">
                  <c:v>-0.33220300000000003</c:v>
                </c:pt>
                <c:pt idx="12017">
                  <c:v>-0.33397500000000002</c:v>
                </c:pt>
                <c:pt idx="12018">
                  <c:v>-0.33682600000000001</c:v>
                </c:pt>
                <c:pt idx="12019">
                  <c:v>-0.33799200000000001</c:v>
                </c:pt>
                <c:pt idx="12020">
                  <c:v>-0.33651900000000001</c:v>
                </c:pt>
                <c:pt idx="12021">
                  <c:v>-0.33643299999999998</c:v>
                </c:pt>
                <c:pt idx="12022">
                  <c:v>-0.340976</c:v>
                </c:pt>
                <c:pt idx="12023">
                  <c:v>-0.34792400000000001</c:v>
                </c:pt>
                <c:pt idx="12024">
                  <c:v>-0.353072</c:v>
                </c:pt>
                <c:pt idx="12025">
                  <c:v>-0.35719099999999998</c:v>
                </c:pt>
                <c:pt idx="12026">
                  <c:v>-0.34988000000000002</c:v>
                </c:pt>
                <c:pt idx="12027">
                  <c:v>-0.33779900000000002</c:v>
                </c:pt>
                <c:pt idx="12028">
                  <c:v>-0.32516200000000001</c:v>
                </c:pt>
                <c:pt idx="12029">
                  <c:v>-0.31850800000000001</c:v>
                </c:pt>
                <c:pt idx="12030">
                  <c:v>-0.31812000000000001</c:v>
                </c:pt>
                <c:pt idx="12031">
                  <c:v>-0.319471</c:v>
                </c:pt>
                <c:pt idx="12032">
                  <c:v>-0.31792399999999998</c:v>
                </c:pt>
                <c:pt idx="12033">
                  <c:v>-0.31666800000000001</c:v>
                </c:pt>
                <c:pt idx="12034">
                  <c:v>-0.31777100000000003</c:v>
                </c:pt>
                <c:pt idx="12035">
                  <c:v>-0.32213700000000001</c:v>
                </c:pt>
                <c:pt idx="12036">
                  <c:v>-0.32042100000000001</c:v>
                </c:pt>
                <c:pt idx="12037">
                  <c:v>-0.31491599999999997</c:v>
                </c:pt>
                <c:pt idx="12038">
                  <c:v>-0.31015199999999998</c:v>
                </c:pt>
                <c:pt idx="12039">
                  <c:v>-0.31022699999999997</c:v>
                </c:pt>
                <c:pt idx="12040">
                  <c:v>-0.30998199999999998</c:v>
                </c:pt>
                <c:pt idx="12041">
                  <c:v>-0.30801099999999998</c:v>
                </c:pt>
                <c:pt idx="12042">
                  <c:v>-0.30634800000000001</c:v>
                </c:pt>
                <c:pt idx="12043">
                  <c:v>-0.30433900000000003</c:v>
                </c:pt>
                <c:pt idx="12044">
                  <c:v>-0.30242599999999997</c:v>
                </c:pt>
                <c:pt idx="12045">
                  <c:v>-0.30052800000000002</c:v>
                </c:pt>
                <c:pt idx="12046">
                  <c:v>-0.294929</c:v>
                </c:pt>
                <c:pt idx="12047">
                  <c:v>-0.28993000000000002</c:v>
                </c:pt>
                <c:pt idx="12048">
                  <c:v>-0.29144900000000001</c:v>
                </c:pt>
                <c:pt idx="12049">
                  <c:v>-0.30213000000000001</c:v>
                </c:pt>
                <c:pt idx="12050">
                  <c:v>-0.31173299999999998</c:v>
                </c:pt>
                <c:pt idx="12051">
                  <c:v>-0.30880200000000002</c:v>
                </c:pt>
                <c:pt idx="12052">
                  <c:v>-0.30350899999999997</c:v>
                </c:pt>
                <c:pt idx="12053">
                  <c:v>-0.300813</c:v>
                </c:pt>
                <c:pt idx="12054">
                  <c:v>-0.30292400000000003</c:v>
                </c:pt>
                <c:pt idx="12055">
                  <c:v>-0.305892</c:v>
                </c:pt>
                <c:pt idx="12056">
                  <c:v>-0.30462299999999998</c:v>
                </c:pt>
                <c:pt idx="12057">
                  <c:v>-0.30304900000000001</c:v>
                </c:pt>
                <c:pt idx="12058">
                  <c:v>-0.29349700000000001</c:v>
                </c:pt>
                <c:pt idx="12059">
                  <c:v>-0.27600200000000003</c:v>
                </c:pt>
                <c:pt idx="12060">
                  <c:v>-0.27072400000000002</c:v>
                </c:pt>
                <c:pt idx="12061">
                  <c:v>-0.26710400000000001</c:v>
                </c:pt>
                <c:pt idx="12062">
                  <c:v>-0.26579999999999998</c:v>
                </c:pt>
                <c:pt idx="12063">
                  <c:v>-0.26877899999999999</c:v>
                </c:pt>
                <c:pt idx="12064">
                  <c:v>-0.27321600000000001</c:v>
                </c:pt>
                <c:pt idx="12065">
                  <c:v>-0.27507700000000002</c:v>
                </c:pt>
                <c:pt idx="12066">
                  <c:v>-0.274254</c:v>
                </c:pt>
                <c:pt idx="12067">
                  <c:v>-0.268511</c:v>
                </c:pt>
                <c:pt idx="12068">
                  <c:v>-0.25726300000000002</c:v>
                </c:pt>
                <c:pt idx="12069">
                  <c:v>-0.24416099999999999</c:v>
                </c:pt>
                <c:pt idx="12070">
                  <c:v>-0.23272799999999999</c:v>
                </c:pt>
                <c:pt idx="12071">
                  <c:v>-0.22609799999999999</c:v>
                </c:pt>
                <c:pt idx="12072">
                  <c:v>-0.225881</c:v>
                </c:pt>
                <c:pt idx="12073">
                  <c:v>-0.22814699999999999</c:v>
                </c:pt>
                <c:pt idx="12074">
                  <c:v>-0.226769</c:v>
                </c:pt>
                <c:pt idx="12075">
                  <c:v>-0.225353</c:v>
                </c:pt>
                <c:pt idx="12076">
                  <c:v>-0.22367400000000001</c:v>
                </c:pt>
                <c:pt idx="12077">
                  <c:v>-0.22179599999999999</c:v>
                </c:pt>
                <c:pt idx="12078">
                  <c:v>-0.22072900000000001</c:v>
                </c:pt>
                <c:pt idx="12079">
                  <c:v>-0.21545500000000001</c:v>
                </c:pt>
                <c:pt idx="12080">
                  <c:v>-0.21313299999999999</c:v>
                </c:pt>
                <c:pt idx="12081">
                  <c:v>-0.21120700000000001</c:v>
                </c:pt>
                <c:pt idx="12082">
                  <c:v>-0.20887</c:v>
                </c:pt>
                <c:pt idx="12083">
                  <c:v>-0.20755100000000001</c:v>
                </c:pt>
                <c:pt idx="12084">
                  <c:v>-0.206983</c:v>
                </c:pt>
                <c:pt idx="12085">
                  <c:v>-0.210563</c:v>
                </c:pt>
                <c:pt idx="12086">
                  <c:v>-0.21379799999999999</c:v>
                </c:pt>
                <c:pt idx="12087">
                  <c:v>-0.21789</c:v>
                </c:pt>
                <c:pt idx="12088">
                  <c:v>-0.21759200000000001</c:v>
                </c:pt>
                <c:pt idx="12089">
                  <c:v>-0.20724899999999999</c:v>
                </c:pt>
                <c:pt idx="12090">
                  <c:v>-0.195711</c:v>
                </c:pt>
                <c:pt idx="12091">
                  <c:v>-0.19273999999999999</c:v>
                </c:pt>
                <c:pt idx="12092">
                  <c:v>-0.19308400000000001</c:v>
                </c:pt>
                <c:pt idx="12093">
                  <c:v>-0.199128</c:v>
                </c:pt>
                <c:pt idx="12094">
                  <c:v>-0.206181</c:v>
                </c:pt>
                <c:pt idx="12095">
                  <c:v>-0.208815</c:v>
                </c:pt>
                <c:pt idx="12096">
                  <c:v>-0.20919299999999999</c:v>
                </c:pt>
                <c:pt idx="12097">
                  <c:v>-0.20468</c:v>
                </c:pt>
                <c:pt idx="12098">
                  <c:v>-0.19697100000000001</c:v>
                </c:pt>
                <c:pt idx="12099">
                  <c:v>-0.189584</c:v>
                </c:pt>
                <c:pt idx="12100">
                  <c:v>-0.183809</c:v>
                </c:pt>
                <c:pt idx="12101">
                  <c:v>-0.17913899999999999</c:v>
                </c:pt>
                <c:pt idx="12102">
                  <c:v>-0.18307699999999999</c:v>
                </c:pt>
                <c:pt idx="12103">
                  <c:v>-0.189967</c:v>
                </c:pt>
                <c:pt idx="12104">
                  <c:v>-0.18521699999999999</c:v>
                </c:pt>
                <c:pt idx="12105">
                  <c:v>-0.177761</c:v>
                </c:pt>
                <c:pt idx="12106">
                  <c:v>-0.17213500000000001</c:v>
                </c:pt>
                <c:pt idx="12107">
                  <c:v>-0.17238300000000001</c:v>
                </c:pt>
                <c:pt idx="12108">
                  <c:v>-0.177313</c:v>
                </c:pt>
                <c:pt idx="12109">
                  <c:v>-0.18199699999999999</c:v>
                </c:pt>
                <c:pt idx="12110">
                  <c:v>-0.18134800000000001</c:v>
                </c:pt>
                <c:pt idx="12111">
                  <c:v>-0.17729500000000001</c:v>
                </c:pt>
                <c:pt idx="12112">
                  <c:v>-0.17150199999999999</c:v>
                </c:pt>
                <c:pt idx="12113">
                  <c:v>-0.17074800000000001</c:v>
                </c:pt>
                <c:pt idx="12114">
                  <c:v>-0.170211</c:v>
                </c:pt>
                <c:pt idx="12115">
                  <c:v>-0.166883</c:v>
                </c:pt>
                <c:pt idx="12116">
                  <c:v>-0.16326399999999999</c:v>
                </c:pt>
                <c:pt idx="12117">
                  <c:v>-0.16395399999999999</c:v>
                </c:pt>
                <c:pt idx="12118">
                  <c:v>-0.16931599999999999</c:v>
                </c:pt>
                <c:pt idx="12119">
                  <c:v>-0.172961</c:v>
                </c:pt>
                <c:pt idx="12120">
                  <c:v>-0.17084299999999999</c:v>
                </c:pt>
                <c:pt idx="12121">
                  <c:v>-0.16806299999999999</c:v>
                </c:pt>
                <c:pt idx="12122">
                  <c:v>-0.16953399999999999</c:v>
                </c:pt>
                <c:pt idx="12123">
                  <c:v>-0.172989</c:v>
                </c:pt>
                <c:pt idx="12124">
                  <c:v>-0.17757500000000001</c:v>
                </c:pt>
                <c:pt idx="12125">
                  <c:v>-0.180727</c:v>
                </c:pt>
                <c:pt idx="12126">
                  <c:v>-0.17893700000000001</c:v>
                </c:pt>
                <c:pt idx="12127">
                  <c:v>-0.17375299999999999</c:v>
                </c:pt>
                <c:pt idx="12128">
                  <c:v>-0.17086799999999999</c:v>
                </c:pt>
                <c:pt idx="12129">
                  <c:v>-0.16978499999999999</c:v>
                </c:pt>
                <c:pt idx="12130">
                  <c:v>-0.169909</c:v>
                </c:pt>
                <c:pt idx="12131">
                  <c:v>-0.17050899999999999</c:v>
                </c:pt>
                <c:pt idx="12132">
                  <c:v>-0.17129900000000001</c:v>
                </c:pt>
                <c:pt idx="12133">
                  <c:v>-0.16978699999999999</c:v>
                </c:pt>
                <c:pt idx="12134">
                  <c:v>-0.166155</c:v>
                </c:pt>
                <c:pt idx="12135">
                  <c:v>-0.16489799999999999</c:v>
                </c:pt>
                <c:pt idx="12136">
                  <c:v>-0.16639999999999999</c:v>
                </c:pt>
                <c:pt idx="12137">
                  <c:v>-0.16680300000000001</c:v>
                </c:pt>
                <c:pt idx="12138">
                  <c:v>-0.16204299999999999</c:v>
                </c:pt>
                <c:pt idx="12139">
                  <c:v>-0.15528500000000001</c:v>
                </c:pt>
                <c:pt idx="12140">
                  <c:v>-0.151753</c:v>
                </c:pt>
                <c:pt idx="12141">
                  <c:v>-0.154025</c:v>
                </c:pt>
                <c:pt idx="12142">
                  <c:v>-0.155033</c:v>
                </c:pt>
                <c:pt idx="12143">
                  <c:v>-0.15115999999999999</c:v>
                </c:pt>
                <c:pt idx="12144">
                  <c:v>-0.146177</c:v>
                </c:pt>
                <c:pt idx="12145">
                  <c:v>-0.14422499999999999</c:v>
                </c:pt>
                <c:pt idx="12146">
                  <c:v>-0.14189099999999999</c:v>
                </c:pt>
                <c:pt idx="12147">
                  <c:v>-0.139513</c:v>
                </c:pt>
                <c:pt idx="12148">
                  <c:v>-0.13561799999999999</c:v>
                </c:pt>
                <c:pt idx="12149">
                  <c:v>-0.13644800000000001</c:v>
                </c:pt>
                <c:pt idx="12150">
                  <c:v>-0.137041</c:v>
                </c:pt>
                <c:pt idx="12151">
                  <c:v>-0.14065800000000001</c:v>
                </c:pt>
                <c:pt idx="12152">
                  <c:v>-0.14804999999999999</c:v>
                </c:pt>
                <c:pt idx="12153">
                  <c:v>-0.15492500000000001</c:v>
                </c:pt>
                <c:pt idx="12154">
                  <c:v>-0.15274299999999999</c:v>
                </c:pt>
                <c:pt idx="12155">
                  <c:v>-0.14757100000000001</c:v>
                </c:pt>
                <c:pt idx="12156">
                  <c:v>-0.14176</c:v>
                </c:pt>
                <c:pt idx="12157">
                  <c:v>-0.13944500000000001</c:v>
                </c:pt>
                <c:pt idx="12158">
                  <c:v>-0.14050699999999999</c:v>
                </c:pt>
                <c:pt idx="12159">
                  <c:v>-0.14612800000000001</c:v>
                </c:pt>
                <c:pt idx="12160">
                  <c:v>-0.15459899999999999</c:v>
                </c:pt>
                <c:pt idx="12161">
                  <c:v>-0.15611800000000001</c:v>
                </c:pt>
                <c:pt idx="12162">
                  <c:v>-0.15279400000000001</c:v>
                </c:pt>
                <c:pt idx="12163">
                  <c:v>-0.15315699999999999</c:v>
                </c:pt>
                <c:pt idx="12164">
                  <c:v>-0.15676899999999999</c:v>
                </c:pt>
                <c:pt idx="12165">
                  <c:v>-0.15904699999999999</c:v>
                </c:pt>
                <c:pt idx="12166">
                  <c:v>-0.15917300000000001</c:v>
                </c:pt>
                <c:pt idx="12167">
                  <c:v>-0.15870600000000001</c:v>
                </c:pt>
                <c:pt idx="12168">
                  <c:v>-0.15706200000000001</c:v>
                </c:pt>
                <c:pt idx="12169">
                  <c:v>-0.156504</c:v>
                </c:pt>
                <c:pt idx="12170">
                  <c:v>-0.156638</c:v>
                </c:pt>
                <c:pt idx="12171">
                  <c:v>-0.156972</c:v>
                </c:pt>
                <c:pt idx="12172">
                  <c:v>-0.154776</c:v>
                </c:pt>
                <c:pt idx="12173">
                  <c:v>-0.15332299999999999</c:v>
                </c:pt>
                <c:pt idx="12174">
                  <c:v>-0.15030199999999999</c:v>
                </c:pt>
                <c:pt idx="12175">
                  <c:v>-0.14821899999999999</c:v>
                </c:pt>
                <c:pt idx="12176">
                  <c:v>-0.14274400000000001</c:v>
                </c:pt>
                <c:pt idx="12177">
                  <c:v>-0.13822599999999999</c:v>
                </c:pt>
                <c:pt idx="12178">
                  <c:v>-0.13500400000000001</c:v>
                </c:pt>
                <c:pt idx="12179">
                  <c:v>-0.13883699999999999</c:v>
                </c:pt>
                <c:pt idx="12180">
                  <c:v>-0.14773800000000001</c:v>
                </c:pt>
                <c:pt idx="12181">
                  <c:v>-0.146145</c:v>
                </c:pt>
                <c:pt idx="12182">
                  <c:v>-0.14355899999999999</c:v>
                </c:pt>
                <c:pt idx="12183">
                  <c:v>-0.14138400000000001</c:v>
                </c:pt>
                <c:pt idx="12184">
                  <c:v>-0.142428</c:v>
                </c:pt>
                <c:pt idx="12185">
                  <c:v>-0.14951500000000001</c:v>
                </c:pt>
                <c:pt idx="12186">
                  <c:v>-0.15367500000000001</c:v>
                </c:pt>
                <c:pt idx="12187">
                  <c:v>-0.15473000000000001</c:v>
                </c:pt>
                <c:pt idx="12188">
                  <c:v>-0.15287999999999999</c:v>
                </c:pt>
                <c:pt idx="12189">
                  <c:v>-0.14991399999999999</c:v>
                </c:pt>
                <c:pt idx="12190">
                  <c:v>-0.14233499999999999</c:v>
                </c:pt>
                <c:pt idx="12191">
                  <c:v>-0.135768</c:v>
                </c:pt>
                <c:pt idx="12192">
                  <c:v>-0.13139899999999999</c:v>
                </c:pt>
                <c:pt idx="12193">
                  <c:v>-0.130524</c:v>
                </c:pt>
                <c:pt idx="12194">
                  <c:v>-0.12739300000000001</c:v>
                </c:pt>
                <c:pt idx="12195">
                  <c:v>-0.12592999999999999</c:v>
                </c:pt>
                <c:pt idx="12196">
                  <c:v>-0.122242</c:v>
                </c:pt>
                <c:pt idx="12197">
                  <c:v>-0.12057</c:v>
                </c:pt>
                <c:pt idx="12198">
                  <c:v>-0.116853</c:v>
                </c:pt>
                <c:pt idx="12199">
                  <c:v>-0.11221200000000001</c:v>
                </c:pt>
                <c:pt idx="12200">
                  <c:v>-0.11254</c:v>
                </c:pt>
                <c:pt idx="12201">
                  <c:v>-0.11871</c:v>
                </c:pt>
                <c:pt idx="12202">
                  <c:v>-0.11880300000000001</c:v>
                </c:pt>
                <c:pt idx="12203">
                  <c:v>-0.11575000000000001</c:v>
                </c:pt>
                <c:pt idx="12204">
                  <c:v>-0.113404</c:v>
                </c:pt>
                <c:pt idx="12205">
                  <c:v>-0.110817</c:v>
                </c:pt>
                <c:pt idx="12206">
                  <c:v>-0.10317999999999999</c:v>
                </c:pt>
                <c:pt idx="12207">
                  <c:v>-9.8915299999999998E-2</c:v>
                </c:pt>
                <c:pt idx="12208">
                  <c:v>-0.100064</c:v>
                </c:pt>
                <c:pt idx="12209">
                  <c:v>-0.10230599999999999</c:v>
                </c:pt>
                <c:pt idx="12210">
                  <c:v>-0.101289</c:v>
                </c:pt>
                <c:pt idx="12211">
                  <c:v>-0.10020999999999999</c:v>
                </c:pt>
                <c:pt idx="12212">
                  <c:v>-0.10001400000000001</c:v>
                </c:pt>
                <c:pt idx="12213">
                  <c:v>-0.10456699999999999</c:v>
                </c:pt>
                <c:pt idx="12214">
                  <c:v>-0.10491499999999999</c:v>
                </c:pt>
                <c:pt idx="12215">
                  <c:v>-0.10521800000000001</c:v>
                </c:pt>
                <c:pt idx="12216">
                  <c:v>-0.101829</c:v>
                </c:pt>
                <c:pt idx="12217">
                  <c:v>-9.7404500000000005E-2</c:v>
                </c:pt>
                <c:pt idx="12218">
                  <c:v>-9.2524800000000004E-2</c:v>
                </c:pt>
                <c:pt idx="12219">
                  <c:v>-9.1406799999999996E-2</c:v>
                </c:pt>
                <c:pt idx="12220">
                  <c:v>-9.3349799999999997E-2</c:v>
                </c:pt>
                <c:pt idx="12221">
                  <c:v>-8.5220900000000002E-2</c:v>
                </c:pt>
                <c:pt idx="12222">
                  <c:v>-7.7888100000000002E-2</c:v>
                </c:pt>
                <c:pt idx="12223">
                  <c:v>-7.2428999999999993E-2</c:v>
                </c:pt>
                <c:pt idx="12224">
                  <c:v>-6.9285399999999997E-2</c:v>
                </c:pt>
                <c:pt idx="12225">
                  <c:v>-6.7912899999999998E-2</c:v>
                </c:pt>
                <c:pt idx="12226">
                  <c:v>-6.6539200000000007E-2</c:v>
                </c:pt>
                <c:pt idx="12227">
                  <c:v>-6.7227200000000001E-2</c:v>
                </c:pt>
                <c:pt idx="12228">
                  <c:v>-6.78594E-2</c:v>
                </c:pt>
                <c:pt idx="12229">
                  <c:v>-6.9564000000000001E-2</c:v>
                </c:pt>
                <c:pt idx="12230">
                  <c:v>-6.9645100000000001E-2</c:v>
                </c:pt>
                <c:pt idx="12231">
                  <c:v>-7.4305700000000002E-2</c:v>
                </c:pt>
                <c:pt idx="12232">
                  <c:v>-8.1661899999999996E-2</c:v>
                </c:pt>
                <c:pt idx="12233">
                  <c:v>-9.1205999999999995E-2</c:v>
                </c:pt>
                <c:pt idx="12234">
                  <c:v>-0.10070900000000001</c:v>
                </c:pt>
                <c:pt idx="12235">
                  <c:v>-0.10712000000000001</c:v>
                </c:pt>
                <c:pt idx="12236">
                  <c:v>-0.109114</c:v>
                </c:pt>
                <c:pt idx="12237">
                  <c:v>-0.112841</c:v>
                </c:pt>
                <c:pt idx="12238">
                  <c:v>-0.117867</c:v>
                </c:pt>
                <c:pt idx="12239">
                  <c:v>-0.122062</c:v>
                </c:pt>
                <c:pt idx="12240">
                  <c:v>-0.133465</c:v>
                </c:pt>
                <c:pt idx="12241">
                  <c:v>-0.14429400000000001</c:v>
                </c:pt>
                <c:pt idx="12242">
                  <c:v>-0.149399</c:v>
                </c:pt>
                <c:pt idx="12243">
                  <c:v>-0.14885599999999999</c:v>
                </c:pt>
                <c:pt idx="12244">
                  <c:v>-0.14047100000000001</c:v>
                </c:pt>
                <c:pt idx="12245">
                  <c:v>-0.135931</c:v>
                </c:pt>
                <c:pt idx="12246">
                  <c:v>-0.13556299999999999</c:v>
                </c:pt>
                <c:pt idx="12247">
                  <c:v>-0.13450200000000001</c:v>
                </c:pt>
                <c:pt idx="12248">
                  <c:v>-0.13281499999999999</c:v>
                </c:pt>
                <c:pt idx="12249">
                  <c:v>-0.13042899999999999</c:v>
                </c:pt>
                <c:pt idx="12250">
                  <c:v>-0.130104</c:v>
                </c:pt>
                <c:pt idx="12251">
                  <c:v>-0.13539200000000001</c:v>
                </c:pt>
                <c:pt idx="12252">
                  <c:v>-0.13952100000000001</c:v>
                </c:pt>
                <c:pt idx="12253">
                  <c:v>-0.13623499999999999</c:v>
                </c:pt>
                <c:pt idx="12254">
                  <c:v>-0.13483300000000001</c:v>
                </c:pt>
                <c:pt idx="12255">
                  <c:v>-0.13467399999999999</c:v>
                </c:pt>
                <c:pt idx="12256">
                  <c:v>-0.135738</c:v>
                </c:pt>
                <c:pt idx="12257">
                  <c:v>-0.13545199999999999</c:v>
                </c:pt>
                <c:pt idx="12258">
                  <c:v>-0.135378</c:v>
                </c:pt>
                <c:pt idx="12259">
                  <c:v>-0.136161</c:v>
                </c:pt>
                <c:pt idx="12260">
                  <c:v>-0.13642399999999999</c:v>
                </c:pt>
                <c:pt idx="12261">
                  <c:v>-0.13317100000000001</c:v>
                </c:pt>
                <c:pt idx="12262">
                  <c:v>-0.128303</c:v>
                </c:pt>
                <c:pt idx="12263">
                  <c:v>-0.122861</c:v>
                </c:pt>
                <c:pt idx="12264">
                  <c:v>-0.111815</c:v>
                </c:pt>
                <c:pt idx="12265">
                  <c:v>-0.104008</c:v>
                </c:pt>
                <c:pt idx="12266">
                  <c:v>-0.103078</c:v>
                </c:pt>
                <c:pt idx="12267">
                  <c:v>-0.105855</c:v>
                </c:pt>
                <c:pt idx="12268">
                  <c:v>-0.110211</c:v>
                </c:pt>
                <c:pt idx="12269">
                  <c:v>-0.110038</c:v>
                </c:pt>
                <c:pt idx="12270">
                  <c:v>-0.10777100000000001</c:v>
                </c:pt>
                <c:pt idx="12271">
                  <c:v>-0.108835</c:v>
                </c:pt>
                <c:pt idx="12272">
                  <c:v>-0.110446</c:v>
                </c:pt>
                <c:pt idx="12273">
                  <c:v>-0.11115899999999999</c:v>
                </c:pt>
                <c:pt idx="12274">
                  <c:v>-0.11924</c:v>
                </c:pt>
                <c:pt idx="12275">
                  <c:v>-0.126697</c:v>
                </c:pt>
                <c:pt idx="12276">
                  <c:v>-0.123337</c:v>
                </c:pt>
                <c:pt idx="12277">
                  <c:v>-0.117786</c:v>
                </c:pt>
                <c:pt idx="12278">
                  <c:v>-0.116531</c:v>
                </c:pt>
                <c:pt idx="12279">
                  <c:v>-0.12001000000000001</c:v>
                </c:pt>
                <c:pt idx="12280">
                  <c:v>-0.12145300000000001</c:v>
                </c:pt>
                <c:pt idx="12281">
                  <c:v>-0.123457</c:v>
                </c:pt>
                <c:pt idx="12282">
                  <c:v>-0.124444</c:v>
                </c:pt>
                <c:pt idx="12283">
                  <c:v>-0.121478</c:v>
                </c:pt>
                <c:pt idx="12284">
                  <c:v>-0.109635</c:v>
                </c:pt>
                <c:pt idx="12285">
                  <c:v>-9.0843800000000002E-2</c:v>
                </c:pt>
                <c:pt idx="12286">
                  <c:v>-7.6359200000000002E-2</c:v>
                </c:pt>
                <c:pt idx="12287">
                  <c:v>-6.7935800000000005E-2</c:v>
                </c:pt>
                <c:pt idx="12288">
                  <c:v>-6.4855499999999996E-2</c:v>
                </c:pt>
                <c:pt idx="12289">
                  <c:v>-6.5949999999999995E-2</c:v>
                </c:pt>
                <c:pt idx="12290">
                  <c:v>-7.0541199999999998E-2</c:v>
                </c:pt>
                <c:pt idx="12291">
                  <c:v>-7.24963E-2</c:v>
                </c:pt>
                <c:pt idx="12292">
                  <c:v>-6.7863900000000005E-2</c:v>
                </c:pt>
                <c:pt idx="12293">
                  <c:v>-6.05681E-2</c:v>
                </c:pt>
                <c:pt idx="12294">
                  <c:v>-5.4401999999999999E-2</c:v>
                </c:pt>
                <c:pt idx="12295">
                  <c:v>-4.7220199999999997E-2</c:v>
                </c:pt>
                <c:pt idx="12296">
                  <c:v>-4.3611299999999999E-2</c:v>
                </c:pt>
                <c:pt idx="12297">
                  <c:v>-4.1798500000000002E-2</c:v>
                </c:pt>
                <c:pt idx="12298">
                  <c:v>-3.9960000000000002E-2</c:v>
                </c:pt>
                <c:pt idx="12299">
                  <c:v>-3.87406E-2</c:v>
                </c:pt>
                <c:pt idx="12300">
                  <c:v>-3.3609699999999999E-2</c:v>
                </c:pt>
                <c:pt idx="12301">
                  <c:v>-2.9989700000000001E-2</c:v>
                </c:pt>
                <c:pt idx="12302">
                  <c:v>-2.98561E-2</c:v>
                </c:pt>
                <c:pt idx="12303">
                  <c:v>-3.1173099999999999E-2</c:v>
                </c:pt>
                <c:pt idx="12304">
                  <c:v>-3.3715500000000002E-2</c:v>
                </c:pt>
                <c:pt idx="12305">
                  <c:v>-3.7071100000000003E-2</c:v>
                </c:pt>
                <c:pt idx="12306">
                  <c:v>-3.5970000000000002E-2</c:v>
                </c:pt>
                <c:pt idx="12307">
                  <c:v>-3.00757E-2</c:v>
                </c:pt>
                <c:pt idx="12308">
                  <c:v>-2.6527100000000001E-2</c:v>
                </c:pt>
                <c:pt idx="12309">
                  <c:v>-2.2727199999999999E-2</c:v>
                </c:pt>
                <c:pt idx="12310">
                  <c:v>-1.55578E-2</c:v>
                </c:pt>
                <c:pt idx="12311">
                  <c:v>-1.05811E-2</c:v>
                </c:pt>
                <c:pt idx="12312">
                  <c:v>-9.2519500000000001E-3</c:v>
                </c:pt>
                <c:pt idx="12313">
                  <c:v>-1.18031E-2</c:v>
                </c:pt>
                <c:pt idx="12314">
                  <c:v>-2.0025999999999999E-2</c:v>
                </c:pt>
                <c:pt idx="12315">
                  <c:v>-3.0305599999999999E-2</c:v>
                </c:pt>
                <c:pt idx="12316">
                  <c:v>-3.2820700000000001E-2</c:v>
                </c:pt>
                <c:pt idx="12317">
                  <c:v>-2.2098099999999999E-2</c:v>
                </c:pt>
                <c:pt idx="12318">
                  <c:v>-7.8747000000000001E-3</c:v>
                </c:pt>
                <c:pt idx="12319">
                  <c:v>2.46343E-3</c:v>
                </c:pt>
                <c:pt idx="12320">
                  <c:v>8.3950799999999992E-3</c:v>
                </c:pt>
                <c:pt idx="12321">
                  <c:v>1.50259E-2</c:v>
                </c:pt>
                <c:pt idx="12322">
                  <c:v>2.36648E-2</c:v>
                </c:pt>
                <c:pt idx="12323">
                  <c:v>3.0568000000000001E-2</c:v>
                </c:pt>
                <c:pt idx="12324">
                  <c:v>3.6068599999999999E-2</c:v>
                </c:pt>
                <c:pt idx="12325">
                  <c:v>4.0372600000000002E-2</c:v>
                </c:pt>
                <c:pt idx="12326">
                  <c:v>4.3131900000000001E-2</c:v>
                </c:pt>
                <c:pt idx="12327">
                  <c:v>4.4335199999999998E-2</c:v>
                </c:pt>
                <c:pt idx="12328">
                  <c:v>4.4741900000000001E-2</c:v>
                </c:pt>
                <c:pt idx="12329">
                  <c:v>4.8067600000000002E-2</c:v>
                </c:pt>
                <c:pt idx="12330">
                  <c:v>4.86539E-2</c:v>
                </c:pt>
                <c:pt idx="12331">
                  <c:v>4.8287400000000001E-2</c:v>
                </c:pt>
                <c:pt idx="12332">
                  <c:v>4.8004400000000003E-2</c:v>
                </c:pt>
                <c:pt idx="12333">
                  <c:v>5.1025899999999999E-2</c:v>
                </c:pt>
                <c:pt idx="12334">
                  <c:v>5.5265599999999998E-2</c:v>
                </c:pt>
                <c:pt idx="12335">
                  <c:v>5.9556600000000001E-2</c:v>
                </c:pt>
                <c:pt idx="12336">
                  <c:v>6.3576599999999997E-2</c:v>
                </c:pt>
                <c:pt idx="12337">
                  <c:v>6.7814299999999994E-2</c:v>
                </c:pt>
                <c:pt idx="12338">
                  <c:v>7.2372900000000004E-2</c:v>
                </c:pt>
                <c:pt idx="12339">
                  <c:v>7.5882099999999994E-2</c:v>
                </c:pt>
                <c:pt idx="12340">
                  <c:v>7.9253000000000004E-2</c:v>
                </c:pt>
                <c:pt idx="12341">
                  <c:v>7.8937499999999994E-2</c:v>
                </c:pt>
                <c:pt idx="12342">
                  <c:v>7.9654100000000005E-2</c:v>
                </c:pt>
                <c:pt idx="12343">
                  <c:v>8.6384199999999994E-2</c:v>
                </c:pt>
                <c:pt idx="12344">
                  <c:v>9.2805700000000005E-2</c:v>
                </c:pt>
                <c:pt idx="12345">
                  <c:v>9.6164700000000006E-2</c:v>
                </c:pt>
                <c:pt idx="12346">
                  <c:v>9.4308500000000003E-2</c:v>
                </c:pt>
                <c:pt idx="12347">
                  <c:v>8.6849200000000001E-2</c:v>
                </c:pt>
                <c:pt idx="12348">
                  <c:v>8.4437399999999996E-2</c:v>
                </c:pt>
                <c:pt idx="12349">
                  <c:v>9.1450199999999995E-2</c:v>
                </c:pt>
                <c:pt idx="12350">
                  <c:v>9.9020700000000003E-2</c:v>
                </c:pt>
                <c:pt idx="12351">
                  <c:v>0.100346</c:v>
                </c:pt>
                <c:pt idx="12352">
                  <c:v>9.8001400000000002E-2</c:v>
                </c:pt>
                <c:pt idx="12353">
                  <c:v>9.5024899999999995E-2</c:v>
                </c:pt>
                <c:pt idx="12354">
                  <c:v>9.8657400000000006E-2</c:v>
                </c:pt>
                <c:pt idx="12355">
                  <c:v>0.10898099999999999</c:v>
                </c:pt>
                <c:pt idx="12356">
                  <c:v>0.11920799999999999</c:v>
                </c:pt>
                <c:pt idx="12357">
                  <c:v>0.12381499999999999</c:v>
                </c:pt>
                <c:pt idx="12358">
                  <c:v>0.122007</c:v>
                </c:pt>
                <c:pt idx="12359">
                  <c:v>0.12058000000000001</c:v>
                </c:pt>
                <c:pt idx="12360">
                  <c:v>0.122914</c:v>
                </c:pt>
                <c:pt idx="12361">
                  <c:v>0.134631</c:v>
                </c:pt>
                <c:pt idx="12362">
                  <c:v>0.14742</c:v>
                </c:pt>
                <c:pt idx="12363">
                  <c:v>0.15382999999999999</c:v>
                </c:pt>
                <c:pt idx="12364">
                  <c:v>0.15792700000000001</c:v>
                </c:pt>
                <c:pt idx="12365">
                  <c:v>0.15951100000000001</c:v>
                </c:pt>
                <c:pt idx="12366">
                  <c:v>0.16229099999999999</c:v>
                </c:pt>
                <c:pt idx="12367">
                  <c:v>0.165492</c:v>
                </c:pt>
                <c:pt idx="12368">
                  <c:v>0.16858899999999999</c:v>
                </c:pt>
                <c:pt idx="12369">
                  <c:v>0.17069599999999999</c:v>
                </c:pt>
                <c:pt idx="12370">
                  <c:v>0.17239299999999999</c:v>
                </c:pt>
                <c:pt idx="12371">
                  <c:v>0.18370700000000001</c:v>
                </c:pt>
                <c:pt idx="12372">
                  <c:v>0.196718</c:v>
                </c:pt>
                <c:pt idx="12373">
                  <c:v>0.203816</c:v>
                </c:pt>
                <c:pt idx="12374">
                  <c:v>0.20586299999999999</c:v>
                </c:pt>
                <c:pt idx="12375">
                  <c:v>0.205791</c:v>
                </c:pt>
                <c:pt idx="12376">
                  <c:v>0.20722099999999999</c:v>
                </c:pt>
                <c:pt idx="12377">
                  <c:v>0.21323400000000001</c:v>
                </c:pt>
                <c:pt idx="12378">
                  <c:v>0.222353</c:v>
                </c:pt>
                <c:pt idx="12379">
                  <c:v>0.233321</c:v>
                </c:pt>
                <c:pt idx="12380">
                  <c:v>0.240069</c:v>
                </c:pt>
                <c:pt idx="12381">
                  <c:v>0.24235799999999999</c:v>
                </c:pt>
                <c:pt idx="12382">
                  <c:v>0.25171300000000002</c:v>
                </c:pt>
                <c:pt idx="12383">
                  <c:v>0.26353100000000002</c:v>
                </c:pt>
                <c:pt idx="12384">
                  <c:v>0.27311099999999999</c:v>
                </c:pt>
                <c:pt idx="12385">
                  <c:v>0.28113199999999999</c:v>
                </c:pt>
                <c:pt idx="12386">
                  <c:v>0.290991</c:v>
                </c:pt>
                <c:pt idx="12387">
                  <c:v>0.30291499999999999</c:v>
                </c:pt>
                <c:pt idx="12388">
                  <c:v>0.32220500000000002</c:v>
                </c:pt>
                <c:pt idx="12389">
                  <c:v>0.338588</c:v>
                </c:pt>
                <c:pt idx="12390">
                  <c:v>0.346279</c:v>
                </c:pt>
                <c:pt idx="12391">
                  <c:v>0.341443</c:v>
                </c:pt>
                <c:pt idx="12392">
                  <c:v>0.33341900000000002</c:v>
                </c:pt>
                <c:pt idx="12393">
                  <c:v>0.33176800000000001</c:v>
                </c:pt>
                <c:pt idx="12394">
                  <c:v>0.33035100000000001</c:v>
                </c:pt>
                <c:pt idx="12395">
                  <c:v>0.33075500000000002</c:v>
                </c:pt>
                <c:pt idx="12396">
                  <c:v>0.32814300000000002</c:v>
                </c:pt>
                <c:pt idx="12397">
                  <c:v>0.32505099999999998</c:v>
                </c:pt>
                <c:pt idx="12398">
                  <c:v>0.31909700000000002</c:v>
                </c:pt>
                <c:pt idx="12399">
                  <c:v>0.31668499999999999</c:v>
                </c:pt>
                <c:pt idx="12400">
                  <c:v>0.31668299999999999</c:v>
                </c:pt>
                <c:pt idx="12401">
                  <c:v>0.32061400000000001</c:v>
                </c:pt>
                <c:pt idx="12402">
                  <c:v>0.322631</c:v>
                </c:pt>
                <c:pt idx="12403">
                  <c:v>0.32350800000000002</c:v>
                </c:pt>
                <c:pt idx="12404">
                  <c:v>0.330507</c:v>
                </c:pt>
                <c:pt idx="12405">
                  <c:v>0.34460000000000002</c:v>
                </c:pt>
                <c:pt idx="12406">
                  <c:v>0.35820400000000002</c:v>
                </c:pt>
                <c:pt idx="12407">
                  <c:v>0.36704199999999998</c:v>
                </c:pt>
                <c:pt idx="12408">
                  <c:v>0.37208000000000002</c:v>
                </c:pt>
                <c:pt idx="12409">
                  <c:v>0.37760100000000002</c:v>
                </c:pt>
                <c:pt idx="12410">
                  <c:v>0.38139099999999998</c:v>
                </c:pt>
                <c:pt idx="12411">
                  <c:v>0.39037899999999998</c:v>
                </c:pt>
                <c:pt idx="12412">
                  <c:v>0.40276299999999998</c:v>
                </c:pt>
                <c:pt idx="12413">
                  <c:v>0.41353099999999998</c:v>
                </c:pt>
                <c:pt idx="12414">
                  <c:v>0.42241400000000001</c:v>
                </c:pt>
                <c:pt idx="12415">
                  <c:v>0.427757</c:v>
                </c:pt>
                <c:pt idx="12416">
                  <c:v>0.431427</c:v>
                </c:pt>
                <c:pt idx="12417">
                  <c:v>0.44969399999999998</c:v>
                </c:pt>
                <c:pt idx="12418">
                  <c:v>0.46883999999999998</c:v>
                </c:pt>
                <c:pt idx="12419">
                  <c:v>0.486095</c:v>
                </c:pt>
                <c:pt idx="12420">
                  <c:v>0.50215699999999996</c:v>
                </c:pt>
                <c:pt idx="12421">
                  <c:v>0.52012899999999995</c:v>
                </c:pt>
                <c:pt idx="12422">
                  <c:v>0.54478000000000004</c:v>
                </c:pt>
                <c:pt idx="12423">
                  <c:v>0.56324600000000002</c:v>
                </c:pt>
                <c:pt idx="12424">
                  <c:v>0.57596599999999998</c:v>
                </c:pt>
                <c:pt idx="12425">
                  <c:v>0.58691099999999996</c:v>
                </c:pt>
                <c:pt idx="12426">
                  <c:v>0.59204599999999996</c:v>
                </c:pt>
                <c:pt idx="12427">
                  <c:v>0.590673</c:v>
                </c:pt>
                <c:pt idx="12428">
                  <c:v>0.58918999999999999</c:v>
                </c:pt>
                <c:pt idx="12429">
                  <c:v>0.59055100000000005</c:v>
                </c:pt>
                <c:pt idx="12430">
                  <c:v>0.60231100000000004</c:v>
                </c:pt>
                <c:pt idx="12431">
                  <c:v>0.61860400000000004</c:v>
                </c:pt>
                <c:pt idx="12432">
                  <c:v>0.62865400000000005</c:v>
                </c:pt>
                <c:pt idx="12433">
                  <c:v>0.63588800000000001</c:v>
                </c:pt>
                <c:pt idx="12434">
                  <c:v>0.64176100000000003</c:v>
                </c:pt>
                <c:pt idx="12435">
                  <c:v>0.64512000000000003</c:v>
                </c:pt>
                <c:pt idx="12436">
                  <c:v>0.64898800000000001</c:v>
                </c:pt>
                <c:pt idx="12437">
                  <c:v>0.65517499999999995</c:v>
                </c:pt>
                <c:pt idx="12438">
                  <c:v>0.66113200000000005</c:v>
                </c:pt>
                <c:pt idx="12439">
                  <c:v>0.66558899999999999</c:v>
                </c:pt>
                <c:pt idx="12440">
                  <c:v>0.665767</c:v>
                </c:pt>
                <c:pt idx="12441">
                  <c:v>0.65671999999999997</c:v>
                </c:pt>
                <c:pt idx="12442">
                  <c:v>0.67241700000000004</c:v>
                </c:pt>
                <c:pt idx="12443">
                  <c:v>0.70533500000000005</c:v>
                </c:pt>
                <c:pt idx="12444">
                  <c:v>0.76584200000000002</c:v>
                </c:pt>
                <c:pt idx="12445">
                  <c:v>0.56350699999999998</c:v>
                </c:pt>
                <c:pt idx="12446">
                  <c:v>8.9328900000000003E-2</c:v>
                </c:pt>
                <c:pt idx="12447">
                  <c:v>-0.10804999999999999</c:v>
                </c:pt>
                <c:pt idx="12448">
                  <c:v>-2.24326E-2</c:v>
                </c:pt>
                <c:pt idx="12449">
                  <c:v>0.31040099999999998</c:v>
                </c:pt>
                <c:pt idx="12450">
                  <c:v>0.54812799999999995</c:v>
                </c:pt>
                <c:pt idx="12451">
                  <c:v>0.46926200000000001</c:v>
                </c:pt>
                <c:pt idx="12452">
                  <c:v>0.42262899999999998</c:v>
                </c:pt>
                <c:pt idx="12453">
                  <c:v>0.41193200000000002</c:v>
                </c:pt>
                <c:pt idx="12454">
                  <c:v>0.41751199999999999</c:v>
                </c:pt>
                <c:pt idx="12455">
                  <c:v>0.419375</c:v>
                </c:pt>
                <c:pt idx="12456">
                  <c:v>0.41169099999999997</c:v>
                </c:pt>
                <c:pt idx="12457">
                  <c:v>0.39662199999999997</c:v>
                </c:pt>
                <c:pt idx="12458">
                  <c:v>0.379639</c:v>
                </c:pt>
                <c:pt idx="12459">
                  <c:v>0.359655</c:v>
                </c:pt>
                <c:pt idx="12460">
                  <c:v>0.33909</c:v>
                </c:pt>
                <c:pt idx="12461">
                  <c:v>0.31842500000000001</c:v>
                </c:pt>
                <c:pt idx="12462">
                  <c:v>0.29902099999999998</c:v>
                </c:pt>
                <c:pt idx="12463">
                  <c:v>0.284578</c:v>
                </c:pt>
                <c:pt idx="12464">
                  <c:v>0.26857799999999998</c:v>
                </c:pt>
                <c:pt idx="12465">
                  <c:v>0.25068400000000002</c:v>
                </c:pt>
                <c:pt idx="12466">
                  <c:v>0.231321</c:v>
                </c:pt>
                <c:pt idx="12467">
                  <c:v>0.20907300000000001</c:v>
                </c:pt>
                <c:pt idx="12468">
                  <c:v>0.17329600000000001</c:v>
                </c:pt>
                <c:pt idx="12469">
                  <c:v>0.14725199999999999</c:v>
                </c:pt>
                <c:pt idx="12470">
                  <c:v>0.12214999999999999</c:v>
                </c:pt>
                <c:pt idx="12471">
                  <c:v>0.101752</c:v>
                </c:pt>
                <c:pt idx="12472">
                  <c:v>8.2658200000000001E-2</c:v>
                </c:pt>
                <c:pt idx="12473">
                  <c:v>6.4010499999999998E-2</c:v>
                </c:pt>
                <c:pt idx="12474">
                  <c:v>3.7120899999999998E-2</c:v>
                </c:pt>
                <c:pt idx="12475">
                  <c:v>1.8270499999999999E-2</c:v>
                </c:pt>
                <c:pt idx="12476">
                  <c:v>1.0963799999999999E-2</c:v>
                </c:pt>
                <c:pt idx="12477">
                  <c:v>-1.8422600000000001E-3</c:v>
                </c:pt>
                <c:pt idx="12478">
                  <c:v>-2.6569099999999998E-2</c:v>
                </c:pt>
                <c:pt idx="12479">
                  <c:v>-4.91505E-2</c:v>
                </c:pt>
                <c:pt idx="12480">
                  <c:v>-7.1311100000000002E-2</c:v>
                </c:pt>
                <c:pt idx="12481">
                  <c:v>-8.8555599999999998E-2</c:v>
                </c:pt>
                <c:pt idx="12482">
                  <c:v>-9.7787899999999997E-2</c:v>
                </c:pt>
                <c:pt idx="12483">
                  <c:v>-0.101664</c:v>
                </c:pt>
                <c:pt idx="12484">
                  <c:v>-0.10342800000000001</c:v>
                </c:pt>
                <c:pt idx="12485">
                  <c:v>-0.105895</c:v>
                </c:pt>
                <c:pt idx="12486">
                  <c:v>-0.11081000000000001</c:v>
                </c:pt>
                <c:pt idx="12487">
                  <c:v>-0.11373800000000001</c:v>
                </c:pt>
                <c:pt idx="12488">
                  <c:v>-0.117003</c:v>
                </c:pt>
                <c:pt idx="12489">
                  <c:v>-0.119376</c:v>
                </c:pt>
                <c:pt idx="12490">
                  <c:v>-0.12948299999999999</c:v>
                </c:pt>
                <c:pt idx="12491">
                  <c:v>-0.14757100000000001</c:v>
                </c:pt>
                <c:pt idx="12492">
                  <c:v>-0.16627600000000001</c:v>
                </c:pt>
                <c:pt idx="12493">
                  <c:v>-0.18537400000000001</c:v>
                </c:pt>
                <c:pt idx="12494">
                  <c:v>-0.20064199999999999</c:v>
                </c:pt>
                <c:pt idx="12495">
                  <c:v>-0.21443799999999999</c:v>
                </c:pt>
                <c:pt idx="12496">
                  <c:v>-0.22085299999999999</c:v>
                </c:pt>
                <c:pt idx="12497">
                  <c:v>-0.22205</c:v>
                </c:pt>
                <c:pt idx="12498">
                  <c:v>-0.219081</c:v>
                </c:pt>
                <c:pt idx="12499">
                  <c:v>-0.21342900000000001</c:v>
                </c:pt>
                <c:pt idx="12500">
                  <c:v>-0.206487</c:v>
                </c:pt>
                <c:pt idx="12501">
                  <c:v>-0.20675099999999999</c:v>
                </c:pt>
                <c:pt idx="12502">
                  <c:v>-0.213586</c:v>
                </c:pt>
                <c:pt idx="12503">
                  <c:v>-0.22448499999999999</c:v>
                </c:pt>
                <c:pt idx="12504">
                  <c:v>-0.22902</c:v>
                </c:pt>
                <c:pt idx="12505">
                  <c:v>-0.22720399999999999</c:v>
                </c:pt>
                <c:pt idx="12506">
                  <c:v>-0.22436400000000001</c:v>
                </c:pt>
                <c:pt idx="12507">
                  <c:v>-0.22314999999999999</c:v>
                </c:pt>
                <c:pt idx="12508">
                  <c:v>-0.22281400000000001</c:v>
                </c:pt>
                <c:pt idx="12509">
                  <c:v>-0.220055</c:v>
                </c:pt>
                <c:pt idx="12510">
                  <c:v>-0.210454</c:v>
                </c:pt>
                <c:pt idx="12511">
                  <c:v>-0.20020399999999999</c:v>
                </c:pt>
                <c:pt idx="12512">
                  <c:v>-0.19586899999999999</c:v>
                </c:pt>
                <c:pt idx="12513">
                  <c:v>-0.19813900000000001</c:v>
                </c:pt>
                <c:pt idx="12514">
                  <c:v>-0.20184299999999999</c:v>
                </c:pt>
                <c:pt idx="12515">
                  <c:v>-0.213229</c:v>
                </c:pt>
                <c:pt idx="12516">
                  <c:v>-0.23305200000000001</c:v>
                </c:pt>
                <c:pt idx="12517">
                  <c:v>-0.26152599999999998</c:v>
                </c:pt>
                <c:pt idx="12518">
                  <c:v>-0.27172299999999999</c:v>
                </c:pt>
                <c:pt idx="12519">
                  <c:v>-0.28063500000000002</c:v>
                </c:pt>
                <c:pt idx="12520">
                  <c:v>-0.29039999999999999</c:v>
                </c:pt>
                <c:pt idx="12521">
                  <c:v>-0.304176</c:v>
                </c:pt>
                <c:pt idx="12522">
                  <c:v>-0.32006699999999999</c:v>
                </c:pt>
                <c:pt idx="12523">
                  <c:v>-0.33078200000000002</c:v>
                </c:pt>
                <c:pt idx="12524">
                  <c:v>-0.34299600000000002</c:v>
                </c:pt>
                <c:pt idx="12525">
                  <c:v>-0.35365600000000003</c:v>
                </c:pt>
                <c:pt idx="12526">
                  <c:v>-0.36222199999999999</c:v>
                </c:pt>
                <c:pt idx="12527">
                  <c:v>-0.36430600000000002</c:v>
                </c:pt>
                <c:pt idx="12528">
                  <c:v>-0.35948400000000003</c:v>
                </c:pt>
                <c:pt idx="12529">
                  <c:v>-0.35467700000000002</c:v>
                </c:pt>
                <c:pt idx="12530">
                  <c:v>-0.351358</c:v>
                </c:pt>
                <c:pt idx="12531">
                  <c:v>-0.35377799999999998</c:v>
                </c:pt>
                <c:pt idx="12532">
                  <c:v>-0.36011900000000002</c:v>
                </c:pt>
                <c:pt idx="12533">
                  <c:v>-0.36089599999999999</c:v>
                </c:pt>
                <c:pt idx="12534">
                  <c:v>-0.36249300000000001</c:v>
                </c:pt>
                <c:pt idx="12535">
                  <c:v>-0.36755900000000002</c:v>
                </c:pt>
                <c:pt idx="12536">
                  <c:v>-0.37210199999999999</c:v>
                </c:pt>
                <c:pt idx="12537">
                  <c:v>-0.37647799999999998</c:v>
                </c:pt>
                <c:pt idx="12538">
                  <c:v>-0.380324</c:v>
                </c:pt>
                <c:pt idx="12539">
                  <c:v>-0.38330799999999998</c:v>
                </c:pt>
                <c:pt idx="12540">
                  <c:v>-0.38197700000000001</c:v>
                </c:pt>
                <c:pt idx="12541">
                  <c:v>-0.37371199999999999</c:v>
                </c:pt>
                <c:pt idx="12542">
                  <c:v>-0.36466399999999999</c:v>
                </c:pt>
                <c:pt idx="12543">
                  <c:v>-0.36097600000000002</c:v>
                </c:pt>
                <c:pt idx="12544">
                  <c:v>-0.35897200000000001</c:v>
                </c:pt>
                <c:pt idx="12545">
                  <c:v>-0.35563299999999998</c:v>
                </c:pt>
                <c:pt idx="12546">
                  <c:v>-0.34603</c:v>
                </c:pt>
                <c:pt idx="12547">
                  <c:v>-0.33706000000000003</c:v>
                </c:pt>
                <c:pt idx="12548">
                  <c:v>-0.33455000000000001</c:v>
                </c:pt>
                <c:pt idx="12549">
                  <c:v>-0.33864899999999998</c:v>
                </c:pt>
                <c:pt idx="12550">
                  <c:v>-0.34138499999999999</c:v>
                </c:pt>
                <c:pt idx="12551">
                  <c:v>-0.34917500000000001</c:v>
                </c:pt>
                <c:pt idx="12552">
                  <c:v>-0.35296899999999998</c:v>
                </c:pt>
                <c:pt idx="12553">
                  <c:v>-0.34856900000000002</c:v>
                </c:pt>
                <c:pt idx="12554">
                  <c:v>-0.340588</c:v>
                </c:pt>
                <c:pt idx="12555">
                  <c:v>-0.33462900000000001</c:v>
                </c:pt>
                <c:pt idx="12556">
                  <c:v>-0.331652</c:v>
                </c:pt>
                <c:pt idx="12557">
                  <c:v>-0.33433299999999999</c:v>
                </c:pt>
                <c:pt idx="12558">
                  <c:v>-0.33877400000000002</c:v>
                </c:pt>
                <c:pt idx="12559">
                  <c:v>-0.34966199999999997</c:v>
                </c:pt>
                <c:pt idx="12560">
                  <c:v>-0.35795500000000002</c:v>
                </c:pt>
                <c:pt idx="12561">
                  <c:v>-0.355823</c:v>
                </c:pt>
                <c:pt idx="12562">
                  <c:v>-0.35899799999999998</c:v>
                </c:pt>
                <c:pt idx="12563">
                  <c:v>-0.36439700000000003</c:v>
                </c:pt>
                <c:pt idx="12564">
                  <c:v>-0.37343100000000001</c:v>
                </c:pt>
                <c:pt idx="12565">
                  <c:v>-0.37889899999999999</c:v>
                </c:pt>
                <c:pt idx="12566">
                  <c:v>-0.38066100000000003</c:v>
                </c:pt>
                <c:pt idx="12567">
                  <c:v>-0.37728</c:v>
                </c:pt>
                <c:pt idx="12568">
                  <c:v>-0.37311299999999997</c:v>
                </c:pt>
                <c:pt idx="12569">
                  <c:v>-0.37406400000000001</c:v>
                </c:pt>
                <c:pt idx="12570">
                  <c:v>-0.37453199999999998</c:v>
                </c:pt>
                <c:pt idx="12571">
                  <c:v>-0.37352800000000003</c:v>
                </c:pt>
                <c:pt idx="12572">
                  <c:v>-0.37509399999999998</c:v>
                </c:pt>
                <c:pt idx="12573">
                  <c:v>-0.37957999999999997</c:v>
                </c:pt>
                <c:pt idx="12574">
                  <c:v>-0.391262</c:v>
                </c:pt>
                <c:pt idx="12575">
                  <c:v>-0.396065</c:v>
                </c:pt>
                <c:pt idx="12576">
                  <c:v>-0.39579900000000001</c:v>
                </c:pt>
                <c:pt idx="12577">
                  <c:v>-0.39530300000000002</c:v>
                </c:pt>
                <c:pt idx="12578">
                  <c:v>-0.39235799999999998</c:v>
                </c:pt>
                <c:pt idx="12579">
                  <c:v>-0.38403799999999999</c:v>
                </c:pt>
                <c:pt idx="12580">
                  <c:v>-0.38067600000000001</c:v>
                </c:pt>
                <c:pt idx="12581">
                  <c:v>-0.38445699999999999</c:v>
                </c:pt>
                <c:pt idx="12582">
                  <c:v>-0.38972200000000001</c:v>
                </c:pt>
                <c:pt idx="12583">
                  <c:v>-0.390378</c:v>
                </c:pt>
                <c:pt idx="12584">
                  <c:v>-0.3926</c:v>
                </c:pt>
                <c:pt idx="12585">
                  <c:v>-0.394513</c:v>
                </c:pt>
                <c:pt idx="12586">
                  <c:v>-0.39754</c:v>
                </c:pt>
                <c:pt idx="12587">
                  <c:v>-0.397899</c:v>
                </c:pt>
                <c:pt idx="12588">
                  <c:v>-0.39105499999999999</c:v>
                </c:pt>
                <c:pt idx="12589">
                  <c:v>-0.38603999999999999</c:v>
                </c:pt>
                <c:pt idx="12590">
                  <c:v>-0.38553700000000002</c:v>
                </c:pt>
                <c:pt idx="12591">
                  <c:v>-0.38836700000000002</c:v>
                </c:pt>
                <c:pt idx="12592">
                  <c:v>-0.39588699999999999</c:v>
                </c:pt>
                <c:pt idx="12593">
                  <c:v>-0.40582200000000002</c:v>
                </c:pt>
                <c:pt idx="12594">
                  <c:v>-0.41267100000000001</c:v>
                </c:pt>
                <c:pt idx="12595">
                  <c:v>-0.40762900000000002</c:v>
                </c:pt>
                <c:pt idx="12596">
                  <c:v>-0.39079199999999997</c:v>
                </c:pt>
                <c:pt idx="12597">
                  <c:v>-0.38444299999999998</c:v>
                </c:pt>
                <c:pt idx="12598">
                  <c:v>-0.38579200000000002</c:v>
                </c:pt>
                <c:pt idx="12599">
                  <c:v>-0.38839899999999999</c:v>
                </c:pt>
                <c:pt idx="12600">
                  <c:v>-0.38164300000000001</c:v>
                </c:pt>
                <c:pt idx="12601">
                  <c:v>-0.37491000000000002</c:v>
                </c:pt>
                <c:pt idx="12602">
                  <c:v>-0.37749899999999997</c:v>
                </c:pt>
                <c:pt idx="12603">
                  <c:v>-0.37795000000000001</c:v>
                </c:pt>
                <c:pt idx="12604">
                  <c:v>-0.37837399999999999</c:v>
                </c:pt>
                <c:pt idx="12605">
                  <c:v>-0.37686900000000001</c:v>
                </c:pt>
                <c:pt idx="12606">
                  <c:v>-0.37717499999999998</c:v>
                </c:pt>
                <c:pt idx="12607">
                  <c:v>-0.380693</c:v>
                </c:pt>
                <c:pt idx="12608">
                  <c:v>-0.38396400000000003</c:v>
                </c:pt>
                <c:pt idx="12609">
                  <c:v>-0.38822899999999999</c:v>
                </c:pt>
                <c:pt idx="12610">
                  <c:v>-0.39420300000000003</c:v>
                </c:pt>
                <c:pt idx="12611">
                  <c:v>-0.39852500000000002</c:v>
                </c:pt>
                <c:pt idx="12612">
                  <c:v>-0.40005200000000002</c:v>
                </c:pt>
                <c:pt idx="12613">
                  <c:v>-0.390934</c:v>
                </c:pt>
                <c:pt idx="12614">
                  <c:v>-0.37993399999999999</c:v>
                </c:pt>
                <c:pt idx="12615">
                  <c:v>-0.37432199999999999</c:v>
                </c:pt>
                <c:pt idx="12616">
                  <c:v>-0.37095400000000001</c:v>
                </c:pt>
                <c:pt idx="12617">
                  <c:v>-0.37080999999999997</c:v>
                </c:pt>
                <c:pt idx="12618">
                  <c:v>-0.36616900000000002</c:v>
                </c:pt>
                <c:pt idx="12619">
                  <c:v>-0.35867199999999999</c:v>
                </c:pt>
                <c:pt idx="12620">
                  <c:v>-0.36086099999999999</c:v>
                </c:pt>
                <c:pt idx="12621">
                  <c:v>-0.36260999999999999</c:v>
                </c:pt>
                <c:pt idx="12622">
                  <c:v>-0.34939799999999999</c:v>
                </c:pt>
                <c:pt idx="12623">
                  <c:v>-0.33759600000000001</c:v>
                </c:pt>
                <c:pt idx="12624">
                  <c:v>-0.331901</c:v>
                </c:pt>
                <c:pt idx="12625">
                  <c:v>-0.32809500000000003</c:v>
                </c:pt>
                <c:pt idx="12626">
                  <c:v>-0.329569</c:v>
                </c:pt>
                <c:pt idx="12627">
                  <c:v>-0.327824</c:v>
                </c:pt>
                <c:pt idx="12628">
                  <c:v>-0.31902599999999998</c:v>
                </c:pt>
                <c:pt idx="12629">
                  <c:v>-0.31014999999999998</c:v>
                </c:pt>
                <c:pt idx="12630">
                  <c:v>-0.30874099999999999</c:v>
                </c:pt>
                <c:pt idx="12631">
                  <c:v>-0.31018400000000002</c:v>
                </c:pt>
                <c:pt idx="12632">
                  <c:v>-0.30890400000000001</c:v>
                </c:pt>
                <c:pt idx="12633">
                  <c:v>-0.311502</c:v>
                </c:pt>
                <c:pt idx="12634">
                  <c:v>-0.31333800000000001</c:v>
                </c:pt>
                <c:pt idx="12635">
                  <c:v>-0.31520999999999999</c:v>
                </c:pt>
                <c:pt idx="12636">
                  <c:v>-0.31303399999999998</c:v>
                </c:pt>
                <c:pt idx="12637">
                  <c:v>-0.31312299999999998</c:v>
                </c:pt>
                <c:pt idx="12638">
                  <c:v>-0.317357</c:v>
                </c:pt>
                <c:pt idx="12639">
                  <c:v>-0.32066099999999997</c:v>
                </c:pt>
                <c:pt idx="12640">
                  <c:v>-0.31894699999999998</c:v>
                </c:pt>
                <c:pt idx="12641">
                  <c:v>-0.30660100000000001</c:v>
                </c:pt>
                <c:pt idx="12642">
                  <c:v>-0.30136299999999999</c:v>
                </c:pt>
                <c:pt idx="12643">
                  <c:v>-0.29949100000000001</c:v>
                </c:pt>
                <c:pt idx="12644">
                  <c:v>-0.28947699999999998</c:v>
                </c:pt>
                <c:pt idx="12645">
                  <c:v>-0.27822599999999997</c:v>
                </c:pt>
                <c:pt idx="12646">
                  <c:v>-0.27144200000000002</c:v>
                </c:pt>
                <c:pt idx="12647">
                  <c:v>-0.26356099999999999</c:v>
                </c:pt>
                <c:pt idx="12648">
                  <c:v>-0.25736700000000001</c:v>
                </c:pt>
                <c:pt idx="12649">
                  <c:v>-0.25299100000000002</c:v>
                </c:pt>
                <c:pt idx="12650">
                  <c:v>-0.245335</c:v>
                </c:pt>
                <c:pt idx="12651">
                  <c:v>-0.235014</c:v>
                </c:pt>
                <c:pt idx="12652">
                  <c:v>-0.228463</c:v>
                </c:pt>
                <c:pt idx="12653">
                  <c:v>-0.22412899999999999</c:v>
                </c:pt>
                <c:pt idx="12654">
                  <c:v>-0.219911</c:v>
                </c:pt>
                <c:pt idx="12655">
                  <c:v>-0.21687200000000001</c:v>
                </c:pt>
                <c:pt idx="12656">
                  <c:v>-0.20904600000000001</c:v>
                </c:pt>
                <c:pt idx="12657">
                  <c:v>-0.20114299999999999</c:v>
                </c:pt>
                <c:pt idx="12658">
                  <c:v>-0.20041200000000001</c:v>
                </c:pt>
                <c:pt idx="12659">
                  <c:v>-0.20139000000000001</c:v>
                </c:pt>
                <c:pt idx="12660">
                  <c:v>-0.199826</c:v>
                </c:pt>
                <c:pt idx="12661">
                  <c:v>-0.195106</c:v>
                </c:pt>
                <c:pt idx="12662">
                  <c:v>-0.180588</c:v>
                </c:pt>
                <c:pt idx="12663">
                  <c:v>-0.165826</c:v>
                </c:pt>
                <c:pt idx="12664">
                  <c:v>-0.165547</c:v>
                </c:pt>
                <c:pt idx="12665">
                  <c:v>-0.16938900000000001</c:v>
                </c:pt>
                <c:pt idx="12666">
                  <c:v>-0.167771</c:v>
                </c:pt>
                <c:pt idx="12667">
                  <c:v>-0.165351</c:v>
                </c:pt>
                <c:pt idx="12668">
                  <c:v>-0.16639000000000001</c:v>
                </c:pt>
                <c:pt idx="12669">
                  <c:v>-0.164244</c:v>
                </c:pt>
                <c:pt idx="12670">
                  <c:v>-0.16295799999999999</c:v>
                </c:pt>
                <c:pt idx="12671">
                  <c:v>-0.16220200000000001</c:v>
                </c:pt>
                <c:pt idx="12672">
                  <c:v>-0.159912</c:v>
                </c:pt>
                <c:pt idx="12673">
                  <c:v>-0.15251899999999999</c:v>
                </c:pt>
                <c:pt idx="12674">
                  <c:v>-0.14876300000000001</c:v>
                </c:pt>
                <c:pt idx="12675">
                  <c:v>-0.143151</c:v>
                </c:pt>
                <c:pt idx="12676">
                  <c:v>-0.13916200000000001</c:v>
                </c:pt>
                <c:pt idx="12677">
                  <c:v>-0.13730800000000001</c:v>
                </c:pt>
                <c:pt idx="12678">
                  <c:v>-0.133995</c:v>
                </c:pt>
                <c:pt idx="12679">
                  <c:v>-0.12892700000000001</c:v>
                </c:pt>
                <c:pt idx="12680">
                  <c:v>-0.127884</c:v>
                </c:pt>
                <c:pt idx="12681">
                  <c:v>-0.13558200000000001</c:v>
                </c:pt>
                <c:pt idx="12682">
                  <c:v>-0.140878</c:v>
                </c:pt>
                <c:pt idx="12683">
                  <c:v>-0.142628</c:v>
                </c:pt>
                <c:pt idx="12684">
                  <c:v>-0.144153</c:v>
                </c:pt>
                <c:pt idx="12685">
                  <c:v>-0.14813000000000001</c:v>
                </c:pt>
                <c:pt idx="12686">
                  <c:v>-0.155672</c:v>
                </c:pt>
                <c:pt idx="12687">
                  <c:v>-0.157442</c:v>
                </c:pt>
                <c:pt idx="12688">
                  <c:v>-0.160825</c:v>
                </c:pt>
                <c:pt idx="12689">
                  <c:v>-0.159585</c:v>
                </c:pt>
                <c:pt idx="12690">
                  <c:v>-0.15684999999999999</c:v>
                </c:pt>
                <c:pt idx="12691">
                  <c:v>-0.15645100000000001</c:v>
                </c:pt>
                <c:pt idx="12692">
                  <c:v>-0.155579</c:v>
                </c:pt>
                <c:pt idx="12693">
                  <c:v>-0.155331</c:v>
                </c:pt>
                <c:pt idx="12694">
                  <c:v>-0.15434999999999999</c:v>
                </c:pt>
                <c:pt idx="12695">
                  <c:v>-0.15946299999999999</c:v>
                </c:pt>
                <c:pt idx="12696">
                  <c:v>-0.16544700000000001</c:v>
                </c:pt>
                <c:pt idx="12697">
                  <c:v>-0.17135400000000001</c:v>
                </c:pt>
                <c:pt idx="12698">
                  <c:v>-0.17612900000000001</c:v>
                </c:pt>
                <c:pt idx="12699">
                  <c:v>-0.180143</c:v>
                </c:pt>
                <c:pt idx="12700">
                  <c:v>-0.18380099999999999</c:v>
                </c:pt>
                <c:pt idx="12701">
                  <c:v>-0.183203</c:v>
                </c:pt>
                <c:pt idx="12702">
                  <c:v>-0.18154200000000001</c:v>
                </c:pt>
                <c:pt idx="12703">
                  <c:v>-0.187252</c:v>
                </c:pt>
                <c:pt idx="12704">
                  <c:v>-0.20055999999999999</c:v>
                </c:pt>
                <c:pt idx="12705">
                  <c:v>-0.211428</c:v>
                </c:pt>
                <c:pt idx="12706">
                  <c:v>-0.21523900000000001</c:v>
                </c:pt>
                <c:pt idx="12707">
                  <c:v>-0.21019399999999999</c:v>
                </c:pt>
                <c:pt idx="12708">
                  <c:v>-0.206013</c:v>
                </c:pt>
                <c:pt idx="12709">
                  <c:v>-0.206041</c:v>
                </c:pt>
                <c:pt idx="12710">
                  <c:v>-0.21271200000000001</c:v>
                </c:pt>
                <c:pt idx="12711">
                  <c:v>-0.22289100000000001</c:v>
                </c:pt>
                <c:pt idx="12712">
                  <c:v>-0.22751299999999999</c:v>
                </c:pt>
                <c:pt idx="12713">
                  <c:v>-0.23185500000000001</c:v>
                </c:pt>
                <c:pt idx="12714">
                  <c:v>-0.23551900000000001</c:v>
                </c:pt>
                <c:pt idx="12715">
                  <c:v>-0.24229999999999999</c:v>
                </c:pt>
                <c:pt idx="12716">
                  <c:v>-0.24344499999999999</c:v>
                </c:pt>
                <c:pt idx="12717">
                  <c:v>-0.244397</c:v>
                </c:pt>
                <c:pt idx="12718">
                  <c:v>-0.24482799999999999</c:v>
                </c:pt>
                <c:pt idx="12719">
                  <c:v>-0.24576400000000001</c:v>
                </c:pt>
                <c:pt idx="12720">
                  <c:v>-0.24791199999999999</c:v>
                </c:pt>
                <c:pt idx="12721">
                  <c:v>-0.25374000000000002</c:v>
                </c:pt>
                <c:pt idx="12722">
                  <c:v>-0.25398700000000002</c:v>
                </c:pt>
                <c:pt idx="12723">
                  <c:v>-0.25389699999999998</c:v>
                </c:pt>
                <c:pt idx="12724">
                  <c:v>-0.25285099999999999</c:v>
                </c:pt>
                <c:pt idx="12725">
                  <c:v>-0.25483800000000001</c:v>
                </c:pt>
                <c:pt idx="12726">
                  <c:v>-0.25719199999999998</c:v>
                </c:pt>
                <c:pt idx="12727">
                  <c:v>-0.25761499999999998</c:v>
                </c:pt>
                <c:pt idx="12728">
                  <c:v>-0.26152199999999998</c:v>
                </c:pt>
                <c:pt idx="12729">
                  <c:v>-0.26340200000000003</c:v>
                </c:pt>
                <c:pt idx="12730">
                  <c:v>-0.26231399999999999</c:v>
                </c:pt>
                <c:pt idx="12731">
                  <c:v>-0.26167899999999999</c:v>
                </c:pt>
                <c:pt idx="12732">
                  <c:v>-0.26601799999999998</c:v>
                </c:pt>
                <c:pt idx="12733">
                  <c:v>-0.26849499999999998</c:v>
                </c:pt>
                <c:pt idx="12734">
                  <c:v>-0.26466899999999999</c:v>
                </c:pt>
                <c:pt idx="12735">
                  <c:v>-0.251801</c:v>
                </c:pt>
                <c:pt idx="12736">
                  <c:v>-0.240481</c:v>
                </c:pt>
                <c:pt idx="12737">
                  <c:v>-0.23574700000000001</c:v>
                </c:pt>
                <c:pt idx="12738">
                  <c:v>-0.23025499999999999</c:v>
                </c:pt>
                <c:pt idx="12739">
                  <c:v>-0.22419</c:v>
                </c:pt>
                <c:pt idx="12740">
                  <c:v>-0.21757599999999999</c:v>
                </c:pt>
                <c:pt idx="12741">
                  <c:v>-0.215083</c:v>
                </c:pt>
                <c:pt idx="12742">
                  <c:v>-0.22700300000000001</c:v>
                </c:pt>
                <c:pt idx="12743">
                  <c:v>-0.23996500000000001</c:v>
                </c:pt>
                <c:pt idx="12744">
                  <c:v>-0.24349599999999999</c:v>
                </c:pt>
                <c:pt idx="12745">
                  <c:v>-0.24466299999999999</c:v>
                </c:pt>
                <c:pt idx="12746">
                  <c:v>-0.247196</c:v>
                </c:pt>
                <c:pt idx="12747">
                  <c:v>-0.24446200000000001</c:v>
                </c:pt>
                <c:pt idx="12748">
                  <c:v>-0.23638500000000001</c:v>
                </c:pt>
                <c:pt idx="12749">
                  <c:v>-0.231765</c:v>
                </c:pt>
                <c:pt idx="12750">
                  <c:v>-0.22906399999999999</c:v>
                </c:pt>
                <c:pt idx="12751">
                  <c:v>-0.233011</c:v>
                </c:pt>
                <c:pt idx="12752">
                  <c:v>-0.23857300000000001</c:v>
                </c:pt>
                <c:pt idx="12753">
                  <c:v>-0.24194199999999999</c:v>
                </c:pt>
                <c:pt idx="12754">
                  <c:v>-0.242198</c:v>
                </c:pt>
                <c:pt idx="12755">
                  <c:v>-0.246174</c:v>
                </c:pt>
                <c:pt idx="12756">
                  <c:v>-0.25176399999999999</c:v>
                </c:pt>
                <c:pt idx="12757">
                  <c:v>-0.25629099999999999</c:v>
                </c:pt>
                <c:pt idx="12758">
                  <c:v>-0.26876699999999998</c:v>
                </c:pt>
                <c:pt idx="12759">
                  <c:v>-0.28472500000000001</c:v>
                </c:pt>
                <c:pt idx="12760">
                  <c:v>-0.29479499999999997</c:v>
                </c:pt>
                <c:pt idx="12761">
                  <c:v>-0.30185400000000001</c:v>
                </c:pt>
                <c:pt idx="12762">
                  <c:v>-0.31007499999999999</c:v>
                </c:pt>
                <c:pt idx="12763">
                  <c:v>-0.31278899999999998</c:v>
                </c:pt>
                <c:pt idx="12764">
                  <c:v>-0.31002200000000002</c:v>
                </c:pt>
                <c:pt idx="12765">
                  <c:v>-0.30750300000000003</c:v>
                </c:pt>
                <c:pt idx="12766">
                  <c:v>-0.30601200000000001</c:v>
                </c:pt>
                <c:pt idx="12767">
                  <c:v>-0.309091</c:v>
                </c:pt>
                <c:pt idx="12768">
                  <c:v>-0.31060599999999999</c:v>
                </c:pt>
                <c:pt idx="12769">
                  <c:v>-0.30952299999999999</c:v>
                </c:pt>
                <c:pt idx="12770">
                  <c:v>-0.302367</c:v>
                </c:pt>
                <c:pt idx="12771">
                  <c:v>-0.29493000000000003</c:v>
                </c:pt>
                <c:pt idx="12772">
                  <c:v>-0.28998800000000002</c:v>
                </c:pt>
                <c:pt idx="12773">
                  <c:v>-0.28309299999999998</c:v>
                </c:pt>
                <c:pt idx="12774">
                  <c:v>-0.27327099999999999</c:v>
                </c:pt>
                <c:pt idx="12775">
                  <c:v>-0.27154899999999998</c:v>
                </c:pt>
                <c:pt idx="12776">
                  <c:v>-0.27300200000000002</c:v>
                </c:pt>
                <c:pt idx="12777">
                  <c:v>-0.27984700000000001</c:v>
                </c:pt>
                <c:pt idx="12778">
                  <c:v>-0.28747899999999998</c:v>
                </c:pt>
                <c:pt idx="12779">
                  <c:v>-0.291688</c:v>
                </c:pt>
                <c:pt idx="12780">
                  <c:v>-0.28488200000000002</c:v>
                </c:pt>
                <c:pt idx="12781">
                  <c:v>-0.27477299999999999</c:v>
                </c:pt>
                <c:pt idx="12782">
                  <c:v>-0.27458100000000002</c:v>
                </c:pt>
                <c:pt idx="12783">
                  <c:v>-0.27416600000000002</c:v>
                </c:pt>
                <c:pt idx="12784">
                  <c:v>-0.26875100000000002</c:v>
                </c:pt>
                <c:pt idx="12785">
                  <c:v>-0.26188499999999998</c:v>
                </c:pt>
                <c:pt idx="12786">
                  <c:v>-0.25678899999999999</c:v>
                </c:pt>
                <c:pt idx="12787">
                  <c:v>-0.25584600000000002</c:v>
                </c:pt>
                <c:pt idx="12788">
                  <c:v>-0.25796799999999998</c:v>
                </c:pt>
                <c:pt idx="12789">
                  <c:v>-0.25658799999999998</c:v>
                </c:pt>
                <c:pt idx="12790">
                  <c:v>-0.245777</c:v>
                </c:pt>
                <c:pt idx="12791">
                  <c:v>-0.22905</c:v>
                </c:pt>
                <c:pt idx="12792">
                  <c:v>-0.21457499999999999</c:v>
                </c:pt>
                <c:pt idx="12793">
                  <c:v>-0.20821700000000001</c:v>
                </c:pt>
                <c:pt idx="12794">
                  <c:v>-0.19869999999999999</c:v>
                </c:pt>
                <c:pt idx="12795">
                  <c:v>-0.18881500000000001</c:v>
                </c:pt>
                <c:pt idx="12796">
                  <c:v>-0.18901299999999999</c:v>
                </c:pt>
                <c:pt idx="12797">
                  <c:v>-0.18974299999999999</c:v>
                </c:pt>
                <c:pt idx="12798">
                  <c:v>-0.187255</c:v>
                </c:pt>
                <c:pt idx="12799">
                  <c:v>-0.180593</c:v>
                </c:pt>
                <c:pt idx="12800">
                  <c:v>-0.16489500000000001</c:v>
                </c:pt>
                <c:pt idx="12801">
                  <c:v>-0.146236</c:v>
                </c:pt>
                <c:pt idx="12802">
                  <c:v>-0.13634499999999999</c:v>
                </c:pt>
                <c:pt idx="12803">
                  <c:v>-0.131131</c:v>
                </c:pt>
                <c:pt idx="12804">
                  <c:v>-0.12648899999999999</c:v>
                </c:pt>
                <c:pt idx="12805">
                  <c:v>-0.124371</c:v>
                </c:pt>
                <c:pt idx="12806">
                  <c:v>-0.12534100000000001</c:v>
                </c:pt>
                <c:pt idx="12807">
                  <c:v>-0.124502</c:v>
                </c:pt>
                <c:pt idx="12808">
                  <c:v>-0.123601</c:v>
                </c:pt>
                <c:pt idx="12809">
                  <c:v>-0.12248000000000001</c:v>
                </c:pt>
                <c:pt idx="12810">
                  <c:v>-0.120698</c:v>
                </c:pt>
                <c:pt idx="12811">
                  <c:v>-0.115138</c:v>
                </c:pt>
                <c:pt idx="12812">
                  <c:v>-0.109916</c:v>
                </c:pt>
                <c:pt idx="12813">
                  <c:v>-0.105324</c:v>
                </c:pt>
                <c:pt idx="12814">
                  <c:v>-0.103128</c:v>
                </c:pt>
                <c:pt idx="12815">
                  <c:v>-9.7934099999999996E-2</c:v>
                </c:pt>
                <c:pt idx="12816">
                  <c:v>-9.8475400000000005E-2</c:v>
                </c:pt>
                <c:pt idx="12817">
                  <c:v>-0.10527499999999999</c:v>
                </c:pt>
                <c:pt idx="12818">
                  <c:v>-0.106777</c:v>
                </c:pt>
                <c:pt idx="12819">
                  <c:v>-0.10394200000000001</c:v>
                </c:pt>
                <c:pt idx="12820">
                  <c:v>-9.97199E-2</c:v>
                </c:pt>
                <c:pt idx="12821">
                  <c:v>-9.7413700000000006E-2</c:v>
                </c:pt>
                <c:pt idx="12822">
                  <c:v>-9.8014699999999996E-2</c:v>
                </c:pt>
                <c:pt idx="12823">
                  <c:v>-0.102159</c:v>
                </c:pt>
                <c:pt idx="12824">
                  <c:v>-0.103992</c:v>
                </c:pt>
                <c:pt idx="12825">
                  <c:v>-0.105161</c:v>
                </c:pt>
                <c:pt idx="12826">
                  <c:v>-0.116547</c:v>
                </c:pt>
                <c:pt idx="12827">
                  <c:v>-0.12857299999999999</c:v>
                </c:pt>
                <c:pt idx="12828">
                  <c:v>-0.139464</c:v>
                </c:pt>
                <c:pt idx="12829">
                  <c:v>-0.145868</c:v>
                </c:pt>
                <c:pt idx="12830">
                  <c:v>-0.14846799999999999</c:v>
                </c:pt>
                <c:pt idx="12831">
                  <c:v>-0.14558599999999999</c:v>
                </c:pt>
                <c:pt idx="12832">
                  <c:v>-0.142956</c:v>
                </c:pt>
                <c:pt idx="12833">
                  <c:v>-0.14258399999999999</c:v>
                </c:pt>
                <c:pt idx="12834">
                  <c:v>-0.144814</c:v>
                </c:pt>
                <c:pt idx="12835">
                  <c:v>-0.14634</c:v>
                </c:pt>
                <c:pt idx="12836">
                  <c:v>-0.148678</c:v>
                </c:pt>
                <c:pt idx="12837">
                  <c:v>-0.1522</c:v>
                </c:pt>
                <c:pt idx="12838">
                  <c:v>-0.15355199999999999</c:v>
                </c:pt>
                <c:pt idx="12839">
                  <c:v>-0.150923</c:v>
                </c:pt>
                <c:pt idx="12840">
                  <c:v>-0.142044</c:v>
                </c:pt>
                <c:pt idx="12841">
                  <c:v>-0.138765</c:v>
                </c:pt>
                <c:pt idx="12842">
                  <c:v>-0.13891600000000001</c:v>
                </c:pt>
                <c:pt idx="12843">
                  <c:v>-0.13794500000000001</c:v>
                </c:pt>
                <c:pt idx="12844">
                  <c:v>-0.13533200000000001</c:v>
                </c:pt>
                <c:pt idx="12845">
                  <c:v>-0.12835099999999999</c:v>
                </c:pt>
                <c:pt idx="12846">
                  <c:v>-0.121516</c:v>
                </c:pt>
                <c:pt idx="12847">
                  <c:v>-0.1147</c:v>
                </c:pt>
                <c:pt idx="12848">
                  <c:v>-0.106082</c:v>
                </c:pt>
                <c:pt idx="12849">
                  <c:v>-8.4102700000000002E-2</c:v>
                </c:pt>
                <c:pt idx="12850">
                  <c:v>-6.2468500000000003E-2</c:v>
                </c:pt>
                <c:pt idx="12851">
                  <c:v>-5.1185899999999999E-2</c:v>
                </c:pt>
                <c:pt idx="12852">
                  <c:v>-4.2807100000000001E-2</c:v>
                </c:pt>
                <c:pt idx="12853">
                  <c:v>-3.98354E-2</c:v>
                </c:pt>
                <c:pt idx="12854">
                  <c:v>-4.2282199999999999E-2</c:v>
                </c:pt>
                <c:pt idx="12855">
                  <c:v>-4.7388199999999998E-2</c:v>
                </c:pt>
                <c:pt idx="12856">
                  <c:v>-4.6525700000000003E-2</c:v>
                </c:pt>
                <c:pt idx="12857">
                  <c:v>-4.7968400000000001E-2</c:v>
                </c:pt>
                <c:pt idx="12858">
                  <c:v>-4.7789999999999999E-2</c:v>
                </c:pt>
                <c:pt idx="12859">
                  <c:v>-4.3695999999999999E-2</c:v>
                </c:pt>
                <c:pt idx="12860">
                  <c:v>-4.8155299999999998E-2</c:v>
                </c:pt>
                <c:pt idx="12861">
                  <c:v>-5.4982099999999999E-2</c:v>
                </c:pt>
                <c:pt idx="12862">
                  <c:v>-5.4946099999999998E-2</c:v>
                </c:pt>
                <c:pt idx="12863">
                  <c:v>-5.4205799999999998E-2</c:v>
                </c:pt>
                <c:pt idx="12864">
                  <c:v>-5.6303899999999997E-2</c:v>
                </c:pt>
                <c:pt idx="12865">
                  <c:v>-5.3965199999999998E-2</c:v>
                </c:pt>
                <c:pt idx="12866">
                  <c:v>-4.7737099999999998E-2</c:v>
                </c:pt>
                <c:pt idx="12867">
                  <c:v>-4.08467E-2</c:v>
                </c:pt>
                <c:pt idx="12868">
                  <c:v>-3.3820500000000003E-2</c:v>
                </c:pt>
                <c:pt idx="12869">
                  <c:v>-2.7958899999999998E-2</c:v>
                </c:pt>
                <c:pt idx="12870">
                  <c:v>-2.2015799999999999E-2</c:v>
                </c:pt>
                <c:pt idx="12871">
                  <c:v>-2.91545E-2</c:v>
                </c:pt>
                <c:pt idx="12872">
                  <c:v>-3.9700300000000001E-2</c:v>
                </c:pt>
                <c:pt idx="12873">
                  <c:v>-4.1370700000000003E-2</c:v>
                </c:pt>
                <c:pt idx="12874">
                  <c:v>-4.5049400000000003E-2</c:v>
                </c:pt>
                <c:pt idx="12875">
                  <c:v>-4.4538899999999999E-2</c:v>
                </c:pt>
                <c:pt idx="12876">
                  <c:v>-3.7784699999999997E-2</c:v>
                </c:pt>
                <c:pt idx="12877">
                  <c:v>-2.8918200000000002E-2</c:v>
                </c:pt>
                <c:pt idx="12878">
                  <c:v>-2.06018E-2</c:v>
                </c:pt>
                <c:pt idx="12879">
                  <c:v>-1.49014E-2</c:v>
                </c:pt>
                <c:pt idx="12880">
                  <c:v>-1.32172E-2</c:v>
                </c:pt>
                <c:pt idx="12881">
                  <c:v>-1.80091E-2</c:v>
                </c:pt>
                <c:pt idx="12882">
                  <c:v>-2.8305899999999998E-2</c:v>
                </c:pt>
                <c:pt idx="12883">
                  <c:v>-3.13142E-2</c:v>
                </c:pt>
                <c:pt idx="12884">
                  <c:v>-2.7278199999999999E-2</c:v>
                </c:pt>
                <c:pt idx="12885">
                  <c:v>-2.3205799999999999E-2</c:v>
                </c:pt>
                <c:pt idx="12886">
                  <c:v>-1.8149999999999999E-2</c:v>
                </c:pt>
                <c:pt idx="12887">
                  <c:v>-1.2696600000000001E-2</c:v>
                </c:pt>
                <c:pt idx="12888">
                  <c:v>-1.00433E-2</c:v>
                </c:pt>
                <c:pt idx="12889">
                  <c:v>-1.22845E-2</c:v>
                </c:pt>
                <c:pt idx="12890">
                  <c:v>-2.28025E-2</c:v>
                </c:pt>
                <c:pt idx="12891">
                  <c:v>-2.6835000000000001E-2</c:v>
                </c:pt>
                <c:pt idx="12892">
                  <c:v>-2.34253E-2</c:v>
                </c:pt>
                <c:pt idx="12893">
                  <c:v>-2.08484E-2</c:v>
                </c:pt>
                <c:pt idx="12894">
                  <c:v>-1.3676300000000001E-2</c:v>
                </c:pt>
                <c:pt idx="12895">
                  <c:v>-4.6080599999999998E-3</c:v>
                </c:pt>
                <c:pt idx="12896">
                  <c:v>-2.5424900000000001E-3</c:v>
                </c:pt>
                <c:pt idx="12897">
                  <c:v>-9.6608900000000001E-3</c:v>
                </c:pt>
                <c:pt idx="12898">
                  <c:v>-3.1233199999999999E-2</c:v>
                </c:pt>
                <c:pt idx="12899">
                  <c:v>-5.0717699999999998E-2</c:v>
                </c:pt>
                <c:pt idx="12900">
                  <c:v>-5.43825E-2</c:v>
                </c:pt>
                <c:pt idx="12901">
                  <c:v>-4.7731000000000003E-2</c:v>
                </c:pt>
                <c:pt idx="12902">
                  <c:v>-3.7842199999999999E-2</c:v>
                </c:pt>
                <c:pt idx="12903">
                  <c:v>-2.89775E-2</c:v>
                </c:pt>
                <c:pt idx="12904">
                  <c:v>-2.95529E-2</c:v>
                </c:pt>
                <c:pt idx="12905">
                  <c:v>-3.7785300000000001E-2</c:v>
                </c:pt>
                <c:pt idx="12906">
                  <c:v>-4.0409100000000003E-2</c:v>
                </c:pt>
                <c:pt idx="12907">
                  <c:v>-4.2369400000000002E-2</c:v>
                </c:pt>
                <c:pt idx="12908">
                  <c:v>-4.2842499999999999E-2</c:v>
                </c:pt>
                <c:pt idx="12909">
                  <c:v>-4.5754799999999998E-2</c:v>
                </c:pt>
                <c:pt idx="12910">
                  <c:v>-5.0395200000000001E-2</c:v>
                </c:pt>
                <c:pt idx="12911">
                  <c:v>-5.4441299999999998E-2</c:v>
                </c:pt>
                <c:pt idx="12912">
                  <c:v>-5.45333E-2</c:v>
                </c:pt>
                <c:pt idx="12913">
                  <c:v>-4.6529500000000001E-2</c:v>
                </c:pt>
                <c:pt idx="12914">
                  <c:v>-4.1186500000000001E-2</c:v>
                </c:pt>
                <c:pt idx="12915">
                  <c:v>-3.93014E-2</c:v>
                </c:pt>
                <c:pt idx="12916">
                  <c:v>-3.6256999999999998E-2</c:v>
                </c:pt>
                <c:pt idx="12917">
                  <c:v>-3.17589E-2</c:v>
                </c:pt>
                <c:pt idx="12918">
                  <c:v>-3.04713E-2</c:v>
                </c:pt>
                <c:pt idx="12919">
                  <c:v>-2.3652900000000001E-2</c:v>
                </c:pt>
                <c:pt idx="12920">
                  <c:v>-9.8995699999999999E-3</c:v>
                </c:pt>
                <c:pt idx="12921">
                  <c:v>-3.6970699999999998E-3</c:v>
                </c:pt>
                <c:pt idx="12922">
                  <c:v>-4.23443E-3</c:v>
                </c:pt>
                <c:pt idx="12923">
                  <c:v>-9.0778300000000003E-3</c:v>
                </c:pt>
                <c:pt idx="12924">
                  <c:v>-1.3018099999999999E-2</c:v>
                </c:pt>
                <c:pt idx="12925">
                  <c:v>-1.0038800000000001E-2</c:v>
                </c:pt>
                <c:pt idx="12926">
                  <c:v>-1.2968299999999999E-3</c:v>
                </c:pt>
                <c:pt idx="12927">
                  <c:v>7.9794299999999992E-3</c:v>
                </c:pt>
                <c:pt idx="12928">
                  <c:v>1.76855E-2</c:v>
                </c:pt>
                <c:pt idx="12929">
                  <c:v>2.6395499999999999E-2</c:v>
                </c:pt>
                <c:pt idx="12930">
                  <c:v>3.0052700000000002E-2</c:v>
                </c:pt>
                <c:pt idx="12931">
                  <c:v>3.2194399999999998E-2</c:v>
                </c:pt>
                <c:pt idx="12932">
                  <c:v>3.6072100000000003E-2</c:v>
                </c:pt>
                <c:pt idx="12933">
                  <c:v>3.7554700000000003E-2</c:v>
                </c:pt>
                <c:pt idx="12934">
                  <c:v>3.1994599999999998E-2</c:v>
                </c:pt>
                <c:pt idx="12935">
                  <c:v>2.8638299999999998E-2</c:v>
                </c:pt>
                <c:pt idx="12936">
                  <c:v>2.9737900000000001E-2</c:v>
                </c:pt>
                <c:pt idx="12937">
                  <c:v>3.3159599999999997E-2</c:v>
                </c:pt>
                <c:pt idx="12938">
                  <c:v>4.7922399999999997E-2</c:v>
                </c:pt>
                <c:pt idx="12939">
                  <c:v>6.3547900000000004E-2</c:v>
                </c:pt>
                <c:pt idx="12940">
                  <c:v>6.5385499999999999E-2</c:v>
                </c:pt>
                <c:pt idx="12941">
                  <c:v>6.2549800000000003E-2</c:v>
                </c:pt>
                <c:pt idx="12942">
                  <c:v>5.8248500000000002E-2</c:v>
                </c:pt>
                <c:pt idx="12943">
                  <c:v>5.4600999999999997E-2</c:v>
                </c:pt>
                <c:pt idx="12944">
                  <c:v>5.38065E-2</c:v>
                </c:pt>
                <c:pt idx="12945">
                  <c:v>4.7154700000000001E-2</c:v>
                </c:pt>
                <c:pt idx="12946">
                  <c:v>3.5345000000000001E-2</c:v>
                </c:pt>
                <c:pt idx="12947">
                  <c:v>2.8043599999999998E-2</c:v>
                </c:pt>
                <c:pt idx="12948">
                  <c:v>1.1612000000000001E-2</c:v>
                </c:pt>
                <c:pt idx="12949">
                  <c:v>-6.6778200000000001E-3</c:v>
                </c:pt>
                <c:pt idx="12950">
                  <c:v>-5.7063299999999999E-3</c:v>
                </c:pt>
                <c:pt idx="12951">
                  <c:v>-2.4358700000000001E-3</c:v>
                </c:pt>
                <c:pt idx="12952">
                  <c:v>-4.2351500000000001E-4</c:v>
                </c:pt>
                <c:pt idx="12953">
                  <c:v>1.1187700000000001E-3</c:v>
                </c:pt>
                <c:pt idx="12954">
                  <c:v>-9.7117000000000004E-4</c:v>
                </c:pt>
                <c:pt idx="12955">
                  <c:v>-6.00294E-3</c:v>
                </c:pt>
                <c:pt idx="12956">
                  <c:v>-7.5498500000000003E-3</c:v>
                </c:pt>
                <c:pt idx="12957">
                  <c:v>-7.2112499999999998E-3</c:v>
                </c:pt>
                <c:pt idx="12958">
                  <c:v>-1.0210199999999999E-2</c:v>
                </c:pt>
                <c:pt idx="12959">
                  <c:v>-1.32091E-2</c:v>
                </c:pt>
                <c:pt idx="12960">
                  <c:v>-1.3846900000000001E-2</c:v>
                </c:pt>
                <c:pt idx="12961">
                  <c:v>-1.41128E-2</c:v>
                </c:pt>
                <c:pt idx="12962">
                  <c:v>-1.7511499999999999E-2</c:v>
                </c:pt>
                <c:pt idx="12963">
                  <c:v>-1.62945E-2</c:v>
                </c:pt>
                <c:pt idx="12964">
                  <c:v>-1.1014299999999999E-2</c:v>
                </c:pt>
                <c:pt idx="12965">
                  <c:v>-6.15936E-3</c:v>
                </c:pt>
                <c:pt idx="12966">
                  <c:v>-5.0141700000000001E-3</c:v>
                </c:pt>
                <c:pt idx="12967">
                  <c:v>-5.3006499999999996E-3</c:v>
                </c:pt>
                <c:pt idx="12968">
                  <c:v>-4.3047500000000004E-3</c:v>
                </c:pt>
                <c:pt idx="12969">
                  <c:v>-5.7604900000000001E-3</c:v>
                </c:pt>
                <c:pt idx="12970">
                  <c:v>-5.8879500000000003E-3</c:v>
                </c:pt>
                <c:pt idx="12971">
                  <c:v>-6.89939E-3</c:v>
                </c:pt>
                <c:pt idx="12972">
                  <c:v>-1.54664E-2</c:v>
                </c:pt>
                <c:pt idx="12973">
                  <c:v>-1.7203300000000001E-2</c:v>
                </c:pt>
                <c:pt idx="12974">
                  <c:v>-1.6886200000000001E-2</c:v>
                </c:pt>
                <c:pt idx="12975">
                  <c:v>-1.9557399999999999E-2</c:v>
                </c:pt>
                <c:pt idx="12976">
                  <c:v>-1.9866600000000002E-2</c:v>
                </c:pt>
                <c:pt idx="12977">
                  <c:v>-1.8107700000000001E-2</c:v>
                </c:pt>
                <c:pt idx="12978">
                  <c:v>-1.8776000000000001E-2</c:v>
                </c:pt>
                <c:pt idx="12979">
                  <c:v>-2.2020999999999999E-2</c:v>
                </c:pt>
                <c:pt idx="12980">
                  <c:v>-2.22446E-2</c:v>
                </c:pt>
                <c:pt idx="12981">
                  <c:v>-1.7601200000000001E-2</c:v>
                </c:pt>
                <c:pt idx="12982">
                  <c:v>-1.0245300000000001E-2</c:v>
                </c:pt>
                <c:pt idx="12983">
                  <c:v>-7.4000100000000003E-3</c:v>
                </c:pt>
                <c:pt idx="12984">
                  <c:v>-1.02714E-2</c:v>
                </c:pt>
                <c:pt idx="12985">
                  <c:v>-1.21817E-2</c:v>
                </c:pt>
                <c:pt idx="12986">
                  <c:v>-9.2444999999999992E-3</c:v>
                </c:pt>
                <c:pt idx="12987">
                  <c:v>-8.5188399999999997E-3</c:v>
                </c:pt>
                <c:pt idx="12988">
                  <c:v>-9.7418399999999999E-3</c:v>
                </c:pt>
                <c:pt idx="12989">
                  <c:v>-1.042E-2</c:v>
                </c:pt>
                <c:pt idx="12990">
                  <c:v>-7.1233299999999998E-3</c:v>
                </c:pt>
                <c:pt idx="12991">
                  <c:v>-3.3150900000000001E-3</c:v>
                </c:pt>
                <c:pt idx="12992">
                  <c:v>-5.8809699999999999E-4</c:v>
                </c:pt>
                <c:pt idx="12993">
                  <c:v>-8.2007499999999997E-4</c:v>
                </c:pt>
                <c:pt idx="12994">
                  <c:v>-8.9666699999999997E-4</c:v>
                </c:pt>
                <c:pt idx="12995">
                  <c:v>-5.1973399999999999E-3</c:v>
                </c:pt>
                <c:pt idx="12996">
                  <c:v>-2.1653599999999999E-2</c:v>
                </c:pt>
                <c:pt idx="12997">
                  <c:v>-3.5949599999999998E-2</c:v>
                </c:pt>
                <c:pt idx="12998">
                  <c:v>-3.8335300000000003E-2</c:v>
                </c:pt>
                <c:pt idx="12999">
                  <c:v>-3.7914499999999997E-2</c:v>
                </c:pt>
                <c:pt idx="13000">
                  <c:v>-4.3496399999999998E-2</c:v>
                </c:pt>
                <c:pt idx="13001">
                  <c:v>-5.6510900000000003E-2</c:v>
                </c:pt>
                <c:pt idx="13002">
                  <c:v>-5.8755399999999999E-2</c:v>
                </c:pt>
                <c:pt idx="13003">
                  <c:v>-6.2798800000000002E-2</c:v>
                </c:pt>
                <c:pt idx="13004">
                  <c:v>-6.67021E-2</c:v>
                </c:pt>
                <c:pt idx="13005">
                  <c:v>-6.76485E-2</c:v>
                </c:pt>
                <c:pt idx="13006">
                  <c:v>-6.8358600000000005E-2</c:v>
                </c:pt>
                <c:pt idx="13007">
                  <c:v>-6.8616700000000003E-2</c:v>
                </c:pt>
                <c:pt idx="13008">
                  <c:v>-7.0233299999999999E-2</c:v>
                </c:pt>
                <c:pt idx="13009">
                  <c:v>-7.1362200000000001E-2</c:v>
                </c:pt>
                <c:pt idx="13010">
                  <c:v>-7.3141100000000001E-2</c:v>
                </c:pt>
                <c:pt idx="13011">
                  <c:v>-7.2659399999999999E-2</c:v>
                </c:pt>
                <c:pt idx="13012">
                  <c:v>-7.3884000000000005E-2</c:v>
                </c:pt>
                <c:pt idx="13013">
                  <c:v>-7.3913000000000006E-2</c:v>
                </c:pt>
                <c:pt idx="13014">
                  <c:v>-7.3246900000000004E-2</c:v>
                </c:pt>
                <c:pt idx="13015">
                  <c:v>-7.5639799999999993E-2</c:v>
                </c:pt>
                <c:pt idx="13016">
                  <c:v>-8.4428699999999995E-2</c:v>
                </c:pt>
                <c:pt idx="13017">
                  <c:v>-9.4858499999999998E-2</c:v>
                </c:pt>
                <c:pt idx="13018">
                  <c:v>-9.8344600000000004E-2</c:v>
                </c:pt>
                <c:pt idx="13019">
                  <c:v>-9.4642400000000002E-2</c:v>
                </c:pt>
                <c:pt idx="13020">
                  <c:v>-9.0235099999999999E-2</c:v>
                </c:pt>
                <c:pt idx="13021">
                  <c:v>-8.9852699999999994E-2</c:v>
                </c:pt>
                <c:pt idx="13022">
                  <c:v>-9.7955500000000001E-2</c:v>
                </c:pt>
                <c:pt idx="13023">
                  <c:v>-0.10585700000000001</c:v>
                </c:pt>
                <c:pt idx="13024">
                  <c:v>-0.107111</c:v>
                </c:pt>
                <c:pt idx="13025">
                  <c:v>-0.10840900000000001</c:v>
                </c:pt>
                <c:pt idx="13026">
                  <c:v>-0.11018500000000001</c:v>
                </c:pt>
                <c:pt idx="13027">
                  <c:v>-0.111106</c:v>
                </c:pt>
                <c:pt idx="13028">
                  <c:v>-0.112008</c:v>
                </c:pt>
                <c:pt idx="13029">
                  <c:v>-0.11947199999999999</c:v>
                </c:pt>
                <c:pt idx="13030">
                  <c:v>-0.126998</c:v>
                </c:pt>
                <c:pt idx="13031">
                  <c:v>-0.128855</c:v>
                </c:pt>
                <c:pt idx="13032">
                  <c:v>-0.133715</c:v>
                </c:pt>
                <c:pt idx="13033">
                  <c:v>-0.13669000000000001</c:v>
                </c:pt>
                <c:pt idx="13034">
                  <c:v>-0.13969599999999999</c:v>
                </c:pt>
                <c:pt idx="13035">
                  <c:v>-0.148814</c:v>
                </c:pt>
                <c:pt idx="13036">
                  <c:v>-0.159613</c:v>
                </c:pt>
                <c:pt idx="13037">
                  <c:v>-0.168716</c:v>
                </c:pt>
                <c:pt idx="13038">
                  <c:v>-0.17303299999999999</c:v>
                </c:pt>
                <c:pt idx="13039">
                  <c:v>-0.17483000000000001</c:v>
                </c:pt>
                <c:pt idx="13040">
                  <c:v>-0.17674999999999999</c:v>
                </c:pt>
                <c:pt idx="13041">
                  <c:v>-0.177593</c:v>
                </c:pt>
                <c:pt idx="13042">
                  <c:v>-0.17423</c:v>
                </c:pt>
                <c:pt idx="13043">
                  <c:v>-0.17363600000000001</c:v>
                </c:pt>
                <c:pt idx="13044">
                  <c:v>-0.17525099999999999</c:v>
                </c:pt>
                <c:pt idx="13045">
                  <c:v>-0.17574600000000001</c:v>
                </c:pt>
                <c:pt idx="13046">
                  <c:v>-0.17600399999999999</c:v>
                </c:pt>
                <c:pt idx="13047">
                  <c:v>-0.177235</c:v>
                </c:pt>
                <c:pt idx="13048">
                  <c:v>-0.18442</c:v>
                </c:pt>
                <c:pt idx="13049">
                  <c:v>-0.18556700000000001</c:v>
                </c:pt>
                <c:pt idx="13050">
                  <c:v>-0.18365699999999999</c:v>
                </c:pt>
                <c:pt idx="13051">
                  <c:v>-0.18158099999999999</c:v>
                </c:pt>
                <c:pt idx="13052">
                  <c:v>-0.17960999999999999</c:v>
                </c:pt>
                <c:pt idx="13053">
                  <c:v>-0.179786</c:v>
                </c:pt>
                <c:pt idx="13054">
                  <c:v>-0.18339800000000001</c:v>
                </c:pt>
                <c:pt idx="13055">
                  <c:v>-0.18630099999999999</c:v>
                </c:pt>
                <c:pt idx="13056">
                  <c:v>-0.19111900000000001</c:v>
                </c:pt>
                <c:pt idx="13057">
                  <c:v>-0.19815199999999999</c:v>
                </c:pt>
                <c:pt idx="13058">
                  <c:v>-0.20116800000000001</c:v>
                </c:pt>
                <c:pt idx="13059">
                  <c:v>-0.20228699999999999</c:v>
                </c:pt>
                <c:pt idx="13060">
                  <c:v>-0.214227</c:v>
                </c:pt>
                <c:pt idx="13061">
                  <c:v>-0.22808500000000001</c:v>
                </c:pt>
                <c:pt idx="13062">
                  <c:v>-0.23602600000000001</c:v>
                </c:pt>
                <c:pt idx="13063">
                  <c:v>-0.238181</c:v>
                </c:pt>
                <c:pt idx="13064">
                  <c:v>-0.23707500000000001</c:v>
                </c:pt>
                <c:pt idx="13065">
                  <c:v>-0.235765</c:v>
                </c:pt>
                <c:pt idx="13066">
                  <c:v>-0.23700599999999999</c:v>
                </c:pt>
                <c:pt idx="13067">
                  <c:v>-0.238318</c:v>
                </c:pt>
                <c:pt idx="13068">
                  <c:v>-0.23963400000000001</c:v>
                </c:pt>
                <c:pt idx="13069">
                  <c:v>-0.24043300000000001</c:v>
                </c:pt>
                <c:pt idx="13070">
                  <c:v>-0.244756</c:v>
                </c:pt>
                <c:pt idx="13071">
                  <c:v>-0.24604999999999999</c:v>
                </c:pt>
                <c:pt idx="13072">
                  <c:v>-0.24998100000000001</c:v>
                </c:pt>
                <c:pt idx="13073">
                  <c:v>-0.257075</c:v>
                </c:pt>
                <c:pt idx="13074">
                  <c:v>-0.26789299999999999</c:v>
                </c:pt>
                <c:pt idx="13075">
                  <c:v>-0.27288000000000001</c:v>
                </c:pt>
                <c:pt idx="13076">
                  <c:v>-0.27563700000000002</c:v>
                </c:pt>
                <c:pt idx="13077">
                  <c:v>-0.27791900000000003</c:v>
                </c:pt>
                <c:pt idx="13078">
                  <c:v>-0.28029300000000001</c:v>
                </c:pt>
                <c:pt idx="13079">
                  <c:v>-0.280918</c:v>
                </c:pt>
                <c:pt idx="13080">
                  <c:v>-0.27818999999999999</c:v>
                </c:pt>
                <c:pt idx="13081">
                  <c:v>-0.28455200000000003</c:v>
                </c:pt>
                <c:pt idx="13082">
                  <c:v>-0.29371799999999998</c:v>
                </c:pt>
                <c:pt idx="13083">
                  <c:v>-0.302506</c:v>
                </c:pt>
                <c:pt idx="13084">
                  <c:v>-0.30610999999999999</c:v>
                </c:pt>
                <c:pt idx="13085">
                  <c:v>-0.30839899999999998</c:v>
                </c:pt>
                <c:pt idx="13086">
                  <c:v>-0.310554</c:v>
                </c:pt>
                <c:pt idx="13087">
                  <c:v>-0.31354100000000001</c:v>
                </c:pt>
                <c:pt idx="13088">
                  <c:v>-0.32056600000000002</c:v>
                </c:pt>
                <c:pt idx="13089">
                  <c:v>-0.32846599999999998</c:v>
                </c:pt>
                <c:pt idx="13090">
                  <c:v>-0.33228600000000003</c:v>
                </c:pt>
                <c:pt idx="13091">
                  <c:v>-0.33019399999999999</c:v>
                </c:pt>
                <c:pt idx="13092">
                  <c:v>-0.33035300000000001</c:v>
                </c:pt>
                <c:pt idx="13093">
                  <c:v>-0.33196700000000001</c:v>
                </c:pt>
                <c:pt idx="13094">
                  <c:v>-0.33261800000000002</c:v>
                </c:pt>
                <c:pt idx="13095">
                  <c:v>-0.33200400000000002</c:v>
                </c:pt>
                <c:pt idx="13096">
                  <c:v>-0.33619700000000002</c:v>
                </c:pt>
                <c:pt idx="13097">
                  <c:v>-0.33692299999999997</c:v>
                </c:pt>
                <c:pt idx="13098">
                  <c:v>-0.33832600000000002</c:v>
                </c:pt>
                <c:pt idx="13099">
                  <c:v>-0.33962700000000001</c:v>
                </c:pt>
                <c:pt idx="13100">
                  <c:v>-0.34204800000000002</c:v>
                </c:pt>
                <c:pt idx="13101">
                  <c:v>-0.34970800000000002</c:v>
                </c:pt>
                <c:pt idx="13102">
                  <c:v>-0.36306300000000002</c:v>
                </c:pt>
                <c:pt idx="13103">
                  <c:v>-0.37406</c:v>
                </c:pt>
                <c:pt idx="13104">
                  <c:v>-0.38161400000000001</c:v>
                </c:pt>
                <c:pt idx="13105">
                  <c:v>-0.38686300000000001</c:v>
                </c:pt>
                <c:pt idx="13106">
                  <c:v>-0.38945600000000002</c:v>
                </c:pt>
                <c:pt idx="13107">
                  <c:v>-0.38764999999999999</c:v>
                </c:pt>
                <c:pt idx="13108">
                  <c:v>-0.38267800000000002</c:v>
                </c:pt>
                <c:pt idx="13109">
                  <c:v>-0.38117600000000001</c:v>
                </c:pt>
                <c:pt idx="13110">
                  <c:v>-0.37934899999999999</c:v>
                </c:pt>
                <c:pt idx="13111">
                  <c:v>-0.37545099999999998</c:v>
                </c:pt>
                <c:pt idx="13112">
                  <c:v>-0.37547000000000003</c:v>
                </c:pt>
                <c:pt idx="13113">
                  <c:v>-0.37273699999999999</c:v>
                </c:pt>
                <c:pt idx="13114">
                  <c:v>-0.37288100000000002</c:v>
                </c:pt>
                <c:pt idx="13115">
                  <c:v>-0.37772600000000001</c:v>
                </c:pt>
                <c:pt idx="13116">
                  <c:v>-0.38119799999999998</c:v>
                </c:pt>
                <c:pt idx="13117">
                  <c:v>-0.38256299999999999</c:v>
                </c:pt>
                <c:pt idx="13118">
                  <c:v>-0.37999300000000003</c:v>
                </c:pt>
                <c:pt idx="13119">
                  <c:v>-0.37246899999999999</c:v>
                </c:pt>
                <c:pt idx="13120">
                  <c:v>-0.37090699999999999</c:v>
                </c:pt>
                <c:pt idx="13121">
                  <c:v>-0.37363800000000003</c:v>
                </c:pt>
                <c:pt idx="13122">
                  <c:v>-0.37831700000000001</c:v>
                </c:pt>
                <c:pt idx="13123">
                  <c:v>-0.37868000000000002</c:v>
                </c:pt>
                <c:pt idx="13124">
                  <c:v>-0.37575500000000001</c:v>
                </c:pt>
                <c:pt idx="13125">
                  <c:v>-0.36962499999999998</c:v>
                </c:pt>
                <c:pt idx="13126">
                  <c:v>-0.36851800000000001</c:v>
                </c:pt>
                <c:pt idx="13127">
                  <c:v>-0.38000499999999998</c:v>
                </c:pt>
                <c:pt idx="13128">
                  <c:v>-0.38841500000000001</c:v>
                </c:pt>
                <c:pt idx="13129">
                  <c:v>-0.39285100000000001</c:v>
                </c:pt>
                <c:pt idx="13130">
                  <c:v>-0.39493600000000001</c:v>
                </c:pt>
                <c:pt idx="13131">
                  <c:v>-0.39448299999999997</c:v>
                </c:pt>
                <c:pt idx="13132">
                  <c:v>-0.39650200000000002</c:v>
                </c:pt>
                <c:pt idx="13133">
                  <c:v>-0.39973599999999998</c:v>
                </c:pt>
                <c:pt idx="13134">
                  <c:v>-0.402729</c:v>
                </c:pt>
                <c:pt idx="13135">
                  <c:v>-0.40273100000000001</c:v>
                </c:pt>
                <c:pt idx="13136">
                  <c:v>-0.399646</c:v>
                </c:pt>
                <c:pt idx="13137">
                  <c:v>-0.40037299999999998</c:v>
                </c:pt>
                <c:pt idx="13138">
                  <c:v>-0.39978799999999998</c:v>
                </c:pt>
                <c:pt idx="13139">
                  <c:v>-0.400287</c:v>
                </c:pt>
                <c:pt idx="13140">
                  <c:v>-0.39890799999999998</c:v>
                </c:pt>
                <c:pt idx="13141">
                  <c:v>-0.39491599999999999</c:v>
                </c:pt>
                <c:pt idx="13142">
                  <c:v>-0.38770500000000002</c:v>
                </c:pt>
                <c:pt idx="13143">
                  <c:v>-0.38070599999999999</c:v>
                </c:pt>
                <c:pt idx="13144">
                  <c:v>-0.37291999999999997</c:v>
                </c:pt>
                <c:pt idx="13145">
                  <c:v>-0.36442600000000003</c:v>
                </c:pt>
                <c:pt idx="13146">
                  <c:v>-0.35724899999999998</c:v>
                </c:pt>
                <c:pt idx="13147">
                  <c:v>-0.35300300000000001</c:v>
                </c:pt>
                <c:pt idx="13148">
                  <c:v>-0.35312199999999999</c:v>
                </c:pt>
                <c:pt idx="13149">
                  <c:v>-0.35905100000000001</c:v>
                </c:pt>
                <c:pt idx="13150">
                  <c:v>-0.36391800000000002</c:v>
                </c:pt>
                <c:pt idx="13151">
                  <c:v>-0.36522500000000002</c:v>
                </c:pt>
                <c:pt idx="13152">
                  <c:v>-0.362566</c:v>
                </c:pt>
                <c:pt idx="13153">
                  <c:v>-0.353385</c:v>
                </c:pt>
                <c:pt idx="13154">
                  <c:v>-0.34211799999999998</c:v>
                </c:pt>
                <c:pt idx="13155">
                  <c:v>-0.34114</c:v>
                </c:pt>
                <c:pt idx="13156">
                  <c:v>-0.33129199999999998</c:v>
                </c:pt>
                <c:pt idx="13157">
                  <c:v>-0.32473600000000002</c:v>
                </c:pt>
                <c:pt idx="13158">
                  <c:v>-0.31972600000000001</c:v>
                </c:pt>
                <c:pt idx="13159">
                  <c:v>-0.32127099999999997</c:v>
                </c:pt>
                <c:pt idx="13160">
                  <c:v>-0.31930799999999998</c:v>
                </c:pt>
                <c:pt idx="13161">
                  <c:v>-0.314774</c:v>
                </c:pt>
                <c:pt idx="13162">
                  <c:v>-0.30164299999999999</c:v>
                </c:pt>
                <c:pt idx="13163">
                  <c:v>-0.28612199999999999</c:v>
                </c:pt>
                <c:pt idx="13164">
                  <c:v>-0.27258100000000002</c:v>
                </c:pt>
                <c:pt idx="13165">
                  <c:v>-0.259133</c:v>
                </c:pt>
                <c:pt idx="13166">
                  <c:v>-0.25237900000000002</c:v>
                </c:pt>
                <c:pt idx="13167">
                  <c:v>-0.24987599999999999</c:v>
                </c:pt>
                <c:pt idx="13168">
                  <c:v>-0.246475</c:v>
                </c:pt>
                <c:pt idx="13169">
                  <c:v>-0.247001</c:v>
                </c:pt>
                <c:pt idx="13170">
                  <c:v>-0.24671999999999999</c:v>
                </c:pt>
                <c:pt idx="13171">
                  <c:v>-0.25521500000000003</c:v>
                </c:pt>
                <c:pt idx="13172">
                  <c:v>-0.26491199999999998</c:v>
                </c:pt>
                <c:pt idx="13173">
                  <c:v>-0.26706299999999999</c:v>
                </c:pt>
                <c:pt idx="13174">
                  <c:v>-0.26622600000000002</c:v>
                </c:pt>
                <c:pt idx="13175">
                  <c:v>-0.25811000000000001</c:v>
                </c:pt>
                <c:pt idx="13176">
                  <c:v>-0.24362800000000001</c:v>
                </c:pt>
                <c:pt idx="13177">
                  <c:v>-0.227267</c:v>
                </c:pt>
                <c:pt idx="13178">
                  <c:v>-0.21473300000000001</c:v>
                </c:pt>
                <c:pt idx="13179">
                  <c:v>-0.202066</c:v>
                </c:pt>
                <c:pt idx="13180">
                  <c:v>-0.196185</c:v>
                </c:pt>
                <c:pt idx="13181">
                  <c:v>-0.18742800000000001</c:v>
                </c:pt>
                <c:pt idx="13182">
                  <c:v>-0.18402099999999999</c:v>
                </c:pt>
                <c:pt idx="13183">
                  <c:v>-0.19176699999999999</c:v>
                </c:pt>
                <c:pt idx="13184">
                  <c:v>-0.19403999999999999</c:v>
                </c:pt>
                <c:pt idx="13185">
                  <c:v>-0.19015399999999999</c:v>
                </c:pt>
                <c:pt idx="13186">
                  <c:v>-0.17869499999999999</c:v>
                </c:pt>
                <c:pt idx="13187">
                  <c:v>-0.17104900000000001</c:v>
                </c:pt>
                <c:pt idx="13188">
                  <c:v>-0.173178</c:v>
                </c:pt>
                <c:pt idx="13189">
                  <c:v>-0.177648</c:v>
                </c:pt>
                <c:pt idx="13190">
                  <c:v>-0.18333199999999999</c:v>
                </c:pt>
                <c:pt idx="13191">
                  <c:v>-0.19195000000000001</c:v>
                </c:pt>
                <c:pt idx="13192">
                  <c:v>-0.20011599999999999</c:v>
                </c:pt>
                <c:pt idx="13193">
                  <c:v>-0.204517</c:v>
                </c:pt>
                <c:pt idx="13194">
                  <c:v>-0.20589199999999999</c:v>
                </c:pt>
                <c:pt idx="13195">
                  <c:v>-0.2089</c:v>
                </c:pt>
                <c:pt idx="13196">
                  <c:v>-0.213834</c:v>
                </c:pt>
                <c:pt idx="13197">
                  <c:v>-0.22042900000000001</c:v>
                </c:pt>
                <c:pt idx="13198">
                  <c:v>-0.216391</c:v>
                </c:pt>
                <c:pt idx="13199">
                  <c:v>-0.21749499999999999</c:v>
                </c:pt>
                <c:pt idx="13200">
                  <c:v>-0.222636</c:v>
                </c:pt>
                <c:pt idx="13201">
                  <c:v>-0.229017</c:v>
                </c:pt>
                <c:pt idx="13202">
                  <c:v>-0.23145499999999999</c:v>
                </c:pt>
                <c:pt idx="13203">
                  <c:v>-0.22630700000000001</c:v>
                </c:pt>
                <c:pt idx="13204">
                  <c:v>-0.22716700000000001</c:v>
                </c:pt>
                <c:pt idx="13205">
                  <c:v>-0.230381</c:v>
                </c:pt>
                <c:pt idx="13206">
                  <c:v>-0.237264</c:v>
                </c:pt>
                <c:pt idx="13207">
                  <c:v>-0.24137600000000001</c:v>
                </c:pt>
                <c:pt idx="13208">
                  <c:v>-0.24465700000000001</c:v>
                </c:pt>
                <c:pt idx="13209">
                  <c:v>-0.24692700000000001</c:v>
                </c:pt>
                <c:pt idx="13210">
                  <c:v>-0.25000800000000001</c:v>
                </c:pt>
                <c:pt idx="13211">
                  <c:v>-0.25398999999999999</c:v>
                </c:pt>
                <c:pt idx="13212">
                  <c:v>-0.25346800000000003</c:v>
                </c:pt>
                <c:pt idx="13213">
                  <c:v>-0.25775700000000001</c:v>
                </c:pt>
                <c:pt idx="13214">
                  <c:v>-0.25817099999999998</c:v>
                </c:pt>
                <c:pt idx="13215">
                  <c:v>-0.26353700000000002</c:v>
                </c:pt>
                <c:pt idx="13216">
                  <c:v>-0.26527400000000001</c:v>
                </c:pt>
                <c:pt idx="13217">
                  <c:v>-0.26971499999999998</c:v>
                </c:pt>
                <c:pt idx="13218">
                  <c:v>-0.27283200000000002</c:v>
                </c:pt>
                <c:pt idx="13219">
                  <c:v>-0.27420899999999998</c:v>
                </c:pt>
                <c:pt idx="13220">
                  <c:v>-0.27919699999999997</c:v>
                </c:pt>
                <c:pt idx="13221">
                  <c:v>-0.28485100000000002</c:v>
                </c:pt>
                <c:pt idx="13222">
                  <c:v>-0.28428900000000001</c:v>
                </c:pt>
                <c:pt idx="13223">
                  <c:v>-0.27703</c:v>
                </c:pt>
                <c:pt idx="13224">
                  <c:v>-0.27638099999999999</c:v>
                </c:pt>
                <c:pt idx="13225">
                  <c:v>-0.29125099999999998</c:v>
                </c:pt>
                <c:pt idx="13226">
                  <c:v>-0.29771599999999998</c:v>
                </c:pt>
                <c:pt idx="13227">
                  <c:v>-0.295381</c:v>
                </c:pt>
                <c:pt idx="13228">
                  <c:v>-0.28820099999999998</c:v>
                </c:pt>
                <c:pt idx="13229">
                  <c:v>-0.28250500000000001</c:v>
                </c:pt>
                <c:pt idx="13230">
                  <c:v>-0.268341</c:v>
                </c:pt>
                <c:pt idx="13231">
                  <c:v>-0.248695</c:v>
                </c:pt>
                <c:pt idx="13232">
                  <c:v>-0.24138999999999999</c:v>
                </c:pt>
                <c:pt idx="13233">
                  <c:v>-0.24013200000000001</c:v>
                </c:pt>
                <c:pt idx="13234">
                  <c:v>-0.23891200000000001</c:v>
                </c:pt>
                <c:pt idx="13235">
                  <c:v>-0.237178</c:v>
                </c:pt>
                <c:pt idx="13236">
                  <c:v>-0.23678099999999999</c:v>
                </c:pt>
                <c:pt idx="13237">
                  <c:v>-0.24049200000000001</c:v>
                </c:pt>
                <c:pt idx="13238">
                  <c:v>-0.241728</c:v>
                </c:pt>
                <c:pt idx="13239">
                  <c:v>-0.24462300000000001</c:v>
                </c:pt>
                <c:pt idx="13240">
                  <c:v>-0.237731</c:v>
                </c:pt>
                <c:pt idx="13241">
                  <c:v>-0.222134</c:v>
                </c:pt>
                <c:pt idx="13242">
                  <c:v>-0.21024699999999999</c:v>
                </c:pt>
                <c:pt idx="13243">
                  <c:v>-0.19789200000000001</c:v>
                </c:pt>
                <c:pt idx="13244">
                  <c:v>-0.19156699999999999</c:v>
                </c:pt>
                <c:pt idx="13245">
                  <c:v>-0.18713199999999999</c:v>
                </c:pt>
                <c:pt idx="13246">
                  <c:v>-0.17714199999999999</c:v>
                </c:pt>
                <c:pt idx="13247">
                  <c:v>-0.16389200000000001</c:v>
                </c:pt>
                <c:pt idx="13248">
                  <c:v>-0.15976499999999999</c:v>
                </c:pt>
                <c:pt idx="13249">
                  <c:v>-0.15620899999999999</c:v>
                </c:pt>
                <c:pt idx="13250">
                  <c:v>-0.15232899999999999</c:v>
                </c:pt>
                <c:pt idx="13251">
                  <c:v>-0.143345</c:v>
                </c:pt>
                <c:pt idx="13252">
                  <c:v>-0.13784299999999999</c:v>
                </c:pt>
                <c:pt idx="13253">
                  <c:v>-0.133246</c:v>
                </c:pt>
                <c:pt idx="13254">
                  <c:v>-0.129523</c:v>
                </c:pt>
                <c:pt idx="13255">
                  <c:v>-0.131939</c:v>
                </c:pt>
                <c:pt idx="13256">
                  <c:v>-0.131551</c:v>
                </c:pt>
                <c:pt idx="13257">
                  <c:v>-0.14133200000000001</c:v>
                </c:pt>
                <c:pt idx="13258">
                  <c:v>-0.14515800000000001</c:v>
                </c:pt>
                <c:pt idx="13259">
                  <c:v>-0.13747999999999999</c:v>
                </c:pt>
                <c:pt idx="13260">
                  <c:v>-0.12535399999999999</c:v>
                </c:pt>
                <c:pt idx="13261">
                  <c:v>-0.118476</c:v>
                </c:pt>
                <c:pt idx="13262">
                  <c:v>-0.115523</c:v>
                </c:pt>
                <c:pt idx="13263">
                  <c:v>-0.115674</c:v>
                </c:pt>
                <c:pt idx="13264">
                  <c:v>-0.115385</c:v>
                </c:pt>
                <c:pt idx="13265">
                  <c:v>-0.11304500000000001</c:v>
                </c:pt>
                <c:pt idx="13266">
                  <c:v>-0.10323499999999999</c:v>
                </c:pt>
                <c:pt idx="13267">
                  <c:v>-9.6793000000000004E-2</c:v>
                </c:pt>
                <c:pt idx="13268">
                  <c:v>-9.2686299999999999E-2</c:v>
                </c:pt>
                <c:pt idx="13269">
                  <c:v>-8.7338899999999997E-2</c:v>
                </c:pt>
                <c:pt idx="13270">
                  <c:v>-8.1901799999999997E-2</c:v>
                </c:pt>
                <c:pt idx="13271">
                  <c:v>-7.7952300000000002E-2</c:v>
                </c:pt>
                <c:pt idx="13272">
                  <c:v>-8.2625900000000002E-2</c:v>
                </c:pt>
                <c:pt idx="13273">
                  <c:v>-9.2962000000000003E-2</c:v>
                </c:pt>
                <c:pt idx="13274">
                  <c:v>-9.5954700000000004E-2</c:v>
                </c:pt>
                <c:pt idx="13275">
                  <c:v>-9.3705899999999995E-2</c:v>
                </c:pt>
                <c:pt idx="13276">
                  <c:v>-9.2796299999999998E-2</c:v>
                </c:pt>
                <c:pt idx="13277">
                  <c:v>-9.2479900000000004E-2</c:v>
                </c:pt>
                <c:pt idx="13278">
                  <c:v>-9.0139899999999995E-2</c:v>
                </c:pt>
                <c:pt idx="13279">
                  <c:v>-9.0112600000000001E-2</c:v>
                </c:pt>
                <c:pt idx="13280">
                  <c:v>-9.1204400000000005E-2</c:v>
                </c:pt>
                <c:pt idx="13281">
                  <c:v>-9.0925800000000001E-2</c:v>
                </c:pt>
                <c:pt idx="13282">
                  <c:v>-8.7862700000000002E-2</c:v>
                </c:pt>
                <c:pt idx="13283">
                  <c:v>-8.62401E-2</c:v>
                </c:pt>
                <c:pt idx="13284">
                  <c:v>-8.8332999999999995E-2</c:v>
                </c:pt>
                <c:pt idx="13285">
                  <c:v>-9.0413800000000002E-2</c:v>
                </c:pt>
                <c:pt idx="13286">
                  <c:v>-9.0063900000000002E-2</c:v>
                </c:pt>
                <c:pt idx="13287">
                  <c:v>-8.3523399999999998E-2</c:v>
                </c:pt>
                <c:pt idx="13288">
                  <c:v>-7.7681799999999995E-2</c:v>
                </c:pt>
                <c:pt idx="13289">
                  <c:v>-7.5347800000000006E-2</c:v>
                </c:pt>
                <c:pt idx="13290">
                  <c:v>-7.5411500000000006E-2</c:v>
                </c:pt>
                <c:pt idx="13291">
                  <c:v>-7.49446E-2</c:v>
                </c:pt>
                <c:pt idx="13292">
                  <c:v>-7.0406999999999997E-2</c:v>
                </c:pt>
                <c:pt idx="13293">
                  <c:v>-6.07117E-2</c:v>
                </c:pt>
                <c:pt idx="13294">
                  <c:v>-4.88023E-2</c:v>
                </c:pt>
                <c:pt idx="13295">
                  <c:v>-4.6726999999999998E-2</c:v>
                </c:pt>
                <c:pt idx="13296">
                  <c:v>-4.7671400000000003E-2</c:v>
                </c:pt>
                <c:pt idx="13297">
                  <c:v>-4.64836E-2</c:v>
                </c:pt>
                <c:pt idx="13298">
                  <c:v>-4.4674400000000003E-2</c:v>
                </c:pt>
                <c:pt idx="13299">
                  <c:v>-4.4870500000000001E-2</c:v>
                </c:pt>
                <c:pt idx="13300">
                  <c:v>-4.5430199999999997E-2</c:v>
                </c:pt>
                <c:pt idx="13301">
                  <c:v>-4.7591799999999997E-2</c:v>
                </c:pt>
                <c:pt idx="13302">
                  <c:v>-4.9795499999999999E-2</c:v>
                </c:pt>
                <c:pt idx="13303">
                  <c:v>-5.2905500000000001E-2</c:v>
                </c:pt>
                <c:pt idx="13304">
                  <c:v>-5.4721100000000002E-2</c:v>
                </c:pt>
                <c:pt idx="13305">
                  <c:v>-5.3260299999999997E-2</c:v>
                </c:pt>
                <c:pt idx="13306">
                  <c:v>-5.15136E-2</c:v>
                </c:pt>
                <c:pt idx="13307">
                  <c:v>-5.7655100000000001E-2</c:v>
                </c:pt>
                <c:pt idx="13308">
                  <c:v>-6.6605899999999996E-2</c:v>
                </c:pt>
                <c:pt idx="13309">
                  <c:v>-6.7385799999999996E-2</c:v>
                </c:pt>
                <c:pt idx="13310">
                  <c:v>-6.7190600000000003E-2</c:v>
                </c:pt>
                <c:pt idx="13311">
                  <c:v>-6.3612600000000005E-2</c:v>
                </c:pt>
                <c:pt idx="13312">
                  <c:v>-6.8653099999999995E-2</c:v>
                </c:pt>
                <c:pt idx="13313">
                  <c:v>-7.4974299999999994E-2</c:v>
                </c:pt>
                <c:pt idx="13314">
                  <c:v>-8.0930299999999997E-2</c:v>
                </c:pt>
                <c:pt idx="13315">
                  <c:v>-8.6109599999999994E-2</c:v>
                </c:pt>
                <c:pt idx="13316">
                  <c:v>-0.101575</c:v>
                </c:pt>
                <c:pt idx="13317">
                  <c:v>-0.104139</c:v>
                </c:pt>
                <c:pt idx="13318">
                  <c:v>-0.104255</c:v>
                </c:pt>
                <c:pt idx="13319">
                  <c:v>-9.9870500000000001E-2</c:v>
                </c:pt>
                <c:pt idx="13320">
                  <c:v>-9.3669600000000006E-2</c:v>
                </c:pt>
                <c:pt idx="13321">
                  <c:v>-8.8445099999999999E-2</c:v>
                </c:pt>
                <c:pt idx="13322">
                  <c:v>-9.4893099999999994E-2</c:v>
                </c:pt>
                <c:pt idx="13323">
                  <c:v>-0.10435899999999999</c:v>
                </c:pt>
                <c:pt idx="13324">
                  <c:v>-0.106679</c:v>
                </c:pt>
                <c:pt idx="13325">
                  <c:v>-0.11215799999999999</c:v>
                </c:pt>
                <c:pt idx="13326">
                  <c:v>-0.11337700000000001</c:v>
                </c:pt>
                <c:pt idx="13327">
                  <c:v>-0.11179600000000001</c:v>
                </c:pt>
                <c:pt idx="13328">
                  <c:v>-0.113091</c:v>
                </c:pt>
                <c:pt idx="13329">
                  <c:v>-0.125968</c:v>
                </c:pt>
                <c:pt idx="13330">
                  <c:v>-0.12732099999999999</c:v>
                </c:pt>
                <c:pt idx="13331">
                  <c:v>-0.12682099999999999</c:v>
                </c:pt>
                <c:pt idx="13332">
                  <c:v>-0.121341</c:v>
                </c:pt>
                <c:pt idx="13333">
                  <c:v>-0.119797</c:v>
                </c:pt>
                <c:pt idx="13334">
                  <c:v>-0.11770799999999999</c:v>
                </c:pt>
                <c:pt idx="13335">
                  <c:v>-0.121034</c:v>
                </c:pt>
                <c:pt idx="13336">
                  <c:v>-0.122658</c:v>
                </c:pt>
                <c:pt idx="13337">
                  <c:v>-0.12425700000000001</c:v>
                </c:pt>
                <c:pt idx="13338">
                  <c:v>-0.131851</c:v>
                </c:pt>
                <c:pt idx="13339">
                  <c:v>-0.12748499999999999</c:v>
                </c:pt>
                <c:pt idx="13340">
                  <c:v>-0.114722</c:v>
                </c:pt>
                <c:pt idx="13341">
                  <c:v>-0.104931</c:v>
                </c:pt>
                <c:pt idx="13342">
                  <c:v>-0.104763</c:v>
                </c:pt>
                <c:pt idx="13343">
                  <c:v>-0.10609300000000001</c:v>
                </c:pt>
                <c:pt idx="13344">
                  <c:v>-0.110003</c:v>
                </c:pt>
                <c:pt idx="13345">
                  <c:v>-0.111107</c:v>
                </c:pt>
                <c:pt idx="13346">
                  <c:v>-0.114347</c:v>
                </c:pt>
                <c:pt idx="13347">
                  <c:v>-0.11473</c:v>
                </c:pt>
                <c:pt idx="13348">
                  <c:v>-0.11025600000000001</c:v>
                </c:pt>
                <c:pt idx="13349">
                  <c:v>-0.109657</c:v>
                </c:pt>
                <c:pt idx="13350">
                  <c:v>-0.113179</c:v>
                </c:pt>
                <c:pt idx="13351">
                  <c:v>-0.113313</c:v>
                </c:pt>
                <c:pt idx="13352">
                  <c:v>-0.111882</c:v>
                </c:pt>
                <c:pt idx="13353">
                  <c:v>-0.108073</c:v>
                </c:pt>
                <c:pt idx="13354">
                  <c:v>-9.6737799999999999E-2</c:v>
                </c:pt>
                <c:pt idx="13355">
                  <c:v>-8.4365899999999994E-2</c:v>
                </c:pt>
                <c:pt idx="13356">
                  <c:v>-7.6780500000000002E-2</c:v>
                </c:pt>
                <c:pt idx="13357">
                  <c:v>-6.9509100000000004E-2</c:v>
                </c:pt>
                <c:pt idx="13358">
                  <c:v>-6.6318799999999997E-2</c:v>
                </c:pt>
                <c:pt idx="13359">
                  <c:v>-6.6022999999999998E-2</c:v>
                </c:pt>
                <c:pt idx="13360">
                  <c:v>-7.0237999999999995E-2</c:v>
                </c:pt>
                <c:pt idx="13361">
                  <c:v>-7.4793600000000002E-2</c:v>
                </c:pt>
                <c:pt idx="13362">
                  <c:v>-8.6570900000000006E-2</c:v>
                </c:pt>
                <c:pt idx="13363">
                  <c:v>-9.1173199999999996E-2</c:v>
                </c:pt>
                <c:pt idx="13364">
                  <c:v>-8.9842400000000003E-2</c:v>
                </c:pt>
                <c:pt idx="13365">
                  <c:v>-8.6374300000000001E-2</c:v>
                </c:pt>
                <c:pt idx="13366">
                  <c:v>-8.2762799999999997E-2</c:v>
                </c:pt>
                <c:pt idx="13367">
                  <c:v>-8.1254099999999996E-2</c:v>
                </c:pt>
                <c:pt idx="13368">
                  <c:v>-8.3541199999999996E-2</c:v>
                </c:pt>
                <c:pt idx="13369">
                  <c:v>-8.5181499999999993E-2</c:v>
                </c:pt>
                <c:pt idx="13370">
                  <c:v>-8.32508E-2</c:v>
                </c:pt>
                <c:pt idx="13371">
                  <c:v>-8.3631399999999995E-2</c:v>
                </c:pt>
                <c:pt idx="13372">
                  <c:v>-8.7776800000000002E-2</c:v>
                </c:pt>
                <c:pt idx="13373">
                  <c:v>-9.1386899999999993E-2</c:v>
                </c:pt>
                <c:pt idx="13374">
                  <c:v>-9.5685099999999995E-2</c:v>
                </c:pt>
                <c:pt idx="13375">
                  <c:v>-9.8381899999999994E-2</c:v>
                </c:pt>
                <c:pt idx="13376">
                  <c:v>-0.10051</c:v>
                </c:pt>
                <c:pt idx="13377">
                  <c:v>-0.10259799999999999</c:v>
                </c:pt>
                <c:pt idx="13378">
                  <c:v>-0.10530299999999999</c:v>
                </c:pt>
                <c:pt idx="13379">
                  <c:v>-0.112663</c:v>
                </c:pt>
                <c:pt idx="13380">
                  <c:v>-0.121973</c:v>
                </c:pt>
                <c:pt idx="13381">
                  <c:v>-0.12582599999999999</c:v>
                </c:pt>
                <c:pt idx="13382">
                  <c:v>-0.136098</c:v>
                </c:pt>
                <c:pt idx="13383">
                  <c:v>-0.14055799999999999</c:v>
                </c:pt>
                <c:pt idx="13384">
                  <c:v>-0.13834099999999999</c:v>
                </c:pt>
                <c:pt idx="13385">
                  <c:v>-0.14101</c:v>
                </c:pt>
                <c:pt idx="13386">
                  <c:v>-0.14501600000000001</c:v>
                </c:pt>
                <c:pt idx="13387">
                  <c:v>-0.14493500000000001</c:v>
                </c:pt>
                <c:pt idx="13388">
                  <c:v>-0.14291100000000001</c:v>
                </c:pt>
                <c:pt idx="13389">
                  <c:v>-0.144874</c:v>
                </c:pt>
                <c:pt idx="13390">
                  <c:v>-0.150786</c:v>
                </c:pt>
                <c:pt idx="13391">
                  <c:v>-0.15455199999999999</c:v>
                </c:pt>
                <c:pt idx="13392">
                  <c:v>-0.154034</c:v>
                </c:pt>
                <c:pt idx="13393">
                  <c:v>-0.15165400000000001</c:v>
                </c:pt>
                <c:pt idx="13394">
                  <c:v>-0.151618</c:v>
                </c:pt>
                <c:pt idx="13395">
                  <c:v>-0.15634700000000001</c:v>
                </c:pt>
                <c:pt idx="13396">
                  <c:v>-0.15604799999999999</c:v>
                </c:pt>
                <c:pt idx="13397">
                  <c:v>-0.15762000000000001</c:v>
                </c:pt>
                <c:pt idx="13398">
                  <c:v>-0.161607</c:v>
                </c:pt>
                <c:pt idx="13399">
                  <c:v>-0.15793299999999999</c:v>
                </c:pt>
                <c:pt idx="13400">
                  <c:v>-0.14871599999999999</c:v>
                </c:pt>
                <c:pt idx="13401">
                  <c:v>-0.14091899999999999</c:v>
                </c:pt>
                <c:pt idx="13402">
                  <c:v>-0.14387</c:v>
                </c:pt>
                <c:pt idx="13403">
                  <c:v>-0.147955</c:v>
                </c:pt>
                <c:pt idx="13404">
                  <c:v>-0.15155199999999999</c:v>
                </c:pt>
                <c:pt idx="13405">
                  <c:v>-0.14935100000000001</c:v>
                </c:pt>
                <c:pt idx="13406">
                  <c:v>-0.146066</c:v>
                </c:pt>
                <c:pt idx="13407">
                  <c:v>-0.142954</c:v>
                </c:pt>
                <c:pt idx="13408">
                  <c:v>-0.13878299999999999</c:v>
                </c:pt>
                <c:pt idx="13409">
                  <c:v>-0.13705700000000001</c:v>
                </c:pt>
                <c:pt idx="13410">
                  <c:v>-0.13911100000000001</c:v>
                </c:pt>
                <c:pt idx="13411">
                  <c:v>-0.14068700000000001</c:v>
                </c:pt>
                <c:pt idx="13412">
                  <c:v>-0.14102799999999999</c:v>
                </c:pt>
                <c:pt idx="13413">
                  <c:v>-0.145205</c:v>
                </c:pt>
                <c:pt idx="13414">
                  <c:v>-0.15065100000000001</c:v>
                </c:pt>
                <c:pt idx="13415">
                  <c:v>-0.15460199999999999</c:v>
                </c:pt>
                <c:pt idx="13416">
                  <c:v>-0.152864</c:v>
                </c:pt>
                <c:pt idx="13417">
                  <c:v>-0.15640499999999999</c:v>
                </c:pt>
                <c:pt idx="13418">
                  <c:v>-0.15909699999999999</c:v>
                </c:pt>
                <c:pt idx="13419">
                  <c:v>-0.16306300000000001</c:v>
                </c:pt>
                <c:pt idx="13420">
                  <c:v>-0.164545</c:v>
                </c:pt>
                <c:pt idx="13421">
                  <c:v>-0.15815100000000001</c:v>
                </c:pt>
                <c:pt idx="13422">
                  <c:v>-0.14762700000000001</c:v>
                </c:pt>
                <c:pt idx="13423">
                  <c:v>-0.14283000000000001</c:v>
                </c:pt>
                <c:pt idx="13424">
                  <c:v>-0.14657899999999999</c:v>
                </c:pt>
                <c:pt idx="13425">
                  <c:v>-0.15091499999999999</c:v>
                </c:pt>
                <c:pt idx="13426">
                  <c:v>-0.150364</c:v>
                </c:pt>
                <c:pt idx="13427">
                  <c:v>-0.149338</c:v>
                </c:pt>
                <c:pt idx="13428">
                  <c:v>-0.14813699999999999</c:v>
                </c:pt>
                <c:pt idx="13429">
                  <c:v>-0.14948900000000001</c:v>
                </c:pt>
                <c:pt idx="13430">
                  <c:v>-0.151728</c:v>
                </c:pt>
                <c:pt idx="13431">
                  <c:v>-0.15271499999999999</c:v>
                </c:pt>
                <c:pt idx="13432">
                  <c:v>-0.13992299999999999</c:v>
                </c:pt>
                <c:pt idx="13433">
                  <c:v>-0.12722600000000001</c:v>
                </c:pt>
                <c:pt idx="13434">
                  <c:v>-0.12323099999999999</c:v>
                </c:pt>
                <c:pt idx="13435">
                  <c:v>-0.119995</c:v>
                </c:pt>
                <c:pt idx="13436">
                  <c:v>-0.118853</c:v>
                </c:pt>
                <c:pt idx="13437">
                  <c:v>-0.11823</c:v>
                </c:pt>
                <c:pt idx="13438">
                  <c:v>-0.12786400000000001</c:v>
                </c:pt>
                <c:pt idx="13439">
                  <c:v>-0.13409699999999999</c:v>
                </c:pt>
                <c:pt idx="13440">
                  <c:v>-0.138351</c:v>
                </c:pt>
                <c:pt idx="13441">
                  <c:v>-0.14197699999999999</c:v>
                </c:pt>
                <c:pt idx="13442">
                  <c:v>-0.144565</c:v>
                </c:pt>
                <c:pt idx="13443">
                  <c:v>-0.14866199999999999</c:v>
                </c:pt>
                <c:pt idx="13444">
                  <c:v>-0.15407499999999999</c:v>
                </c:pt>
                <c:pt idx="13445">
                  <c:v>-0.16559299999999999</c:v>
                </c:pt>
                <c:pt idx="13446">
                  <c:v>-0.175899</c:v>
                </c:pt>
                <c:pt idx="13447">
                  <c:v>-0.180921</c:v>
                </c:pt>
                <c:pt idx="13448">
                  <c:v>-0.18138499999999999</c:v>
                </c:pt>
                <c:pt idx="13449">
                  <c:v>-0.181148</c:v>
                </c:pt>
                <c:pt idx="13450">
                  <c:v>-0.180979</c:v>
                </c:pt>
                <c:pt idx="13451">
                  <c:v>-0.18115700000000001</c:v>
                </c:pt>
                <c:pt idx="13452">
                  <c:v>-0.178066</c:v>
                </c:pt>
                <c:pt idx="13453">
                  <c:v>-0.174342</c:v>
                </c:pt>
                <c:pt idx="13454">
                  <c:v>-0.16992699999999999</c:v>
                </c:pt>
                <c:pt idx="13455">
                  <c:v>-0.16529099999999999</c:v>
                </c:pt>
                <c:pt idx="13456">
                  <c:v>-0.165074</c:v>
                </c:pt>
                <c:pt idx="13457">
                  <c:v>-0.166188</c:v>
                </c:pt>
                <c:pt idx="13458">
                  <c:v>-0.17039599999999999</c:v>
                </c:pt>
                <c:pt idx="13459">
                  <c:v>-0.17233000000000001</c:v>
                </c:pt>
                <c:pt idx="13460">
                  <c:v>-0.17155400000000001</c:v>
                </c:pt>
                <c:pt idx="13461">
                  <c:v>-0.16797799999999999</c:v>
                </c:pt>
                <c:pt idx="13462">
                  <c:v>-0.16675200000000001</c:v>
                </c:pt>
                <c:pt idx="13463">
                  <c:v>-0.16877200000000001</c:v>
                </c:pt>
                <c:pt idx="13464">
                  <c:v>-0.166071</c:v>
                </c:pt>
                <c:pt idx="13465">
                  <c:v>-0.16125600000000001</c:v>
                </c:pt>
                <c:pt idx="13466">
                  <c:v>-0.149254</c:v>
                </c:pt>
                <c:pt idx="13467">
                  <c:v>-0.13364699999999999</c:v>
                </c:pt>
                <c:pt idx="13468">
                  <c:v>-0.12636500000000001</c:v>
                </c:pt>
                <c:pt idx="13469">
                  <c:v>-0.122043</c:v>
                </c:pt>
                <c:pt idx="13470">
                  <c:v>-0.120321</c:v>
                </c:pt>
                <c:pt idx="13471">
                  <c:v>-0.116726</c:v>
                </c:pt>
                <c:pt idx="13472">
                  <c:v>-0.11344799999999999</c:v>
                </c:pt>
                <c:pt idx="13473">
                  <c:v>-0.111735</c:v>
                </c:pt>
                <c:pt idx="13474">
                  <c:v>-0.109113</c:v>
                </c:pt>
                <c:pt idx="13475">
                  <c:v>-0.10249800000000001</c:v>
                </c:pt>
                <c:pt idx="13476">
                  <c:v>-9.2227600000000007E-2</c:v>
                </c:pt>
                <c:pt idx="13477">
                  <c:v>-8.7458300000000003E-2</c:v>
                </c:pt>
                <c:pt idx="13478">
                  <c:v>-8.7271000000000001E-2</c:v>
                </c:pt>
                <c:pt idx="13479">
                  <c:v>-8.9105699999999996E-2</c:v>
                </c:pt>
                <c:pt idx="13480">
                  <c:v>-9.1421500000000003E-2</c:v>
                </c:pt>
                <c:pt idx="13481">
                  <c:v>-9.2711299999999996E-2</c:v>
                </c:pt>
                <c:pt idx="13482">
                  <c:v>-9.3525399999999995E-2</c:v>
                </c:pt>
                <c:pt idx="13483">
                  <c:v>-9.4865000000000005E-2</c:v>
                </c:pt>
                <c:pt idx="13484">
                  <c:v>-9.5518099999999995E-2</c:v>
                </c:pt>
                <c:pt idx="13485">
                  <c:v>-9.3316399999999994E-2</c:v>
                </c:pt>
                <c:pt idx="13486">
                  <c:v>-9.2485700000000004E-2</c:v>
                </c:pt>
                <c:pt idx="13487">
                  <c:v>-8.7582300000000002E-2</c:v>
                </c:pt>
                <c:pt idx="13488">
                  <c:v>-8.2764500000000005E-2</c:v>
                </c:pt>
                <c:pt idx="13489">
                  <c:v>-7.71926E-2</c:v>
                </c:pt>
                <c:pt idx="13490">
                  <c:v>-7.5082200000000002E-2</c:v>
                </c:pt>
                <c:pt idx="13491">
                  <c:v>-7.1708099999999997E-2</c:v>
                </c:pt>
                <c:pt idx="13492">
                  <c:v>-6.9250300000000001E-2</c:v>
                </c:pt>
                <c:pt idx="13493">
                  <c:v>-7.0542199999999999E-2</c:v>
                </c:pt>
                <c:pt idx="13494">
                  <c:v>-7.4340500000000004E-2</c:v>
                </c:pt>
                <c:pt idx="13495">
                  <c:v>-7.7171000000000003E-2</c:v>
                </c:pt>
                <c:pt idx="13496">
                  <c:v>-8.0910300000000004E-2</c:v>
                </c:pt>
                <c:pt idx="13497">
                  <c:v>-8.2975999999999994E-2</c:v>
                </c:pt>
                <c:pt idx="13498">
                  <c:v>-8.3232799999999996E-2</c:v>
                </c:pt>
                <c:pt idx="13499">
                  <c:v>-7.6918399999999998E-2</c:v>
                </c:pt>
                <c:pt idx="13500">
                  <c:v>-6.4529500000000004E-2</c:v>
                </c:pt>
                <c:pt idx="13501">
                  <c:v>-5.8930099999999999E-2</c:v>
                </c:pt>
                <c:pt idx="13502">
                  <c:v>-5.9539799999999997E-2</c:v>
                </c:pt>
                <c:pt idx="13503">
                  <c:v>-5.7520300000000003E-2</c:v>
                </c:pt>
                <c:pt idx="13504">
                  <c:v>-5.38948E-2</c:v>
                </c:pt>
                <c:pt idx="13505">
                  <c:v>-5.1587300000000003E-2</c:v>
                </c:pt>
                <c:pt idx="13506">
                  <c:v>-4.9158199999999999E-2</c:v>
                </c:pt>
                <c:pt idx="13507">
                  <c:v>-4.8266700000000003E-2</c:v>
                </c:pt>
                <c:pt idx="13508">
                  <c:v>-4.30421E-2</c:v>
                </c:pt>
                <c:pt idx="13509">
                  <c:v>-3.3122699999999998E-2</c:v>
                </c:pt>
                <c:pt idx="13510">
                  <c:v>-2.3523200000000001E-2</c:v>
                </c:pt>
                <c:pt idx="13511">
                  <c:v>-1.79244E-2</c:v>
                </c:pt>
                <c:pt idx="13512">
                  <c:v>-1.85296E-2</c:v>
                </c:pt>
                <c:pt idx="13513">
                  <c:v>-1.9001899999999999E-2</c:v>
                </c:pt>
                <c:pt idx="13514">
                  <c:v>-1.6179700000000002E-2</c:v>
                </c:pt>
                <c:pt idx="13515">
                  <c:v>-7.6388599999999999E-3</c:v>
                </c:pt>
                <c:pt idx="13516">
                  <c:v>1.2393700000000001E-3</c:v>
                </c:pt>
                <c:pt idx="13517">
                  <c:v>5.1038699999999999E-3</c:v>
                </c:pt>
                <c:pt idx="13518">
                  <c:v>3.2320999999999999E-3</c:v>
                </c:pt>
                <c:pt idx="13519">
                  <c:v>6.6131999999999996E-4</c:v>
                </c:pt>
                <c:pt idx="13520">
                  <c:v>-3.8885199999999999E-3</c:v>
                </c:pt>
                <c:pt idx="13521">
                  <c:v>-6.16331E-3</c:v>
                </c:pt>
                <c:pt idx="13522">
                  <c:v>2.98263E-4</c:v>
                </c:pt>
                <c:pt idx="13523">
                  <c:v>4.4531299999999996E-3</c:v>
                </c:pt>
                <c:pt idx="13524">
                  <c:v>1.07685E-2</c:v>
                </c:pt>
                <c:pt idx="13525">
                  <c:v>1.46759E-2</c:v>
                </c:pt>
                <c:pt idx="13526">
                  <c:v>1.00803E-2</c:v>
                </c:pt>
                <c:pt idx="13527">
                  <c:v>1.23701E-2</c:v>
                </c:pt>
                <c:pt idx="13528">
                  <c:v>2.24789E-2</c:v>
                </c:pt>
                <c:pt idx="13529">
                  <c:v>2.8808799999999999E-2</c:v>
                </c:pt>
                <c:pt idx="13530">
                  <c:v>2.9098499999999999E-2</c:v>
                </c:pt>
                <c:pt idx="13531">
                  <c:v>3.1592099999999998E-2</c:v>
                </c:pt>
                <c:pt idx="13532">
                  <c:v>3.8207100000000001E-2</c:v>
                </c:pt>
                <c:pt idx="13533">
                  <c:v>3.5817799999999997E-2</c:v>
                </c:pt>
                <c:pt idx="13534">
                  <c:v>2.8476000000000001E-2</c:v>
                </c:pt>
                <c:pt idx="13535">
                  <c:v>2.4515700000000001E-2</c:v>
                </c:pt>
                <c:pt idx="13536">
                  <c:v>2.1519699999999999E-2</c:v>
                </c:pt>
                <c:pt idx="13537">
                  <c:v>1.9515899999999999E-2</c:v>
                </c:pt>
                <c:pt idx="13538">
                  <c:v>1.55934E-2</c:v>
                </c:pt>
                <c:pt idx="13539">
                  <c:v>1.0027700000000001E-2</c:v>
                </c:pt>
                <c:pt idx="13540">
                  <c:v>8.3295000000000001E-3</c:v>
                </c:pt>
                <c:pt idx="13541">
                  <c:v>8.2018200000000003E-3</c:v>
                </c:pt>
                <c:pt idx="13542">
                  <c:v>1.20529E-2</c:v>
                </c:pt>
                <c:pt idx="13543">
                  <c:v>1.67572E-2</c:v>
                </c:pt>
                <c:pt idx="13544">
                  <c:v>1.9198199999999999E-2</c:v>
                </c:pt>
                <c:pt idx="13545">
                  <c:v>2.1307199999999998E-2</c:v>
                </c:pt>
                <c:pt idx="13546">
                  <c:v>3.3525600000000003E-2</c:v>
                </c:pt>
                <c:pt idx="13547">
                  <c:v>5.16468E-2</c:v>
                </c:pt>
                <c:pt idx="13548">
                  <c:v>6.3176399999999994E-2</c:v>
                </c:pt>
                <c:pt idx="13549">
                  <c:v>7.61661E-2</c:v>
                </c:pt>
                <c:pt idx="13550">
                  <c:v>8.4056400000000003E-2</c:v>
                </c:pt>
                <c:pt idx="13551">
                  <c:v>8.8223999999999997E-2</c:v>
                </c:pt>
                <c:pt idx="13552">
                  <c:v>9.1085700000000006E-2</c:v>
                </c:pt>
                <c:pt idx="13553">
                  <c:v>9.19098E-2</c:v>
                </c:pt>
                <c:pt idx="13554">
                  <c:v>9.1784299999999999E-2</c:v>
                </c:pt>
                <c:pt idx="13555">
                  <c:v>9.3151800000000007E-2</c:v>
                </c:pt>
                <c:pt idx="13556">
                  <c:v>9.6258200000000002E-2</c:v>
                </c:pt>
                <c:pt idx="13557">
                  <c:v>9.4592300000000004E-2</c:v>
                </c:pt>
                <c:pt idx="13558">
                  <c:v>8.9184399999999997E-2</c:v>
                </c:pt>
                <c:pt idx="13559">
                  <c:v>8.8118799999999997E-2</c:v>
                </c:pt>
                <c:pt idx="13560">
                  <c:v>9.0279999999999999E-2</c:v>
                </c:pt>
                <c:pt idx="13561">
                  <c:v>9.7883700000000004E-2</c:v>
                </c:pt>
                <c:pt idx="13562">
                  <c:v>0.10831</c:v>
                </c:pt>
                <c:pt idx="13563">
                  <c:v>0.11268599999999999</c:v>
                </c:pt>
                <c:pt idx="13564">
                  <c:v>0.114761</c:v>
                </c:pt>
                <c:pt idx="13565">
                  <c:v>0.11756999999999999</c:v>
                </c:pt>
                <c:pt idx="13566">
                  <c:v>0.118894</c:v>
                </c:pt>
                <c:pt idx="13567">
                  <c:v>0.119585</c:v>
                </c:pt>
                <c:pt idx="13568">
                  <c:v>0.120064</c:v>
                </c:pt>
                <c:pt idx="13569">
                  <c:v>0.120305</c:v>
                </c:pt>
                <c:pt idx="13570">
                  <c:v>0.120505</c:v>
                </c:pt>
                <c:pt idx="13571">
                  <c:v>0.123019</c:v>
                </c:pt>
                <c:pt idx="13572">
                  <c:v>0.128662</c:v>
                </c:pt>
                <c:pt idx="13573">
                  <c:v>0.13469600000000001</c:v>
                </c:pt>
                <c:pt idx="13574">
                  <c:v>0.13308600000000001</c:v>
                </c:pt>
                <c:pt idx="13575">
                  <c:v>0.129576</c:v>
                </c:pt>
                <c:pt idx="13576">
                  <c:v>0.125088</c:v>
                </c:pt>
                <c:pt idx="13577">
                  <c:v>0.122742</c:v>
                </c:pt>
                <c:pt idx="13578">
                  <c:v>0.125252</c:v>
                </c:pt>
                <c:pt idx="13579">
                  <c:v>0.127859</c:v>
                </c:pt>
                <c:pt idx="13580">
                  <c:v>0.13197800000000001</c:v>
                </c:pt>
                <c:pt idx="13581">
                  <c:v>0.135328</c:v>
                </c:pt>
                <c:pt idx="13582">
                  <c:v>0.13670599999999999</c:v>
                </c:pt>
                <c:pt idx="13583">
                  <c:v>0.13450000000000001</c:v>
                </c:pt>
                <c:pt idx="13584">
                  <c:v>0.13119500000000001</c:v>
                </c:pt>
                <c:pt idx="13585">
                  <c:v>0.13011900000000001</c:v>
                </c:pt>
                <c:pt idx="13586">
                  <c:v>0.13761999999999999</c:v>
                </c:pt>
                <c:pt idx="13587">
                  <c:v>0.14807999999999999</c:v>
                </c:pt>
                <c:pt idx="13588">
                  <c:v>0.15231600000000001</c:v>
                </c:pt>
                <c:pt idx="13589">
                  <c:v>0.16228300000000001</c:v>
                </c:pt>
                <c:pt idx="13590">
                  <c:v>0.172378</c:v>
                </c:pt>
                <c:pt idx="13591">
                  <c:v>0.17425199999999999</c:v>
                </c:pt>
                <c:pt idx="13592">
                  <c:v>0.17413600000000001</c:v>
                </c:pt>
                <c:pt idx="13593">
                  <c:v>0.17312900000000001</c:v>
                </c:pt>
                <c:pt idx="13594">
                  <c:v>0.17144799999999999</c:v>
                </c:pt>
                <c:pt idx="13595">
                  <c:v>0.168739</c:v>
                </c:pt>
                <c:pt idx="13596">
                  <c:v>0.16275500000000001</c:v>
                </c:pt>
                <c:pt idx="13597">
                  <c:v>0.15855900000000001</c:v>
                </c:pt>
                <c:pt idx="13598">
                  <c:v>0.156056</c:v>
                </c:pt>
                <c:pt idx="13599">
                  <c:v>0.151999</c:v>
                </c:pt>
                <c:pt idx="13600">
                  <c:v>0.14707700000000001</c:v>
                </c:pt>
                <c:pt idx="13601">
                  <c:v>0.14510999999999999</c:v>
                </c:pt>
                <c:pt idx="13602">
                  <c:v>0.142567</c:v>
                </c:pt>
                <c:pt idx="13603">
                  <c:v>0.14150799999999999</c:v>
                </c:pt>
                <c:pt idx="13604">
                  <c:v>0.14092399999999999</c:v>
                </c:pt>
                <c:pt idx="13605">
                  <c:v>0.141765</c:v>
                </c:pt>
                <c:pt idx="13606">
                  <c:v>0.14396100000000001</c:v>
                </c:pt>
                <c:pt idx="13607">
                  <c:v>0.15074799999999999</c:v>
                </c:pt>
                <c:pt idx="13608">
                  <c:v>0.15537000000000001</c:v>
                </c:pt>
                <c:pt idx="13609">
                  <c:v>0.154863</c:v>
                </c:pt>
                <c:pt idx="13610">
                  <c:v>0.15313099999999999</c:v>
                </c:pt>
                <c:pt idx="13611">
                  <c:v>0.15446799999999999</c:v>
                </c:pt>
                <c:pt idx="13612">
                  <c:v>0.157225</c:v>
                </c:pt>
                <c:pt idx="13613">
                  <c:v>0.15542900000000001</c:v>
                </c:pt>
                <c:pt idx="13614">
                  <c:v>0.14453199999999999</c:v>
                </c:pt>
                <c:pt idx="13615">
                  <c:v>0.13470499999999999</c:v>
                </c:pt>
                <c:pt idx="13616">
                  <c:v>0.12601399999999999</c:v>
                </c:pt>
                <c:pt idx="13617">
                  <c:v>0.116482</c:v>
                </c:pt>
                <c:pt idx="13618">
                  <c:v>0.10788499999999999</c:v>
                </c:pt>
                <c:pt idx="13619">
                  <c:v>9.6069199999999993E-2</c:v>
                </c:pt>
                <c:pt idx="13620">
                  <c:v>8.38367E-2</c:v>
                </c:pt>
                <c:pt idx="13621">
                  <c:v>7.4458700000000003E-2</c:v>
                </c:pt>
                <c:pt idx="13622">
                  <c:v>6.5164200000000005E-2</c:v>
                </c:pt>
                <c:pt idx="13623">
                  <c:v>4.9432799999999999E-2</c:v>
                </c:pt>
                <c:pt idx="13624">
                  <c:v>3.6313199999999997E-2</c:v>
                </c:pt>
                <c:pt idx="13625">
                  <c:v>3.0226900000000001E-2</c:v>
                </c:pt>
                <c:pt idx="13626">
                  <c:v>2.9131299999999999E-2</c:v>
                </c:pt>
                <c:pt idx="13627">
                  <c:v>3.3163499999999999E-2</c:v>
                </c:pt>
                <c:pt idx="13628">
                  <c:v>5.20575E-2</c:v>
                </c:pt>
                <c:pt idx="13629">
                  <c:v>7.6627200000000006E-2</c:v>
                </c:pt>
                <c:pt idx="13630">
                  <c:v>0.104507</c:v>
                </c:pt>
                <c:pt idx="13631">
                  <c:v>0.12471599999999999</c:v>
                </c:pt>
                <c:pt idx="13632">
                  <c:v>0.12829699999999999</c:v>
                </c:pt>
                <c:pt idx="13633">
                  <c:v>0.12889100000000001</c:v>
                </c:pt>
                <c:pt idx="13634">
                  <c:v>0.12944700000000001</c:v>
                </c:pt>
                <c:pt idx="13635">
                  <c:v>0.13302900000000001</c:v>
                </c:pt>
                <c:pt idx="13636">
                  <c:v>0.13708300000000001</c:v>
                </c:pt>
                <c:pt idx="13637">
                  <c:v>0.14068900000000001</c:v>
                </c:pt>
                <c:pt idx="13638">
                  <c:v>0.14445</c:v>
                </c:pt>
                <c:pt idx="13639">
                  <c:v>0.14788000000000001</c:v>
                </c:pt>
                <c:pt idx="13640">
                  <c:v>0.149316</c:v>
                </c:pt>
                <c:pt idx="13641">
                  <c:v>0.148755</c:v>
                </c:pt>
                <c:pt idx="13642">
                  <c:v>0.14288799999999999</c:v>
                </c:pt>
                <c:pt idx="13643">
                  <c:v>0.131331</c:v>
                </c:pt>
                <c:pt idx="13644">
                  <c:v>0.123671</c:v>
                </c:pt>
                <c:pt idx="13645">
                  <c:v>0.11909500000000001</c:v>
                </c:pt>
                <c:pt idx="13646">
                  <c:v>0.11433500000000001</c:v>
                </c:pt>
                <c:pt idx="13647">
                  <c:v>0.107655</c:v>
                </c:pt>
                <c:pt idx="13648">
                  <c:v>0.102703</c:v>
                </c:pt>
                <c:pt idx="13649">
                  <c:v>0.10484300000000001</c:v>
                </c:pt>
                <c:pt idx="13650">
                  <c:v>0.103488</c:v>
                </c:pt>
                <c:pt idx="13651">
                  <c:v>9.3947199999999995E-2</c:v>
                </c:pt>
                <c:pt idx="13652">
                  <c:v>8.8225300000000006E-2</c:v>
                </c:pt>
                <c:pt idx="13653">
                  <c:v>8.6516399999999993E-2</c:v>
                </c:pt>
                <c:pt idx="13654">
                  <c:v>8.8323299999999993E-2</c:v>
                </c:pt>
                <c:pt idx="13655">
                  <c:v>9.6986000000000003E-2</c:v>
                </c:pt>
                <c:pt idx="13656">
                  <c:v>0.103824</c:v>
                </c:pt>
                <c:pt idx="13657">
                  <c:v>0.111288</c:v>
                </c:pt>
                <c:pt idx="13658">
                  <c:v>0.119278</c:v>
                </c:pt>
                <c:pt idx="13659">
                  <c:v>0.124372</c:v>
                </c:pt>
                <c:pt idx="13660">
                  <c:v>0.12323199999999999</c:v>
                </c:pt>
                <c:pt idx="13661">
                  <c:v>0.11814</c:v>
                </c:pt>
                <c:pt idx="13662">
                  <c:v>0.11465400000000001</c:v>
                </c:pt>
                <c:pt idx="13663">
                  <c:v>0.11158</c:v>
                </c:pt>
                <c:pt idx="13664">
                  <c:v>0.104792</c:v>
                </c:pt>
                <c:pt idx="13665">
                  <c:v>9.8821699999999998E-2</c:v>
                </c:pt>
                <c:pt idx="13666">
                  <c:v>9.3740699999999996E-2</c:v>
                </c:pt>
                <c:pt idx="13667">
                  <c:v>9.0956599999999999E-2</c:v>
                </c:pt>
                <c:pt idx="13668">
                  <c:v>9.0888099999999999E-2</c:v>
                </c:pt>
                <c:pt idx="13669">
                  <c:v>9.0961200000000006E-2</c:v>
                </c:pt>
                <c:pt idx="13670">
                  <c:v>8.8894100000000004E-2</c:v>
                </c:pt>
                <c:pt idx="13671">
                  <c:v>8.8812199999999994E-2</c:v>
                </c:pt>
                <c:pt idx="13672">
                  <c:v>8.99176E-2</c:v>
                </c:pt>
                <c:pt idx="13673">
                  <c:v>9.2852100000000007E-2</c:v>
                </c:pt>
                <c:pt idx="13674">
                  <c:v>9.5768699999999998E-2</c:v>
                </c:pt>
                <c:pt idx="13675">
                  <c:v>9.2485800000000007E-2</c:v>
                </c:pt>
                <c:pt idx="13676">
                  <c:v>8.9130299999999996E-2</c:v>
                </c:pt>
                <c:pt idx="13677">
                  <c:v>8.7263099999999996E-2</c:v>
                </c:pt>
                <c:pt idx="13678">
                  <c:v>9.3001299999999995E-2</c:v>
                </c:pt>
                <c:pt idx="13679">
                  <c:v>0.105103</c:v>
                </c:pt>
                <c:pt idx="13680">
                  <c:v>0.11415</c:v>
                </c:pt>
                <c:pt idx="13681">
                  <c:v>0.118765</c:v>
                </c:pt>
                <c:pt idx="13682">
                  <c:v>0.113871</c:v>
                </c:pt>
                <c:pt idx="13683">
                  <c:v>0.10015499999999999</c:v>
                </c:pt>
                <c:pt idx="13684">
                  <c:v>0.102309</c:v>
                </c:pt>
                <c:pt idx="13685">
                  <c:v>0.100324</c:v>
                </c:pt>
                <c:pt idx="13686">
                  <c:v>9.0799199999999997E-2</c:v>
                </c:pt>
                <c:pt idx="13687">
                  <c:v>8.2772299999999993E-2</c:v>
                </c:pt>
                <c:pt idx="13688">
                  <c:v>8.5417599999999996E-2</c:v>
                </c:pt>
                <c:pt idx="13689">
                  <c:v>9.2708499999999999E-2</c:v>
                </c:pt>
                <c:pt idx="13690">
                  <c:v>9.8102400000000006E-2</c:v>
                </c:pt>
                <c:pt idx="13691">
                  <c:v>9.7056500000000004E-2</c:v>
                </c:pt>
                <c:pt idx="13692">
                  <c:v>8.6744000000000002E-2</c:v>
                </c:pt>
                <c:pt idx="13693">
                  <c:v>7.6199699999999995E-2</c:v>
                </c:pt>
                <c:pt idx="13694">
                  <c:v>7.6299400000000003E-2</c:v>
                </c:pt>
                <c:pt idx="13695">
                  <c:v>8.1279599999999994E-2</c:v>
                </c:pt>
                <c:pt idx="13696">
                  <c:v>8.13469E-2</c:v>
                </c:pt>
                <c:pt idx="13697">
                  <c:v>7.5090299999999999E-2</c:v>
                </c:pt>
                <c:pt idx="13698">
                  <c:v>6.9487300000000002E-2</c:v>
                </c:pt>
                <c:pt idx="13699">
                  <c:v>7.2162400000000002E-2</c:v>
                </c:pt>
                <c:pt idx="13700">
                  <c:v>7.9894000000000007E-2</c:v>
                </c:pt>
                <c:pt idx="13701">
                  <c:v>8.2551600000000003E-2</c:v>
                </c:pt>
                <c:pt idx="13702">
                  <c:v>7.9060099999999994E-2</c:v>
                </c:pt>
                <c:pt idx="13703">
                  <c:v>6.9700799999999993E-2</c:v>
                </c:pt>
                <c:pt idx="13704">
                  <c:v>6.4859200000000006E-2</c:v>
                </c:pt>
                <c:pt idx="13705">
                  <c:v>6.2488500000000002E-2</c:v>
                </c:pt>
                <c:pt idx="13706">
                  <c:v>5.9530100000000002E-2</c:v>
                </c:pt>
                <c:pt idx="13707">
                  <c:v>6.1355399999999997E-2</c:v>
                </c:pt>
                <c:pt idx="13708">
                  <c:v>6.4402699999999993E-2</c:v>
                </c:pt>
                <c:pt idx="13709">
                  <c:v>7.2493199999999994E-2</c:v>
                </c:pt>
                <c:pt idx="13710">
                  <c:v>8.1906099999999996E-2</c:v>
                </c:pt>
                <c:pt idx="13711">
                  <c:v>9.0306999999999998E-2</c:v>
                </c:pt>
                <c:pt idx="13712">
                  <c:v>9.5661700000000002E-2</c:v>
                </c:pt>
                <c:pt idx="13713">
                  <c:v>9.6857600000000002E-2</c:v>
                </c:pt>
                <c:pt idx="13714">
                  <c:v>8.99171E-2</c:v>
                </c:pt>
                <c:pt idx="13715">
                  <c:v>8.1708799999999998E-2</c:v>
                </c:pt>
                <c:pt idx="13716">
                  <c:v>8.0843600000000002E-2</c:v>
                </c:pt>
                <c:pt idx="13717">
                  <c:v>8.0980999999999997E-2</c:v>
                </c:pt>
                <c:pt idx="13718">
                  <c:v>8.6794999999999997E-2</c:v>
                </c:pt>
                <c:pt idx="13719">
                  <c:v>9.5547400000000005E-2</c:v>
                </c:pt>
                <c:pt idx="13720">
                  <c:v>9.3717599999999998E-2</c:v>
                </c:pt>
                <c:pt idx="13721">
                  <c:v>9.4474799999999998E-2</c:v>
                </c:pt>
                <c:pt idx="13722">
                  <c:v>9.3198100000000006E-2</c:v>
                </c:pt>
                <c:pt idx="13723">
                  <c:v>8.9268899999999998E-2</c:v>
                </c:pt>
                <c:pt idx="13724">
                  <c:v>8.8337200000000005E-2</c:v>
                </c:pt>
                <c:pt idx="13725">
                  <c:v>8.9018E-2</c:v>
                </c:pt>
                <c:pt idx="13726">
                  <c:v>9.4850500000000004E-2</c:v>
                </c:pt>
                <c:pt idx="13727">
                  <c:v>0.100164</c:v>
                </c:pt>
                <c:pt idx="13728">
                  <c:v>0.114218</c:v>
                </c:pt>
                <c:pt idx="13729">
                  <c:v>0.120403</c:v>
                </c:pt>
                <c:pt idx="13730">
                  <c:v>0.122266</c:v>
                </c:pt>
                <c:pt idx="13731">
                  <c:v>0.122224</c:v>
                </c:pt>
                <c:pt idx="13732">
                  <c:v>0.111711</c:v>
                </c:pt>
                <c:pt idx="13733">
                  <c:v>0.101255</c:v>
                </c:pt>
                <c:pt idx="13734">
                  <c:v>9.5945299999999997E-2</c:v>
                </c:pt>
                <c:pt idx="13735">
                  <c:v>9.3280399999999999E-2</c:v>
                </c:pt>
                <c:pt idx="13736">
                  <c:v>9.8970900000000001E-2</c:v>
                </c:pt>
                <c:pt idx="13737">
                  <c:v>0.101003</c:v>
                </c:pt>
                <c:pt idx="13738">
                  <c:v>0.10234</c:v>
                </c:pt>
                <c:pt idx="13739">
                  <c:v>0.10069699999999999</c:v>
                </c:pt>
                <c:pt idx="13740">
                  <c:v>9.36448E-2</c:v>
                </c:pt>
                <c:pt idx="13741">
                  <c:v>8.7219900000000003E-2</c:v>
                </c:pt>
                <c:pt idx="13742">
                  <c:v>8.8808700000000004E-2</c:v>
                </c:pt>
                <c:pt idx="13743">
                  <c:v>9.2854599999999995E-2</c:v>
                </c:pt>
                <c:pt idx="13744">
                  <c:v>9.7160300000000005E-2</c:v>
                </c:pt>
                <c:pt idx="13745">
                  <c:v>0.100712</c:v>
                </c:pt>
                <c:pt idx="13746">
                  <c:v>0.10480399999999999</c:v>
                </c:pt>
                <c:pt idx="13747">
                  <c:v>0.10466499999999999</c:v>
                </c:pt>
                <c:pt idx="13748">
                  <c:v>0.10460800000000001</c:v>
                </c:pt>
                <c:pt idx="13749">
                  <c:v>9.9159700000000003E-2</c:v>
                </c:pt>
                <c:pt idx="13750">
                  <c:v>9.93116E-2</c:v>
                </c:pt>
                <c:pt idx="13751">
                  <c:v>9.84651E-2</c:v>
                </c:pt>
                <c:pt idx="13752">
                  <c:v>0.102062</c:v>
                </c:pt>
                <c:pt idx="13753">
                  <c:v>0.10589999999999999</c:v>
                </c:pt>
                <c:pt idx="13754">
                  <c:v>0.11494</c:v>
                </c:pt>
                <c:pt idx="13755">
                  <c:v>0.121943</c:v>
                </c:pt>
                <c:pt idx="13756">
                  <c:v>0.127997</c:v>
                </c:pt>
                <c:pt idx="13757">
                  <c:v>0.12309100000000001</c:v>
                </c:pt>
                <c:pt idx="13758">
                  <c:v>0.122345</c:v>
                </c:pt>
                <c:pt idx="13759">
                  <c:v>0.117383</c:v>
                </c:pt>
                <c:pt idx="13760">
                  <c:v>0.10713499999999999</c:v>
                </c:pt>
                <c:pt idx="13761">
                  <c:v>0.105868</c:v>
                </c:pt>
                <c:pt idx="13762">
                  <c:v>0.10545300000000001</c:v>
                </c:pt>
                <c:pt idx="13763">
                  <c:v>0.101952</c:v>
                </c:pt>
                <c:pt idx="13764">
                  <c:v>0.104353</c:v>
                </c:pt>
                <c:pt idx="13765">
                  <c:v>0.112193</c:v>
                </c:pt>
                <c:pt idx="13766">
                  <c:v>0.114801</c:v>
                </c:pt>
                <c:pt idx="13767">
                  <c:v>0.118545</c:v>
                </c:pt>
                <c:pt idx="13768">
                  <c:v>0.122763</c:v>
                </c:pt>
                <c:pt idx="13769">
                  <c:v>0.12416099999999999</c:v>
                </c:pt>
                <c:pt idx="13770">
                  <c:v>0.12664300000000001</c:v>
                </c:pt>
                <c:pt idx="13771">
                  <c:v>0.12807499999999999</c:v>
                </c:pt>
                <c:pt idx="13772">
                  <c:v>0.13008900000000001</c:v>
                </c:pt>
                <c:pt idx="13773">
                  <c:v>0.13141</c:v>
                </c:pt>
                <c:pt idx="13774">
                  <c:v>0.13333500000000001</c:v>
                </c:pt>
                <c:pt idx="13775">
                  <c:v>0.13946600000000001</c:v>
                </c:pt>
                <c:pt idx="13776">
                  <c:v>0.142341</c:v>
                </c:pt>
                <c:pt idx="13777">
                  <c:v>0.14099800000000001</c:v>
                </c:pt>
                <c:pt idx="13778">
                  <c:v>0.140454</c:v>
                </c:pt>
                <c:pt idx="13779">
                  <c:v>0.14355000000000001</c:v>
                </c:pt>
                <c:pt idx="13780">
                  <c:v>0.14411399999999999</c:v>
                </c:pt>
                <c:pt idx="13781">
                  <c:v>0.14027800000000001</c:v>
                </c:pt>
                <c:pt idx="13782">
                  <c:v>0.134604</c:v>
                </c:pt>
                <c:pt idx="13783">
                  <c:v>0.13880500000000001</c:v>
                </c:pt>
                <c:pt idx="13784">
                  <c:v>0.14288799999999999</c:v>
                </c:pt>
                <c:pt idx="13785">
                  <c:v>0.15193000000000001</c:v>
                </c:pt>
                <c:pt idx="13786">
                  <c:v>0.16453400000000001</c:v>
                </c:pt>
                <c:pt idx="13787">
                  <c:v>0.16667499999999999</c:v>
                </c:pt>
                <c:pt idx="13788">
                  <c:v>0.16114400000000001</c:v>
                </c:pt>
                <c:pt idx="13789">
                  <c:v>0.16006600000000001</c:v>
                </c:pt>
                <c:pt idx="13790">
                  <c:v>0.158447</c:v>
                </c:pt>
                <c:pt idx="13791">
                  <c:v>0.15779799999999999</c:v>
                </c:pt>
                <c:pt idx="13792">
                  <c:v>0.15958900000000001</c:v>
                </c:pt>
                <c:pt idx="13793">
                  <c:v>0.164525</c:v>
                </c:pt>
                <c:pt idx="13794">
                  <c:v>0.170208</c:v>
                </c:pt>
                <c:pt idx="13795">
                  <c:v>0.16505300000000001</c:v>
                </c:pt>
                <c:pt idx="13796">
                  <c:v>0.162966</c:v>
                </c:pt>
                <c:pt idx="13797">
                  <c:v>0.16119800000000001</c:v>
                </c:pt>
                <c:pt idx="13798">
                  <c:v>0.16134399999999999</c:v>
                </c:pt>
                <c:pt idx="13799">
                  <c:v>0.161548</c:v>
                </c:pt>
                <c:pt idx="13800">
                  <c:v>0.166437</c:v>
                </c:pt>
                <c:pt idx="13801">
                  <c:v>0.173989</c:v>
                </c:pt>
                <c:pt idx="13802">
                  <c:v>0.17188700000000001</c:v>
                </c:pt>
                <c:pt idx="13803">
                  <c:v>0.16969600000000001</c:v>
                </c:pt>
                <c:pt idx="13804">
                  <c:v>0.172433</c:v>
                </c:pt>
                <c:pt idx="13805">
                  <c:v>0.17795900000000001</c:v>
                </c:pt>
                <c:pt idx="13806">
                  <c:v>0.17208699999999999</c:v>
                </c:pt>
                <c:pt idx="13807">
                  <c:v>0.16992499999999999</c:v>
                </c:pt>
                <c:pt idx="13808">
                  <c:v>0.16991999999999999</c:v>
                </c:pt>
                <c:pt idx="13809">
                  <c:v>0.171512</c:v>
                </c:pt>
                <c:pt idx="13810">
                  <c:v>0.17080699999999999</c:v>
                </c:pt>
                <c:pt idx="13811">
                  <c:v>0.168737</c:v>
                </c:pt>
                <c:pt idx="13812">
                  <c:v>0.168603</c:v>
                </c:pt>
                <c:pt idx="13813">
                  <c:v>0.167688</c:v>
                </c:pt>
                <c:pt idx="13814">
                  <c:v>0.16882800000000001</c:v>
                </c:pt>
                <c:pt idx="13815">
                  <c:v>0.16774900000000001</c:v>
                </c:pt>
                <c:pt idx="13816">
                  <c:v>0.16719400000000001</c:v>
                </c:pt>
                <c:pt idx="13817">
                  <c:v>0.161081</c:v>
                </c:pt>
                <c:pt idx="13818">
                  <c:v>0.15982199999999999</c:v>
                </c:pt>
                <c:pt idx="13819">
                  <c:v>0.16028000000000001</c:v>
                </c:pt>
                <c:pt idx="13820">
                  <c:v>0.15797</c:v>
                </c:pt>
                <c:pt idx="13821">
                  <c:v>0.15431300000000001</c:v>
                </c:pt>
                <c:pt idx="13822">
                  <c:v>0.15245900000000001</c:v>
                </c:pt>
                <c:pt idx="13823">
                  <c:v>0.14910399999999999</c:v>
                </c:pt>
                <c:pt idx="13824">
                  <c:v>0.14323900000000001</c:v>
                </c:pt>
                <c:pt idx="13825">
                  <c:v>0.13642499999999999</c:v>
                </c:pt>
                <c:pt idx="13826">
                  <c:v>0.13375899999999999</c:v>
                </c:pt>
                <c:pt idx="13827">
                  <c:v>0.13295299999999999</c:v>
                </c:pt>
                <c:pt idx="13828">
                  <c:v>0.12723400000000001</c:v>
                </c:pt>
                <c:pt idx="13829">
                  <c:v>0.11694300000000001</c:v>
                </c:pt>
                <c:pt idx="13830">
                  <c:v>0.120309</c:v>
                </c:pt>
                <c:pt idx="13831">
                  <c:v>0.123556</c:v>
                </c:pt>
                <c:pt idx="13832">
                  <c:v>0.121445</c:v>
                </c:pt>
                <c:pt idx="13833">
                  <c:v>0.114842</c:v>
                </c:pt>
                <c:pt idx="13834">
                  <c:v>0.11304599999999999</c:v>
                </c:pt>
                <c:pt idx="13835">
                  <c:v>0.108128</c:v>
                </c:pt>
                <c:pt idx="13836">
                  <c:v>0.10619000000000001</c:v>
                </c:pt>
                <c:pt idx="13837">
                  <c:v>0.108725</c:v>
                </c:pt>
                <c:pt idx="13838">
                  <c:v>0.111635</c:v>
                </c:pt>
                <c:pt idx="13839">
                  <c:v>0.114511</c:v>
                </c:pt>
                <c:pt idx="13840">
                  <c:v>0.11463</c:v>
                </c:pt>
                <c:pt idx="13841">
                  <c:v>0.112162</c:v>
                </c:pt>
                <c:pt idx="13842">
                  <c:v>0.11314</c:v>
                </c:pt>
                <c:pt idx="13843">
                  <c:v>0.11373900000000001</c:v>
                </c:pt>
                <c:pt idx="13844">
                  <c:v>0.116229</c:v>
                </c:pt>
                <c:pt idx="13845">
                  <c:v>0.116633</c:v>
                </c:pt>
                <c:pt idx="13846">
                  <c:v>0.118593</c:v>
                </c:pt>
                <c:pt idx="13847">
                  <c:v>0.11787</c:v>
                </c:pt>
                <c:pt idx="13848">
                  <c:v>0.11794499999999999</c:v>
                </c:pt>
                <c:pt idx="13849">
                  <c:v>0.121616</c:v>
                </c:pt>
                <c:pt idx="13850">
                  <c:v>0.12626499999999999</c:v>
                </c:pt>
                <c:pt idx="13851">
                  <c:v>0.12501000000000001</c:v>
                </c:pt>
                <c:pt idx="13852">
                  <c:v>0.120102</c:v>
                </c:pt>
                <c:pt idx="13853">
                  <c:v>0.119709</c:v>
                </c:pt>
                <c:pt idx="13854">
                  <c:v>0.11730599999999999</c:v>
                </c:pt>
                <c:pt idx="13855">
                  <c:v>0.119188</c:v>
                </c:pt>
                <c:pt idx="13856">
                  <c:v>0.126996</c:v>
                </c:pt>
                <c:pt idx="13857">
                  <c:v>0.133076</c:v>
                </c:pt>
                <c:pt idx="13858">
                  <c:v>0.13630400000000001</c:v>
                </c:pt>
                <c:pt idx="13859">
                  <c:v>0.13796900000000001</c:v>
                </c:pt>
                <c:pt idx="13860">
                  <c:v>0.13897300000000001</c:v>
                </c:pt>
                <c:pt idx="13861">
                  <c:v>0.139183</c:v>
                </c:pt>
                <c:pt idx="13862">
                  <c:v>0.140152</c:v>
                </c:pt>
                <c:pt idx="13863">
                  <c:v>0.136494</c:v>
                </c:pt>
                <c:pt idx="13864">
                  <c:v>0.12689400000000001</c:v>
                </c:pt>
                <c:pt idx="13865">
                  <c:v>0.122905</c:v>
                </c:pt>
                <c:pt idx="13866">
                  <c:v>0.12292</c:v>
                </c:pt>
                <c:pt idx="13867">
                  <c:v>0.12590899999999999</c:v>
                </c:pt>
                <c:pt idx="13868">
                  <c:v>0.13295399999999999</c:v>
                </c:pt>
                <c:pt idx="13869">
                  <c:v>0.14436499999999999</c:v>
                </c:pt>
                <c:pt idx="13870">
                  <c:v>0.155363</c:v>
                </c:pt>
                <c:pt idx="13871">
                  <c:v>0.160332</c:v>
                </c:pt>
                <c:pt idx="13872">
                  <c:v>0.16326599999999999</c:v>
                </c:pt>
                <c:pt idx="13873">
                  <c:v>0.16920499999999999</c:v>
                </c:pt>
                <c:pt idx="13874">
                  <c:v>0.17247199999999999</c:v>
                </c:pt>
                <c:pt idx="13875">
                  <c:v>0.16622500000000001</c:v>
                </c:pt>
                <c:pt idx="13876">
                  <c:v>0.155056</c:v>
                </c:pt>
                <c:pt idx="13877">
                  <c:v>0.148836</c:v>
                </c:pt>
                <c:pt idx="13878">
                  <c:v>0.146867</c:v>
                </c:pt>
                <c:pt idx="13879">
                  <c:v>0.14302300000000001</c:v>
                </c:pt>
                <c:pt idx="13880">
                  <c:v>0.14439399999999999</c:v>
                </c:pt>
                <c:pt idx="13881">
                  <c:v>0.149621</c:v>
                </c:pt>
                <c:pt idx="13882">
                  <c:v>0.14843999999999999</c:v>
                </c:pt>
                <c:pt idx="13883">
                  <c:v>0.14460600000000001</c:v>
                </c:pt>
                <c:pt idx="13884">
                  <c:v>0.14393300000000001</c:v>
                </c:pt>
                <c:pt idx="13885">
                  <c:v>0.14330599999999999</c:v>
                </c:pt>
                <c:pt idx="13886">
                  <c:v>0.13844100000000001</c:v>
                </c:pt>
                <c:pt idx="13887">
                  <c:v>0.133877</c:v>
                </c:pt>
                <c:pt idx="13888">
                  <c:v>0.13514699999999999</c:v>
                </c:pt>
                <c:pt idx="13889">
                  <c:v>0.14146</c:v>
                </c:pt>
                <c:pt idx="13890">
                  <c:v>0.14990500000000001</c:v>
                </c:pt>
                <c:pt idx="13891">
                  <c:v>0.15337500000000001</c:v>
                </c:pt>
                <c:pt idx="13892">
                  <c:v>0.15024899999999999</c:v>
                </c:pt>
                <c:pt idx="13893">
                  <c:v>0.14327300000000001</c:v>
                </c:pt>
                <c:pt idx="13894">
                  <c:v>0.13612199999999999</c:v>
                </c:pt>
                <c:pt idx="13895">
                  <c:v>0.135383</c:v>
                </c:pt>
                <c:pt idx="13896">
                  <c:v>0.13761799999999999</c:v>
                </c:pt>
                <c:pt idx="13897">
                  <c:v>0.13922799999999999</c:v>
                </c:pt>
                <c:pt idx="13898">
                  <c:v>0.14096500000000001</c:v>
                </c:pt>
                <c:pt idx="13899">
                  <c:v>0.14117299999999999</c:v>
                </c:pt>
                <c:pt idx="13900">
                  <c:v>0.13974600000000001</c:v>
                </c:pt>
                <c:pt idx="13901">
                  <c:v>0.13611100000000001</c:v>
                </c:pt>
                <c:pt idx="13902">
                  <c:v>0.13281499999999999</c:v>
                </c:pt>
                <c:pt idx="13903">
                  <c:v>0.13264300000000001</c:v>
                </c:pt>
                <c:pt idx="13904">
                  <c:v>0.13414100000000001</c:v>
                </c:pt>
                <c:pt idx="13905">
                  <c:v>0.14348900000000001</c:v>
                </c:pt>
                <c:pt idx="13906">
                  <c:v>0.15063599999999999</c:v>
                </c:pt>
                <c:pt idx="13907">
                  <c:v>0.15077199999999999</c:v>
                </c:pt>
                <c:pt idx="13908">
                  <c:v>0.14921400000000001</c:v>
                </c:pt>
                <c:pt idx="13909">
                  <c:v>0.14428199999999999</c:v>
                </c:pt>
                <c:pt idx="13910">
                  <c:v>0.140487</c:v>
                </c:pt>
                <c:pt idx="13911">
                  <c:v>0.13747799999999999</c:v>
                </c:pt>
                <c:pt idx="13912">
                  <c:v>0.1376</c:v>
                </c:pt>
                <c:pt idx="13913">
                  <c:v>0.13980000000000001</c:v>
                </c:pt>
                <c:pt idx="13914">
                  <c:v>0.138958</c:v>
                </c:pt>
                <c:pt idx="13915">
                  <c:v>0.138933</c:v>
                </c:pt>
                <c:pt idx="13916">
                  <c:v>0.14119499999999999</c:v>
                </c:pt>
                <c:pt idx="13917">
                  <c:v>0.14260100000000001</c:v>
                </c:pt>
                <c:pt idx="13918">
                  <c:v>0.13919000000000001</c:v>
                </c:pt>
                <c:pt idx="13919">
                  <c:v>0.13203400000000001</c:v>
                </c:pt>
                <c:pt idx="13920">
                  <c:v>0.12789700000000001</c:v>
                </c:pt>
                <c:pt idx="13921">
                  <c:v>0.12878400000000001</c:v>
                </c:pt>
                <c:pt idx="13922">
                  <c:v>0.130328</c:v>
                </c:pt>
                <c:pt idx="13923">
                  <c:v>0.13033600000000001</c:v>
                </c:pt>
                <c:pt idx="13924">
                  <c:v>0.13076699999999999</c:v>
                </c:pt>
                <c:pt idx="13925">
                  <c:v>0.13577</c:v>
                </c:pt>
                <c:pt idx="13926">
                  <c:v>0.14305599999999999</c:v>
                </c:pt>
                <c:pt idx="13927">
                  <c:v>0.14937300000000001</c:v>
                </c:pt>
                <c:pt idx="13928">
                  <c:v>0.154057</c:v>
                </c:pt>
                <c:pt idx="13929">
                  <c:v>0.156998</c:v>
                </c:pt>
                <c:pt idx="13930">
                  <c:v>0.15819</c:v>
                </c:pt>
                <c:pt idx="13931">
                  <c:v>0.15767300000000001</c:v>
                </c:pt>
                <c:pt idx="13932">
                  <c:v>0.159663</c:v>
                </c:pt>
                <c:pt idx="13933">
                  <c:v>0.16112099999999999</c:v>
                </c:pt>
                <c:pt idx="13934">
                  <c:v>0.16189999999999999</c:v>
                </c:pt>
                <c:pt idx="13935">
                  <c:v>0.16524</c:v>
                </c:pt>
                <c:pt idx="13936">
                  <c:v>0.169207</c:v>
                </c:pt>
                <c:pt idx="13937">
                  <c:v>0.17524899999999999</c:v>
                </c:pt>
                <c:pt idx="13938">
                  <c:v>0.17924599999999999</c:v>
                </c:pt>
                <c:pt idx="13939">
                  <c:v>0.17912600000000001</c:v>
                </c:pt>
                <c:pt idx="13940">
                  <c:v>0.18043600000000001</c:v>
                </c:pt>
                <c:pt idx="13941">
                  <c:v>0.17933499999999999</c:v>
                </c:pt>
                <c:pt idx="13942">
                  <c:v>0.18367</c:v>
                </c:pt>
                <c:pt idx="13943">
                  <c:v>0.188114</c:v>
                </c:pt>
                <c:pt idx="13944">
                  <c:v>0.194047</c:v>
                </c:pt>
                <c:pt idx="13945">
                  <c:v>0.202567</c:v>
                </c:pt>
                <c:pt idx="13946">
                  <c:v>0.20633599999999999</c:v>
                </c:pt>
                <c:pt idx="13947">
                  <c:v>0.21084800000000001</c:v>
                </c:pt>
                <c:pt idx="13948">
                  <c:v>0.219745</c:v>
                </c:pt>
                <c:pt idx="13949">
                  <c:v>0.22559100000000001</c:v>
                </c:pt>
                <c:pt idx="13950">
                  <c:v>0.22850799999999999</c:v>
                </c:pt>
                <c:pt idx="13951">
                  <c:v>0.230624</c:v>
                </c:pt>
                <c:pt idx="13952">
                  <c:v>0.22792000000000001</c:v>
                </c:pt>
                <c:pt idx="13953">
                  <c:v>0.217887</c:v>
                </c:pt>
                <c:pt idx="13954">
                  <c:v>0.21860199999999999</c:v>
                </c:pt>
                <c:pt idx="13955">
                  <c:v>0.22258</c:v>
                </c:pt>
                <c:pt idx="13956">
                  <c:v>0.220579</c:v>
                </c:pt>
                <c:pt idx="13957">
                  <c:v>0.21753600000000001</c:v>
                </c:pt>
                <c:pt idx="13958">
                  <c:v>0.214839</c:v>
                </c:pt>
                <c:pt idx="13959">
                  <c:v>0.21465100000000001</c:v>
                </c:pt>
                <c:pt idx="13960">
                  <c:v>0.21692400000000001</c:v>
                </c:pt>
                <c:pt idx="13961">
                  <c:v>0.21879899999999999</c:v>
                </c:pt>
                <c:pt idx="13962">
                  <c:v>0.222556</c:v>
                </c:pt>
                <c:pt idx="13963">
                  <c:v>0.22950000000000001</c:v>
                </c:pt>
                <c:pt idx="13964">
                  <c:v>0.24671299999999999</c:v>
                </c:pt>
                <c:pt idx="13965">
                  <c:v>0.261629</c:v>
                </c:pt>
                <c:pt idx="13966">
                  <c:v>0.26617200000000002</c:v>
                </c:pt>
                <c:pt idx="13967">
                  <c:v>0.27097199999999999</c:v>
                </c:pt>
                <c:pt idx="13968">
                  <c:v>0.27243299999999998</c:v>
                </c:pt>
                <c:pt idx="13969">
                  <c:v>0.273953</c:v>
                </c:pt>
                <c:pt idx="13970">
                  <c:v>0.27803899999999998</c:v>
                </c:pt>
                <c:pt idx="13971">
                  <c:v>0.286943</c:v>
                </c:pt>
                <c:pt idx="13972">
                  <c:v>0.29946099999999998</c:v>
                </c:pt>
                <c:pt idx="13973">
                  <c:v>0.30843100000000001</c:v>
                </c:pt>
                <c:pt idx="13974">
                  <c:v>0.31231100000000001</c:v>
                </c:pt>
                <c:pt idx="13975">
                  <c:v>0.31531199999999998</c:v>
                </c:pt>
                <c:pt idx="13976">
                  <c:v>0.31954300000000002</c:v>
                </c:pt>
                <c:pt idx="13977">
                  <c:v>0.32171499999999997</c:v>
                </c:pt>
                <c:pt idx="13978">
                  <c:v>0.323214</c:v>
                </c:pt>
                <c:pt idx="13979">
                  <c:v>0.31771899999999997</c:v>
                </c:pt>
                <c:pt idx="13980">
                  <c:v>0.30498900000000001</c:v>
                </c:pt>
                <c:pt idx="13981">
                  <c:v>0.29709799999999997</c:v>
                </c:pt>
                <c:pt idx="13982">
                  <c:v>0.29886000000000001</c:v>
                </c:pt>
                <c:pt idx="13983">
                  <c:v>0.30717299999999997</c:v>
                </c:pt>
                <c:pt idx="13984">
                  <c:v>0.31473800000000002</c:v>
                </c:pt>
                <c:pt idx="13985">
                  <c:v>0.31778200000000001</c:v>
                </c:pt>
                <c:pt idx="13986">
                  <c:v>0.31941199999999997</c:v>
                </c:pt>
                <c:pt idx="13987">
                  <c:v>0.32286999999999999</c:v>
                </c:pt>
                <c:pt idx="13988">
                  <c:v>0.32958900000000002</c:v>
                </c:pt>
                <c:pt idx="13989">
                  <c:v>0.33462599999999998</c:v>
                </c:pt>
                <c:pt idx="13990">
                  <c:v>0.33599499999999999</c:v>
                </c:pt>
                <c:pt idx="13991">
                  <c:v>0.33526699999999998</c:v>
                </c:pt>
                <c:pt idx="13992">
                  <c:v>0.33532600000000001</c:v>
                </c:pt>
                <c:pt idx="13993">
                  <c:v>0.34101199999999998</c:v>
                </c:pt>
                <c:pt idx="13994">
                  <c:v>0.347381</c:v>
                </c:pt>
                <c:pt idx="13995">
                  <c:v>0.35288399999999998</c:v>
                </c:pt>
                <c:pt idx="13996">
                  <c:v>0.36002699999999999</c:v>
                </c:pt>
                <c:pt idx="13997">
                  <c:v>0.36456</c:v>
                </c:pt>
                <c:pt idx="13998">
                  <c:v>0.36126799999999998</c:v>
                </c:pt>
                <c:pt idx="13999">
                  <c:v>0.35946699999999998</c:v>
                </c:pt>
                <c:pt idx="14000">
                  <c:v>0.35533500000000001</c:v>
                </c:pt>
                <c:pt idx="14001">
                  <c:v>0.35263299999999997</c:v>
                </c:pt>
                <c:pt idx="14002">
                  <c:v>0.352107</c:v>
                </c:pt>
                <c:pt idx="14003">
                  <c:v>0.35697699999999999</c:v>
                </c:pt>
                <c:pt idx="14004">
                  <c:v>0.367012</c:v>
                </c:pt>
                <c:pt idx="14005">
                  <c:v>0.38042599999999999</c:v>
                </c:pt>
                <c:pt idx="14006">
                  <c:v>0.385432</c:v>
                </c:pt>
                <c:pt idx="14007">
                  <c:v>0.38548500000000002</c:v>
                </c:pt>
                <c:pt idx="14008">
                  <c:v>0.39039200000000002</c:v>
                </c:pt>
                <c:pt idx="14009">
                  <c:v>0.39658700000000002</c:v>
                </c:pt>
                <c:pt idx="14010">
                  <c:v>0.40056599999999998</c:v>
                </c:pt>
                <c:pt idx="14011">
                  <c:v>0.397698</c:v>
                </c:pt>
                <c:pt idx="14012">
                  <c:v>0.39539999999999997</c:v>
                </c:pt>
                <c:pt idx="14013">
                  <c:v>0.393793</c:v>
                </c:pt>
                <c:pt idx="14014">
                  <c:v>0.39222200000000002</c:v>
                </c:pt>
                <c:pt idx="14015">
                  <c:v>0.39442899999999997</c:v>
                </c:pt>
                <c:pt idx="14016">
                  <c:v>0.40455000000000002</c:v>
                </c:pt>
                <c:pt idx="14017">
                  <c:v>0.41292400000000001</c:v>
                </c:pt>
                <c:pt idx="14018">
                  <c:v>0.41676299999999999</c:v>
                </c:pt>
                <c:pt idx="14019">
                  <c:v>0.41976200000000002</c:v>
                </c:pt>
                <c:pt idx="14020">
                  <c:v>0.42209099999999999</c:v>
                </c:pt>
                <c:pt idx="14021">
                  <c:v>0.42158899999999999</c:v>
                </c:pt>
                <c:pt idx="14022">
                  <c:v>0.42347899999999999</c:v>
                </c:pt>
                <c:pt idx="14023">
                  <c:v>0.42731400000000003</c:v>
                </c:pt>
                <c:pt idx="14024">
                  <c:v>0.43198599999999998</c:v>
                </c:pt>
                <c:pt idx="14025">
                  <c:v>0.433784</c:v>
                </c:pt>
                <c:pt idx="14026">
                  <c:v>0.43226900000000001</c:v>
                </c:pt>
                <c:pt idx="14027">
                  <c:v>0.43165100000000001</c:v>
                </c:pt>
                <c:pt idx="14028">
                  <c:v>0.43156099999999997</c:v>
                </c:pt>
                <c:pt idx="14029">
                  <c:v>0.43736700000000001</c:v>
                </c:pt>
                <c:pt idx="14030">
                  <c:v>0.44908599999999999</c:v>
                </c:pt>
                <c:pt idx="14031">
                  <c:v>0.46061000000000002</c:v>
                </c:pt>
                <c:pt idx="14032">
                  <c:v>0.46779399999999999</c:v>
                </c:pt>
                <c:pt idx="14033">
                  <c:v>0.47150599999999998</c:v>
                </c:pt>
                <c:pt idx="14034">
                  <c:v>0.47437600000000002</c:v>
                </c:pt>
                <c:pt idx="14035">
                  <c:v>0.48119099999999998</c:v>
                </c:pt>
                <c:pt idx="14036">
                  <c:v>0.49137999999999998</c:v>
                </c:pt>
                <c:pt idx="14037">
                  <c:v>0.49762099999999998</c:v>
                </c:pt>
                <c:pt idx="14038">
                  <c:v>0.50103699999999995</c:v>
                </c:pt>
                <c:pt idx="14039">
                  <c:v>0.50138700000000003</c:v>
                </c:pt>
                <c:pt idx="14040">
                  <c:v>0.50242699999999996</c:v>
                </c:pt>
                <c:pt idx="14041">
                  <c:v>0.50654500000000002</c:v>
                </c:pt>
                <c:pt idx="14042">
                  <c:v>0.50933700000000004</c:v>
                </c:pt>
                <c:pt idx="14043">
                  <c:v>0.50993900000000003</c:v>
                </c:pt>
                <c:pt idx="14044">
                  <c:v>0.51304799999999995</c:v>
                </c:pt>
                <c:pt idx="14045">
                  <c:v>0.52211799999999997</c:v>
                </c:pt>
                <c:pt idx="14046">
                  <c:v>0.52785300000000002</c:v>
                </c:pt>
                <c:pt idx="14047">
                  <c:v>0.52956099999999995</c:v>
                </c:pt>
                <c:pt idx="14048">
                  <c:v>0.53477600000000003</c:v>
                </c:pt>
                <c:pt idx="14049">
                  <c:v>0.54222199999999998</c:v>
                </c:pt>
                <c:pt idx="14050">
                  <c:v>0.54845999999999995</c:v>
                </c:pt>
                <c:pt idx="14051">
                  <c:v>0.55185499999999998</c:v>
                </c:pt>
                <c:pt idx="14052">
                  <c:v>0.555392</c:v>
                </c:pt>
                <c:pt idx="14053">
                  <c:v>0.56387399999999999</c:v>
                </c:pt>
                <c:pt idx="14054">
                  <c:v>0.57162199999999996</c:v>
                </c:pt>
                <c:pt idx="14055">
                  <c:v>0.57764099999999996</c:v>
                </c:pt>
                <c:pt idx="14056">
                  <c:v>0.58976499999999998</c:v>
                </c:pt>
                <c:pt idx="14057">
                  <c:v>0.60247899999999999</c:v>
                </c:pt>
                <c:pt idx="14058">
                  <c:v>0.61431899999999995</c:v>
                </c:pt>
                <c:pt idx="14059">
                  <c:v>0.62289799999999995</c:v>
                </c:pt>
                <c:pt idx="14060">
                  <c:v>0.62557700000000005</c:v>
                </c:pt>
                <c:pt idx="14061">
                  <c:v>0.62786500000000001</c:v>
                </c:pt>
                <c:pt idx="14062">
                  <c:v>0.63219400000000003</c:v>
                </c:pt>
                <c:pt idx="14063">
                  <c:v>0.64102099999999995</c:v>
                </c:pt>
                <c:pt idx="14064">
                  <c:v>0.65105299999999999</c:v>
                </c:pt>
                <c:pt idx="14065">
                  <c:v>0.66385000000000005</c:v>
                </c:pt>
                <c:pt idx="14066">
                  <c:v>0.67360799999999998</c:v>
                </c:pt>
                <c:pt idx="14067">
                  <c:v>0.67677100000000001</c:v>
                </c:pt>
                <c:pt idx="14068">
                  <c:v>0.68035299999999999</c:v>
                </c:pt>
                <c:pt idx="14069">
                  <c:v>0.68643399999999999</c:v>
                </c:pt>
                <c:pt idx="14070">
                  <c:v>0.68974500000000005</c:v>
                </c:pt>
                <c:pt idx="14071">
                  <c:v>0.68981999999999999</c:v>
                </c:pt>
                <c:pt idx="14072">
                  <c:v>0.69395700000000005</c:v>
                </c:pt>
                <c:pt idx="14073">
                  <c:v>0.69936399999999999</c:v>
                </c:pt>
                <c:pt idx="14074">
                  <c:v>0.70616599999999996</c:v>
                </c:pt>
                <c:pt idx="14075">
                  <c:v>0.71385100000000001</c:v>
                </c:pt>
                <c:pt idx="14076">
                  <c:v>0.71584199999999998</c:v>
                </c:pt>
                <c:pt idx="14077">
                  <c:v>0.71547799999999995</c:v>
                </c:pt>
                <c:pt idx="14078">
                  <c:v>0.71497900000000003</c:v>
                </c:pt>
                <c:pt idx="14079">
                  <c:v>0.71036500000000002</c:v>
                </c:pt>
                <c:pt idx="14080">
                  <c:v>0.70672999999999997</c:v>
                </c:pt>
                <c:pt idx="14081">
                  <c:v>0.704592</c:v>
                </c:pt>
                <c:pt idx="14082">
                  <c:v>0.70379000000000003</c:v>
                </c:pt>
                <c:pt idx="14083">
                  <c:v>0.70501100000000005</c:v>
                </c:pt>
                <c:pt idx="14084">
                  <c:v>0.71022700000000005</c:v>
                </c:pt>
                <c:pt idx="14085">
                  <c:v>0.71546399999999999</c:v>
                </c:pt>
                <c:pt idx="14086">
                  <c:v>0.71777599999999997</c:v>
                </c:pt>
                <c:pt idx="14087">
                  <c:v>0.721194</c:v>
                </c:pt>
                <c:pt idx="14088">
                  <c:v>0.72101199999999999</c:v>
                </c:pt>
                <c:pt idx="14089">
                  <c:v>0.71702900000000003</c:v>
                </c:pt>
                <c:pt idx="14090">
                  <c:v>0.71577500000000005</c:v>
                </c:pt>
                <c:pt idx="14091">
                  <c:v>0.71579700000000002</c:v>
                </c:pt>
                <c:pt idx="14092">
                  <c:v>0.72237200000000001</c:v>
                </c:pt>
                <c:pt idx="14093">
                  <c:v>0.73175299999999999</c:v>
                </c:pt>
                <c:pt idx="14094">
                  <c:v>0.73467499999999997</c:v>
                </c:pt>
                <c:pt idx="14095">
                  <c:v>0.73486099999999999</c:v>
                </c:pt>
                <c:pt idx="14096">
                  <c:v>0.72889400000000004</c:v>
                </c:pt>
                <c:pt idx="14097">
                  <c:v>0.72829600000000005</c:v>
                </c:pt>
                <c:pt idx="14098">
                  <c:v>0.72901700000000003</c:v>
                </c:pt>
                <c:pt idx="14099">
                  <c:v>0.733653</c:v>
                </c:pt>
                <c:pt idx="14100">
                  <c:v>0.73803700000000005</c:v>
                </c:pt>
                <c:pt idx="14101">
                  <c:v>0.74254600000000004</c:v>
                </c:pt>
                <c:pt idx="14102">
                  <c:v>0.74799000000000004</c:v>
                </c:pt>
                <c:pt idx="14103">
                  <c:v>0.75239800000000001</c:v>
                </c:pt>
                <c:pt idx="14104">
                  <c:v>0.75637299999999996</c:v>
                </c:pt>
                <c:pt idx="14105">
                  <c:v>0.76187700000000003</c:v>
                </c:pt>
                <c:pt idx="14106">
                  <c:v>0.76779600000000003</c:v>
                </c:pt>
                <c:pt idx="14107">
                  <c:v>0.76581900000000003</c:v>
                </c:pt>
                <c:pt idx="14108">
                  <c:v>0.76679699999999995</c:v>
                </c:pt>
                <c:pt idx="14109">
                  <c:v>0.768285</c:v>
                </c:pt>
                <c:pt idx="14110">
                  <c:v>0.77172700000000005</c:v>
                </c:pt>
                <c:pt idx="14111">
                  <c:v>0.77609899999999998</c:v>
                </c:pt>
                <c:pt idx="14112">
                  <c:v>0.78351599999999999</c:v>
                </c:pt>
                <c:pt idx="14113">
                  <c:v>0.788304</c:v>
                </c:pt>
                <c:pt idx="14114">
                  <c:v>0.78944899999999996</c:v>
                </c:pt>
                <c:pt idx="14115">
                  <c:v>0.78823900000000002</c:v>
                </c:pt>
                <c:pt idx="14116">
                  <c:v>0.77661000000000002</c:v>
                </c:pt>
                <c:pt idx="14117">
                  <c:v>0.77265200000000001</c:v>
                </c:pt>
                <c:pt idx="14118">
                  <c:v>0.77226399999999995</c:v>
                </c:pt>
                <c:pt idx="14119">
                  <c:v>0.77205500000000005</c:v>
                </c:pt>
                <c:pt idx="14120">
                  <c:v>0.77476</c:v>
                </c:pt>
                <c:pt idx="14121">
                  <c:v>0.77822899999999995</c:v>
                </c:pt>
                <c:pt idx="14122">
                  <c:v>0.78347699999999998</c:v>
                </c:pt>
                <c:pt idx="14123">
                  <c:v>0.79317899999999997</c:v>
                </c:pt>
                <c:pt idx="14124">
                  <c:v>0.79629399999999995</c:v>
                </c:pt>
                <c:pt idx="14125">
                  <c:v>0.79865399999999998</c:v>
                </c:pt>
                <c:pt idx="14126">
                  <c:v>0.79894399999999999</c:v>
                </c:pt>
                <c:pt idx="14127">
                  <c:v>0.79838100000000001</c:v>
                </c:pt>
                <c:pt idx="14128">
                  <c:v>0.80574599999999996</c:v>
                </c:pt>
                <c:pt idx="14129">
                  <c:v>0.81184100000000003</c:v>
                </c:pt>
                <c:pt idx="14130">
                  <c:v>0.81165100000000001</c:v>
                </c:pt>
                <c:pt idx="14131">
                  <c:v>0.80437599999999998</c:v>
                </c:pt>
                <c:pt idx="14132">
                  <c:v>0.80035800000000001</c:v>
                </c:pt>
                <c:pt idx="14133">
                  <c:v>0.80286000000000002</c:v>
                </c:pt>
                <c:pt idx="14134">
                  <c:v>0.80779199999999995</c:v>
                </c:pt>
                <c:pt idx="14135">
                  <c:v>0.812473</c:v>
                </c:pt>
                <c:pt idx="14136">
                  <c:v>0.81687299999999996</c:v>
                </c:pt>
                <c:pt idx="14137">
                  <c:v>0.81910799999999995</c:v>
                </c:pt>
                <c:pt idx="14138">
                  <c:v>0.82039499999999999</c:v>
                </c:pt>
                <c:pt idx="14139">
                  <c:v>0.818998</c:v>
                </c:pt>
                <c:pt idx="14140">
                  <c:v>0.80659199999999998</c:v>
                </c:pt>
                <c:pt idx="14141">
                  <c:v>0.799794</c:v>
                </c:pt>
                <c:pt idx="14142">
                  <c:v>0.80166199999999999</c:v>
                </c:pt>
                <c:pt idx="14143">
                  <c:v>0.80061199999999999</c:v>
                </c:pt>
                <c:pt idx="14144">
                  <c:v>0.79321900000000001</c:v>
                </c:pt>
                <c:pt idx="14145">
                  <c:v>0.78773300000000002</c:v>
                </c:pt>
                <c:pt idx="14146">
                  <c:v>0.79433200000000004</c:v>
                </c:pt>
                <c:pt idx="14147">
                  <c:v>0.806118</c:v>
                </c:pt>
                <c:pt idx="14148">
                  <c:v>0.81314699999999995</c:v>
                </c:pt>
                <c:pt idx="14149">
                  <c:v>0.80669199999999996</c:v>
                </c:pt>
                <c:pt idx="14150">
                  <c:v>0.79710099999999995</c:v>
                </c:pt>
                <c:pt idx="14151">
                  <c:v>0.79106500000000002</c:v>
                </c:pt>
                <c:pt idx="14152">
                  <c:v>0.78156700000000001</c:v>
                </c:pt>
                <c:pt idx="14153">
                  <c:v>0.778227</c:v>
                </c:pt>
                <c:pt idx="14154">
                  <c:v>0.77817999999999998</c:v>
                </c:pt>
                <c:pt idx="14155">
                  <c:v>0.77691100000000002</c:v>
                </c:pt>
                <c:pt idx="14156">
                  <c:v>0.77887499999999998</c:v>
                </c:pt>
                <c:pt idx="14157">
                  <c:v>0.77817000000000003</c:v>
                </c:pt>
                <c:pt idx="14158">
                  <c:v>0.77664200000000005</c:v>
                </c:pt>
                <c:pt idx="14159">
                  <c:v>0.78086</c:v>
                </c:pt>
                <c:pt idx="14160">
                  <c:v>0.78775499999999998</c:v>
                </c:pt>
                <c:pt idx="14161">
                  <c:v>0.78256400000000004</c:v>
                </c:pt>
                <c:pt idx="14162">
                  <c:v>0.77202199999999999</c:v>
                </c:pt>
                <c:pt idx="14163">
                  <c:v>0.771455</c:v>
                </c:pt>
                <c:pt idx="14164">
                  <c:v>0.77414499999999997</c:v>
                </c:pt>
                <c:pt idx="14165">
                  <c:v>0.770513</c:v>
                </c:pt>
                <c:pt idx="14166">
                  <c:v>0.76544900000000005</c:v>
                </c:pt>
                <c:pt idx="14167">
                  <c:v>0.76470099999999996</c:v>
                </c:pt>
                <c:pt idx="14168">
                  <c:v>0.76373599999999997</c:v>
                </c:pt>
                <c:pt idx="14169">
                  <c:v>0.76552500000000001</c:v>
                </c:pt>
                <c:pt idx="14170">
                  <c:v>0.76327900000000004</c:v>
                </c:pt>
                <c:pt idx="14171">
                  <c:v>0.75394700000000003</c:v>
                </c:pt>
                <c:pt idx="14172">
                  <c:v>0.75003500000000001</c:v>
                </c:pt>
                <c:pt idx="14173">
                  <c:v>0.74737900000000002</c:v>
                </c:pt>
                <c:pt idx="14174">
                  <c:v>0.73983100000000002</c:v>
                </c:pt>
                <c:pt idx="14175">
                  <c:v>0.73650700000000002</c:v>
                </c:pt>
                <c:pt idx="14176">
                  <c:v>0.73411499999999996</c:v>
                </c:pt>
                <c:pt idx="14177">
                  <c:v>0.73349200000000003</c:v>
                </c:pt>
                <c:pt idx="14178">
                  <c:v>0.72894099999999995</c:v>
                </c:pt>
                <c:pt idx="14179">
                  <c:v>0.72088799999999997</c:v>
                </c:pt>
                <c:pt idx="14180">
                  <c:v>0.71976600000000002</c:v>
                </c:pt>
                <c:pt idx="14181">
                  <c:v>0.71716000000000002</c:v>
                </c:pt>
                <c:pt idx="14182">
                  <c:v>0.71382100000000004</c:v>
                </c:pt>
                <c:pt idx="14183">
                  <c:v>0.71189499999999994</c:v>
                </c:pt>
                <c:pt idx="14184">
                  <c:v>0.70856699999999995</c:v>
                </c:pt>
                <c:pt idx="14185">
                  <c:v>0.70545599999999997</c:v>
                </c:pt>
                <c:pt idx="14186">
                  <c:v>0.70339600000000002</c:v>
                </c:pt>
                <c:pt idx="14187">
                  <c:v>0.70001500000000005</c:v>
                </c:pt>
                <c:pt idx="14188">
                  <c:v>0.69769000000000003</c:v>
                </c:pt>
                <c:pt idx="14189">
                  <c:v>0.69555100000000003</c:v>
                </c:pt>
                <c:pt idx="14190">
                  <c:v>0.689971</c:v>
                </c:pt>
                <c:pt idx="14191">
                  <c:v>0.68887699999999996</c:v>
                </c:pt>
                <c:pt idx="14192">
                  <c:v>0.68567400000000001</c:v>
                </c:pt>
                <c:pt idx="14193">
                  <c:v>0.67891400000000002</c:v>
                </c:pt>
                <c:pt idx="14194">
                  <c:v>0.67579599999999995</c:v>
                </c:pt>
                <c:pt idx="14195">
                  <c:v>0.67601999999999995</c:v>
                </c:pt>
                <c:pt idx="14196">
                  <c:v>0.67705800000000005</c:v>
                </c:pt>
                <c:pt idx="14197">
                  <c:v>0.67819099999999999</c:v>
                </c:pt>
                <c:pt idx="14198">
                  <c:v>0.67435500000000004</c:v>
                </c:pt>
                <c:pt idx="14199">
                  <c:v>0.66393100000000005</c:v>
                </c:pt>
                <c:pt idx="14200">
                  <c:v>0.65380799999999994</c:v>
                </c:pt>
                <c:pt idx="14201">
                  <c:v>0.64914899999999998</c:v>
                </c:pt>
                <c:pt idx="14202">
                  <c:v>0.64779399999999998</c:v>
                </c:pt>
                <c:pt idx="14203">
                  <c:v>0.64708100000000002</c:v>
                </c:pt>
                <c:pt idx="14204">
                  <c:v>0.645899</c:v>
                </c:pt>
                <c:pt idx="14205">
                  <c:v>0.645424</c:v>
                </c:pt>
                <c:pt idx="14206">
                  <c:v>0.64317199999999997</c:v>
                </c:pt>
                <c:pt idx="14207">
                  <c:v>0.63815999999999995</c:v>
                </c:pt>
                <c:pt idx="14208">
                  <c:v>0.63141400000000003</c:v>
                </c:pt>
                <c:pt idx="14209">
                  <c:v>0.625498</c:v>
                </c:pt>
                <c:pt idx="14210">
                  <c:v>0.62094499999999997</c:v>
                </c:pt>
                <c:pt idx="14211">
                  <c:v>0.613595</c:v>
                </c:pt>
                <c:pt idx="14212">
                  <c:v>0.604128</c:v>
                </c:pt>
                <c:pt idx="14213">
                  <c:v>0.60224699999999998</c:v>
                </c:pt>
                <c:pt idx="14214">
                  <c:v>0.59864399999999995</c:v>
                </c:pt>
                <c:pt idx="14215">
                  <c:v>0.58790900000000001</c:v>
                </c:pt>
                <c:pt idx="14216">
                  <c:v>0.58602799999999999</c:v>
                </c:pt>
                <c:pt idx="14217">
                  <c:v>0.58922300000000005</c:v>
                </c:pt>
                <c:pt idx="14218">
                  <c:v>0.59056699999999995</c:v>
                </c:pt>
                <c:pt idx="14219">
                  <c:v>0.59202399999999999</c:v>
                </c:pt>
                <c:pt idx="14220">
                  <c:v>0.592557</c:v>
                </c:pt>
                <c:pt idx="14221">
                  <c:v>0.58880699999999997</c:v>
                </c:pt>
                <c:pt idx="14222">
                  <c:v>0.58011699999999999</c:v>
                </c:pt>
                <c:pt idx="14223">
                  <c:v>0.56894299999999998</c:v>
                </c:pt>
                <c:pt idx="14224">
                  <c:v>0.56326600000000004</c:v>
                </c:pt>
                <c:pt idx="14225">
                  <c:v>0.56167900000000004</c:v>
                </c:pt>
                <c:pt idx="14226">
                  <c:v>0.55472900000000003</c:v>
                </c:pt>
                <c:pt idx="14227">
                  <c:v>0.54440699999999997</c:v>
                </c:pt>
                <c:pt idx="14228">
                  <c:v>0.54006299999999996</c:v>
                </c:pt>
                <c:pt idx="14229">
                  <c:v>0.54061199999999998</c:v>
                </c:pt>
                <c:pt idx="14230">
                  <c:v>0.54007499999999997</c:v>
                </c:pt>
                <c:pt idx="14231">
                  <c:v>0.53571999999999997</c:v>
                </c:pt>
                <c:pt idx="14232">
                  <c:v>0.52799099999999999</c:v>
                </c:pt>
                <c:pt idx="14233">
                  <c:v>0.52547999999999995</c:v>
                </c:pt>
                <c:pt idx="14234">
                  <c:v>0.51600599999999996</c:v>
                </c:pt>
                <c:pt idx="14235">
                  <c:v>0.50551199999999996</c:v>
                </c:pt>
                <c:pt idx="14236">
                  <c:v>0.50290599999999996</c:v>
                </c:pt>
                <c:pt idx="14237">
                  <c:v>0.50053099999999995</c:v>
                </c:pt>
                <c:pt idx="14238">
                  <c:v>0.50123700000000004</c:v>
                </c:pt>
                <c:pt idx="14239">
                  <c:v>0.50213300000000005</c:v>
                </c:pt>
                <c:pt idx="14240">
                  <c:v>0.49868200000000001</c:v>
                </c:pt>
                <c:pt idx="14241">
                  <c:v>0.49344399999999999</c:v>
                </c:pt>
                <c:pt idx="14242">
                  <c:v>0.490763</c:v>
                </c:pt>
                <c:pt idx="14243">
                  <c:v>0.48924800000000002</c:v>
                </c:pt>
                <c:pt idx="14244">
                  <c:v>0.490143</c:v>
                </c:pt>
                <c:pt idx="14245">
                  <c:v>0.49349999999999999</c:v>
                </c:pt>
                <c:pt idx="14246">
                  <c:v>0.48984299999999997</c:v>
                </c:pt>
                <c:pt idx="14247">
                  <c:v>0.48836800000000002</c:v>
                </c:pt>
                <c:pt idx="14248">
                  <c:v>0.49157499999999998</c:v>
                </c:pt>
                <c:pt idx="14249">
                  <c:v>0.49334899999999998</c:v>
                </c:pt>
                <c:pt idx="14250">
                  <c:v>0.495842</c:v>
                </c:pt>
                <c:pt idx="14251">
                  <c:v>0.50075000000000003</c:v>
                </c:pt>
                <c:pt idx="14252">
                  <c:v>0.50555099999999997</c:v>
                </c:pt>
                <c:pt idx="14253">
                  <c:v>0.50701799999999997</c:v>
                </c:pt>
                <c:pt idx="14254">
                  <c:v>0.50691200000000003</c:v>
                </c:pt>
                <c:pt idx="14255">
                  <c:v>0.50512000000000001</c:v>
                </c:pt>
                <c:pt idx="14256">
                  <c:v>0.49998900000000002</c:v>
                </c:pt>
                <c:pt idx="14257">
                  <c:v>0.49892199999999998</c:v>
                </c:pt>
                <c:pt idx="14258">
                  <c:v>0.499193</c:v>
                </c:pt>
                <c:pt idx="14259">
                  <c:v>0.49860700000000002</c:v>
                </c:pt>
                <c:pt idx="14260">
                  <c:v>0.49784400000000001</c:v>
                </c:pt>
                <c:pt idx="14261">
                  <c:v>0.49412299999999998</c:v>
                </c:pt>
                <c:pt idx="14262">
                  <c:v>0.492452</c:v>
                </c:pt>
                <c:pt idx="14263">
                  <c:v>0.49104100000000001</c:v>
                </c:pt>
                <c:pt idx="14264">
                  <c:v>0.49192200000000003</c:v>
                </c:pt>
                <c:pt idx="14265">
                  <c:v>0.49331700000000001</c:v>
                </c:pt>
                <c:pt idx="14266">
                  <c:v>0.49568699999999999</c:v>
                </c:pt>
                <c:pt idx="14267">
                  <c:v>0.50851800000000003</c:v>
                </c:pt>
                <c:pt idx="14268">
                  <c:v>0.51805000000000001</c:v>
                </c:pt>
                <c:pt idx="14269">
                  <c:v>0.51554</c:v>
                </c:pt>
                <c:pt idx="14270">
                  <c:v>0.51511499999999999</c:v>
                </c:pt>
                <c:pt idx="14271">
                  <c:v>0.51165400000000005</c:v>
                </c:pt>
                <c:pt idx="14272">
                  <c:v>0.50711499999999998</c:v>
                </c:pt>
                <c:pt idx="14273">
                  <c:v>0.50434400000000001</c:v>
                </c:pt>
                <c:pt idx="14274">
                  <c:v>0.49048199999999997</c:v>
                </c:pt>
                <c:pt idx="14275">
                  <c:v>0.48976799999999998</c:v>
                </c:pt>
                <c:pt idx="14276">
                  <c:v>0.49346699999999999</c:v>
                </c:pt>
                <c:pt idx="14277">
                  <c:v>0.49213699999999999</c:v>
                </c:pt>
                <c:pt idx="14278">
                  <c:v>0.481933</c:v>
                </c:pt>
                <c:pt idx="14279">
                  <c:v>0.47680099999999997</c:v>
                </c:pt>
                <c:pt idx="14280">
                  <c:v>0.47342000000000001</c:v>
                </c:pt>
                <c:pt idx="14281">
                  <c:v>0.47051199999999999</c:v>
                </c:pt>
                <c:pt idx="14282">
                  <c:v>0.46583999999999998</c:v>
                </c:pt>
                <c:pt idx="14283">
                  <c:v>0.461281</c:v>
                </c:pt>
                <c:pt idx="14284">
                  <c:v>0.47017799999999998</c:v>
                </c:pt>
                <c:pt idx="14285">
                  <c:v>0.47137899999999999</c:v>
                </c:pt>
                <c:pt idx="14286">
                  <c:v>0.466553</c:v>
                </c:pt>
                <c:pt idx="14287">
                  <c:v>0.461086</c:v>
                </c:pt>
                <c:pt idx="14288">
                  <c:v>0.45863799999999999</c:v>
                </c:pt>
                <c:pt idx="14289">
                  <c:v>0.45775500000000002</c:v>
                </c:pt>
                <c:pt idx="14290">
                  <c:v>0.45586300000000002</c:v>
                </c:pt>
                <c:pt idx="14291">
                  <c:v>0.44739099999999998</c:v>
                </c:pt>
                <c:pt idx="14292">
                  <c:v>0.43951299999999999</c:v>
                </c:pt>
                <c:pt idx="14293">
                  <c:v>0.43359199999999998</c:v>
                </c:pt>
                <c:pt idx="14294">
                  <c:v>0.42610300000000001</c:v>
                </c:pt>
                <c:pt idx="14295">
                  <c:v>0.41702800000000001</c:v>
                </c:pt>
                <c:pt idx="14296">
                  <c:v>0.40798899999999999</c:v>
                </c:pt>
                <c:pt idx="14297">
                  <c:v>0.40908600000000001</c:v>
                </c:pt>
                <c:pt idx="14298">
                  <c:v>0.40995300000000001</c:v>
                </c:pt>
                <c:pt idx="14299">
                  <c:v>0.40681099999999998</c:v>
                </c:pt>
                <c:pt idx="14300">
                  <c:v>0.40113300000000002</c:v>
                </c:pt>
                <c:pt idx="14301">
                  <c:v>0.39321299999999998</c:v>
                </c:pt>
                <c:pt idx="14302">
                  <c:v>0.38770100000000002</c:v>
                </c:pt>
                <c:pt idx="14303">
                  <c:v>0.38511299999999998</c:v>
                </c:pt>
                <c:pt idx="14304">
                  <c:v>0.386073</c:v>
                </c:pt>
                <c:pt idx="14305">
                  <c:v>0.393345</c:v>
                </c:pt>
                <c:pt idx="14306">
                  <c:v>0.39860099999999998</c:v>
                </c:pt>
                <c:pt idx="14307">
                  <c:v>0.39724100000000001</c:v>
                </c:pt>
                <c:pt idx="14308">
                  <c:v>0.393569</c:v>
                </c:pt>
                <c:pt idx="14309">
                  <c:v>0.38747599999999999</c:v>
                </c:pt>
                <c:pt idx="14310">
                  <c:v>0.38796599999999998</c:v>
                </c:pt>
                <c:pt idx="14311">
                  <c:v>0.38516299999999998</c:v>
                </c:pt>
                <c:pt idx="14312">
                  <c:v>0.38332300000000002</c:v>
                </c:pt>
                <c:pt idx="14313">
                  <c:v>0.38920700000000003</c:v>
                </c:pt>
                <c:pt idx="14314">
                  <c:v>0.401397</c:v>
                </c:pt>
                <c:pt idx="14315">
                  <c:v>0.40188800000000002</c:v>
                </c:pt>
                <c:pt idx="14316">
                  <c:v>0.399982</c:v>
                </c:pt>
                <c:pt idx="14317">
                  <c:v>0.39643</c:v>
                </c:pt>
                <c:pt idx="14318">
                  <c:v>0.39552700000000002</c:v>
                </c:pt>
                <c:pt idx="14319">
                  <c:v>0.39580399999999999</c:v>
                </c:pt>
                <c:pt idx="14320">
                  <c:v>0.39828400000000003</c:v>
                </c:pt>
                <c:pt idx="14321">
                  <c:v>0.39535999999999999</c:v>
                </c:pt>
                <c:pt idx="14322">
                  <c:v>0.38723400000000002</c:v>
                </c:pt>
                <c:pt idx="14323">
                  <c:v>0.38945299999999999</c:v>
                </c:pt>
                <c:pt idx="14324">
                  <c:v>0.39523999999999998</c:v>
                </c:pt>
                <c:pt idx="14325">
                  <c:v>0.39769599999999999</c:v>
                </c:pt>
                <c:pt idx="14326">
                  <c:v>0.40209299999999998</c:v>
                </c:pt>
                <c:pt idx="14327">
                  <c:v>0.40749999999999997</c:v>
                </c:pt>
                <c:pt idx="14328">
                  <c:v>0.410381</c:v>
                </c:pt>
                <c:pt idx="14329">
                  <c:v>0.41085199999999999</c:v>
                </c:pt>
                <c:pt idx="14330">
                  <c:v>0.41104600000000002</c:v>
                </c:pt>
                <c:pt idx="14331">
                  <c:v>0.407115</c:v>
                </c:pt>
                <c:pt idx="14332">
                  <c:v>0.40232299999999999</c:v>
                </c:pt>
                <c:pt idx="14333">
                  <c:v>0.39816000000000001</c:v>
                </c:pt>
                <c:pt idx="14334">
                  <c:v>0.396457</c:v>
                </c:pt>
                <c:pt idx="14335">
                  <c:v>0.39755299999999999</c:v>
                </c:pt>
                <c:pt idx="14336">
                  <c:v>0.40481800000000001</c:v>
                </c:pt>
                <c:pt idx="14337">
                  <c:v>0.40777000000000002</c:v>
                </c:pt>
                <c:pt idx="14338">
                  <c:v>0.40292699999999998</c:v>
                </c:pt>
                <c:pt idx="14339">
                  <c:v>0.39517600000000003</c:v>
                </c:pt>
                <c:pt idx="14340">
                  <c:v>0.39120700000000003</c:v>
                </c:pt>
                <c:pt idx="14341">
                  <c:v>0.39229000000000003</c:v>
                </c:pt>
                <c:pt idx="14342">
                  <c:v>0.39489200000000002</c:v>
                </c:pt>
                <c:pt idx="14343">
                  <c:v>0.39449800000000002</c:v>
                </c:pt>
                <c:pt idx="14344">
                  <c:v>0.39416200000000001</c:v>
                </c:pt>
                <c:pt idx="14345">
                  <c:v>0.39546799999999999</c:v>
                </c:pt>
                <c:pt idx="14346">
                  <c:v>0.396787</c:v>
                </c:pt>
                <c:pt idx="14347">
                  <c:v>0.39636100000000002</c:v>
                </c:pt>
                <c:pt idx="14348">
                  <c:v>0.394957</c:v>
                </c:pt>
                <c:pt idx="14349">
                  <c:v>0.395785</c:v>
                </c:pt>
                <c:pt idx="14350">
                  <c:v>0.39190799999999998</c:v>
                </c:pt>
                <c:pt idx="14351">
                  <c:v>0.37873499999999999</c:v>
                </c:pt>
                <c:pt idx="14352">
                  <c:v>0.36319600000000002</c:v>
                </c:pt>
                <c:pt idx="14353">
                  <c:v>0.36305999999999999</c:v>
                </c:pt>
                <c:pt idx="14354">
                  <c:v>0.375635</c:v>
                </c:pt>
                <c:pt idx="14355">
                  <c:v>0.388044</c:v>
                </c:pt>
                <c:pt idx="14356">
                  <c:v>0.38937899999999998</c:v>
                </c:pt>
                <c:pt idx="14357">
                  <c:v>0.38798199999999999</c:v>
                </c:pt>
                <c:pt idx="14358">
                  <c:v>0.38958900000000002</c:v>
                </c:pt>
                <c:pt idx="14359">
                  <c:v>0.39101000000000002</c:v>
                </c:pt>
                <c:pt idx="14360">
                  <c:v>0.38757399999999997</c:v>
                </c:pt>
                <c:pt idx="14361">
                  <c:v>0.38469399999999998</c:v>
                </c:pt>
                <c:pt idx="14362">
                  <c:v>0.38505299999999998</c:v>
                </c:pt>
                <c:pt idx="14363">
                  <c:v>0.391181</c:v>
                </c:pt>
                <c:pt idx="14364">
                  <c:v>0.398144</c:v>
                </c:pt>
                <c:pt idx="14365">
                  <c:v>0.398121</c:v>
                </c:pt>
                <c:pt idx="14366">
                  <c:v>0.40117999999999998</c:v>
                </c:pt>
                <c:pt idx="14367">
                  <c:v>0.40773199999999998</c:v>
                </c:pt>
                <c:pt idx="14368">
                  <c:v>0.40714299999999998</c:v>
                </c:pt>
                <c:pt idx="14369">
                  <c:v>0.40305999999999997</c:v>
                </c:pt>
                <c:pt idx="14370">
                  <c:v>0.39900799999999997</c:v>
                </c:pt>
                <c:pt idx="14371">
                  <c:v>0.39330500000000002</c:v>
                </c:pt>
                <c:pt idx="14372">
                  <c:v>0.38325500000000001</c:v>
                </c:pt>
                <c:pt idx="14373">
                  <c:v>0.37509100000000001</c:v>
                </c:pt>
                <c:pt idx="14374">
                  <c:v>0.372083</c:v>
                </c:pt>
                <c:pt idx="14375">
                  <c:v>0.36951200000000001</c:v>
                </c:pt>
                <c:pt idx="14376">
                  <c:v>0.36547800000000003</c:v>
                </c:pt>
                <c:pt idx="14377">
                  <c:v>0.36240600000000001</c:v>
                </c:pt>
                <c:pt idx="14378">
                  <c:v>0.35311199999999998</c:v>
                </c:pt>
                <c:pt idx="14379">
                  <c:v>0.34486699999999998</c:v>
                </c:pt>
                <c:pt idx="14380">
                  <c:v>0.34903400000000001</c:v>
                </c:pt>
                <c:pt idx="14381">
                  <c:v>0.35287800000000002</c:v>
                </c:pt>
                <c:pt idx="14382">
                  <c:v>0.35023100000000001</c:v>
                </c:pt>
                <c:pt idx="14383">
                  <c:v>0.349414</c:v>
                </c:pt>
                <c:pt idx="14384">
                  <c:v>0.34771999999999997</c:v>
                </c:pt>
                <c:pt idx="14385">
                  <c:v>0.34145399999999998</c:v>
                </c:pt>
                <c:pt idx="14386">
                  <c:v>0.331706</c:v>
                </c:pt>
                <c:pt idx="14387">
                  <c:v>0.326492</c:v>
                </c:pt>
                <c:pt idx="14388">
                  <c:v>0.32471</c:v>
                </c:pt>
                <c:pt idx="14389">
                  <c:v>0.32599899999999998</c:v>
                </c:pt>
                <c:pt idx="14390">
                  <c:v>0.32266099999999998</c:v>
                </c:pt>
                <c:pt idx="14391">
                  <c:v>0.317716</c:v>
                </c:pt>
                <c:pt idx="14392">
                  <c:v>0.31314199999999998</c:v>
                </c:pt>
                <c:pt idx="14393">
                  <c:v>0.31325900000000001</c:v>
                </c:pt>
                <c:pt idx="14394">
                  <c:v>0.31386999999999998</c:v>
                </c:pt>
                <c:pt idx="14395">
                  <c:v>0.31662699999999999</c:v>
                </c:pt>
                <c:pt idx="14396">
                  <c:v>0.32029800000000003</c:v>
                </c:pt>
                <c:pt idx="14397">
                  <c:v>0.32377800000000001</c:v>
                </c:pt>
                <c:pt idx="14398">
                  <c:v>0.322162</c:v>
                </c:pt>
                <c:pt idx="14399">
                  <c:v>0.31884400000000002</c:v>
                </c:pt>
                <c:pt idx="14400">
                  <c:v>0.31583800000000001</c:v>
                </c:pt>
                <c:pt idx="14401">
                  <c:v>0.31156200000000001</c:v>
                </c:pt>
                <c:pt idx="14402">
                  <c:v>0.30272900000000003</c:v>
                </c:pt>
                <c:pt idx="14403">
                  <c:v>0.296879</c:v>
                </c:pt>
                <c:pt idx="14404">
                  <c:v>0.292848</c:v>
                </c:pt>
                <c:pt idx="14405">
                  <c:v>0.28707199999999999</c:v>
                </c:pt>
                <c:pt idx="14406">
                  <c:v>0.28221499999999999</c:v>
                </c:pt>
                <c:pt idx="14407">
                  <c:v>0.277667</c:v>
                </c:pt>
                <c:pt idx="14408">
                  <c:v>0.272725</c:v>
                </c:pt>
                <c:pt idx="14409">
                  <c:v>0.27072800000000002</c:v>
                </c:pt>
                <c:pt idx="14410">
                  <c:v>0.27030399999999999</c:v>
                </c:pt>
                <c:pt idx="14411">
                  <c:v>0.27240399999999998</c:v>
                </c:pt>
                <c:pt idx="14412">
                  <c:v>0.25865199999999999</c:v>
                </c:pt>
                <c:pt idx="14413">
                  <c:v>0.25864900000000002</c:v>
                </c:pt>
                <c:pt idx="14414">
                  <c:v>0.25866899999999998</c:v>
                </c:pt>
                <c:pt idx="14415">
                  <c:v>0.26145099999999999</c:v>
                </c:pt>
                <c:pt idx="14416">
                  <c:v>0.263289</c:v>
                </c:pt>
                <c:pt idx="14417">
                  <c:v>0.259882</c:v>
                </c:pt>
                <c:pt idx="14418">
                  <c:v>0.26115300000000002</c:v>
                </c:pt>
                <c:pt idx="14419">
                  <c:v>0.262405</c:v>
                </c:pt>
                <c:pt idx="14420">
                  <c:v>0.26245800000000002</c:v>
                </c:pt>
                <c:pt idx="14421">
                  <c:v>0.25570599999999999</c:v>
                </c:pt>
                <c:pt idx="14422">
                  <c:v>0.23737</c:v>
                </c:pt>
                <c:pt idx="14423">
                  <c:v>0.23256199999999999</c:v>
                </c:pt>
                <c:pt idx="14424">
                  <c:v>0.22850699999999999</c:v>
                </c:pt>
                <c:pt idx="14425">
                  <c:v>0.22539000000000001</c:v>
                </c:pt>
                <c:pt idx="14426">
                  <c:v>0.22264700000000001</c:v>
                </c:pt>
                <c:pt idx="14427">
                  <c:v>0.21710399999999999</c:v>
                </c:pt>
                <c:pt idx="14428">
                  <c:v>0.21365300000000001</c:v>
                </c:pt>
                <c:pt idx="14429">
                  <c:v>0.213009</c:v>
                </c:pt>
                <c:pt idx="14430">
                  <c:v>0.21232999999999999</c:v>
                </c:pt>
                <c:pt idx="14431">
                  <c:v>0.20779300000000001</c:v>
                </c:pt>
                <c:pt idx="14432">
                  <c:v>0.20188</c:v>
                </c:pt>
                <c:pt idx="14433">
                  <c:v>0.202462</c:v>
                </c:pt>
                <c:pt idx="14434">
                  <c:v>0.203511</c:v>
                </c:pt>
                <c:pt idx="14435">
                  <c:v>0.201761</c:v>
                </c:pt>
                <c:pt idx="14436">
                  <c:v>0.19270300000000001</c:v>
                </c:pt>
                <c:pt idx="14437">
                  <c:v>0.18701999999999999</c:v>
                </c:pt>
                <c:pt idx="14438">
                  <c:v>0.18258199999999999</c:v>
                </c:pt>
                <c:pt idx="14439">
                  <c:v>0.183784</c:v>
                </c:pt>
                <c:pt idx="14440">
                  <c:v>0.17897299999999999</c:v>
                </c:pt>
                <c:pt idx="14441">
                  <c:v>0.16633899999999999</c:v>
                </c:pt>
                <c:pt idx="14442">
                  <c:v>0.15571399999999999</c:v>
                </c:pt>
                <c:pt idx="14443">
                  <c:v>0.14880099999999999</c:v>
                </c:pt>
                <c:pt idx="14444">
                  <c:v>0.14627200000000001</c:v>
                </c:pt>
                <c:pt idx="14445">
                  <c:v>0.141179</c:v>
                </c:pt>
                <c:pt idx="14446">
                  <c:v>0.14324300000000001</c:v>
                </c:pt>
                <c:pt idx="14447">
                  <c:v>0.13799900000000001</c:v>
                </c:pt>
                <c:pt idx="14448">
                  <c:v>0.13251599999999999</c:v>
                </c:pt>
                <c:pt idx="14449">
                  <c:v>0.122861</c:v>
                </c:pt>
                <c:pt idx="14450">
                  <c:v>0.11444600000000001</c:v>
                </c:pt>
                <c:pt idx="14451">
                  <c:v>0.11691</c:v>
                </c:pt>
                <c:pt idx="14452">
                  <c:v>0.119292</c:v>
                </c:pt>
                <c:pt idx="14453">
                  <c:v>0.117669</c:v>
                </c:pt>
                <c:pt idx="14454">
                  <c:v>0.112055</c:v>
                </c:pt>
                <c:pt idx="14455">
                  <c:v>0.10308199999999999</c:v>
                </c:pt>
                <c:pt idx="14456">
                  <c:v>9.6453800000000006E-2</c:v>
                </c:pt>
                <c:pt idx="14457">
                  <c:v>9.5545699999999997E-2</c:v>
                </c:pt>
                <c:pt idx="14458">
                  <c:v>8.7150000000000005E-2</c:v>
                </c:pt>
                <c:pt idx="14459">
                  <c:v>7.1360400000000004E-2</c:v>
                </c:pt>
                <c:pt idx="14460">
                  <c:v>6.7418800000000001E-2</c:v>
                </c:pt>
                <c:pt idx="14461">
                  <c:v>7.0000800000000002E-2</c:v>
                </c:pt>
                <c:pt idx="14462">
                  <c:v>7.0570099999999997E-2</c:v>
                </c:pt>
                <c:pt idx="14463">
                  <c:v>7.04066E-2</c:v>
                </c:pt>
                <c:pt idx="14464">
                  <c:v>6.0387299999999998E-2</c:v>
                </c:pt>
                <c:pt idx="14465">
                  <c:v>5.6207E-2</c:v>
                </c:pt>
                <c:pt idx="14466">
                  <c:v>5.7429000000000001E-2</c:v>
                </c:pt>
                <c:pt idx="14467">
                  <c:v>6.0889699999999998E-2</c:v>
                </c:pt>
                <c:pt idx="14468">
                  <c:v>5.7345800000000002E-2</c:v>
                </c:pt>
                <c:pt idx="14469">
                  <c:v>5.4462099999999999E-2</c:v>
                </c:pt>
                <c:pt idx="14470">
                  <c:v>5.1536199999999997E-2</c:v>
                </c:pt>
                <c:pt idx="14471">
                  <c:v>4.9117500000000001E-2</c:v>
                </c:pt>
                <c:pt idx="14472">
                  <c:v>4.6163099999999999E-2</c:v>
                </c:pt>
                <c:pt idx="14473">
                  <c:v>4.6026299999999999E-2</c:v>
                </c:pt>
                <c:pt idx="14474">
                  <c:v>5.5584700000000001E-2</c:v>
                </c:pt>
                <c:pt idx="14475">
                  <c:v>5.4349399999999999E-2</c:v>
                </c:pt>
                <c:pt idx="14476">
                  <c:v>4.7221100000000002E-2</c:v>
                </c:pt>
                <c:pt idx="14477">
                  <c:v>3.5402900000000001E-2</c:v>
                </c:pt>
                <c:pt idx="14478">
                  <c:v>3.3741699999999999E-2</c:v>
                </c:pt>
                <c:pt idx="14479">
                  <c:v>3.3210700000000003E-2</c:v>
                </c:pt>
                <c:pt idx="14480">
                  <c:v>3.1976699999999997E-2</c:v>
                </c:pt>
                <c:pt idx="14481">
                  <c:v>3.8116700000000003E-2</c:v>
                </c:pt>
                <c:pt idx="14482">
                  <c:v>3.89807E-2</c:v>
                </c:pt>
                <c:pt idx="14483">
                  <c:v>3.8639800000000002E-2</c:v>
                </c:pt>
                <c:pt idx="14484">
                  <c:v>4.0759999999999998E-2</c:v>
                </c:pt>
                <c:pt idx="14485">
                  <c:v>3.7774099999999998E-2</c:v>
                </c:pt>
                <c:pt idx="14486">
                  <c:v>2.2746599999999999E-2</c:v>
                </c:pt>
                <c:pt idx="14487">
                  <c:v>1.6230000000000001E-2</c:v>
                </c:pt>
                <c:pt idx="14488">
                  <c:v>1.2782999999999999E-2</c:v>
                </c:pt>
                <c:pt idx="14489">
                  <c:v>6.5296800000000004E-3</c:v>
                </c:pt>
                <c:pt idx="14490">
                  <c:v>-3.7882100000000002E-3</c:v>
                </c:pt>
                <c:pt idx="14491">
                  <c:v>-6.3009499999999996E-3</c:v>
                </c:pt>
                <c:pt idx="14492">
                  <c:v>-5.6774E-3</c:v>
                </c:pt>
                <c:pt idx="14493">
                  <c:v>-4.53821E-3</c:v>
                </c:pt>
                <c:pt idx="14494">
                  <c:v>-3.0798100000000001E-3</c:v>
                </c:pt>
                <c:pt idx="14495">
                  <c:v>-7.7549100000000003E-3</c:v>
                </c:pt>
                <c:pt idx="14496">
                  <c:v>-1.8959E-2</c:v>
                </c:pt>
                <c:pt idx="14497">
                  <c:v>-2.10323E-2</c:v>
                </c:pt>
                <c:pt idx="14498">
                  <c:v>-2.51515E-2</c:v>
                </c:pt>
                <c:pt idx="14499">
                  <c:v>-2.8463800000000001E-2</c:v>
                </c:pt>
                <c:pt idx="14500">
                  <c:v>-3.0180200000000001E-2</c:v>
                </c:pt>
                <c:pt idx="14501">
                  <c:v>-3.0157E-2</c:v>
                </c:pt>
                <c:pt idx="14502">
                  <c:v>-3.0906300000000001E-2</c:v>
                </c:pt>
                <c:pt idx="14503">
                  <c:v>-2.8106699999999998E-2</c:v>
                </c:pt>
                <c:pt idx="14504">
                  <c:v>-2.7645800000000002E-2</c:v>
                </c:pt>
                <c:pt idx="14505">
                  <c:v>-3.2950399999999998E-2</c:v>
                </c:pt>
                <c:pt idx="14506">
                  <c:v>-3.7615900000000001E-2</c:v>
                </c:pt>
                <c:pt idx="14507">
                  <c:v>-3.9817400000000003E-2</c:v>
                </c:pt>
                <c:pt idx="14508">
                  <c:v>-4.1983699999999999E-2</c:v>
                </c:pt>
                <c:pt idx="14509">
                  <c:v>-4.5197800000000003E-2</c:v>
                </c:pt>
                <c:pt idx="14510">
                  <c:v>-4.3221900000000001E-2</c:v>
                </c:pt>
                <c:pt idx="14511">
                  <c:v>-3.69465E-2</c:v>
                </c:pt>
                <c:pt idx="14512">
                  <c:v>-3.2065799999999998E-2</c:v>
                </c:pt>
                <c:pt idx="14513">
                  <c:v>-2.8889399999999999E-2</c:v>
                </c:pt>
                <c:pt idx="14514">
                  <c:v>-2.77699E-2</c:v>
                </c:pt>
                <c:pt idx="14515">
                  <c:v>-2.5824300000000001E-2</c:v>
                </c:pt>
                <c:pt idx="14516">
                  <c:v>-2.75204E-2</c:v>
                </c:pt>
                <c:pt idx="14517">
                  <c:v>-3.2896700000000001E-2</c:v>
                </c:pt>
                <c:pt idx="14518">
                  <c:v>-3.9503000000000003E-2</c:v>
                </c:pt>
                <c:pt idx="14519">
                  <c:v>-4.4675399999999997E-2</c:v>
                </c:pt>
                <c:pt idx="14520">
                  <c:v>-4.49272E-2</c:v>
                </c:pt>
                <c:pt idx="14521">
                  <c:v>-4.4363100000000003E-2</c:v>
                </c:pt>
                <c:pt idx="14522">
                  <c:v>-4.4464200000000002E-2</c:v>
                </c:pt>
                <c:pt idx="14523">
                  <c:v>-4.5576100000000001E-2</c:v>
                </c:pt>
                <c:pt idx="14524">
                  <c:v>-4.7758299999999997E-2</c:v>
                </c:pt>
                <c:pt idx="14525">
                  <c:v>-4.6083600000000002E-2</c:v>
                </c:pt>
                <c:pt idx="14526">
                  <c:v>-4.0235399999999998E-2</c:v>
                </c:pt>
                <c:pt idx="14527">
                  <c:v>-4.5407400000000001E-2</c:v>
                </c:pt>
                <c:pt idx="14528">
                  <c:v>-5.00315E-2</c:v>
                </c:pt>
                <c:pt idx="14529">
                  <c:v>-5.2349300000000001E-2</c:v>
                </c:pt>
                <c:pt idx="14530">
                  <c:v>-5.4148399999999999E-2</c:v>
                </c:pt>
                <c:pt idx="14531">
                  <c:v>-5.3206900000000001E-2</c:v>
                </c:pt>
                <c:pt idx="14532">
                  <c:v>-5.0677800000000002E-2</c:v>
                </c:pt>
                <c:pt idx="14533">
                  <c:v>-4.75241E-2</c:v>
                </c:pt>
                <c:pt idx="14534">
                  <c:v>-4.9002499999999997E-2</c:v>
                </c:pt>
                <c:pt idx="14535">
                  <c:v>-4.9665500000000001E-2</c:v>
                </c:pt>
                <c:pt idx="14536">
                  <c:v>-4.8689499999999997E-2</c:v>
                </c:pt>
                <c:pt idx="14537">
                  <c:v>-4.6307000000000001E-2</c:v>
                </c:pt>
                <c:pt idx="14538">
                  <c:v>-4.3939499999999999E-2</c:v>
                </c:pt>
                <c:pt idx="14539">
                  <c:v>-4.2572600000000002E-2</c:v>
                </c:pt>
                <c:pt idx="14540">
                  <c:v>-4.2747300000000002E-2</c:v>
                </c:pt>
                <c:pt idx="14541">
                  <c:v>-3.7594700000000002E-2</c:v>
                </c:pt>
                <c:pt idx="14542">
                  <c:v>-3.47458E-2</c:v>
                </c:pt>
                <c:pt idx="14543">
                  <c:v>-2.7562199999999999E-2</c:v>
                </c:pt>
                <c:pt idx="14544">
                  <c:v>-1.54162E-2</c:v>
                </c:pt>
                <c:pt idx="14545">
                  <c:v>-3.4287499999999999E-3</c:v>
                </c:pt>
                <c:pt idx="14546">
                  <c:v>-2.0467900000000001E-4</c:v>
                </c:pt>
                <c:pt idx="14547">
                  <c:v>-4.0629300000000002E-3</c:v>
                </c:pt>
                <c:pt idx="14548">
                  <c:v>-9.9082300000000005E-3</c:v>
                </c:pt>
                <c:pt idx="14549">
                  <c:v>-1.48132E-2</c:v>
                </c:pt>
                <c:pt idx="14550">
                  <c:v>-1.8067099999999999E-2</c:v>
                </c:pt>
                <c:pt idx="14551">
                  <c:v>-1.4467499999999999E-2</c:v>
                </c:pt>
                <c:pt idx="14552">
                  <c:v>-9.7039299999999995E-3</c:v>
                </c:pt>
                <c:pt idx="14553">
                  <c:v>-6.1730200000000004E-3</c:v>
                </c:pt>
                <c:pt idx="14554">
                  <c:v>-7.8326800000000005E-4</c:v>
                </c:pt>
                <c:pt idx="14555">
                  <c:v>5.1288000000000002E-3</c:v>
                </c:pt>
                <c:pt idx="14556">
                  <c:v>5.4357199999999998E-3</c:v>
                </c:pt>
                <c:pt idx="14557">
                  <c:v>6.23822E-3</c:v>
                </c:pt>
                <c:pt idx="14558">
                  <c:v>1.08311E-2</c:v>
                </c:pt>
                <c:pt idx="14559">
                  <c:v>1.53855E-2</c:v>
                </c:pt>
                <c:pt idx="14560">
                  <c:v>1.6589699999999999E-2</c:v>
                </c:pt>
                <c:pt idx="14561">
                  <c:v>1.75552E-2</c:v>
                </c:pt>
                <c:pt idx="14562">
                  <c:v>2.59822E-2</c:v>
                </c:pt>
                <c:pt idx="14563">
                  <c:v>4.0674000000000002E-2</c:v>
                </c:pt>
                <c:pt idx="14564">
                  <c:v>4.6198799999999998E-2</c:v>
                </c:pt>
                <c:pt idx="14565">
                  <c:v>4.5680100000000001E-2</c:v>
                </c:pt>
                <c:pt idx="14566">
                  <c:v>4.8033199999999998E-2</c:v>
                </c:pt>
                <c:pt idx="14567">
                  <c:v>4.9382299999999997E-2</c:v>
                </c:pt>
                <c:pt idx="14568">
                  <c:v>5.2158900000000001E-2</c:v>
                </c:pt>
                <c:pt idx="14569">
                  <c:v>5.4434099999999999E-2</c:v>
                </c:pt>
                <c:pt idx="14570">
                  <c:v>5.7969600000000003E-2</c:v>
                </c:pt>
                <c:pt idx="14571">
                  <c:v>6.5526000000000001E-2</c:v>
                </c:pt>
                <c:pt idx="14572">
                  <c:v>7.1201100000000003E-2</c:v>
                </c:pt>
                <c:pt idx="14573">
                  <c:v>7.4250499999999997E-2</c:v>
                </c:pt>
                <c:pt idx="14574">
                  <c:v>7.6399499999999995E-2</c:v>
                </c:pt>
                <c:pt idx="14575">
                  <c:v>7.7217300000000003E-2</c:v>
                </c:pt>
                <c:pt idx="14576">
                  <c:v>8.0011899999999997E-2</c:v>
                </c:pt>
                <c:pt idx="14577">
                  <c:v>8.4757299999999994E-2</c:v>
                </c:pt>
                <c:pt idx="14578">
                  <c:v>9.1605800000000001E-2</c:v>
                </c:pt>
                <c:pt idx="14579">
                  <c:v>9.8248100000000005E-2</c:v>
                </c:pt>
                <c:pt idx="14580">
                  <c:v>0.102412</c:v>
                </c:pt>
                <c:pt idx="14581">
                  <c:v>0.108637</c:v>
                </c:pt>
                <c:pt idx="14582">
                  <c:v>0.11414000000000001</c:v>
                </c:pt>
                <c:pt idx="14583">
                  <c:v>0.119408</c:v>
                </c:pt>
                <c:pt idx="14584">
                  <c:v>0.12654799999999999</c:v>
                </c:pt>
                <c:pt idx="14585">
                  <c:v>0.131575</c:v>
                </c:pt>
                <c:pt idx="14586">
                  <c:v>0.13495599999999999</c:v>
                </c:pt>
                <c:pt idx="14587">
                  <c:v>0.141762</c:v>
                </c:pt>
                <c:pt idx="14588">
                  <c:v>0.14863699999999999</c:v>
                </c:pt>
                <c:pt idx="14589">
                  <c:v>0.14994299999999999</c:v>
                </c:pt>
                <c:pt idx="14590">
                  <c:v>0.151504</c:v>
                </c:pt>
                <c:pt idx="14591">
                  <c:v>0.15906699999999999</c:v>
                </c:pt>
                <c:pt idx="14592">
                  <c:v>0.16383500000000001</c:v>
                </c:pt>
                <c:pt idx="14593">
                  <c:v>0.15928200000000001</c:v>
                </c:pt>
                <c:pt idx="14594">
                  <c:v>0.156055</c:v>
                </c:pt>
                <c:pt idx="14595">
                  <c:v>0.16397500000000001</c:v>
                </c:pt>
                <c:pt idx="14596">
                  <c:v>0.171676</c:v>
                </c:pt>
                <c:pt idx="14597">
                  <c:v>0.17156199999999999</c:v>
                </c:pt>
                <c:pt idx="14598">
                  <c:v>0.17427200000000001</c:v>
                </c:pt>
                <c:pt idx="14599">
                  <c:v>0.17771100000000001</c:v>
                </c:pt>
                <c:pt idx="14600">
                  <c:v>0.17802000000000001</c:v>
                </c:pt>
                <c:pt idx="14601">
                  <c:v>0.176372</c:v>
                </c:pt>
                <c:pt idx="14602">
                  <c:v>0.18031900000000001</c:v>
                </c:pt>
                <c:pt idx="14603">
                  <c:v>0.18701100000000001</c:v>
                </c:pt>
                <c:pt idx="14604">
                  <c:v>0.189306</c:v>
                </c:pt>
                <c:pt idx="14605">
                  <c:v>0.19014500000000001</c:v>
                </c:pt>
                <c:pt idx="14606">
                  <c:v>0.19069800000000001</c:v>
                </c:pt>
                <c:pt idx="14607">
                  <c:v>0.193971</c:v>
                </c:pt>
                <c:pt idx="14608">
                  <c:v>0.20979</c:v>
                </c:pt>
                <c:pt idx="14609">
                  <c:v>0.22656499999999999</c:v>
                </c:pt>
                <c:pt idx="14610">
                  <c:v>0.22833300000000001</c:v>
                </c:pt>
                <c:pt idx="14611">
                  <c:v>0.22020500000000001</c:v>
                </c:pt>
                <c:pt idx="14612">
                  <c:v>0.21337100000000001</c:v>
                </c:pt>
                <c:pt idx="14613">
                  <c:v>0.21748899999999999</c:v>
                </c:pt>
                <c:pt idx="14614">
                  <c:v>0.22070000000000001</c:v>
                </c:pt>
                <c:pt idx="14615">
                  <c:v>0.22215199999999999</c:v>
                </c:pt>
                <c:pt idx="14616">
                  <c:v>0.22490099999999999</c:v>
                </c:pt>
                <c:pt idx="14617">
                  <c:v>0.22314400000000001</c:v>
                </c:pt>
                <c:pt idx="14618">
                  <c:v>0.22059200000000001</c:v>
                </c:pt>
                <c:pt idx="14619">
                  <c:v>0.216059</c:v>
                </c:pt>
                <c:pt idx="14620">
                  <c:v>0.211174</c:v>
                </c:pt>
                <c:pt idx="14621">
                  <c:v>0.21726999999999999</c:v>
                </c:pt>
                <c:pt idx="14622">
                  <c:v>0.22814699999999999</c:v>
                </c:pt>
                <c:pt idx="14623">
                  <c:v>0.242253</c:v>
                </c:pt>
                <c:pt idx="14624">
                  <c:v>0.25000899999999998</c:v>
                </c:pt>
                <c:pt idx="14625">
                  <c:v>0.24872900000000001</c:v>
                </c:pt>
                <c:pt idx="14626">
                  <c:v>0.25024299999999999</c:v>
                </c:pt>
                <c:pt idx="14627">
                  <c:v>0.25625799999999999</c:v>
                </c:pt>
                <c:pt idx="14628">
                  <c:v>0.26892100000000002</c:v>
                </c:pt>
                <c:pt idx="14629">
                  <c:v>0.283945</c:v>
                </c:pt>
                <c:pt idx="14630">
                  <c:v>0.30285000000000001</c:v>
                </c:pt>
                <c:pt idx="14631">
                  <c:v>0.31236599999999998</c:v>
                </c:pt>
                <c:pt idx="14632">
                  <c:v>0.31489899999999998</c:v>
                </c:pt>
                <c:pt idx="14633">
                  <c:v>0.31540099999999999</c:v>
                </c:pt>
                <c:pt idx="14634">
                  <c:v>0.312778</c:v>
                </c:pt>
                <c:pt idx="14635">
                  <c:v>0.31193199999999999</c:v>
                </c:pt>
                <c:pt idx="14636">
                  <c:v>0.31232100000000002</c:v>
                </c:pt>
                <c:pt idx="14637">
                  <c:v>0.32150099999999998</c:v>
                </c:pt>
                <c:pt idx="14638">
                  <c:v>0.34222900000000001</c:v>
                </c:pt>
                <c:pt idx="14639">
                  <c:v>0.35698099999999999</c:v>
                </c:pt>
                <c:pt idx="14640">
                  <c:v>0.37588100000000002</c:v>
                </c:pt>
                <c:pt idx="14641">
                  <c:v>0.400009</c:v>
                </c:pt>
                <c:pt idx="14642">
                  <c:v>0.42393999999999998</c:v>
                </c:pt>
                <c:pt idx="14643">
                  <c:v>0.44489400000000001</c:v>
                </c:pt>
                <c:pt idx="14644">
                  <c:v>0.46555600000000003</c:v>
                </c:pt>
                <c:pt idx="14645">
                  <c:v>0.48357299999999998</c:v>
                </c:pt>
                <c:pt idx="14646">
                  <c:v>0.492475</c:v>
                </c:pt>
                <c:pt idx="14647">
                  <c:v>0.50049399999999999</c:v>
                </c:pt>
                <c:pt idx="14648">
                  <c:v>0.50491399999999997</c:v>
                </c:pt>
                <c:pt idx="14649">
                  <c:v>0.51550099999999999</c:v>
                </c:pt>
                <c:pt idx="14650">
                  <c:v>0.52127400000000002</c:v>
                </c:pt>
                <c:pt idx="14651">
                  <c:v>0.51807199999999998</c:v>
                </c:pt>
                <c:pt idx="14652">
                  <c:v>0.52078599999999997</c:v>
                </c:pt>
                <c:pt idx="14653">
                  <c:v>0.51782700000000004</c:v>
                </c:pt>
                <c:pt idx="14654">
                  <c:v>0.51710999999999996</c:v>
                </c:pt>
                <c:pt idx="14655">
                  <c:v>0.51489799999999997</c:v>
                </c:pt>
                <c:pt idx="14656">
                  <c:v>0.51566999999999996</c:v>
                </c:pt>
                <c:pt idx="14657">
                  <c:v>0.51594700000000004</c:v>
                </c:pt>
                <c:pt idx="14658">
                  <c:v>0.52172700000000005</c:v>
                </c:pt>
                <c:pt idx="14659">
                  <c:v>0.53185499999999997</c:v>
                </c:pt>
                <c:pt idx="14660">
                  <c:v>0.54153499999999999</c:v>
                </c:pt>
                <c:pt idx="14661">
                  <c:v>0.54330999999999996</c:v>
                </c:pt>
                <c:pt idx="14662">
                  <c:v>0.545624</c:v>
                </c:pt>
                <c:pt idx="14663">
                  <c:v>0.54164900000000005</c:v>
                </c:pt>
                <c:pt idx="14664">
                  <c:v>0.53693299999999999</c:v>
                </c:pt>
                <c:pt idx="14665">
                  <c:v>0.53219000000000005</c:v>
                </c:pt>
                <c:pt idx="14666">
                  <c:v>0.529362</c:v>
                </c:pt>
                <c:pt idx="14667">
                  <c:v>0.52528600000000003</c:v>
                </c:pt>
                <c:pt idx="14668">
                  <c:v>0.51300100000000004</c:v>
                </c:pt>
                <c:pt idx="14669">
                  <c:v>0.49850299999999997</c:v>
                </c:pt>
                <c:pt idx="14670">
                  <c:v>0.48999100000000001</c:v>
                </c:pt>
                <c:pt idx="14671">
                  <c:v>0.48499399999999998</c:v>
                </c:pt>
                <c:pt idx="14672">
                  <c:v>0.47625099999999998</c:v>
                </c:pt>
                <c:pt idx="14673">
                  <c:v>0.46278599999999998</c:v>
                </c:pt>
                <c:pt idx="14674">
                  <c:v>0.44422699999999998</c:v>
                </c:pt>
                <c:pt idx="14675">
                  <c:v>0.43304599999999999</c:v>
                </c:pt>
                <c:pt idx="14676">
                  <c:v>0.408524</c:v>
                </c:pt>
                <c:pt idx="14677">
                  <c:v>0.38885900000000001</c:v>
                </c:pt>
                <c:pt idx="14678">
                  <c:v>0.38571699999999998</c:v>
                </c:pt>
                <c:pt idx="14679">
                  <c:v>0.40834700000000002</c:v>
                </c:pt>
                <c:pt idx="14680">
                  <c:v>0.43764399999999998</c:v>
                </c:pt>
                <c:pt idx="14681">
                  <c:v>0.45085799999999998</c:v>
                </c:pt>
                <c:pt idx="14682">
                  <c:v>0.45330100000000001</c:v>
                </c:pt>
                <c:pt idx="14683">
                  <c:v>0.44761000000000001</c:v>
                </c:pt>
                <c:pt idx="14684">
                  <c:v>0.44284499999999999</c:v>
                </c:pt>
                <c:pt idx="14685">
                  <c:v>0.44234400000000001</c:v>
                </c:pt>
                <c:pt idx="14686">
                  <c:v>0.43887300000000001</c:v>
                </c:pt>
                <c:pt idx="14687">
                  <c:v>0.427647</c:v>
                </c:pt>
                <c:pt idx="14688">
                  <c:v>0.41749799999999998</c:v>
                </c:pt>
                <c:pt idx="14689">
                  <c:v>0.41022199999999998</c:v>
                </c:pt>
                <c:pt idx="14690">
                  <c:v>0.40421200000000002</c:v>
                </c:pt>
                <c:pt idx="14691">
                  <c:v>0.39357500000000001</c:v>
                </c:pt>
                <c:pt idx="14692">
                  <c:v>0.38751000000000002</c:v>
                </c:pt>
                <c:pt idx="14693">
                  <c:v>0.38314700000000002</c:v>
                </c:pt>
                <c:pt idx="14694">
                  <c:v>0.37183699999999997</c:v>
                </c:pt>
                <c:pt idx="14695">
                  <c:v>0.361234</c:v>
                </c:pt>
                <c:pt idx="14696">
                  <c:v>0.35025600000000001</c:v>
                </c:pt>
                <c:pt idx="14697">
                  <c:v>0.33816800000000002</c:v>
                </c:pt>
                <c:pt idx="14698">
                  <c:v>0.32514599999999999</c:v>
                </c:pt>
                <c:pt idx="14699">
                  <c:v>0.30970900000000001</c:v>
                </c:pt>
                <c:pt idx="14700">
                  <c:v>0.29495700000000002</c:v>
                </c:pt>
                <c:pt idx="14701">
                  <c:v>0.28065499999999999</c:v>
                </c:pt>
                <c:pt idx="14702">
                  <c:v>0.27000099999999999</c:v>
                </c:pt>
                <c:pt idx="14703">
                  <c:v>0.26407799999999998</c:v>
                </c:pt>
                <c:pt idx="14704">
                  <c:v>0.25573200000000001</c:v>
                </c:pt>
                <c:pt idx="14705">
                  <c:v>0.237957</c:v>
                </c:pt>
                <c:pt idx="14706">
                  <c:v>0.22140599999999999</c:v>
                </c:pt>
                <c:pt idx="14707">
                  <c:v>0.21493000000000001</c:v>
                </c:pt>
                <c:pt idx="14708">
                  <c:v>0.207174</c:v>
                </c:pt>
                <c:pt idx="14709">
                  <c:v>0.20635600000000001</c:v>
                </c:pt>
                <c:pt idx="14710">
                  <c:v>0.206233</c:v>
                </c:pt>
                <c:pt idx="14711">
                  <c:v>0.206596</c:v>
                </c:pt>
                <c:pt idx="14712">
                  <c:v>0.19855</c:v>
                </c:pt>
                <c:pt idx="14713">
                  <c:v>0.19140099999999999</c:v>
                </c:pt>
                <c:pt idx="14714">
                  <c:v>0.19095300000000001</c:v>
                </c:pt>
                <c:pt idx="14715">
                  <c:v>0.184668</c:v>
                </c:pt>
                <c:pt idx="14716">
                  <c:v>0.17021</c:v>
                </c:pt>
                <c:pt idx="14717">
                  <c:v>0.157495</c:v>
                </c:pt>
                <c:pt idx="14718">
                  <c:v>0.152888</c:v>
                </c:pt>
                <c:pt idx="14719">
                  <c:v>0.15201799999999999</c:v>
                </c:pt>
                <c:pt idx="14720">
                  <c:v>0.15224599999999999</c:v>
                </c:pt>
                <c:pt idx="14721">
                  <c:v>0.16180600000000001</c:v>
                </c:pt>
                <c:pt idx="14722">
                  <c:v>0.17136299999999999</c:v>
                </c:pt>
                <c:pt idx="14723">
                  <c:v>0.17685400000000001</c:v>
                </c:pt>
                <c:pt idx="14724">
                  <c:v>0.18129100000000001</c:v>
                </c:pt>
                <c:pt idx="14725">
                  <c:v>0.190054</c:v>
                </c:pt>
                <c:pt idx="14726">
                  <c:v>0.20500099999999999</c:v>
                </c:pt>
                <c:pt idx="14727">
                  <c:v>0.22218399999999999</c:v>
                </c:pt>
                <c:pt idx="14728">
                  <c:v>0.23572100000000001</c:v>
                </c:pt>
                <c:pt idx="14729">
                  <c:v>0.23910999999999999</c:v>
                </c:pt>
                <c:pt idx="14730">
                  <c:v>0.23732400000000001</c:v>
                </c:pt>
                <c:pt idx="14731">
                  <c:v>0.237791</c:v>
                </c:pt>
                <c:pt idx="14732">
                  <c:v>0.23798900000000001</c:v>
                </c:pt>
                <c:pt idx="14733">
                  <c:v>0.23769000000000001</c:v>
                </c:pt>
                <c:pt idx="14734">
                  <c:v>0.238315</c:v>
                </c:pt>
                <c:pt idx="14735">
                  <c:v>0.242559</c:v>
                </c:pt>
                <c:pt idx="14736">
                  <c:v>0.24424599999999999</c:v>
                </c:pt>
                <c:pt idx="14737">
                  <c:v>0.24757799999999999</c:v>
                </c:pt>
                <c:pt idx="14738">
                  <c:v>0.25025799999999998</c:v>
                </c:pt>
                <c:pt idx="14739">
                  <c:v>0.251336</c:v>
                </c:pt>
                <c:pt idx="14740">
                  <c:v>0.24784500000000001</c:v>
                </c:pt>
                <c:pt idx="14741">
                  <c:v>0.24285100000000001</c:v>
                </c:pt>
                <c:pt idx="14742">
                  <c:v>0.24419299999999999</c:v>
                </c:pt>
                <c:pt idx="14743">
                  <c:v>0.24293200000000001</c:v>
                </c:pt>
                <c:pt idx="14744">
                  <c:v>0.24151300000000001</c:v>
                </c:pt>
                <c:pt idx="14745">
                  <c:v>0.230181</c:v>
                </c:pt>
                <c:pt idx="14746">
                  <c:v>0.22212599999999999</c:v>
                </c:pt>
                <c:pt idx="14747">
                  <c:v>0.217886</c:v>
                </c:pt>
                <c:pt idx="14748">
                  <c:v>0.20963000000000001</c:v>
                </c:pt>
                <c:pt idx="14749">
                  <c:v>0.199382</c:v>
                </c:pt>
                <c:pt idx="14750">
                  <c:v>0.18215899999999999</c:v>
                </c:pt>
                <c:pt idx="14751">
                  <c:v>0.164465</c:v>
                </c:pt>
                <c:pt idx="14752">
                  <c:v>0.153721</c:v>
                </c:pt>
                <c:pt idx="14753">
                  <c:v>0.14747499999999999</c:v>
                </c:pt>
                <c:pt idx="14754">
                  <c:v>0.13435800000000001</c:v>
                </c:pt>
                <c:pt idx="14755">
                  <c:v>0.108135</c:v>
                </c:pt>
                <c:pt idx="14756">
                  <c:v>9.4230599999999998E-2</c:v>
                </c:pt>
                <c:pt idx="14757">
                  <c:v>8.39945E-2</c:v>
                </c:pt>
                <c:pt idx="14758">
                  <c:v>7.0297999999999999E-2</c:v>
                </c:pt>
                <c:pt idx="14759">
                  <c:v>5.2106E-2</c:v>
                </c:pt>
                <c:pt idx="14760">
                  <c:v>3.1784699999999999E-2</c:v>
                </c:pt>
                <c:pt idx="14761">
                  <c:v>1.7358999999999999E-2</c:v>
                </c:pt>
                <c:pt idx="14762">
                  <c:v>5.1645600000000003E-3</c:v>
                </c:pt>
                <c:pt idx="14763">
                  <c:v>-1.4603100000000001E-2</c:v>
                </c:pt>
                <c:pt idx="14764">
                  <c:v>-2.71694E-2</c:v>
                </c:pt>
                <c:pt idx="14765">
                  <c:v>-3.4328699999999997E-2</c:v>
                </c:pt>
                <c:pt idx="14766">
                  <c:v>-5.3656000000000002E-2</c:v>
                </c:pt>
                <c:pt idx="14767">
                  <c:v>-5.9725399999999998E-2</c:v>
                </c:pt>
                <c:pt idx="14768">
                  <c:v>-6.5451099999999998E-2</c:v>
                </c:pt>
                <c:pt idx="14769">
                  <c:v>-7.7678399999999995E-2</c:v>
                </c:pt>
                <c:pt idx="14770">
                  <c:v>-9.3602699999999997E-2</c:v>
                </c:pt>
                <c:pt idx="14771">
                  <c:v>-0.102481</c:v>
                </c:pt>
                <c:pt idx="14772">
                  <c:v>-0.117783</c:v>
                </c:pt>
                <c:pt idx="14773">
                  <c:v>-0.131744</c:v>
                </c:pt>
                <c:pt idx="14774">
                  <c:v>-0.136656</c:v>
                </c:pt>
                <c:pt idx="14775">
                  <c:v>-0.14052400000000001</c:v>
                </c:pt>
                <c:pt idx="14776">
                  <c:v>-0.14189199999999999</c:v>
                </c:pt>
                <c:pt idx="14777">
                  <c:v>-0.141239</c:v>
                </c:pt>
                <c:pt idx="14778">
                  <c:v>-0.13811399999999999</c:v>
                </c:pt>
                <c:pt idx="14779">
                  <c:v>-0.143044</c:v>
                </c:pt>
                <c:pt idx="14780">
                  <c:v>-0.152587</c:v>
                </c:pt>
                <c:pt idx="14781">
                  <c:v>-0.17199999999999999</c:v>
                </c:pt>
                <c:pt idx="14782">
                  <c:v>-0.178094</c:v>
                </c:pt>
                <c:pt idx="14783">
                  <c:v>-0.17632500000000001</c:v>
                </c:pt>
                <c:pt idx="14784">
                  <c:v>-0.17060700000000001</c:v>
                </c:pt>
                <c:pt idx="14785">
                  <c:v>-0.159363</c:v>
                </c:pt>
                <c:pt idx="14786">
                  <c:v>-0.13125600000000001</c:v>
                </c:pt>
                <c:pt idx="14787">
                  <c:v>-0.10559300000000001</c:v>
                </c:pt>
                <c:pt idx="14788">
                  <c:v>-7.8168199999999993E-2</c:v>
                </c:pt>
                <c:pt idx="14789">
                  <c:v>-5.3977200000000003E-2</c:v>
                </c:pt>
                <c:pt idx="14790">
                  <c:v>-4.24398E-2</c:v>
                </c:pt>
                <c:pt idx="14791">
                  <c:v>-3.5299499999999998E-2</c:v>
                </c:pt>
                <c:pt idx="14792">
                  <c:v>-3.0089500000000002E-2</c:v>
                </c:pt>
                <c:pt idx="14793">
                  <c:v>-3.1746099999999999E-2</c:v>
                </c:pt>
                <c:pt idx="14794">
                  <c:v>-3.2464800000000002E-2</c:v>
                </c:pt>
                <c:pt idx="14795">
                  <c:v>-3.34688E-2</c:v>
                </c:pt>
                <c:pt idx="14796">
                  <c:v>-3.5273600000000002E-2</c:v>
                </c:pt>
                <c:pt idx="14797">
                  <c:v>-3.4041799999999997E-2</c:v>
                </c:pt>
                <c:pt idx="14798">
                  <c:v>-2.6412499999999998E-2</c:v>
                </c:pt>
                <c:pt idx="14799">
                  <c:v>-1.32935E-2</c:v>
                </c:pt>
                <c:pt idx="14800">
                  <c:v>-2.3867900000000002E-3</c:v>
                </c:pt>
                <c:pt idx="14801">
                  <c:v>2.826E-3</c:v>
                </c:pt>
                <c:pt idx="14802">
                  <c:v>2.59947E-3</c:v>
                </c:pt>
                <c:pt idx="14803">
                  <c:v>-4.32878E-3</c:v>
                </c:pt>
                <c:pt idx="14804">
                  <c:v>-1.3919399999999999E-3</c:v>
                </c:pt>
                <c:pt idx="14805">
                  <c:v>-4.3982500000000002E-3</c:v>
                </c:pt>
                <c:pt idx="14806">
                  <c:v>-4.2817599999999999E-3</c:v>
                </c:pt>
                <c:pt idx="14807">
                  <c:v>-6.7256599999999998E-4</c:v>
                </c:pt>
                <c:pt idx="14808">
                  <c:v>4.5369299999999998E-3</c:v>
                </c:pt>
                <c:pt idx="14809">
                  <c:v>1.1135600000000001E-2</c:v>
                </c:pt>
                <c:pt idx="14810">
                  <c:v>1.40863E-2</c:v>
                </c:pt>
                <c:pt idx="14811">
                  <c:v>1.42995E-2</c:v>
                </c:pt>
                <c:pt idx="14812">
                  <c:v>1.8124100000000001E-2</c:v>
                </c:pt>
                <c:pt idx="14813">
                  <c:v>2.4676E-2</c:v>
                </c:pt>
                <c:pt idx="14814">
                  <c:v>2.7225900000000001E-2</c:v>
                </c:pt>
                <c:pt idx="14815">
                  <c:v>2.5585299999999998E-2</c:v>
                </c:pt>
                <c:pt idx="14816">
                  <c:v>2.60098E-2</c:v>
                </c:pt>
                <c:pt idx="14817">
                  <c:v>2.4607E-2</c:v>
                </c:pt>
                <c:pt idx="14818">
                  <c:v>2.1959800000000002E-2</c:v>
                </c:pt>
                <c:pt idx="14819">
                  <c:v>1.2631099999999999E-2</c:v>
                </c:pt>
                <c:pt idx="14820">
                  <c:v>-1.79364E-3</c:v>
                </c:pt>
                <c:pt idx="14821">
                  <c:v>-1.4461099999999999E-2</c:v>
                </c:pt>
                <c:pt idx="14822">
                  <c:v>-2.1129200000000001E-2</c:v>
                </c:pt>
                <c:pt idx="14823">
                  <c:v>-2.9336999999999998E-2</c:v>
                </c:pt>
                <c:pt idx="14824">
                  <c:v>-4.05972E-2</c:v>
                </c:pt>
                <c:pt idx="14825">
                  <c:v>-4.9737799999999999E-2</c:v>
                </c:pt>
                <c:pt idx="14826">
                  <c:v>-6.4144300000000001E-2</c:v>
                </c:pt>
                <c:pt idx="14827">
                  <c:v>-7.9049099999999997E-2</c:v>
                </c:pt>
                <c:pt idx="14828">
                  <c:v>-9.1344999999999996E-2</c:v>
                </c:pt>
                <c:pt idx="14829">
                  <c:v>-0.105583</c:v>
                </c:pt>
                <c:pt idx="14830">
                  <c:v>-0.113618</c:v>
                </c:pt>
                <c:pt idx="14831">
                  <c:v>-0.11865100000000001</c:v>
                </c:pt>
                <c:pt idx="14832">
                  <c:v>-0.121737</c:v>
                </c:pt>
                <c:pt idx="14833">
                  <c:v>-0.119557</c:v>
                </c:pt>
                <c:pt idx="14834">
                  <c:v>-0.121014</c:v>
                </c:pt>
                <c:pt idx="14835">
                  <c:v>-0.125997</c:v>
                </c:pt>
                <c:pt idx="14836">
                  <c:v>-0.12796399999999999</c:v>
                </c:pt>
                <c:pt idx="14837">
                  <c:v>-0.12684999999999999</c:v>
                </c:pt>
                <c:pt idx="14838">
                  <c:v>-0.12965199999999999</c:v>
                </c:pt>
                <c:pt idx="14839">
                  <c:v>-0.13996800000000001</c:v>
                </c:pt>
                <c:pt idx="14840">
                  <c:v>-0.14194200000000001</c:v>
                </c:pt>
                <c:pt idx="14841">
                  <c:v>-0.14127700000000001</c:v>
                </c:pt>
                <c:pt idx="14842">
                  <c:v>-0.14396600000000001</c:v>
                </c:pt>
                <c:pt idx="14843">
                  <c:v>-0.14211599999999999</c:v>
                </c:pt>
                <c:pt idx="14844">
                  <c:v>-0.13691600000000001</c:v>
                </c:pt>
                <c:pt idx="14845">
                  <c:v>-0.13875499999999999</c:v>
                </c:pt>
                <c:pt idx="14846">
                  <c:v>-0.14633099999999999</c:v>
                </c:pt>
                <c:pt idx="14847">
                  <c:v>-0.154224</c:v>
                </c:pt>
                <c:pt idx="14848">
                  <c:v>-0.15883</c:v>
                </c:pt>
                <c:pt idx="14849">
                  <c:v>-0.154887</c:v>
                </c:pt>
                <c:pt idx="14850">
                  <c:v>-0.14840999999999999</c:v>
                </c:pt>
                <c:pt idx="14851">
                  <c:v>-0.154534</c:v>
                </c:pt>
                <c:pt idx="14852">
                  <c:v>-0.160438</c:v>
                </c:pt>
                <c:pt idx="14853">
                  <c:v>-0.16452700000000001</c:v>
                </c:pt>
                <c:pt idx="14854">
                  <c:v>-0.16539899999999999</c:v>
                </c:pt>
                <c:pt idx="14855">
                  <c:v>-0.16430400000000001</c:v>
                </c:pt>
                <c:pt idx="14856">
                  <c:v>-0.15706999999999999</c:v>
                </c:pt>
                <c:pt idx="14857">
                  <c:v>-0.151559</c:v>
                </c:pt>
                <c:pt idx="14858">
                  <c:v>-0.15201500000000001</c:v>
                </c:pt>
                <c:pt idx="14859">
                  <c:v>-0.152979</c:v>
                </c:pt>
                <c:pt idx="14860">
                  <c:v>-0.15287800000000001</c:v>
                </c:pt>
                <c:pt idx="14861">
                  <c:v>-0.152586</c:v>
                </c:pt>
                <c:pt idx="14862">
                  <c:v>-0.154861</c:v>
                </c:pt>
                <c:pt idx="14863">
                  <c:v>-0.15670200000000001</c:v>
                </c:pt>
                <c:pt idx="14864">
                  <c:v>-0.15815899999999999</c:v>
                </c:pt>
                <c:pt idx="14865">
                  <c:v>-0.151976</c:v>
                </c:pt>
                <c:pt idx="14866">
                  <c:v>-0.147204</c:v>
                </c:pt>
                <c:pt idx="14867">
                  <c:v>-0.144512</c:v>
                </c:pt>
                <c:pt idx="14868">
                  <c:v>-0.14695800000000001</c:v>
                </c:pt>
                <c:pt idx="14869">
                  <c:v>-0.15118200000000001</c:v>
                </c:pt>
                <c:pt idx="14870">
                  <c:v>-0.14977099999999999</c:v>
                </c:pt>
                <c:pt idx="14871">
                  <c:v>-0.146951</c:v>
                </c:pt>
                <c:pt idx="14872">
                  <c:v>-0.14328299999999999</c:v>
                </c:pt>
                <c:pt idx="14873">
                  <c:v>-0.14285</c:v>
                </c:pt>
                <c:pt idx="14874">
                  <c:v>-0.14480499999999999</c:v>
                </c:pt>
                <c:pt idx="14875">
                  <c:v>-0.145564</c:v>
                </c:pt>
                <c:pt idx="14876">
                  <c:v>-0.143146</c:v>
                </c:pt>
                <c:pt idx="14877">
                  <c:v>-0.14545</c:v>
                </c:pt>
                <c:pt idx="14878">
                  <c:v>-0.146177</c:v>
                </c:pt>
                <c:pt idx="14879">
                  <c:v>-0.15457000000000001</c:v>
                </c:pt>
                <c:pt idx="14880">
                  <c:v>-0.16144</c:v>
                </c:pt>
                <c:pt idx="14881">
                  <c:v>-0.16057099999999999</c:v>
                </c:pt>
                <c:pt idx="14882">
                  <c:v>-0.16273299999999999</c:v>
                </c:pt>
                <c:pt idx="14883">
                  <c:v>-0.16367599999999999</c:v>
                </c:pt>
                <c:pt idx="14884">
                  <c:v>-0.16986499999999999</c:v>
                </c:pt>
                <c:pt idx="14885">
                  <c:v>-0.174427</c:v>
                </c:pt>
                <c:pt idx="14886">
                  <c:v>-0.17824899999999999</c:v>
                </c:pt>
                <c:pt idx="14887">
                  <c:v>-0.18063299999999999</c:v>
                </c:pt>
                <c:pt idx="14888">
                  <c:v>-0.18659899999999999</c:v>
                </c:pt>
                <c:pt idx="14889">
                  <c:v>-0.194715</c:v>
                </c:pt>
                <c:pt idx="14890">
                  <c:v>-0.19750699999999999</c:v>
                </c:pt>
                <c:pt idx="14891">
                  <c:v>-0.196075</c:v>
                </c:pt>
                <c:pt idx="14892">
                  <c:v>-0.19891600000000001</c:v>
                </c:pt>
                <c:pt idx="14893">
                  <c:v>-0.20494699999999999</c:v>
                </c:pt>
                <c:pt idx="14894">
                  <c:v>-0.208671</c:v>
                </c:pt>
                <c:pt idx="14895">
                  <c:v>-0.20766899999999999</c:v>
                </c:pt>
                <c:pt idx="14896">
                  <c:v>-0.207121</c:v>
                </c:pt>
                <c:pt idx="14897">
                  <c:v>-0.21210599999999999</c:v>
                </c:pt>
                <c:pt idx="14898">
                  <c:v>-0.21488199999999999</c:v>
                </c:pt>
                <c:pt idx="14899">
                  <c:v>-0.216527</c:v>
                </c:pt>
                <c:pt idx="14900">
                  <c:v>-0.21399599999999999</c:v>
                </c:pt>
                <c:pt idx="14901">
                  <c:v>-0.207172</c:v>
                </c:pt>
                <c:pt idx="14902">
                  <c:v>-0.199659</c:v>
                </c:pt>
                <c:pt idx="14903">
                  <c:v>-0.18487000000000001</c:v>
                </c:pt>
                <c:pt idx="14904">
                  <c:v>-0.17696300000000001</c:v>
                </c:pt>
                <c:pt idx="14905">
                  <c:v>-0.17561199999999999</c:v>
                </c:pt>
                <c:pt idx="14906">
                  <c:v>-0.16714999999999999</c:v>
                </c:pt>
                <c:pt idx="14907">
                  <c:v>-0.162795</c:v>
                </c:pt>
                <c:pt idx="14908">
                  <c:v>-0.160301</c:v>
                </c:pt>
                <c:pt idx="14909">
                  <c:v>-0.158748</c:v>
                </c:pt>
                <c:pt idx="14910">
                  <c:v>-0.159298</c:v>
                </c:pt>
                <c:pt idx="14911">
                  <c:v>-0.157779</c:v>
                </c:pt>
                <c:pt idx="14912">
                  <c:v>-0.153645</c:v>
                </c:pt>
                <c:pt idx="14913">
                  <c:v>-0.14697299999999999</c:v>
                </c:pt>
                <c:pt idx="14914">
                  <c:v>-0.14766299999999999</c:v>
                </c:pt>
                <c:pt idx="14915">
                  <c:v>-0.15290599999999999</c:v>
                </c:pt>
                <c:pt idx="14916">
                  <c:v>-0.155944</c:v>
                </c:pt>
                <c:pt idx="14917">
                  <c:v>-0.15443799999999999</c:v>
                </c:pt>
                <c:pt idx="14918">
                  <c:v>-0.15528400000000001</c:v>
                </c:pt>
                <c:pt idx="14919">
                  <c:v>-0.16089400000000001</c:v>
                </c:pt>
                <c:pt idx="14920">
                  <c:v>-0.16231899999999999</c:v>
                </c:pt>
                <c:pt idx="14921">
                  <c:v>-0.16073899999999999</c:v>
                </c:pt>
                <c:pt idx="14922">
                  <c:v>-0.15251799999999999</c:v>
                </c:pt>
                <c:pt idx="14923">
                  <c:v>-0.142375</c:v>
                </c:pt>
                <c:pt idx="14924">
                  <c:v>-0.140541</c:v>
                </c:pt>
                <c:pt idx="14925">
                  <c:v>-0.142428</c:v>
                </c:pt>
                <c:pt idx="14926">
                  <c:v>-0.14313699999999999</c:v>
                </c:pt>
                <c:pt idx="14927">
                  <c:v>-0.13422799999999999</c:v>
                </c:pt>
                <c:pt idx="14928">
                  <c:v>-0.120888</c:v>
                </c:pt>
                <c:pt idx="14929">
                  <c:v>-0.11504</c:v>
                </c:pt>
                <c:pt idx="14930">
                  <c:v>-0.112729</c:v>
                </c:pt>
                <c:pt idx="14931">
                  <c:v>-0.112749</c:v>
                </c:pt>
                <c:pt idx="14932">
                  <c:v>-0.11704299999999999</c:v>
                </c:pt>
                <c:pt idx="14933">
                  <c:v>-0.12395100000000001</c:v>
                </c:pt>
                <c:pt idx="14934">
                  <c:v>-0.13233700000000001</c:v>
                </c:pt>
                <c:pt idx="14935">
                  <c:v>-0.137819</c:v>
                </c:pt>
                <c:pt idx="14936">
                  <c:v>-0.143988</c:v>
                </c:pt>
                <c:pt idx="14937">
                  <c:v>-0.15366099999999999</c:v>
                </c:pt>
                <c:pt idx="14938">
                  <c:v>-0.16220200000000001</c:v>
                </c:pt>
                <c:pt idx="14939">
                  <c:v>-0.17078699999999999</c:v>
                </c:pt>
                <c:pt idx="14940">
                  <c:v>-0.17674500000000001</c:v>
                </c:pt>
                <c:pt idx="14941">
                  <c:v>-0.17650099999999999</c:v>
                </c:pt>
                <c:pt idx="14942">
                  <c:v>-0.17874399999999999</c:v>
                </c:pt>
                <c:pt idx="14943">
                  <c:v>-0.185754</c:v>
                </c:pt>
                <c:pt idx="14944">
                  <c:v>-0.18829599999999999</c:v>
                </c:pt>
                <c:pt idx="14945">
                  <c:v>-0.18693000000000001</c:v>
                </c:pt>
                <c:pt idx="14946">
                  <c:v>-0.182282</c:v>
                </c:pt>
                <c:pt idx="14947">
                  <c:v>-0.177007</c:v>
                </c:pt>
                <c:pt idx="14948">
                  <c:v>-0.17302699999999999</c:v>
                </c:pt>
                <c:pt idx="14949">
                  <c:v>-0.168545</c:v>
                </c:pt>
                <c:pt idx="14950">
                  <c:v>-0.17016899999999999</c:v>
                </c:pt>
                <c:pt idx="14951">
                  <c:v>-0.17167499999999999</c:v>
                </c:pt>
                <c:pt idx="14952">
                  <c:v>-0.17431099999999999</c:v>
                </c:pt>
                <c:pt idx="14953">
                  <c:v>-0.18204300000000001</c:v>
                </c:pt>
                <c:pt idx="14954">
                  <c:v>-0.19256599999999999</c:v>
                </c:pt>
                <c:pt idx="14955">
                  <c:v>-0.20095299999999999</c:v>
                </c:pt>
                <c:pt idx="14956">
                  <c:v>-0.200823</c:v>
                </c:pt>
                <c:pt idx="14957">
                  <c:v>-0.20178199999999999</c:v>
                </c:pt>
                <c:pt idx="14958">
                  <c:v>-0.20528099999999999</c:v>
                </c:pt>
                <c:pt idx="14959">
                  <c:v>-0.20360600000000001</c:v>
                </c:pt>
                <c:pt idx="14960">
                  <c:v>-0.19494900000000001</c:v>
                </c:pt>
                <c:pt idx="14961">
                  <c:v>-0.18803600000000001</c:v>
                </c:pt>
                <c:pt idx="14962">
                  <c:v>-0.18979799999999999</c:v>
                </c:pt>
                <c:pt idx="14963">
                  <c:v>-0.19276499999999999</c:v>
                </c:pt>
                <c:pt idx="14964">
                  <c:v>-0.19155800000000001</c:v>
                </c:pt>
                <c:pt idx="14965">
                  <c:v>-0.18939900000000001</c:v>
                </c:pt>
                <c:pt idx="14966">
                  <c:v>-0.19356100000000001</c:v>
                </c:pt>
                <c:pt idx="14967">
                  <c:v>-0.201212</c:v>
                </c:pt>
                <c:pt idx="14968">
                  <c:v>-0.20263999999999999</c:v>
                </c:pt>
                <c:pt idx="14969">
                  <c:v>-0.202066</c:v>
                </c:pt>
                <c:pt idx="14970">
                  <c:v>-0.20033200000000001</c:v>
                </c:pt>
                <c:pt idx="14971">
                  <c:v>-0.19850899999999999</c:v>
                </c:pt>
                <c:pt idx="14972">
                  <c:v>-0.196606</c:v>
                </c:pt>
                <c:pt idx="14973">
                  <c:v>-0.196294</c:v>
                </c:pt>
                <c:pt idx="14974">
                  <c:v>-0.19934199999999999</c:v>
                </c:pt>
                <c:pt idx="14975">
                  <c:v>-0.20425699999999999</c:v>
                </c:pt>
                <c:pt idx="14976">
                  <c:v>-0.20869299999999999</c:v>
                </c:pt>
                <c:pt idx="14977">
                  <c:v>-0.21493100000000001</c:v>
                </c:pt>
                <c:pt idx="14978">
                  <c:v>-0.22514400000000001</c:v>
                </c:pt>
                <c:pt idx="14979">
                  <c:v>-0.235847</c:v>
                </c:pt>
                <c:pt idx="14980">
                  <c:v>-0.24157400000000001</c:v>
                </c:pt>
                <c:pt idx="14981">
                  <c:v>-0.249442</c:v>
                </c:pt>
                <c:pt idx="14982">
                  <c:v>-0.259521</c:v>
                </c:pt>
                <c:pt idx="14983">
                  <c:v>-0.26525700000000002</c:v>
                </c:pt>
                <c:pt idx="14984">
                  <c:v>-0.27315200000000001</c:v>
                </c:pt>
                <c:pt idx="14985">
                  <c:v>-0.28691800000000001</c:v>
                </c:pt>
                <c:pt idx="14986">
                  <c:v>-0.29995899999999998</c:v>
                </c:pt>
                <c:pt idx="14987">
                  <c:v>-0.30676199999999998</c:v>
                </c:pt>
                <c:pt idx="14988">
                  <c:v>-0.31238900000000003</c:v>
                </c:pt>
                <c:pt idx="14989">
                  <c:v>-0.316361</c:v>
                </c:pt>
                <c:pt idx="14990">
                  <c:v>-0.31854300000000002</c:v>
                </c:pt>
                <c:pt idx="14991">
                  <c:v>-0.32284499999999999</c:v>
                </c:pt>
                <c:pt idx="14992">
                  <c:v>-0.32843299999999997</c:v>
                </c:pt>
                <c:pt idx="14993">
                  <c:v>-0.33038099999999998</c:v>
                </c:pt>
                <c:pt idx="14994">
                  <c:v>-0.32821899999999998</c:v>
                </c:pt>
                <c:pt idx="14995">
                  <c:v>-0.32434499999999999</c:v>
                </c:pt>
                <c:pt idx="14996">
                  <c:v>-0.32210699999999998</c:v>
                </c:pt>
                <c:pt idx="14997">
                  <c:v>-0.32091700000000001</c:v>
                </c:pt>
                <c:pt idx="14998">
                  <c:v>-0.31909399999999999</c:v>
                </c:pt>
                <c:pt idx="14999">
                  <c:v>-0.32224199999999997</c:v>
                </c:pt>
                <c:pt idx="15000">
                  <c:v>-0.32429999999999998</c:v>
                </c:pt>
                <c:pt idx="15001">
                  <c:v>-0.32094499999999998</c:v>
                </c:pt>
                <c:pt idx="15002">
                  <c:v>-0.315749</c:v>
                </c:pt>
                <c:pt idx="15003">
                  <c:v>-0.315141</c:v>
                </c:pt>
                <c:pt idx="15004">
                  <c:v>-0.313581</c:v>
                </c:pt>
                <c:pt idx="15005">
                  <c:v>-0.31526199999999999</c:v>
                </c:pt>
                <c:pt idx="15006">
                  <c:v>-0.31464199999999998</c:v>
                </c:pt>
                <c:pt idx="15007">
                  <c:v>-0.31600099999999998</c:v>
                </c:pt>
                <c:pt idx="15008">
                  <c:v>-0.31629600000000002</c:v>
                </c:pt>
                <c:pt idx="15009">
                  <c:v>-0.31777699999999998</c:v>
                </c:pt>
                <c:pt idx="15010">
                  <c:v>-0.31965900000000003</c:v>
                </c:pt>
                <c:pt idx="15011">
                  <c:v>-0.32520300000000002</c:v>
                </c:pt>
                <c:pt idx="15012">
                  <c:v>-0.33505200000000002</c:v>
                </c:pt>
                <c:pt idx="15013">
                  <c:v>-0.33793299999999998</c:v>
                </c:pt>
                <c:pt idx="15014">
                  <c:v>-0.33674500000000002</c:v>
                </c:pt>
                <c:pt idx="15015">
                  <c:v>-0.332874</c:v>
                </c:pt>
                <c:pt idx="15016">
                  <c:v>-0.33695700000000001</c:v>
                </c:pt>
                <c:pt idx="15017">
                  <c:v>-0.33748899999999998</c:v>
                </c:pt>
                <c:pt idx="15018">
                  <c:v>-0.33865699999999999</c:v>
                </c:pt>
                <c:pt idx="15019">
                  <c:v>-0.33658300000000002</c:v>
                </c:pt>
                <c:pt idx="15020">
                  <c:v>-0.33549499999999999</c:v>
                </c:pt>
                <c:pt idx="15021">
                  <c:v>-0.33929300000000001</c:v>
                </c:pt>
                <c:pt idx="15022">
                  <c:v>-0.339943</c:v>
                </c:pt>
                <c:pt idx="15023">
                  <c:v>-0.344333</c:v>
                </c:pt>
                <c:pt idx="15024">
                  <c:v>-0.35048000000000001</c:v>
                </c:pt>
                <c:pt idx="15025">
                  <c:v>-0.34697099999999997</c:v>
                </c:pt>
                <c:pt idx="15026">
                  <c:v>-0.34703000000000001</c:v>
                </c:pt>
                <c:pt idx="15027">
                  <c:v>-0.34912900000000002</c:v>
                </c:pt>
                <c:pt idx="15028">
                  <c:v>-0.357039</c:v>
                </c:pt>
                <c:pt idx="15029">
                  <c:v>-0.36488199999999998</c:v>
                </c:pt>
                <c:pt idx="15030">
                  <c:v>-0.37384099999999998</c:v>
                </c:pt>
                <c:pt idx="15031">
                  <c:v>-0.37448599999999999</c:v>
                </c:pt>
                <c:pt idx="15032">
                  <c:v>-0.378307</c:v>
                </c:pt>
                <c:pt idx="15033">
                  <c:v>-0.38008799999999998</c:v>
                </c:pt>
                <c:pt idx="15034">
                  <c:v>-0.38433200000000001</c:v>
                </c:pt>
                <c:pt idx="15035">
                  <c:v>-0.38403399999999999</c:v>
                </c:pt>
                <c:pt idx="15036">
                  <c:v>-0.38437399999999999</c:v>
                </c:pt>
                <c:pt idx="15037">
                  <c:v>-0.38764799999999999</c:v>
                </c:pt>
                <c:pt idx="15038">
                  <c:v>-0.38991999999999999</c:v>
                </c:pt>
                <c:pt idx="15039">
                  <c:v>-0.39617200000000002</c:v>
                </c:pt>
                <c:pt idx="15040">
                  <c:v>-0.40295399999999998</c:v>
                </c:pt>
                <c:pt idx="15041">
                  <c:v>-0.40229900000000002</c:v>
                </c:pt>
                <c:pt idx="15042">
                  <c:v>-0.401505</c:v>
                </c:pt>
                <c:pt idx="15043">
                  <c:v>-0.40668500000000002</c:v>
                </c:pt>
                <c:pt idx="15044">
                  <c:v>-0.41152899999999998</c:v>
                </c:pt>
                <c:pt idx="15045">
                  <c:v>-0.41561300000000001</c:v>
                </c:pt>
                <c:pt idx="15046">
                  <c:v>-0.42685600000000001</c:v>
                </c:pt>
                <c:pt idx="15047">
                  <c:v>-0.429537</c:v>
                </c:pt>
                <c:pt idx="15048">
                  <c:v>-0.42737399999999998</c:v>
                </c:pt>
                <c:pt idx="15049">
                  <c:v>-0.42560900000000002</c:v>
                </c:pt>
                <c:pt idx="15050">
                  <c:v>-0.425703</c:v>
                </c:pt>
                <c:pt idx="15051">
                  <c:v>-0.42899199999999998</c:v>
                </c:pt>
                <c:pt idx="15052">
                  <c:v>-0.43222699999999997</c:v>
                </c:pt>
                <c:pt idx="15053">
                  <c:v>-0.44942700000000002</c:v>
                </c:pt>
                <c:pt idx="15054">
                  <c:v>-0.46401100000000001</c:v>
                </c:pt>
                <c:pt idx="15055">
                  <c:v>-0.47700399999999998</c:v>
                </c:pt>
                <c:pt idx="15056">
                  <c:v>-0.483263</c:v>
                </c:pt>
                <c:pt idx="15057">
                  <c:v>-0.487035</c:v>
                </c:pt>
                <c:pt idx="15058">
                  <c:v>-0.49277399999999999</c:v>
                </c:pt>
                <c:pt idx="15059">
                  <c:v>-0.50582000000000005</c:v>
                </c:pt>
                <c:pt idx="15060">
                  <c:v>-0.51434000000000002</c:v>
                </c:pt>
                <c:pt idx="15061">
                  <c:v>-0.51727599999999996</c:v>
                </c:pt>
                <c:pt idx="15062">
                  <c:v>-0.52100800000000003</c:v>
                </c:pt>
                <c:pt idx="15063">
                  <c:v>-0.52347100000000002</c:v>
                </c:pt>
                <c:pt idx="15064">
                  <c:v>-0.52528600000000003</c:v>
                </c:pt>
                <c:pt idx="15065">
                  <c:v>-0.52913699999999997</c:v>
                </c:pt>
                <c:pt idx="15066">
                  <c:v>-0.544041</c:v>
                </c:pt>
                <c:pt idx="15067">
                  <c:v>-0.55407499999999998</c:v>
                </c:pt>
                <c:pt idx="15068">
                  <c:v>-0.56906999999999996</c:v>
                </c:pt>
                <c:pt idx="15069">
                  <c:v>-0.57865</c:v>
                </c:pt>
                <c:pt idx="15070">
                  <c:v>-0.58570100000000003</c:v>
                </c:pt>
                <c:pt idx="15071">
                  <c:v>-0.58807299999999996</c:v>
                </c:pt>
                <c:pt idx="15072">
                  <c:v>-0.58768699999999996</c:v>
                </c:pt>
                <c:pt idx="15073">
                  <c:v>-0.58288899999999999</c:v>
                </c:pt>
                <c:pt idx="15074">
                  <c:v>-0.57075900000000002</c:v>
                </c:pt>
                <c:pt idx="15075">
                  <c:v>-0.55862699999999998</c:v>
                </c:pt>
                <c:pt idx="15076">
                  <c:v>-0.550458</c:v>
                </c:pt>
                <c:pt idx="15077">
                  <c:v>-0.54674199999999995</c:v>
                </c:pt>
                <c:pt idx="15078">
                  <c:v>-0.55269500000000005</c:v>
                </c:pt>
                <c:pt idx="15079">
                  <c:v>-0.55972699999999997</c:v>
                </c:pt>
                <c:pt idx="15080">
                  <c:v>-0.56609100000000001</c:v>
                </c:pt>
                <c:pt idx="15081">
                  <c:v>-0.57081800000000005</c:v>
                </c:pt>
                <c:pt idx="15082">
                  <c:v>-0.57198000000000004</c:v>
                </c:pt>
                <c:pt idx="15083">
                  <c:v>-0.57153900000000002</c:v>
                </c:pt>
                <c:pt idx="15084">
                  <c:v>-0.56854099999999996</c:v>
                </c:pt>
                <c:pt idx="15085">
                  <c:v>-0.56609600000000004</c:v>
                </c:pt>
                <c:pt idx="15086">
                  <c:v>-0.56522799999999995</c:v>
                </c:pt>
                <c:pt idx="15087">
                  <c:v>-0.56639499999999998</c:v>
                </c:pt>
                <c:pt idx="15088">
                  <c:v>-0.57300200000000001</c:v>
                </c:pt>
                <c:pt idx="15089">
                  <c:v>-0.57668200000000003</c:v>
                </c:pt>
                <c:pt idx="15090">
                  <c:v>-0.58026</c:v>
                </c:pt>
                <c:pt idx="15091">
                  <c:v>-0.57789699999999999</c:v>
                </c:pt>
                <c:pt idx="15092">
                  <c:v>-0.57306800000000002</c:v>
                </c:pt>
                <c:pt idx="15093">
                  <c:v>-0.56939499999999998</c:v>
                </c:pt>
                <c:pt idx="15094">
                  <c:v>-0.56558900000000001</c:v>
                </c:pt>
                <c:pt idx="15095">
                  <c:v>-0.57009299999999996</c:v>
                </c:pt>
                <c:pt idx="15096">
                  <c:v>-0.573766</c:v>
                </c:pt>
                <c:pt idx="15097">
                  <c:v>-0.57102399999999998</c:v>
                </c:pt>
                <c:pt idx="15098">
                  <c:v>-0.568407</c:v>
                </c:pt>
                <c:pt idx="15099">
                  <c:v>-0.56862400000000002</c:v>
                </c:pt>
                <c:pt idx="15100">
                  <c:v>-0.56757400000000002</c:v>
                </c:pt>
                <c:pt idx="15101">
                  <c:v>-0.56880200000000003</c:v>
                </c:pt>
                <c:pt idx="15102">
                  <c:v>-0.57876499999999997</c:v>
                </c:pt>
                <c:pt idx="15103">
                  <c:v>-0.57779599999999998</c:v>
                </c:pt>
                <c:pt idx="15104">
                  <c:v>-0.57610899999999998</c:v>
                </c:pt>
                <c:pt idx="15105">
                  <c:v>-0.57657400000000003</c:v>
                </c:pt>
                <c:pt idx="15106">
                  <c:v>-0.58074499999999996</c:v>
                </c:pt>
                <c:pt idx="15107">
                  <c:v>-0.58277599999999996</c:v>
                </c:pt>
                <c:pt idx="15108">
                  <c:v>-0.586808</c:v>
                </c:pt>
                <c:pt idx="15109">
                  <c:v>-0.596773</c:v>
                </c:pt>
                <c:pt idx="15110">
                  <c:v>-0.59782599999999997</c:v>
                </c:pt>
                <c:pt idx="15111">
                  <c:v>-0.59155000000000002</c:v>
                </c:pt>
                <c:pt idx="15112">
                  <c:v>-0.58313099999999995</c:v>
                </c:pt>
                <c:pt idx="15113">
                  <c:v>-0.57898899999999998</c:v>
                </c:pt>
                <c:pt idx="15114">
                  <c:v>-0.57628500000000005</c:v>
                </c:pt>
                <c:pt idx="15115">
                  <c:v>-0.57210300000000003</c:v>
                </c:pt>
                <c:pt idx="15116">
                  <c:v>-0.56403899999999996</c:v>
                </c:pt>
                <c:pt idx="15117">
                  <c:v>-0.57289400000000001</c:v>
                </c:pt>
                <c:pt idx="15118">
                  <c:v>-0.57778600000000002</c:v>
                </c:pt>
                <c:pt idx="15119">
                  <c:v>-0.58377800000000002</c:v>
                </c:pt>
                <c:pt idx="15120">
                  <c:v>-0.58895600000000004</c:v>
                </c:pt>
                <c:pt idx="15121">
                  <c:v>-0.589897</c:v>
                </c:pt>
                <c:pt idx="15122">
                  <c:v>-0.59080100000000002</c:v>
                </c:pt>
                <c:pt idx="15123">
                  <c:v>-0.59017200000000003</c:v>
                </c:pt>
                <c:pt idx="15124">
                  <c:v>-0.59908799999999995</c:v>
                </c:pt>
                <c:pt idx="15125">
                  <c:v>-0.60469300000000004</c:v>
                </c:pt>
                <c:pt idx="15126">
                  <c:v>-0.61008499999999999</c:v>
                </c:pt>
                <c:pt idx="15127">
                  <c:v>-0.609873</c:v>
                </c:pt>
                <c:pt idx="15128">
                  <c:v>-0.60356600000000005</c:v>
                </c:pt>
                <c:pt idx="15129">
                  <c:v>-0.59310300000000005</c:v>
                </c:pt>
                <c:pt idx="15130">
                  <c:v>-0.59093899999999999</c:v>
                </c:pt>
                <c:pt idx="15131">
                  <c:v>-0.58973100000000001</c:v>
                </c:pt>
                <c:pt idx="15132">
                  <c:v>-0.58949499999999999</c:v>
                </c:pt>
                <c:pt idx="15133">
                  <c:v>-0.58776499999999998</c:v>
                </c:pt>
                <c:pt idx="15134">
                  <c:v>-0.58706899999999995</c:v>
                </c:pt>
                <c:pt idx="15135">
                  <c:v>-0.58167899999999995</c:v>
                </c:pt>
                <c:pt idx="15136">
                  <c:v>-0.57049899999999998</c:v>
                </c:pt>
                <c:pt idx="15137">
                  <c:v>-0.56280799999999997</c:v>
                </c:pt>
                <c:pt idx="15138">
                  <c:v>-0.5635</c:v>
                </c:pt>
                <c:pt idx="15139">
                  <c:v>-0.55846899999999999</c:v>
                </c:pt>
                <c:pt idx="15140">
                  <c:v>-0.55263399999999996</c:v>
                </c:pt>
                <c:pt idx="15141">
                  <c:v>-0.54872799999999999</c:v>
                </c:pt>
                <c:pt idx="15142">
                  <c:v>-0.54801100000000003</c:v>
                </c:pt>
                <c:pt idx="15143">
                  <c:v>-0.54185399999999995</c:v>
                </c:pt>
                <c:pt idx="15144">
                  <c:v>-0.53508299999999998</c:v>
                </c:pt>
                <c:pt idx="15145">
                  <c:v>-0.52630500000000002</c:v>
                </c:pt>
                <c:pt idx="15146">
                  <c:v>-0.51990499999999995</c:v>
                </c:pt>
                <c:pt idx="15147">
                  <c:v>-0.51758499999999996</c:v>
                </c:pt>
                <c:pt idx="15148">
                  <c:v>-0.51527299999999998</c:v>
                </c:pt>
                <c:pt idx="15149">
                  <c:v>-0.51404099999999997</c:v>
                </c:pt>
                <c:pt idx="15150">
                  <c:v>-0.50674399999999997</c:v>
                </c:pt>
                <c:pt idx="15151">
                  <c:v>-0.50393299999999996</c:v>
                </c:pt>
                <c:pt idx="15152">
                  <c:v>-0.49516900000000003</c:v>
                </c:pt>
                <c:pt idx="15153">
                  <c:v>-0.48681000000000002</c:v>
                </c:pt>
                <c:pt idx="15154">
                  <c:v>-0.48898599999999998</c:v>
                </c:pt>
                <c:pt idx="15155">
                  <c:v>-0.49219200000000002</c:v>
                </c:pt>
                <c:pt idx="15156">
                  <c:v>-0.49187900000000001</c:v>
                </c:pt>
                <c:pt idx="15157">
                  <c:v>-0.48755100000000001</c:v>
                </c:pt>
                <c:pt idx="15158">
                  <c:v>-0.48222399999999999</c:v>
                </c:pt>
                <c:pt idx="15159">
                  <c:v>-0.47588599999999998</c:v>
                </c:pt>
                <c:pt idx="15160">
                  <c:v>-0.46854299999999999</c:v>
                </c:pt>
                <c:pt idx="15161">
                  <c:v>-0.46174700000000002</c:v>
                </c:pt>
                <c:pt idx="15162">
                  <c:v>-0.461561</c:v>
                </c:pt>
                <c:pt idx="15163">
                  <c:v>-0.46771400000000002</c:v>
                </c:pt>
                <c:pt idx="15164">
                  <c:v>-0.46679799999999999</c:v>
                </c:pt>
                <c:pt idx="15165">
                  <c:v>-0.46489200000000003</c:v>
                </c:pt>
                <c:pt idx="15166">
                  <c:v>-0.45749800000000002</c:v>
                </c:pt>
                <c:pt idx="15167">
                  <c:v>-0.45273400000000003</c:v>
                </c:pt>
                <c:pt idx="15168">
                  <c:v>-0.448855</c:v>
                </c:pt>
                <c:pt idx="15169">
                  <c:v>-0.44402700000000001</c:v>
                </c:pt>
                <c:pt idx="15170">
                  <c:v>-0.44120100000000001</c:v>
                </c:pt>
                <c:pt idx="15171">
                  <c:v>-0.43838300000000002</c:v>
                </c:pt>
                <c:pt idx="15172">
                  <c:v>-0.436446</c:v>
                </c:pt>
                <c:pt idx="15173">
                  <c:v>-0.428871</c:v>
                </c:pt>
                <c:pt idx="15174">
                  <c:v>-0.42186699999999999</c:v>
                </c:pt>
                <c:pt idx="15175">
                  <c:v>-0.43</c:v>
                </c:pt>
                <c:pt idx="15176">
                  <c:v>-0.44144299999999997</c:v>
                </c:pt>
                <c:pt idx="15177">
                  <c:v>-0.44091000000000002</c:v>
                </c:pt>
                <c:pt idx="15178">
                  <c:v>-0.42901299999999998</c:v>
                </c:pt>
                <c:pt idx="15179">
                  <c:v>-0.42435899999999999</c:v>
                </c:pt>
                <c:pt idx="15180">
                  <c:v>-0.41831499999999999</c:v>
                </c:pt>
                <c:pt idx="15181">
                  <c:v>-0.41042400000000001</c:v>
                </c:pt>
                <c:pt idx="15182">
                  <c:v>-0.40415600000000002</c:v>
                </c:pt>
                <c:pt idx="15183">
                  <c:v>-0.400926</c:v>
                </c:pt>
                <c:pt idx="15184">
                  <c:v>-0.40121499999999999</c:v>
                </c:pt>
                <c:pt idx="15185">
                  <c:v>-0.40323900000000001</c:v>
                </c:pt>
                <c:pt idx="15186">
                  <c:v>-0.40114100000000003</c:v>
                </c:pt>
                <c:pt idx="15187">
                  <c:v>-0.39838400000000002</c:v>
                </c:pt>
                <c:pt idx="15188">
                  <c:v>-0.39903899999999998</c:v>
                </c:pt>
                <c:pt idx="15189">
                  <c:v>-0.398038</c:v>
                </c:pt>
                <c:pt idx="15190">
                  <c:v>-0.39663900000000002</c:v>
                </c:pt>
                <c:pt idx="15191">
                  <c:v>-0.39462000000000003</c:v>
                </c:pt>
                <c:pt idx="15192">
                  <c:v>-0.391287</c:v>
                </c:pt>
                <c:pt idx="15193">
                  <c:v>-0.39094400000000001</c:v>
                </c:pt>
                <c:pt idx="15194">
                  <c:v>-0.38944299999999998</c:v>
                </c:pt>
                <c:pt idx="15195">
                  <c:v>-0.38811400000000001</c:v>
                </c:pt>
                <c:pt idx="15196">
                  <c:v>-0.38816400000000001</c:v>
                </c:pt>
                <c:pt idx="15197">
                  <c:v>-0.387297</c:v>
                </c:pt>
                <c:pt idx="15198">
                  <c:v>-0.38775300000000001</c:v>
                </c:pt>
                <c:pt idx="15199">
                  <c:v>-0.38777600000000001</c:v>
                </c:pt>
                <c:pt idx="15200">
                  <c:v>-0.40021899999999999</c:v>
                </c:pt>
                <c:pt idx="15201">
                  <c:v>-0.409964</c:v>
                </c:pt>
                <c:pt idx="15202">
                  <c:v>-0.41529100000000002</c:v>
                </c:pt>
                <c:pt idx="15203">
                  <c:v>-0.41490500000000002</c:v>
                </c:pt>
                <c:pt idx="15204">
                  <c:v>-0.40668500000000002</c:v>
                </c:pt>
                <c:pt idx="15205">
                  <c:v>-0.39668900000000001</c:v>
                </c:pt>
                <c:pt idx="15206">
                  <c:v>-0.38633200000000001</c:v>
                </c:pt>
                <c:pt idx="15207">
                  <c:v>-0.38018299999999999</c:v>
                </c:pt>
                <c:pt idx="15208">
                  <c:v>-0.37889400000000001</c:v>
                </c:pt>
                <c:pt idx="15209">
                  <c:v>-0.37896800000000003</c:v>
                </c:pt>
                <c:pt idx="15210">
                  <c:v>-0.37716699999999997</c:v>
                </c:pt>
                <c:pt idx="15211">
                  <c:v>-0.36690600000000001</c:v>
                </c:pt>
                <c:pt idx="15212">
                  <c:v>-0.35664200000000001</c:v>
                </c:pt>
                <c:pt idx="15213">
                  <c:v>-0.34964000000000001</c:v>
                </c:pt>
                <c:pt idx="15214">
                  <c:v>-0.34077299999999999</c:v>
                </c:pt>
                <c:pt idx="15215">
                  <c:v>-0.33685799999999999</c:v>
                </c:pt>
                <c:pt idx="15216">
                  <c:v>-0.32973400000000003</c:v>
                </c:pt>
                <c:pt idx="15217">
                  <c:v>-0.32228200000000001</c:v>
                </c:pt>
                <c:pt idx="15218">
                  <c:v>-0.31472699999999998</c:v>
                </c:pt>
                <c:pt idx="15219">
                  <c:v>-0.30688799999999999</c:v>
                </c:pt>
                <c:pt idx="15220">
                  <c:v>-0.30669400000000002</c:v>
                </c:pt>
                <c:pt idx="15221">
                  <c:v>-0.310643</c:v>
                </c:pt>
                <c:pt idx="15222">
                  <c:v>-0.311589</c:v>
                </c:pt>
                <c:pt idx="15223">
                  <c:v>-0.31079400000000001</c:v>
                </c:pt>
                <c:pt idx="15224">
                  <c:v>-0.29810300000000001</c:v>
                </c:pt>
                <c:pt idx="15225">
                  <c:v>-0.28935699999999998</c:v>
                </c:pt>
                <c:pt idx="15226">
                  <c:v>-0.28736099999999998</c:v>
                </c:pt>
                <c:pt idx="15227">
                  <c:v>-0.281746</c:v>
                </c:pt>
                <c:pt idx="15228">
                  <c:v>-0.27630199999999999</c:v>
                </c:pt>
                <c:pt idx="15229">
                  <c:v>-0.27476499999999998</c:v>
                </c:pt>
                <c:pt idx="15230">
                  <c:v>-0.269679</c:v>
                </c:pt>
                <c:pt idx="15231">
                  <c:v>-0.26467099999999999</c:v>
                </c:pt>
                <c:pt idx="15232">
                  <c:v>-0.26059700000000002</c:v>
                </c:pt>
                <c:pt idx="15233">
                  <c:v>-0.25307099999999999</c:v>
                </c:pt>
                <c:pt idx="15234">
                  <c:v>-0.252527</c:v>
                </c:pt>
                <c:pt idx="15235">
                  <c:v>-0.248469</c:v>
                </c:pt>
                <c:pt idx="15236">
                  <c:v>-0.24040900000000001</c:v>
                </c:pt>
                <c:pt idx="15237">
                  <c:v>-0.23783599999999999</c:v>
                </c:pt>
                <c:pt idx="15238">
                  <c:v>-0.23084399999999999</c:v>
                </c:pt>
                <c:pt idx="15239">
                  <c:v>-0.21981500000000001</c:v>
                </c:pt>
                <c:pt idx="15240">
                  <c:v>-0.20971699999999999</c:v>
                </c:pt>
                <c:pt idx="15241">
                  <c:v>-0.20211200000000001</c:v>
                </c:pt>
                <c:pt idx="15242">
                  <c:v>-0.19597600000000001</c:v>
                </c:pt>
                <c:pt idx="15243">
                  <c:v>-0.192355</c:v>
                </c:pt>
                <c:pt idx="15244">
                  <c:v>-0.18917200000000001</c:v>
                </c:pt>
                <c:pt idx="15245">
                  <c:v>-0.189969</c:v>
                </c:pt>
                <c:pt idx="15246">
                  <c:v>-0.189945</c:v>
                </c:pt>
                <c:pt idx="15247">
                  <c:v>-0.18709300000000001</c:v>
                </c:pt>
                <c:pt idx="15248">
                  <c:v>-0.17859800000000001</c:v>
                </c:pt>
                <c:pt idx="15249">
                  <c:v>-0.17236499999999999</c:v>
                </c:pt>
                <c:pt idx="15250">
                  <c:v>-0.167073</c:v>
                </c:pt>
                <c:pt idx="15251">
                  <c:v>-0.16672300000000001</c:v>
                </c:pt>
                <c:pt idx="15252">
                  <c:v>-0.166182</c:v>
                </c:pt>
                <c:pt idx="15253">
                  <c:v>-0.16510900000000001</c:v>
                </c:pt>
                <c:pt idx="15254">
                  <c:v>-0.16256000000000001</c:v>
                </c:pt>
                <c:pt idx="15255">
                  <c:v>-0.158777</c:v>
                </c:pt>
                <c:pt idx="15256">
                  <c:v>-0.150225</c:v>
                </c:pt>
                <c:pt idx="15257">
                  <c:v>-0.14495</c:v>
                </c:pt>
                <c:pt idx="15258">
                  <c:v>-0.137408</c:v>
                </c:pt>
                <c:pt idx="15259">
                  <c:v>-0.13398099999999999</c:v>
                </c:pt>
                <c:pt idx="15260">
                  <c:v>-0.13631299999999999</c:v>
                </c:pt>
                <c:pt idx="15261">
                  <c:v>-0.14074500000000001</c:v>
                </c:pt>
                <c:pt idx="15262">
                  <c:v>-0.14207700000000001</c:v>
                </c:pt>
                <c:pt idx="15263">
                  <c:v>-0.14025199999999999</c:v>
                </c:pt>
                <c:pt idx="15264">
                  <c:v>-0.13688800000000001</c:v>
                </c:pt>
                <c:pt idx="15265">
                  <c:v>-0.13680800000000001</c:v>
                </c:pt>
                <c:pt idx="15266">
                  <c:v>-0.13683300000000001</c:v>
                </c:pt>
                <c:pt idx="15267">
                  <c:v>-0.13613900000000001</c:v>
                </c:pt>
                <c:pt idx="15268">
                  <c:v>-0.1341</c:v>
                </c:pt>
                <c:pt idx="15269">
                  <c:v>-0.122768</c:v>
                </c:pt>
                <c:pt idx="15270">
                  <c:v>-0.11476</c:v>
                </c:pt>
                <c:pt idx="15271">
                  <c:v>-0.110319</c:v>
                </c:pt>
                <c:pt idx="15272">
                  <c:v>-0.103953</c:v>
                </c:pt>
                <c:pt idx="15273">
                  <c:v>-0.10209500000000001</c:v>
                </c:pt>
                <c:pt idx="15274">
                  <c:v>-0.102967</c:v>
                </c:pt>
                <c:pt idx="15275">
                  <c:v>-0.102881</c:v>
                </c:pt>
                <c:pt idx="15276">
                  <c:v>-0.103216</c:v>
                </c:pt>
                <c:pt idx="15277">
                  <c:v>-0.105438</c:v>
                </c:pt>
                <c:pt idx="15278">
                  <c:v>-0.104625</c:v>
                </c:pt>
                <c:pt idx="15279">
                  <c:v>-9.2189099999999996E-2</c:v>
                </c:pt>
                <c:pt idx="15280">
                  <c:v>-8.4272899999999998E-2</c:v>
                </c:pt>
                <c:pt idx="15281">
                  <c:v>-8.2513699999999995E-2</c:v>
                </c:pt>
                <c:pt idx="15282">
                  <c:v>-8.3113099999999995E-2</c:v>
                </c:pt>
                <c:pt idx="15283">
                  <c:v>-8.4344699999999995E-2</c:v>
                </c:pt>
                <c:pt idx="15284">
                  <c:v>-7.6955999999999997E-2</c:v>
                </c:pt>
                <c:pt idx="15285">
                  <c:v>-6.7449800000000004E-2</c:v>
                </c:pt>
                <c:pt idx="15286">
                  <c:v>-6.4822400000000002E-2</c:v>
                </c:pt>
                <c:pt idx="15287">
                  <c:v>-6.2545500000000004E-2</c:v>
                </c:pt>
                <c:pt idx="15288">
                  <c:v>-5.2640699999999999E-2</c:v>
                </c:pt>
                <c:pt idx="15289">
                  <c:v>-3.6555200000000003E-2</c:v>
                </c:pt>
                <c:pt idx="15290">
                  <c:v>-2.8709800000000001E-2</c:v>
                </c:pt>
                <c:pt idx="15291">
                  <c:v>-2.3869100000000001E-2</c:v>
                </c:pt>
                <c:pt idx="15292">
                  <c:v>-2.1772099999999999E-2</c:v>
                </c:pt>
                <c:pt idx="15293">
                  <c:v>-2.13361E-2</c:v>
                </c:pt>
                <c:pt idx="15294">
                  <c:v>-1.9590799999999998E-2</c:v>
                </c:pt>
                <c:pt idx="15295">
                  <c:v>-1.77152E-2</c:v>
                </c:pt>
                <c:pt idx="15296">
                  <c:v>-1.8833200000000001E-2</c:v>
                </c:pt>
                <c:pt idx="15297">
                  <c:v>-2.0173199999999999E-2</c:v>
                </c:pt>
                <c:pt idx="15298">
                  <c:v>-1.94843E-2</c:v>
                </c:pt>
                <c:pt idx="15299">
                  <c:v>-1.6762200000000001E-2</c:v>
                </c:pt>
                <c:pt idx="15300">
                  <c:v>-1.4392E-2</c:v>
                </c:pt>
                <c:pt idx="15301">
                  <c:v>-1.3851499999999999E-2</c:v>
                </c:pt>
                <c:pt idx="15302">
                  <c:v>-1.3656E-2</c:v>
                </c:pt>
                <c:pt idx="15303">
                  <c:v>-1.08363E-2</c:v>
                </c:pt>
                <c:pt idx="15304">
                  <c:v>-4.6760400000000002E-3</c:v>
                </c:pt>
                <c:pt idx="15305">
                  <c:v>-1.4338599999999999E-3</c:v>
                </c:pt>
                <c:pt idx="15306">
                  <c:v>-1.9880499999999999E-3</c:v>
                </c:pt>
                <c:pt idx="15307">
                  <c:v>-7.6752399999999998E-3</c:v>
                </c:pt>
                <c:pt idx="15308">
                  <c:v>-1.6369000000000002E-2</c:v>
                </c:pt>
                <c:pt idx="15309">
                  <c:v>-1.8471000000000001E-2</c:v>
                </c:pt>
                <c:pt idx="15310">
                  <c:v>-1.4566000000000001E-2</c:v>
                </c:pt>
                <c:pt idx="15311">
                  <c:v>-9.4939199999999994E-3</c:v>
                </c:pt>
                <c:pt idx="15312">
                  <c:v>-4.0324000000000002E-3</c:v>
                </c:pt>
                <c:pt idx="15313">
                  <c:v>-1.18004E-3</c:v>
                </c:pt>
                <c:pt idx="15314">
                  <c:v>-1.8637199999999999E-3</c:v>
                </c:pt>
                <c:pt idx="15315">
                  <c:v>-5.3523100000000005E-4</c:v>
                </c:pt>
                <c:pt idx="15316">
                  <c:v>5.2803400000000003E-4</c:v>
                </c:pt>
                <c:pt idx="15317">
                  <c:v>3.4019300000000001E-3</c:v>
                </c:pt>
                <c:pt idx="15318">
                  <c:v>7.41422E-3</c:v>
                </c:pt>
                <c:pt idx="15319">
                  <c:v>1.2346599999999999E-2</c:v>
                </c:pt>
                <c:pt idx="15320">
                  <c:v>2.4554699999999999E-2</c:v>
                </c:pt>
                <c:pt idx="15321">
                  <c:v>3.2290100000000002E-2</c:v>
                </c:pt>
                <c:pt idx="15322">
                  <c:v>3.6709400000000003E-2</c:v>
                </c:pt>
                <c:pt idx="15323">
                  <c:v>4.0330999999999999E-2</c:v>
                </c:pt>
                <c:pt idx="15324">
                  <c:v>4.2054800000000003E-2</c:v>
                </c:pt>
                <c:pt idx="15325">
                  <c:v>4.02806E-2</c:v>
                </c:pt>
                <c:pt idx="15326">
                  <c:v>3.9177499999999997E-2</c:v>
                </c:pt>
                <c:pt idx="15327">
                  <c:v>3.97951E-2</c:v>
                </c:pt>
                <c:pt idx="15328">
                  <c:v>3.8084899999999998E-2</c:v>
                </c:pt>
                <c:pt idx="15329">
                  <c:v>3.9239799999999998E-2</c:v>
                </c:pt>
                <c:pt idx="15330">
                  <c:v>4.33471E-2</c:v>
                </c:pt>
                <c:pt idx="15331">
                  <c:v>4.5765E-2</c:v>
                </c:pt>
                <c:pt idx="15332">
                  <c:v>4.7553900000000003E-2</c:v>
                </c:pt>
                <c:pt idx="15333">
                  <c:v>4.6231000000000001E-2</c:v>
                </c:pt>
                <c:pt idx="15334">
                  <c:v>4.50833E-2</c:v>
                </c:pt>
                <c:pt idx="15335">
                  <c:v>3.5353700000000002E-2</c:v>
                </c:pt>
                <c:pt idx="15336">
                  <c:v>2.3438299999999999E-2</c:v>
                </c:pt>
                <c:pt idx="15337">
                  <c:v>2.4798899999999999E-2</c:v>
                </c:pt>
                <c:pt idx="15338">
                  <c:v>2.4125000000000001E-2</c:v>
                </c:pt>
                <c:pt idx="15339">
                  <c:v>2.1216599999999999E-2</c:v>
                </c:pt>
                <c:pt idx="15340">
                  <c:v>2.0816999999999999E-2</c:v>
                </c:pt>
                <c:pt idx="15341">
                  <c:v>2.5575199999999999E-2</c:v>
                </c:pt>
                <c:pt idx="15342">
                  <c:v>2.84867E-2</c:v>
                </c:pt>
                <c:pt idx="15343">
                  <c:v>2.7456299999999999E-2</c:v>
                </c:pt>
                <c:pt idx="15344">
                  <c:v>2.9619199999999998E-2</c:v>
                </c:pt>
                <c:pt idx="15345">
                  <c:v>2.9789300000000001E-2</c:v>
                </c:pt>
                <c:pt idx="15346">
                  <c:v>2.8761700000000001E-2</c:v>
                </c:pt>
                <c:pt idx="15347">
                  <c:v>2.8417100000000001E-2</c:v>
                </c:pt>
                <c:pt idx="15348">
                  <c:v>2.4017799999999999E-2</c:v>
                </c:pt>
                <c:pt idx="15349">
                  <c:v>1.8345500000000001E-2</c:v>
                </c:pt>
                <c:pt idx="15350">
                  <c:v>1.94398E-2</c:v>
                </c:pt>
                <c:pt idx="15351">
                  <c:v>1.8380000000000001E-2</c:v>
                </c:pt>
                <c:pt idx="15352">
                  <c:v>1.22033E-2</c:v>
                </c:pt>
                <c:pt idx="15353">
                  <c:v>6.2078599999999999E-3</c:v>
                </c:pt>
                <c:pt idx="15354">
                  <c:v>7.9147599999999999E-3</c:v>
                </c:pt>
                <c:pt idx="15355">
                  <c:v>7.8342399999999993E-3</c:v>
                </c:pt>
                <c:pt idx="15356">
                  <c:v>5.5879299999999996E-3</c:v>
                </c:pt>
                <c:pt idx="15357">
                  <c:v>7.0489599999999999E-3</c:v>
                </c:pt>
                <c:pt idx="15358">
                  <c:v>6.7349300000000001E-3</c:v>
                </c:pt>
                <c:pt idx="15359">
                  <c:v>7.0653900000000004E-3</c:v>
                </c:pt>
                <c:pt idx="15360">
                  <c:v>6.8701200000000004E-3</c:v>
                </c:pt>
                <c:pt idx="15361">
                  <c:v>8.9054700000000004E-3</c:v>
                </c:pt>
                <c:pt idx="15362">
                  <c:v>1.2772E-2</c:v>
                </c:pt>
                <c:pt idx="15363">
                  <c:v>1.2245199999999999E-2</c:v>
                </c:pt>
                <c:pt idx="15364">
                  <c:v>1.2699500000000001E-2</c:v>
                </c:pt>
                <c:pt idx="15365">
                  <c:v>1.3776E-2</c:v>
                </c:pt>
                <c:pt idx="15366">
                  <c:v>1.5145199999999999E-2</c:v>
                </c:pt>
                <c:pt idx="15367">
                  <c:v>1.4138400000000001E-2</c:v>
                </c:pt>
                <c:pt idx="15368">
                  <c:v>1.6090799999999999E-2</c:v>
                </c:pt>
                <c:pt idx="15369">
                  <c:v>1.75978E-2</c:v>
                </c:pt>
                <c:pt idx="15370">
                  <c:v>2.0872499999999999E-2</c:v>
                </c:pt>
                <c:pt idx="15371">
                  <c:v>2.49623E-2</c:v>
                </c:pt>
                <c:pt idx="15372">
                  <c:v>3.6184599999999997E-2</c:v>
                </c:pt>
                <c:pt idx="15373">
                  <c:v>4.6548899999999997E-2</c:v>
                </c:pt>
                <c:pt idx="15374">
                  <c:v>5.0076500000000003E-2</c:v>
                </c:pt>
                <c:pt idx="15375">
                  <c:v>5.3107300000000003E-2</c:v>
                </c:pt>
                <c:pt idx="15376">
                  <c:v>5.9952699999999998E-2</c:v>
                </c:pt>
                <c:pt idx="15377">
                  <c:v>6.9806400000000005E-2</c:v>
                </c:pt>
                <c:pt idx="15378">
                  <c:v>6.5936900000000007E-2</c:v>
                </c:pt>
                <c:pt idx="15379">
                  <c:v>5.1406100000000003E-2</c:v>
                </c:pt>
                <c:pt idx="15380">
                  <c:v>5.1973600000000002E-2</c:v>
                </c:pt>
                <c:pt idx="15381">
                  <c:v>4.8342999999999997E-2</c:v>
                </c:pt>
                <c:pt idx="15382">
                  <c:v>3.96491E-2</c:v>
                </c:pt>
                <c:pt idx="15383">
                  <c:v>2.89559E-2</c:v>
                </c:pt>
                <c:pt idx="15384">
                  <c:v>2.5308400000000002E-2</c:v>
                </c:pt>
                <c:pt idx="15385">
                  <c:v>8.1328200000000007E-3</c:v>
                </c:pt>
                <c:pt idx="15386">
                  <c:v>-6.16813E-3</c:v>
                </c:pt>
                <c:pt idx="15387">
                  <c:v>-1.1927800000000001E-2</c:v>
                </c:pt>
                <c:pt idx="15388">
                  <c:v>-2.1625999999999999E-2</c:v>
                </c:pt>
                <c:pt idx="15389">
                  <c:v>-3.3680799999999997E-2</c:v>
                </c:pt>
                <c:pt idx="15390">
                  <c:v>-4.4954500000000001E-2</c:v>
                </c:pt>
                <c:pt idx="15391">
                  <c:v>-5.0473999999999998E-2</c:v>
                </c:pt>
                <c:pt idx="15392">
                  <c:v>-5.13242E-2</c:v>
                </c:pt>
                <c:pt idx="15393">
                  <c:v>-5.6367100000000003E-2</c:v>
                </c:pt>
                <c:pt idx="15394">
                  <c:v>-5.7344699999999998E-2</c:v>
                </c:pt>
                <c:pt idx="15395">
                  <c:v>-5.17665E-2</c:v>
                </c:pt>
                <c:pt idx="15396">
                  <c:v>-5.6834500000000003E-2</c:v>
                </c:pt>
                <c:pt idx="15397">
                  <c:v>-6.8593899999999999E-2</c:v>
                </c:pt>
                <c:pt idx="15398">
                  <c:v>-7.6377E-2</c:v>
                </c:pt>
                <c:pt idx="15399">
                  <c:v>-8.0634200000000003E-2</c:v>
                </c:pt>
                <c:pt idx="15400">
                  <c:v>-7.5320399999999996E-2</c:v>
                </c:pt>
                <c:pt idx="15401">
                  <c:v>-6.7377800000000002E-2</c:v>
                </c:pt>
                <c:pt idx="15402">
                  <c:v>-6.16207E-2</c:v>
                </c:pt>
                <c:pt idx="15403">
                  <c:v>-5.9969599999999998E-2</c:v>
                </c:pt>
                <c:pt idx="15404">
                  <c:v>-5.9617299999999998E-2</c:v>
                </c:pt>
                <c:pt idx="15405">
                  <c:v>-5.7044200000000003E-2</c:v>
                </c:pt>
                <c:pt idx="15406">
                  <c:v>-5.2139699999999997E-2</c:v>
                </c:pt>
                <c:pt idx="15407">
                  <c:v>-4.5004000000000002E-2</c:v>
                </c:pt>
                <c:pt idx="15408">
                  <c:v>-3.81412E-2</c:v>
                </c:pt>
                <c:pt idx="15409">
                  <c:v>-3.5710499999999999E-2</c:v>
                </c:pt>
                <c:pt idx="15410">
                  <c:v>-3.3076700000000001E-2</c:v>
                </c:pt>
                <c:pt idx="15411">
                  <c:v>-2.9083700000000001E-2</c:v>
                </c:pt>
                <c:pt idx="15412">
                  <c:v>-2.503E-2</c:v>
                </c:pt>
                <c:pt idx="15413">
                  <c:v>-2.08045E-2</c:v>
                </c:pt>
                <c:pt idx="15414">
                  <c:v>-2.50178E-2</c:v>
                </c:pt>
                <c:pt idx="15415">
                  <c:v>-3.71504E-2</c:v>
                </c:pt>
                <c:pt idx="15416">
                  <c:v>-4.74609E-2</c:v>
                </c:pt>
                <c:pt idx="15417">
                  <c:v>-5.1888900000000002E-2</c:v>
                </c:pt>
                <c:pt idx="15418">
                  <c:v>-5.8140299999999999E-2</c:v>
                </c:pt>
                <c:pt idx="15419">
                  <c:v>-6.5632999999999997E-2</c:v>
                </c:pt>
                <c:pt idx="15420">
                  <c:v>-6.9001599999999996E-2</c:v>
                </c:pt>
                <c:pt idx="15421">
                  <c:v>-7.5109499999999996E-2</c:v>
                </c:pt>
                <c:pt idx="15422">
                  <c:v>-7.6199199999999995E-2</c:v>
                </c:pt>
                <c:pt idx="15423">
                  <c:v>-6.7967E-2</c:v>
                </c:pt>
                <c:pt idx="15424">
                  <c:v>-5.9347999999999998E-2</c:v>
                </c:pt>
                <c:pt idx="15425">
                  <c:v>-4.9351100000000002E-2</c:v>
                </c:pt>
                <c:pt idx="15426">
                  <c:v>-3.9198900000000002E-2</c:v>
                </c:pt>
                <c:pt idx="15427">
                  <c:v>-3.1893900000000003E-2</c:v>
                </c:pt>
                <c:pt idx="15428">
                  <c:v>-3.4726E-2</c:v>
                </c:pt>
                <c:pt idx="15429">
                  <c:v>-4.6916699999999999E-2</c:v>
                </c:pt>
                <c:pt idx="15430">
                  <c:v>-5.1997500000000002E-2</c:v>
                </c:pt>
                <c:pt idx="15431">
                  <c:v>-4.8471800000000002E-2</c:v>
                </c:pt>
                <c:pt idx="15432">
                  <c:v>-4.5385200000000001E-2</c:v>
                </c:pt>
                <c:pt idx="15433">
                  <c:v>-3.9836299999999998E-2</c:v>
                </c:pt>
                <c:pt idx="15434">
                  <c:v>-3.3694000000000002E-2</c:v>
                </c:pt>
                <c:pt idx="15435">
                  <c:v>-3.1369599999999997E-2</c:v>
                </c:pt>
                <c:pt idx="15436">
                  <c:v>-3.3242899999999999E-2</c:v>
                </c:pt>
                <c:pt idx="15437">
                  <c:v>-3.3716000000000003E-2</c:v>
                </c:pt>
                <c:pt idx="15438">
                  <c:v>-3.4555200000000001E-2</c:v>
                </c:pt>
                <c:pt idx="15439">
                  <c:v>-3.1651600000000002E-2</c:v>
                </c:pt>
                <c:pt idx="15440">
                  <c:v>-2.8527199999999999E-2</c:v>
                </c:pt>
                <c:pt idx="15441">
                  <c:v>-2.6408999999999998E-2</c:v>
                </c:pt>
                <c:pt idx="15442">
                  <c:v>-2.7809799999999999E-2</c:v>
                </c:pt>
                <c:pt idx="15443">
                  <c:v>-2.8791400000000002E-2</c:v>
                </c:pt>
                <c:pt idx="15444">
                  <c:v>-2.5285700000000001E-2</c:v>
                </c:pt>
                <c:pt idx="15445">
                  <c:v>-2.0095200000000001E-2</c:v>
                </c:pt>
                <c:pt idx="15446">
                  <c:v>-1.50131E-2</c:v>
                </c:pt>
                <c:pt idx="15447">
                  <c:v>-1.55528E-2</c:v>
                </c:pt>
                <c:pt idx="15448">
                  <c:v>-1.46274E-2</c:v>
                </c:pt>
                <c:pt idx="15449">
                  <c:v>-1.1809800000000001E-2</c:v>
                </c:pt>
                <c:pt idx="15450">
                  <c:v>-9.9383300000000004E-3</c:v>
                </c:pt>
                <c:pt idx="15451">
                  <c:v>-1.3074300000000001E-2</c:v>
                </c:pt>
                <c:pt idx="15452">
                  <c:v>-1.71364E-2</c:v>
                </c:pt>
                <c:pt idx="15453">
                  <c:v>-1.9835800000000001E-2</c:v>
                </c:pt>
                <c:pt idx="15454">
                  <c:v>-2.6206799999999999E-2</c:v>
                </c:pt>
                <c:pt idx="15455">
                  <c:v>-3.9611399999999998E-2</c:v>
                </c:pt>
                <c:pt idx="15456">
                  <c:v>-4.4696899999999998E-2</c:v>
                </c:pt>
                <c:pt idx="15457">
                  <c:v>-3.9100999999999997E-2</c:v>
                </c:pt>
                <c:pt idx="15458">
                  <c:v>-2.7810700000000001E-2</c:v>
                </c:pt>
                <c:pt idx="15459">
                  <c:v>-1.8673700000000001E-2</c:v>
                </c:pt>
                <c:pt idx="15460">
                  <c:v>-1.3627200000000001E-2</c:v>
                </c:pt>
                <c:pt idx="15461">
                  <c:v>-1.2267699999999999E-2</c:v>
                </c:pt>
                <c:pt idx="15462">
                  <c:v>-1.00404E-2</c:v>
                </c:pt>
                <c:pt idx="15463">
                  <c:v>-4.2432299999999997E-3</c:v>
                </c:pt>
                <c:pt idx="15464">
                  <c:v>3.6268300000000002E-3</c:v>
                </c:pt>
                <c:pt idx="15465">
                  <c:v>9.4506299999999998E-3</c:v>
                </c:pt>
                <c:pt idx="15466">
                  <c:v>1.2748199999999999E-2</c:v>
                </c:pt>
                <c:pt idx="15467">
                  <c:v>1.6141699999999998E-2</c:v>
                </c:pt>
                <c:pt idx="15468">
                  <c:v>2.03775E-2</c:v>
                </c:pt>
                <c:pt idx="15469">
                  <c:v>2.11264E-2</c:v>
                </c:pt>
                <c:pt idx="15470">
                  <c:v>2.23339E-2</c:v>
                </c:pt>
                <c:pt idx="15471">
                  <c:v>2.30882E-2</c:v>
                </c:pt>
                <c:pt idx="15472">
                  <c:v>3.1181E-2</c:v>
                </c:pt>
                <c:pt idx="15473">
                  <c:v>3.70341E-2</c:v>
                </c:pt>
                <c:pt idx="15474">
                  <c:v>4.4282799999999997E-2</c:v>
                </c:pt>
                <c:pt idx="15475">
                  <c:v>4.9290599999999997E-2</c:v>
                </c:pt>
                <c:pt idx="15476">
                  <c:v>5.8824799999999997E-2</c:v>
                </c:pt>
                <c:pt idx="15477">
                  <c:v>6.8771700000000005E-2</c:v>
                </c:pt>
                <c:pt idx="15478">
                  <c:v>7.3432600000000001E-2</c:v>
                </c:pt>
                <c:pt idx="15479">
                  <c:v>7.5556200000000004E-2</c:v>
                </c:pt>
                <c:pt idx="15480">
                  <c:v>7.7607200000000001E-2</c:v>
                </c:pt>
                <c:pt idx="15481">
                  <c:v>8.04203E-2</c:v>
                </c:pt>
                <c:pt idx="15482">
                  <c:v>8.5662100000000005E-2</c:v>
                </c:pt>
                <c:pt idx="15483">
                  <c:v>9.5920000000000005E-2</c:v>
                </c:pt>
                <c:pt idx="15484">
                  <c:v>0.10109600000000001</c:v>
                </c:pt>
                <c:pt idx="15485">
                  <c:v>0.10512299999999999</c:v>
                </c:pt>
                <c:pt idx="15486">
                  <c:v>0.11024100000000001</c:v>
                </c:pt>
                <c:pt idx="15487">
                  <c:v>0.120793</c:v>
                </c:pt>
                <c:pt idx="15488">
                  <c:v>0.129637</c:v>
                </c:pt>
                <c:pt idx="15489">
                  <c:v>0.135743</c:v>
                </c:pt>
                <c:pt idx="15490">
                  <c:v>0.13923199999999999</c:v>
                </c:pt>
                <c:pt idx="15491">
                  <c:v>0.14726400000000001</c:v>
                </c:pt>
                <c:pt idx="15492">
                  <c:v>0.16017500000000001</c:v>
                </c:pt>
                <c:pt idx="15493">
                  <c:v>0.16362299999999999</c:v>
                </c:pt>
                <c:pt idx="15494">
                  <c:v>0.16217500000000001</c:v>
                </c:pt>
                <c:pt idx="15495">
                  <c:v>0.16631199999999999</c:v>
                </c:pt>
                <c:pt idx="15496">
                  <c:v>0.175511</c:v>
                </c:pt>
                <c:pt idx="15497">
                  <c:v>0.180366</c:v>
                </c:pt>
                <c:pt idx="15498">
                  <c:v>0.18229100000000001</c:v>
                </c:pt>
                <c:pt idx="15499">
                  <c:v>0.18578500000000001</c:v>
                </c:pt>
                <c:pt idx="15500">
                  <c:v>0.189137</c:v>
                </c:pt>
                <c:pt idx="15501">
                  <c:v>0.18904799999999999</c:v>
                </c:pt>
                <c:pt idx="15502">
                  <c:v>0.188642</c:v>
                </c:pt>
                <c:pt idx="15503">
                  <c:v>0.18787899999999999</c:v>
                </c:pt>
                <c:pt idx="15504">
                  <c:v>0.18781900000000001</c:v>
                </c:pt>
                <c:pt idx="15505">
                  <c:v>0.19001499999999999</c:v>
                </c:pt>
                <c:pt idx="15506">
                  <c:v>0.20086599999999999</c:v>
                </c:pt>
                <c:pt idx="15507">
                  <c:v>0.21857399999999999</c:v>
                </c:pt>
                <c:pt idx="15508">
                  <c:v>0.23045599999999999</c:v>
                </c:pt>
                <c:pt idx="15509">
                  <c:v>0.23171900000000001</c:v>
                </c:pt>
                <c:pt idx="15510">
                  <c:v>0.23014000000000001</c:v>
                </c:pt>
                <c:pt idx="15511">
                  <c:v>0.229212</c:v>
                </c:pt>
                <c:pt idx="15512">
                  <c:v>0.23108100000000001</c:v>
                </c:pt>
                <c:pt idx="15513">
                  <c:v>0.23361000000000001</c:v>
                </c:pt>
                <c:pt idx="15514">
                  <c:v>0.230881</c:v>
                </c:pt>
                <c:pt idx="15515">
                  <c:v>0.22539300000000001</c:v>
                </c:pt>
                <c:pt idx="15516">
                  <c:v>0.222355</c:v>
                </c:pt>
                <c:pt idx="15517">
                  <c:v>0.21989800000000001</c:v>
                </c:pt>
                <c:pt idx="15518">
                  <c:v>0.21779299999999999</c:v>
                </c:pt>
                <c:pt idx="15519">
                  <c:v>0.21832699999999999</c:v>
                </c:pt>
                <c:pt idx="15520">
                  <c:v>0.223524</c:v>
                </c:pt>
                <c:pt idx="15521">
                  <c:v>0.22761000000000001</c:v>
                </c:pt>
                <c:pt idx="15522">
                  <c:v>0.22641500000000001</c:v>
                </c:pt>
                <c:pt idx="15523">
                  <c:v>0.21990499999999999</c:v>
                </c:pt>
                <c:pt idx="15524">
                  <c:v>0.213921</c:v>
                </c:pt>
                <c:pt idx="15525">
                  <c:v>0.212674</c:v>
                </c:pt>
                <c:pt idx="15526">
                  <c:v>0.21266199999999999</c:v>
                </c:pt>
                <c:pt idx="15527">
                  <c:v>0.213419</c:v>
                </c:pt>
                <c:pt idx="15528">
                  <c:v>0.21086299999999999</c:v>
                </c:pt>
                <c:pt idx="15529">
                  <c:v>0.20672499999999999</c:v>
                </c:pt>
                <c:pt idx="15530">
                  <c:v>0.20464099999999999</c:v>
                </c:pt>
                <c:pt idx="15531">
                  <c:v>0.20316699999999999</c:v>
                </c:pt>
                <c:pt idx="15532">
                  <c:v>0.19680700000000001</c:v>
                </c:pt>
                <c:pt idx="15533">
                  <c:v>0.19147700000000001</c:v>
                </c:pt>
                <c:pt idx="15534">
                  <c:v>0.191029</c:v>
                </c:pt>
                <c:pt idx="15535">
                  <c:v>0.19119800000000001</c:v>
                </c:pt>
                <c:pt idx="15536">
                  <c:v>0.18690000000000001</c:v>
                </c:pt>
                <c:pt idx="15537">
                  <c:v>0.18243699999999999</c:v>
                </c:pt>
                <c:pt idx="15538">
                  <c:v>0.18274899999999999</c:v>
                </c:pt>
                <c:pt idx="15539">
                  <c:v>0.186588</c:v>
                </c:pt>
                <c:pt idx="15540">
                  <c:v>0.181946</c:v>
                </c:pt>
                <c:pt idx="15541">
                  <c:v>0.17211000000000001</c:v>
                </c:pt>
                <c:pt idx="15542">
                  <c:v>0.17219799999999999</c:v>
                </c:pt>
                <c:pt idx="15543">
                  <c:v>0.170793</c:v>
                </c:pt>
                <c:pt idx="15544">
                  <c:v>0.16591800000000001</c:v>
                </c:pt>
                <c:pt idx="15545">
                  <c:v>0.16361899999999999</c:v>
                </c:pt>
                <c:pt idx="15546">
                  <c:v>0.16661599999999999</c:v>
                </c:pt>
                <c:pt idx="15547">
                  <c:v>0.17063400000000001</c:v>
                </c:pt>
                <c:pt idx="15548">
                  <c:v>0.171766</c:v>
                </c:pt>
                <c:pt idx="15549">
                  <c:v>0.17174600000000001</c:v>
                </c:pt>
                <c:pt idx="15550">
                  <c:v>0.171879</c:v>
                </c:pt>
                <c:pt idx="15551">
                  <c:v>0.17291100000000001</c:v>
                </c:pt>
                <c:pt idx="15552">
                  <c:v>0.17715900000000001</c:v>
                </c:pt>
                <c:pt idx="15553">
                  <c:v>0.18156700000000001</c:v>
                </c:pt>
                <c:pt idx="15554">
                  <c:v>0.18432299999999999</c:v>
                </c:pt>
                <c:pt idx="15555">
                  <c:v>0.18009</c:v>
                </c:pt>
                <c:pt idx="15556">
                  <c:v>0.174538</c:v>
                </c:pt>
                <c:pt idx="15557">
                  <c:v>0.172595</c:v>
                </c:pt>
                <c:pt idx="15558">
                  <c:v>0.16877600000000001</c:v>
                </c:pt>
                <c:pt idx="15559">
                  <c:v>0.16677700000000001</c:v>
                </c:pt>
                <c:pt idx="15560">
                  <c:v>0.16725799999999999</c:v>
                </c:pt>
                <c:pt idx="15561">
                  <c:v>0.170211</c:v>
                </c:pt>
                <c:pt idx="15562">
                  <c:v>0.176395</c:v>
                </c:pt>
                <c:pt idx="15563">
                  <c:v>0.18464700000000001</c:v>
                </c:pt>
                <c:pt idx="15564">
                  <c:v>0.198133</c:v>
                </c:pt>
                <c:pt idx="15565">
                  <c:v>0.20596500000000001</c:v>
                </c:pt>
                <c:pt idx="15566">
                  <c:v>0.207842</c:v>
                </c:pt>
                <c:pt idx="15567">
                  <c:v>0.20762</c:v>
                </c:pt>
                <c:pt idx="15568">
                  <c:v>0.20702499999999999</c:v>
                </c:pt>
                <c:pt idx="15569">
                  <c:v>0.20766699999999999</c:v>
                </c:pt>
                <c:pt idx="15570">
                  <c:v>0.21206900000000001</c:v>
                </c:pt>
                <c:pt idx="15571">
                  <c:v>0.21837400000000001</c:v>
                </c:pt>
                <c:pt idx="15572">
                  <c:v>0.220498</c:v>
                </c:pt>
                <c:pt idx="15573">
                  <c:v>0.226992</c:v>
                </c:pt>
                <c:pt idx="15574">
                  <c:v>0.233847</c:v>
                </c:pt>
                <c:pt idx="15575">
                  <c:v>0.23579600000000001</c:v>
                </c:pt>
                <c:pt idx="15576">
                  <c:v>0.23519399999999999</c:v>
                </c:pt>
                <c:pt idx="15577">
                  <c:v>0.23210700000000001</c:v>
                </c:pt>
                <c:pt idx="15578">
                  <c:v>0.23022400000000001</c:v>
                </c:pt>
                <c:pt idx="15579">
                  <c:v>0.230852</c:v>
                </c:pt>
                <c:pt idx="15580">
                  <c:v>0.237342</c:v>
                </c:pt>
                <c:pt idx="15581">
                  <c:v>0.23400899999999999</c:v>
                </c:pt>
                <c:pt idx="15582">
                  <c:v>0.2286</c:v>
                </c:pt>
                <c:pt idx="15583">
                  <c:v>0.22130900000000001</c:v>
                </c:pt>
                <c:pt idx="15584">
                  <c:v>0.22554099999999999</c:v>
                </c:pt>
                <c:pt idx="15585">
                  <c:v>0.23518</c:v>
                </c:pt>
                <c:pt idx="15586">
                  <c:v>0.23960200000000001</c:v>
                </c:pt>
                <c:pt idx="15587">
                  <c:v>0.240013</c:v>
                </c:pt>
                <c:pt idx="15588">
                  <c:v>0.23873900000000001</c:v>
                </c:pt>
                <c:pt idx="15589">
                  <c:v>0.238369</c:v>
                </c:pt>
                <c:pt idx="15590">
                  <c:v>0.240178</c:v>
                </c:pt>
                <c:pt idx="15591">
                  <c:v>0.240423</c:v>
                </c:pt>
                <c:pt idx="15592">
                  <c:v>0.24065400000000001</c:v>
                </c:pt>
                <c:pt idx="15593">
                  <c:v>0.241372</c:v>
                </c:pt>
                <c:pt idx="15594">
                  <c:v>0.24706500000000001</c:v>
                </c:pt>
                <c:pt idx="15595">
                  <c:v>0.24552399999999999</c:v>
                </c:pt>
                <c:pt idx="15596">
                  <c:v>0.24354000000000001</c:v>
                </c:pt>
                <c:pt idx="15597">
                  <c:v>0.24549599999999999</c:v>
                </c:pt>
                <c:pt idx="15598">
                  <c:v>0.247726</c:v>
                </c:pt>
                <c:pt idx="15599">
                  <c:v>0.24653800000000001</c:v>
                </c:pt>
                <c:pt idx="15600">
                  <c:v>0.24742800000000001</c:v>
                </c:pt>
                <c:pt idx="15601">
                  <c:v>0.25024299999999999</c:v>
                </c:pt>
                <c:pt idx="15602">
                  <c:v>0.246142</c:v>
                </c:pt>
                <c:pt idx="15603">
                  <c:v>0.24148800000000001</c:v>
                </c:pt>
                <c:pt idx="15604">
                  <c:v>0.24027399999999999</c:v>
                </c:pt>
                <c:pt idx="15605">
                  <c:v>0.239728</c:v>
                </c:pt>
                <c:pt idx="15606">
                  <c:v>0.23561399999999999</c:v>
                </c:pt>
                <c:pt idx="15607">
                  <c:v>0.23396900000000001</c:v>
                </c:pt>
                <c:pt idx="15608">
                  <c:v>0.22986699999999999</c:v>
                </c:pt>
                <c:pt idx="15609">
                  <c:v>0.22940199999999999</c:v>
                </c:pt>
                <c:pt idx="15610">
                  <c:v>0.23158200000000001</c:v>
                </c:pt>
                <c:pt idx="15611">
                  <c:v>0.235009</c:v>
                </c:pt>
                <c:pt idx="15612">
                  <c:v>0.23411899999999999</c:v>
                </c:pt>
                <c:pt idx="15613">
                  <c:v>0.22697100000000001</c:v>
                </c:pt>
                <c:pt idx="15614">
                  <c:v>0.226074</c:v>
                </c:pt>
                <c:pt idx="15615">
                  <c:v>0.226717</c:v>
                </c:pt>
                <c:pt idx="15616">
                  <c:v>0.22259699999999999</c:v>
                </c:pt>
                <c:pt idx="15617">
                  <c:v>0.20638100000000001</c:v>
                </c:pt>
                <c:pt idx="15618">
                  <c:v>0.198181</c:v>
                </c:pt>
                <c:pt idx="15619">
                  <c:v>0.188363</c:v>
                </c:pt>
                <c:pt idx="15620">
                  <c:v>0.178979</c:v>
                </c:pt>
                <c:pt idx="15621">
                  <c:v>0.173926</c:v>
                </c:pt>
                <c:pt idx="15622">
                  <c:v>0.17000499999999999</c:v>
                </c:pt>
                <c:pt idx="15623">
                  <c:v>0.169706</c:v>
                </c:pt>
                <c:pt idx="15624">
                  <c:v>0.17468500000000001</c:v>
                </c:pt>
                <c:pt idx="15625">
                  <c:v>0.178038</c:v>
                </c:pt>
                <c:pt idx="15626">
                  <c:v>0.18132000000000001</c:v>
                </c:pt>
                <c:pt idx="15627">
                  <c:v>0.18574499999999999</c:v>
                </c:pt>
                <c:pt idx="15628">
                  <c:v>0.18080599999999999</c:v>
                </c:pt>
                <c:pt idx="15629">
                  <c:v>0.17294599999999999</c:v>
                </c:pt>
                <c:pt idx="15630">
                  <c:v>0.17513200000000001</c:v>
                </c:pt>
                <c:pt idx="15631">
                  <c:v>0.17737700000000001</c:v>
                </c:pt>
                <c:pt idx="15632">
                  <c:v>0.17885799999999999</c:v>
                </c:pt>
                <c:pt idx="15633">
                  <c:v>0.1777</c:v>
                </c:pt>
                <c:pt idx="15634">
                  <c:v>0.18131700000000001</c:v>
                </c:pt>
                <c:pt idx="15635">
                  <c:v>0.186919</c:v>
                </c:pt>
                <c:pt idx="15636">
                  <c:v>0.191914</c:v>
                </c:pt>
                <c:pt idx="15637">
                  <c:v>0.186304</c:v>
                </c:pt>
                <c:pt idx="15638">
                  <c:v>0.18101999999999999</c:v>
                </c:pt>
                <c:pt idx="15639">
                  <c:v>0.18546899999999999</c:v>
                </c:pt>
                <c:pt idx="15640">
                  <c:v>0.19575699999999999</c:v>
                </c:pt>
                <c:pt idx="15641">
                  <c:v>0.20486399999999999</c:v>
                </c:pt>
                <c:pt idx="15642">
                  <c:v>0.20790900000000001</c:v>
                </c:pt>
                <c:pt idx="15643">
                  <c:v>0.21332699999999999</c:v>
                </c:pt>
                <c:pt idx="15644">
                  <c:v>0.22445399999999999</c:v>
                </c:pt>
                <c:pt idx="15645">
                  <c:v>0.23516899999999999</c:v>
                </c:pt>
                <c:pt idx="15646">
                  <c:v>0.23910400000000001</c:v>
                </c:pt>
                <c:pt idx="15647">
                  <c:v>0.246558</c:v>
                </c:pt>
                <c:pt idx="15648">
                  <c:v>0.24594299999999999</c:v>
                </c:pt>
                <c:pt idx="15649">
                  <c:v>0.24101500000000001</c:v>
                </c:pt>
                <c:pt idx="15650">
                  <c:v>0.24096899999999999</c:v>
                </c:pt>
                <c:pt idx="15651">
                  <c:v>0.243426</c:v>
                </c:pt>
                <c:pt idx="15652">
                  <c:v>0.25008999999999998</c:v>
                </c:pt>
                <c:pt idx="15653">
                  <c:v>0.254909</c:v>
                </c:pt>
                <c:pt idx="15654">
                  <c:v>0.251247</c:v>
                </c:pt>
                <c:pt idx="15655">
                  <c:v>0.24418200000000001</c:v>
                </c:pt>
                <c:pt idx="15656">
                  <c:v>0.24312800000000001</c:v>
                </c:pt>
                <c:pt idx="15657">
                  <c:v>0.24710299999999999</c:v>
                </c:pt>
                <c:pt idx="15658">
                  <c:v>0.24646699999999999</c:v>
                </c:pt>
                <c:pt idx="15659">
                  <c:v>0.23963100000000001</c:v>
                </c:pt>
                <c:pt idx="15660">
                  <c:v>0.23238300000000001</c:v>
                </c:pt>
                <c:pt idx="15661">
                  <c:v>0.225965</c:v>
                </c:pt>
                <c:pt idx="15662">
                  <c:v>0.21863299999999999</c:v>
                </c:pt>
                <c:pt idx="15663">
                  <c:v>0.21082799999999999</c:v>
                </c:pt>
                <c:pt idx="15664">
                  <c:v>0.201709</c:v>
                </c:pt>
                <c:pt idx="15665">
                  <c:v>0.198652</c:v>
                </c:pt>
                <c:pt idx="15666">
                  <c:v>0.19776299999999999</c:v>
                </c:pt>
                <c:pt idx="15667">
                  <c:v>0.194078</c:v>
                </c:pt>
                <c:pt idx="15668">
                  <c:v>0.19264600000000001</c:v>
                </c:pt>
                <c:pt idx="15669">
                  <c:v>0.19294800000000001</c:v>
                </c:pt>
                <c:pt idx="15670">
                  <c:v>0.18726899999999999</c:v>
                </c:pt>
                <c:pt idx="15671">
                  <c:v>0.185809</c:v>
                </c:pt>
                <c:pt idx="15672">
                  <c:v>0.189913</c:v>
                </c:pt>
                <c:pt idx="15673">
                  <c:v>0.19228100000000001</c:v>
                </c:pt>
                <c:pt idx="15674">
                  <c:v>0.188023</c:v>
                </c:pt>
                <c:pt idx="15675">
                  <c:v>0.17379700000000001</c:v>
                </c:pt>
                <c:pt idx="15676">
                  <c:v>0.15772900000000001</c:v>
                </c:pt>
                <c:pt idx="15677">
                  <c:v>0.136577</c:v>
                </c:pt>
                <c:pt idx="15678">
                  <c:v>0.12064900000000001</c:v>
                </c:pt>
                <c:pt idx="15679">
                  <c:v>0.114565</c:v>
                </c:pt>
                <c:pt idx="15680">
                  <c:v>0.112027</c:v>
                </c:pt>
                <c:pt idx="15681">
                  <c:v>0.109665</c:v>
                </c:pt>
                <c:pt idx="15682">
                  <c:v>0.109346</c:v>
                </c:pt>
                <c:pt idx="15683">
                  <c:v>9.6258700000000003E-2</c:v>
                </c:pt>
                <c:pt idx="15684">
                  <c:v>8.4630800000000006E-2</c:v>
                </c:pt>
                <c:pt idx="15685">
                  <c:v>7.9709699999999994E-2</c:v>
                </c:pt>
                <c:pt idx="15686">
                  <c:v>6.6869499999999998E-2</c:v>
                </c:pt>
                <c:pt idx="15687">
                  <c:v>4.6085599999999997E-2</c:v>
                </c:pt>
                <c:pt idx="15688">
                  <c:v>3.1890700000000001E-2</c:v>
                </c:pt>
                <c:pt idx="15689">
                  <c:v>2.8609900000000001E-2</c:v>
                </c:pt>
                <c:pt idx="15690">
                  <c:v>2.7287499999999999E-2</c:v>
                </c:pt>
                <c:pt idx="15691">
                  <c:v>2.6891200000000001E-2</c:v>
                </c:pt>
                <c:pt idx="15692">
                  <c:v>2.5394300000000002E-2</c:v>
                </c:pt>
                <c:pt idx="15693">
                  <c:v>2.5690500000000002E-2</c:v>
                </c:pt>
                <c:pt idx="15694">
                  <c:v>2.81719E-2</c:v>
                </c:pt>
                <c:pt idx="15695">
                  <c:v>3.0044700000000001E-2</c:v>
                </c:pt>
                <c:pt idx="15696">
                  <c:v>3.4071499999999998E-2</c:v>
                </c:pt>
                <c:pt idx="15697">
                  <c:v>3.6194499999999998E-2</c:v>
                </c:pt>
                <c:pt idx="15698">
                  <c:v>4.0944099999999997E-2</c:v>
                </c:pt>
                <c:pt idx="15699">
                  <c:v>4.19012E-2</c:v>
                </c:pt>
                <c:pt idx="15700">
                  <c:v>4.9551499999999998E-2</c:v>
                </c:pt>
                <c:pt idx="15701">
                  <c:v>6.2152399999999997E-2</c:v>
                </c:pt>
                <c:pt idx="15702">
                  <c:v>6.8834599999999996E-2</c:v>
                </c:pt>
                <c:pt idx="15703">
                  <c:v>7.0840799999999995E-2</c:v>
                </c:pt>
                <c:pt idx="15704">
                  <c:v>7.4412900000000004E-2</c:v>
                </c:pt>
                <c:pt idx="15705">
                  <c:v>7.7785699999999999E-2</c:v>
                </c:pt>
                <c:pt idx="15706">
                  <c:v>8.0806100000000006E-2</c:v>
                </c:pt>
                <c:pt idx="15707">
                  <c:v>8.6835999999999997E-2</c:v>
                </c:pt>
                <c:pt idx="15708">
                  <c:v>9.4077900000000006E-2</c:v>
                </c:pt>
                <c:pt idx="15709">
                  <c:v>0.100923</c:v>
                </c:pt>
                <c:pt idx="15710">
                  <c:v>9.8685099999999998E-2</c:v>
                </c:pt>
                <c:pt idx="15711">
                  <c:v>9.6021300000000004E-2</c:v>
                </c:pt>
                <c:pt idx="15712">
                  <c:v>9.6241099999999996E-2</c:v>
                </c:pt>
                <c:pt idx="15713">
                  <c:v>0.100161</c:v>
                </c:pt>
                <c:pt idx="15714">
                  <c:v>0.108116</c:v>
                </c:pt>
                <c:pt idx="15715">
                  <c:v>0.115536</c:v>
                </c:pt>
                <c:pt idx="15716">
                  <c:v>0.120656</c:v>
                </c:pt>
                <c:pt idx="15717">
                  <c:v>0.12509100000000001</c:v>
                </c:pt>
                <c:pt idx="15718">
                  <c:v>0.12662599999999999</c:v>
                </c:pt>
                <c:pt idx="15719">
                  <c:v>0.115524</c:v>
                </c:pt>
                <c:pt idx="15720">
                  <c:v>0.109352</c:v>
                </c:pt>
                <c:pt idx="15721">
                  <c:v>0.104989</c:v>
                </c:pt>
                <c:pt idx="15722">
                  <c:v>0.101643</c:v>
                </c:pt>
                <c:pt idx="15723">
                  <c:v>0.10006900000000001</c:v>
                </c:pt>
                <c:pt idx="15724">
                  <c:v>0.10086299999999999</c:v>
                </c:pt>
                <c:pt idx="15725">
                  <c:v>0.102836</c:v>
                </c:pt>
                <c:pt idx="15726">
                  <c:v>0.102755</c:v>
                </c:pt>
                <c:pt idx="15727">
                  <c:v>0.103146</c:v>
                </c:pt>
                <c:pt idx="15728">
                  <c:v>0.10094599999999999</c:v>
                </c:pt>
                <c:pt idx="15729">
                  <c:v>0.101505</c:v>
                </c:pt>
                <c:pt idx="15730">
                  <c:v>0.10050000000000001</c:v>
                </c:pt>
                <c:pt idx="15731">
                  <c:v>0.107442</c:v>
                </c:pt>
                <c:pt idx="15732">
                  <c:v>0.118811</c:v>
                </c:pt>
                <c:pt idx="15733">
                  <c:v>0.12166</c:v>
                </c:pt>
                <c:pt idx="15734">
                  <c:v>0.120047</c:v>
                </c:pt>
                <c:pt idx="15735">
                  <c:v>0.117801</c:v>
                </c:pt>
                <c:pt idx="15736">
                  <c:v>0.11632099999999999</c:v>
                </c:pt>
                <c:pt idx="15737">
                  <c:v>0.11827500000000001</c:v>
                </c:pt>
                <c:pt idx="15738">
                  <c:v>0.1229</c:v>
                </c:pt>
                <c:pt idx="15739">
                  <c:v>0.129968</c:v>
                </c:pt>
                <c:pt idx="15740">
                  <c:v>0.139819</c:v>
                </c:pt>
                <c:pt idx="15741">
                  <c:v>0.144789</c:v>
                </c:pt>
                <c:pt idx="15742">
                  <c:v>0.139741</c:v>
                </c:pt>
                <c:pt idx="15743">
                  <c:v>0.13783899999999999</c:v>
                </c:pt>
                <c:pt idx="15744">
                  <c:v>0.13607</c:v>
                </c:pt>
                <c:pt idx="15745">
                  <c:v>0.138238</c:v>
                </c:pt>
                <c:pt idx="15746">
                  <c:v>0.1411</c:v>
                </c:pt>
                <c:pt idx="15747">
                  <c:v>0.14286099999999999</c:v>
                </c:pt>
                <c:pt idx="15748">
                  <c:v>0.14819499999999999</c:v>
                </c:pt>
                <c:pt idx="15749">
                  <c:v>0.148533</c:v>
                </c:pt>
                <c:pt idx="15750">
                  <c:v>0.15034500000000001</c:v>
                </c:pt>
                <c:pt idx="15751">
                  <c:v>0.15826399999999999</c:v>
                </c:pt>
                <c:pt idx="15752">
                  <c:v>0.17569499999999999</c:v>
                </c:pt>
                <c:pt idx="15753">
                  <c:v>0.18482499999999999</c:v>
                </c:pt>
                <c:pt idx="15754">
                  <c:v>0.18302199999999999</c:v>
                </c:pt>
                <c:pt idx="15755">
                  <c:v>0.183584</c:v>
                </c:pt>
                <c:pt idx="15756">
                  <c:v>0.189919</c:v>
                </c:pt>
                <c:pt idx="15757">
                  <c:v>0.190553</c:v>
                </c:pt>
                <c:pt idx="15758">
                  <c:v>0.19103100000000001</c:v>
                </c:pt>
                <c:pt idx="15759">
                  <c:v>0.193882</c:v>
                </c:pt>
                <c:pt idx="15760">
                  <c:v>0.194021</c:v>
                </c:pt>
                <c:pt idx="15761">
                  <c:v>0.19057499999999999</c:v>
                </c:pt>
                <c:pt idx="15762">
                  <c:v>0.187558</c:v>
                </c:pt>
                <c:pt idx="15763">
                  <c:v>0.19755600000000001</c:v>
                </c:pt>
                <c:pt idx="15764">
                  <c:v>0.20844299999999999</c:v>
                </c:pt>
                <c:pt idx="15765">
                  <c:v>0.217861</c:v>
                </c:pt>
                <c:pt idx="15766">
                  <c:v>0.22057199999999999</c:v>
                </c:pt>
                <c:pt idx="15767">
                  <c:v>0.225575</c:v>
                </c:pt>
                <c:pt idx="15768">
                  <c:v>0.226774</c:v>
                </c:pt>
                <c:pt idx="15769">
                  <c:v>0.223917</c:v>
                </c:pt>
                <c:pt idx="15770">
                  <c:v>0.22711300000000001</c:v>
                </c:pt>
                <c:pt idx="15771">
                  <c:v>0.228213</c:v>
                </c:pt>
                <c:pt idx="15772">
                  <c:v>0.229404</c:v>
                </c:pt>
                <c:pt idx="15773">
                  <c:v>0.23414099999999999</c:v>
                </c:pt>
                <c:pt idx="15774">
                  <c:v>0.23874200000000001</c:v>
                </c:pt>
                <c:pt idx="15775">
                  <c:v>0.23989199999999999</c:v>
                </c:pt>
                <c:pt idx="15776">
                  <c:v>0.241615</c:v>
                </c:pt>
                <c:pt idx="15777">
                  <c:v>0.246368</c:v>
                </c:pt>
                <c:pt idx="15778">
                  <c:v>0.250913</c:v>
                </c:pt>
                <c:pt idx="15779">
                  <c:v>0.25371700000000003</c:v>
                </c:pt>
                <c:pt idx="15780">
                  <c:v>0.25781199999999999</c:v>
                </c:pt>
                <c:pt idx="15781">
                  <c:v>0.25298799999999999</c:v>
                </c:pt>
                <c:pt idx="15782">
                  <c:v>0.252855</c:v>
                </c:pt>
                <c:pt idx="15783">
                  <c:v>0.252299</c:v>
                </c:pt>
                <c:pt idx="15784">
                  <c:v>0.25209999999999999</c:v>
                </c:pt>
                <c:pt idx="15785">
                  <c:v>0.24851999999999999</c:v>
                </c:pt>
                <c:pt idx="15786">
                  <c:v>0.24459800000000001</c:v>
                </c:pt>
                <c:pt idx="15787">
                  <c:v>0.24637300000000001</c:v>
                </c:pt>
                <c:pt idx="15788">
                  <c:v>0.24815499999999999</c:v>
                </c:pt>
                <c:pt idx="15789">
                  <c:v>0.25319599999999998</c:v>
                </c:pt>
                <c:pt idx="15790">
                  <c:v>0.256691</c:v>
                </c:pt>
                <c:pt idx="15791">
                  <c:v>0.26317699999999999</c:v>
                </c:pt>
                <c:pt idx="15792">
                  <c:v>0.27090799999999998</c:v>
                </c:pt>
                <c:pt idx="15793">
                  <c:v>0.273677</c:v>
                </c:pt>
                <c:pt idx="15794">
                  <c:v>0.27385500000000002</c:v>
                </c:pt>
                <c:pt idx="15795">
                  <c:v>0.27632200000000001</c:v>
                </c:pt>
                <c:pt idx="15796">
                  <c:v>0.27757500000000002</c:v>
                </c:pt>
                <c:pt idx="15797">
                  <c:v>0.28354000000000001</c:v>
                </c:pt>
                <c:pt idx="15798">
                  <c:v>0.29055399999999998</c:v>
                </c:pt>
                <c:pt idx="15799">
                  <c:v>0.296232</c:v>
                </c:pt>
                <c:pt idx="15800">
                  <c:v>0.29922900000000002</c:v>
                </c:pt>
                <c:pt idx="15801">
                  <c:v>0.30324400000000001</c:v>
                </c:pt>
                <c:pt idx="15802">
                  <c:v>0.30636999999999998</c:v>
                </c:pt>
                <c:pt idx="15803">
                  <c:v>0.31151299999999998</c:v>
                </c:pt>
                <c:pt idx="15804">
                  <c:v>0.31792999999999999</c:v>
                </c:pt>
                <c:pt idx="15805">
                  <c:v>0.32784999999999997</c:v>
                </c:pt>
                <c:pt idx="15806">
                  <c:v>0.33573399999999998</c:v>
                </c:pt>
                <c:pt idx="15807">
                  <c:v>0.35216599999999998</c:v>
                </c:pt>
                <c:pt idx="15808">
                  <c:v>0.36559199999999997</c:v>
                </c:pt>
                <c:pt idx="15809">
                  <c:v>0.36960500000000002</c:v>
                </c:pt>
                <c:pt idx="15810">
                  <c:v>0.36798799999999998</c:v>
                </c:pt>
                <c:pt idx="15811">
                  <c:v>0.36349999999999999</c:v>
                </c:pt>
                <c:pt idx="15812">
                  <c:v>0.35881600000000002</c:v>
                </c:pt>
                <c:pt idx="15813">
                  <c:v>0.359072</c:v>
                </c:pt>
                <c:pt idx="15814">
                  <c:v>0.35972100000000001</c:v>
                </c:pt>
                <c:pt idx="15815">
                  <c:v>0.362929</c:v>
                </c:pt>
                <c:pt idx="15816">
                  <c:v>0.36960199999999999</c:v>
                </c:pt>
                <c:pt idx="15817">
                  <c:v>0.37970399999999999</c:v>
                </c:pt>
                <c:pt idx="15818">
                  <c:v>0.39278299999999999</c:v>
                </c:pt>
                <c:pt idx="15819">
                  <c:v>0.41033900000000001</c:v>
                </c:pt>
                <c:pt idx="15820">
                  <c:v>0.41458600000000001</c:v>
                </c:pt>
                <c:pt idx="15821">
                  <c:v>0.41614099999999998</c:v>
                </c:pt>
                <c:pt idx="15822">
                  <c:v>0.42463200000000001</c:v>
                </c:pt>
                <c:pt idx="15823">
                  <c:v>0.43153000000000002</c:v>
                </c:pt>
                <c:pt idx="15824">
                  <c:v>0.43043799999999999</c:v>
                </c:pt>
                <c:pt idx="15825">
                  <c:v>0.43032300000000001</c:v>
                </c:pt>
                <c:pt idx="15826">
                  <c:v>0.43781399999999998</c:v>
                </c:pt>
                <c:pt idx="15827">
                  <c:v>0.45325900000000002</c:v>
                </c:pt>
                <c:pt idx="15828">
                  <c:v>0.46515400000000001</c:v>
                </c:pt>
                <c:pt idx="15829">
                  <c:v>0.47894300000000001</c:v>
                </c:pt>
                <c:pt idx="15830">
                  <c:v>0.50123399999999996</c:v>
                </c:pt>
                <c:pt idx="15831">
                  <c:v>0.51685800000000004</c:v>
                </c:pt>
                <c:pt idx="15832">
                  <c:v>0.51944299999999999</c:v>
                </c:pt>
                <c:pt idx="15833">
                  <c:v>0.51436599999999999</c:v>
                </c:pt>
                <c:pt idx="15834">
                  <c:v>0.50846999999999998</c:v>
                </c:pt>
                <c:pt idx="15835">
                  <c:v>0.51639000000000002</c:v>
                </c:pt>
                <c:pt idx="15836">
                  <c:v>0.531358</c:v>
                </c:pt>
                <c:pt idx="15837">
                  <c:v>0.54035200000000005</c:v>
                </c:pt>
                <c:pt idx="15838">
                  <c:v>0.54504900000000001</c:v>
                </c:pt>
                <c:pt idx="15839">
                  <c:v>0.55121100000000001</c:v>
                </c:pt>
                <c:pt idx="15840">
                  <c:v>0.55486199999999997</c:v>
                </c:pt>
                <c:pt idx="15841">
                  <c:v>0.555948</c:v>
                </c:pt>
                <c:pt idx="15842">
                  <c:v>0.55909900000000001</c:v>
                </c:pt>
                <c:pt idx="15843">
                  <c:v>0.559979</c:v>
                </c:pt>
                <c:pt idx="15844">
                  <c:v>0.56105400000000005</c:v>
                </c:pt>
                <c:pt idx="15845">
                  <c:v>0.56086000000000003</c:v>
                </c:pt>
                <c:pt idx="15846">
                  <c:v>0.56052900000000005</c:v>
                </c:pt>
                <c:pt idx="15847">
                  <c:v>0.55850999999999995</c:v>
                </c:pt>
                <c:pt idx="15848">
                  <c:v>0.54768700000000003</c:v>
                </c:pt>
                <c:pt idx="15849">
                  <c:v>0.537242</c:v>
                </c:pt>
                <c:pt idx="15850">
                  <c:v>0.52986599999999995</c:v>
                </c:pt>
                <c:pt idx="15851">
                  <c:v>0.51887700000000003</c:v>
                </c:pt>
                <c:pt idx="15852">
                  <c:v>0.50488</c:v>
                </c:pt>
                <c:pt idx="15853">
                  <c:v>0.489593</c:v>
                </c:pt>
                <c:pt idx="15854">
                  <c:v>0.47681000000000001</c:v>
                </c:pt>
                <c:pt idx="15855">
                  <c:v>0.46694000000000002</c:v>
                </c:pt>
                <c:pt idx="15856">
                  <c:v>0.48332199999999997</c:v>
                </c:pt>
                <c:pt idx="15857">
                  <c:v>0.52581199999999995</c:v>
                </c:pt>
                <c:pt idx="15858">
                  <c:v>0.61753400000000003</c:v>
                </c:pt>
                <c:pt idx="15859">
                  <c:v>0.309392</c:v>
                </c:pt>
                <c:pt idx="15860">
                  <c:v>-0.33624300000000001</c:v>
                </c:pt>
                <c:pt idx="15861">
                  <c:v>-0.56620899999999996</c:v>
                </c:pt>
                <c:pt idx="15862">
                  <c:v>3.0807000000000001E-2</c:v>
                </c:pt>
                <c:pt idx="15863">
                  <c:v>0.45560099999999998</c:v>
                </c:pt>
                <c:pt idx="15864">
                  <c:v>0.317274</c:v>
                </c:pt>
                <c:pt idx="15865">
                  <c:v>0.30274699999999999</c:v>
                </c:pt>
                <c:pt idx="15866">
                  <c:v>0.302008</c:v>
                </c:pt>
                <c:pt idx="15867">
                  <c:v>0.300402</c:v>
                </c:pt>
                <c:pt idx="15868">
                  <c:v>0.295985</c:v>
                </c:pt>
                <c:pt idx="15869">
                  <c:v>0.29521500000000001</c:v>
                </c:pt>
                <c:pt idx="15870">
                  <c:v>0.27881899999999998</c:v>
                </c:pt>
                <c:pt idx="15871">
                  <c:v>0.251415</c:v>
                </c:pt>
                <c:pt idx="15872">
                  <c:v>0.224665</c:v>
                </c:pt>
                <c:pt idx="15873">
                  <c:v>0.19339600000000001</c:v>
                </c:pt>
                <c:pt idx="15874">
                  <c:v>0.17211299999999999</c:v>
                </c:pt>
                <c:pt idx="15875">
                  <c:v>0.156943</c:v>
                </c:pt>
                <c:pt idx="15876">
                  <c:v>0.145786</c:v>
                </c:pt>
                <c:pt idx="15877">
                  <c:v>0.13916400000000001</c:v>
                </c:pt>
                <c:pt idx="15878">
                  <c:v>0.13528999999999999</c:v>
                </c:pt>
                <c:pt idx="15879">
                  <c:v>0.124227</c:v>
                </c:pt>
                <c:pt idx="15880">
                  <c:v>0.114938</c:v>
                </c:pt>
                <c:pt idx="15881">
                  <c:v>0.115619</c:v>
                </c:pt>
                <c:pt idx="15882">
                  <c:v>0.117989</c:v>
                </c:pt>
                <c:pt idx="15883">
                  <c:v>0.119003</c:v>
                </c:pt>
                <c:pt idx="15884">
                  <c:v>0.110872</c:v>
                </c:pt>
                <c:pt idx="15885">
                  <c:v>0.10415000000000001</c:v>
                </c:pt>
                <c:pt idx="15886">
                  <c:v>9.7868999999999998E-2</c:v>
                </c:pt>
                <c:pt idx="15887">
                  <c:v>9.2144100000000007E-2</c:v>
                </c:pt>
                <c:pt idx="15888">
                  <c:v>8.43666E-2</c:v>
                </c:pt>
                <c:pt idx="15889">
                  <c:v>6.7389699999999997E-2</c:v>
                </c:pt>
                <c:pt idx="15890">
                  <c:v>5.9811000000000003E-2</c:v>
                </c:pt>
                <c:pt idx="15891">
                  <c:v>5.3450499999999998E-2</c:v>
                </c:pt>
                <c:pt idx="15892">
                  <c:v>4.7733299999999999E-2</c:v>
                </c:pt>
                <c:pt idx="15893">
                  <c:v>4.5909699999999998E-2</c:v>
                </c:pt>
                <c:pt idx="15894">
                  <c:v>4.0703499999999997E-2</c:v>
                </c:pt>
                <c:pt idx="15895">
                  <c:v>3.9119599999999997E-2</c:v>
                </c:pt>
                <c:pt idx="15896">
                  <c:v>3.5072100000000002E-2</c:v>
                </c:pt>
                <c:pt idx="15897">
                  <c:v>2.7881E-2</c:v>
                </c:pt>
                <c:pt idx="15898">
                  <c:v>2.1559100000000001E-2</c:v>
                </c:pt>
                <c:pt idx="15899">
                  <c:v>1.1957600000000001E-2</c:v>
                </c:pt>
                <c:pt idx="15900">
                  <c:v>1.14445E-2</c:v>
                </c:pt>
                <c:pt idx="15901">
                  <c:v>1.6142799999999999E-2</c:v>
                </c:pt>
                <c:pt idx="15902">
                  <c:v>2.0815E-2</c:v>
                </c:pt>
                <c:pt idx="15903">
                  <c:v>2.4548199999999999E-2</c:v>
                </c:pt>
                <c:pt idx="15904">
                  <c:v>1.5954400000000001E-2</c:v>
                </c:pt>
                <c:pt idx="15905">
                  <c:v>5.23516E-3</c:v>
                </c:pt>
                <c:pt idx="15906">
                  <c:v>-3.15074E-3</c:v>
                </c:pt>
                <c:pt idx="15907">
                  <c:v>-5.9879299999999998E-3</c:v>
                </c:pt>
                <c:pt idx="15908">
                  <c:v>-1.0681899999999999E-2</c:v>
                </c:pt>
                <c:pt idx="15909">
                  <c:v>-1.40482E-2</c:v>
                </c:pt>
                <c:pt idx="15910">
                  <c:v>-1.7293599999999999E-2</c:v>
                </c:pt>
                <c:pt idx="15911">
                  <c:v>-2.1371000000000001E-2</c:v>
                </c:pt>
                <c:pt idx="15912">
                  <c:v>-2.8183699999999999E-2</c:v>
                </c:pt>
                <c:pt idx="15913">
                  <c:v>-3.1628900000000001E-2</c:v>
                </c:pt>
                <c:pt idx="15914">
                  <c:v>-3.74349E-2</c:v>
                </c:pt>
                <c:pt idx="15915">
                  <c:v>-4.5923899999999997E-2</c:v>
                </c:pt>
                <c:pt idx="15916">
                  <c:v>-4.8533800000000002E-2</c:v>
                </c:pt>
                <c:pt idx="15917">
                  <c:v>-4.7174800000000003E-2</c:v>
                </c:pt>
                <c:pt idx="15918">
                  <c:v>-4.9461900000000003E-2</c:v>
                </c:pt>
                <c:pt idx="15919">
                  <c:v>-4.7684699999999997E-2</c:v>
                </c:pt>
                <c:pt idx="15920">
                  <c:v>-4.7911099999999998E-2</c:v>
                </c:pt>
                <c:pt idx="15921">
                  <c:v>-5.0983100000000003E-2</c:v>
                </c:pt>
                <c:pt idx="15922">
                  <c:v>-5.5652399999999998E-2</c:v>
                </c:pt>
                <c:pt idx="15923">
                  <c:v>-6.0556800000000001E-2</c:v>
                </c:pt>
                <c:pt idx="15924">
                  <c:v>-6.4880400000000005E-2</c:v>
                </c:pt>
                <c:pt idx="15925">
                  <c:v>-6.9106600000000004E-2</c:v>
                </c:pt>
                <c:pt idx="15926">
                  <c:v>-6.8455600000000005E-2</c:v>
                </c:pt>
                <c:pt idx="15927">
                  <c:v>-6.3849100000000006E-2</c:v>
                </c:pt>
                <c:pt idx="15928">
                  <c:v>-6.1586099999999998E-2</c:v>
                </c:pt>
                <c:pt idx="15929">
                  <c:v>-6.20478E-2</c:v>
                </c:pt>
                <c:pt idx="15930">
                  <c:v>-6.4687400000000006E-2</c:v>
                </c:pt>
                <c:pt idx="15931">
                  <c:v>-6.6728700000000002E-2</c:v>
                </c:pt>
                <c:pt idx="15932">
                  <c:v>-6.5445799999999998E-2</c:v>
                </c:pt>
                <c:pt idx="15933">
                  <c:v>-7.3128700000000005E-2</c:v>
                </c:pt>
                <c:pt idx="15934">
                  <c:v>-7.8462699999999996E-2</c:v>
                </c:pt>
                <c:pt idx="15935">
                  <c:v>-7.9067999999999999E-2</c:v>
                </c:pt>
                <c:pt idx="15936">
                  <c:v>-7.9969899999999997E-2</c:v>
                </c:pt>
                <c:pt idx="15937">
                  <c:v>-8.3954000000000001E-2</c:v>
                </c:pt>
                <c:pt idx="15938">
                  <c:v>-8.7837799999999994E-2</c:v>
                </c:pt>
                <c:pt idx="15939">
                  <c:v>-8.8233099999999995E-2</c:v>
                </c:pt>
                <c:pt idx="15940">
                  <c:v>-8.4074099999999999E-2</c:v>
                </c:pt>
                <c:pt idx="15941">
                  <c:v>-8.5266300000000003E-2</c:v>
                </c:pt>
                <c:pt idx="15942">
                  <c:v>-9.2822199999999994E-2</c:v>
                </c:pt>
                <c:pt idx="15943">
                  <c:v>-9.95447E-2</c:v>
                </c:pt>
                <c:pt idx="15944">
                  <c:v>-0.105536</c:v>
                </c:pt>
                <c:pt idx="15945">
                  <c:v>-0.107473</c:v>
                </c:pt>
                <c:pt idx="15946">
                  <c:v>-0.117506</c:v>
                </c:pt>
                <c:pt idx="15947">
                  <c:v>-0.119601</c:v>
                </c:pt>
                <c:pt idx="15948">
                  <c:v>-0.126031</c:v>
                </c:pt>
                <c:pt idx="15949">
                  <c:v>-0.13023599999999999</c:v>
                </c:pt>
                <c:pt idx="15950">
                  <c:v>-0.13907600000000001</c:v>
                </c:pt>
                <c:pt idx="15951">
                  <c:v>-0.13984199999999999</c:v>
                </c:pt>
                <c:pt idx="15952">
                  <c:v>-0.14147999999999999</c:v>
                </c:pt>
                <c:pt idx="15953">
                  <c:v>-0.139066</c:v>
                </c:pt>
                <c:pt idx="15954">
                  <c:v>-0.138734</c:v>
                </c:pt>
                <c:pt idx="15955">
                  <c:v>-0.14074999999999999</c:v>
                </c:pt>
                <c:pt idx="15956">
                  <c:v>-0.146595</c:v>
                </c:pt>
                <c:pt idx="15957">
                  <c:v>-0.14857600000000001</c:v>
                </c:pt>
                <c:pt idx="15958">
                  <c:v>-0.14532</c:v>
                </c:pt>
                <c:pt idx="15959">
                  <c:v>-0.13731099999999999</c:v>
                </c:pt>
                <c:pt idx="15960">
                  <c:v>-0.13369500000000001</c:v>
                </c:pt>
                <c:pt idx="15961">
                  <c:v>-0.136764</c:v>
                </c:pt>
                <c:pt idx="15962">
                  <c:v>-0.14524999999999999</c:v>
                </c:pt>
                <c:pt idx="15963">
                  <c:v>-0.15007899999999999</c:v>
                </c:pt>
                <c:pt idx="15964">
                  <c:v>-0.15637699999999999</c:v>
                </c:pt>
                <c:pt idx="15965">
                  <c:v>-0.15986600000000001</c:v>
                </c:pt>
                <c:pt idx="15966">
                  <c:v>-0.153423</c:v>
                </c:pt>
                <c:pt idx="15967">
                  <c:v>-0.148201</c:v>
                </c:pt>
                <c:pt idx="15968">
                  <c:v>-0.149009</c:v>
                </c:pt>
                <c:pt idx="15969">
                  <c:v>-0.14969299999999999</c:v>
                </c:pt>
                <c:pt idx="15970">
                  <c:v>-0.157553</c:v>
                </c:pt>
                <c:pt idx="15971">
                  <c:v>-0.160472</c:v>
                </c:pt>
                <c:pt idx="15972">
                  <c:v>-0.16156000000000001</c:v>
                </c:pt>
                <c:pt idx="15973">
                  <c:v>-0.16051599999999999</c:v>
                </c:pt>
                <c:pt idx="15974">
                  <c:v>-0.16251599999999999</c:v>
                </c:pt>
                <c:pt idx="15975">
                  <c:v>-0.161551</c:v>
                </c:pt>
                <c:pt idx="15976">
                  <c:v>-0.16350799999999999</c:v>
                </c:pt>
                <c:pt idx="15977">
                  <c:v>-0.16553399999999999</c:v>
                </c:pt>
                <c:pt idx="15978">
                  <c:v>-0.171069</c:v>
                </c:pt>
                <c:pt idx="15979">
                  <c:v>-0.18116499999999999</c:v>
                </c:pt>
                <c:pt idx="15980">
                  <c:v>-0.18937399999999999</c:v>
                </c:pt>
                <c:pt idx="15981">
                  <c:v>-0.204925</c:v>
                </c:pt>
                <c:pt idx="15982">
                  <c:v>-0.20607700000000001</c:v>
                </c:pt>
                <c:pt idx="15983">
                  <c:v>-0.20402699999999999</c:v>
                </c:pt>
                <c:pt idx="15984">
                  <c:v>-0.20059399999999999</c:v>
                </c:pt>
                <c:pt idx="15985">
                  <c:v>-0.200234</c:v>
                </c:pt>
                <c:pt idx="15986">
                  <c:v>-0.20105899999999999</c:v>
                </c:pt>
                <c:pt idx="15987">
                  <c:v>-0.20566300000000001</c:v>
                </c:pt>
                <c:pt idx="15988">
                  <c:v>-0.20821500000000001</c:v>
                </c:pt>
                <c:pt idx="15989">
                  <c:v>-0.21232100000000001</c:v>
                </c:pt>
                <c:pt idx="15990">
                  <c:v>-0.21467600000000001</c:v>
                </c:pt>
                <c:pt idx="15991">
                  <c:v>-0.21463399999999999</c:v>
                </c:pt>
                <c:pt idx="15992">
                  <c:v>-0.21574699999999999</c:v>
                </c:pt>
                <c:pt idx="15993">
                  <c:v>-0.227799</c:v>
                </c:pt>
                <c:pt idx="15994">
                  <c:v>-0.233289</c:v>
                </c:pt>
                <c:pt idx="15995">
                  <c:v>-0.236122</c:v>
                </c:pt>
                <c:pt idx="15996">
                  <c:v>-0.23721100000000001</c:v>
                </c:pt>
                <c:pt idx="15997">
                  <c:v>-0.236759</c:v>
                </c:pt>
                <c:pt idx="15998">
                  <c:v>-0.23759</c:v>
                </c:pt>
                <c:pt idx="15999">
                  <c:v>-0.23656199999999999</c:v>
                </c:pt>
                <c:pt idx="16000">
                  <c:v>-0.23277</c:v>
                </c:pt>
                <c:pt idx="16001">
                  <c:v>-0.23169699999999999</c:v>
                </c:pt>
                <c:pt idx="16002">
                  <c:v>-0.23430300000000001</c:v>
                </c:pt>
                <c:pt idx="16003">
                  <c:v>-0.24113999999999999</c:v>
                </c:pt>
                <c:pt idx="16004">
                  <c:v>-0.249915</c:v>
                </c:pt>
                <c:pt idx="16005">
                  <c:v>-0.258932</c:v>
                </c:pt>
                <c:pt idx="16006">
                  <c:v>-0.25521199999999999</c:v>
                </c:pt>
                <c:pt idx="16007">
                  <c:v>-0.249891</c:v>
                </c:pt>
                <c:pt idx="16008">
                  <c:v>-0.24282799999999999</c:v>
                </c:pt>
                <c:pt idx="16009">
                  <c:v>-0.24663499999999999</c:v>
                </c:pt>
                <c:pt idx="16010">
                  <c:v>-0.246589</c:v>
                </c:pt>
                <c:pt idx="16011">
                  <c:v>-0.23321800000000001</c:v>
                </c:pt>
                <c:pt idx="16012">
                  <c:v>-0.22978000000000001</c:v>
                </c:pt>
                <c:pt idx="16013">
                  <c:v>-0.240512</c:v>
                </c:pt>
                <c:pt idx="16014">
                  <c:v>-0.24796799999999999</c:v>
                </c:pt>
                <c:pt idx="16015">
                  <c:v>-0.24380399999999999</c:v>
                </c:pt>
                <c:pt idx="16016">
                  <c:v>-0.232849</c:v>
                </c:pt>
                <c:pt idx="16017">
                  <c:v>-0.225994</c:v>
                </c:pt>
                <c:pt idx="16018">
                  <c:v>-0.22795299999999999</c:v>
                </c:pt>
                <c:pt idx="16019">
                  <c:v>-0.22745000000000001</c:v>
                </c:pt>
                <c:pt idx="16020">
                  <c:v>-0.22709099999999999</c:v>
                </c:pt>
                <c:pt idx="16021">
                  <c:v>-0.229296</c:v>
                </c:pt>
                <c:pt idx="16022">
                  <c:v>-0.224</c:v>
                </c:pt>
                <c:pt idx="16023">
                  <c:v>-0.212448</c:v>
                </c:pt>
                <c:pt idx="16024">
                  <c:v>-0.20605799999999999</c:v>
                </c:pt>
                <c:pt idx="16025">
                  <c:v>-0.201373</c:v>
                </c:pt>
                <c:pt idx="16026">
                  <c:v>-0.19994700000000001</c:v>
                </c:pt>
                <c:pt idx="16027">
                  <c:v>-0.202484</c:v>
                </c:pt>
                <c:pt idx="16028">
                  <c:v>-0.19701099999999999</c:v>
                </c:pt>
                <c:pt idx="16029">
                  <c:v>-0.191361</c:v>
                </c:pt>
                <c:pt idx="16030">
                  <c:v>-0.19184999999999999</c:v>
                </c:pt>
                <c:pt idx="16031">
                  <c:v>-0.193943</c:v>
                </c:pt>
                <c:pt idx="16032">
                  <c:v>-0.189752</c:v>
                </c:pt>
                <c:pt idx="16033">
                  <c:v>-0.18757099999999999</c:v>
                </c:pt>
                <c:pt idx="16034">
                  <c:v>-0.183138</c:v>
                </c:pt>
                <c:pt idx="16035">
                  <c:v>-0.17674999999999999</c:v>
                </c:pt>
                <c:pt idx="16036">
                  <c:v>-0.17211399999999999</c:v>
                </c:pt>
                <c:pt idx="16037">
                  <c:v>-0.167467</c:v>
                </c:pt>
                <c:pt idx="16038">
                  <c:v>-0.16994600000000001</c:v>
                </c:pt>
                <c:pt idx="16039">
                  <c:v>-0.174655</c:v>
                </c:pt>
                <c:pt idx="16040">
                  <c:v>-0.177504</c:v>
                </c:pt>
                <c:pt idx="16041">
                  <c:v>-0.17091600000000001</c:v>
                </c:pt>
                <c:pt idx="16042">
                  <c:v>-0.16216900000000001</c:v>
                </c:pt>
                <c:pt idx="16043">
                  <c:v>-0.163024</c:v>
                </c:pt>
                <c:pt idx="16044">
                  <c:v>-0.168519</c:v>
                </c:pt>
                <c:pt idx="16045">
                  <c:v>-0.18460499999999999</c:v>
                </c:pt>
                <c:pt idx="16046">
                  <c:v>-0.19170000000000001</c:v>
                </c:pt>
                <c:pt idx="16047">
                  <c:v>-0.19472999999999999</c:v>
                </c:pt>
                <c:pt idx="16048">
                  <c:v>-0.19878799999999999</c:v>
                </c:pt>
                <c:pt idx="16049">
                  <c:v>-0.20184199999999999</c:v>
                </c:pt>
                <c:pt idx="16050">
                  <c:v>-0.206867</c:v>
                </c:pt>
                <c:pt idx="16051">
                  <c:v>-0.20732600000000001</c:v>
                </c:pt>
                <c:pt idx="16052">
                  <c:v>-0.208839</c:v>
                </c:pt>
                <c:pt idx="16053">
                  <c:v>-0.20880199999999999</c:v>
                </c:pt>
                <c:pt idx="16054">
                  <c:v>-0.20738200000000001</c:v>
                </c:pt>
                <c:pt idx="16055">
                  <c:v>-0.19831599999999999</c:v>
                </c:pt>
                <c:pt idx="16056">
                  <c:v>-0.19226399999999999</c:v>
                </c:pt>
                <c:pt idx="16057">
                  <c:v>-0.19734499999999999</c:v>
                </c:pt>
                <c:pt idx="16058">
                  <c:v>-0.20557500000000001</c:v>
                </c:pt>
                <c:pt idx="16059">
                  <c:v>-0.222665</c:v>
                </c:pt>
                <c:pt idx="16060">
                  <c:v>-0.228986</c:v>
                </c:pt>
                <c:pt idx="16061">
                  <c:v>-0.22989499999999999</c:v>
                </c:pt>
                <c:pt idx="16062">
                  <c:v>-0.231715</c:v>
                </c:pt>
                <c:pt idx="16063">
                  <c:v>-0.23336899999999999</c:v>
                </c:pt>
                <c:pt idx="16064">
                  <c:v>-0.239008</c:v>
                </c:pt>
                <c:pt idx="16065">
                  <c:v>-0.24116199999999999</c:v>
                </c:pt>
                <c:pt idx="16066">
                  <c:v>-0.23785100000000001</c:v>
                </c:pt>
                <c:pt idx="16067">
                  <c:v>-0.23166600000000001</c:v>
                </c:pt>
                <c:pt idx="16068">
                  <c:v>-0.23291799999999999</c:v>
                </c:pt>
                <c:pt idx="16069">
                  <c:v>-0.236759</c:v>
                </c:pt>
                <c:pt idx="16070">
                  <c:v>-0.24280599999999999</c:v>
                </c:pt>
                <c:pt idx="16071">
                  <c:v>-0.246582</c:v>
                </c:pt>
                <c:pt idx="16072">
                  <c:v>-0.25328200000000001</c:v>
                </c:pt>
                <c:pt idx="16073">
                  <c:v>-0.26702599999999999</c:v>
                </c:pt>
                <c:pt idx="16074">
                  <c:v>-0.27671200000000001</c:v>
                </c:pt>
                <c:pt idx="16075">
                  <c:v>-0.28096300000000002</c:v>
                </c:pt>
                <c:pt idx="16076">
                  <c:v>-0.28647600000000001</c:v>
                </c:pt>
                <c:pt idx="16077">
                  <c:v>-0.293738</c:v>
                </c:pt>
                <c:pt idx="16078">
                  <c:v>-0.29998399999999997</c:v>
                </c:pt>
                <c:pt idx="16079">
                  <c:v>-0.30401699999999998</c:v>
                </c:pt>
                <c:pt idx="16080">
                  <c:v>-0.31015999999999999</c:v>
                </c:pt>
                <c:pt idx="16081">
                  <c:v>-0.315052</c:v>
                </c:pt>
                <c:pt idx="16082">
                  <c:v>-0.31285400000000002</c:v>
                </c:pt>
                <c:pt idx="16083">
                  <c:v>-0.30809700000000001</c:v>
                </c:pt>
                <c:pt idx="16084">
                  <c:v>-0.30635899999999999</c:v>
                </c:pt>
                <c:pt idx="16085">
                  <c:v>-0.30501499999999998</c:v>
                </c:pt>
                <c:pt idx="16086">
                  <c:v>-0.30821900000000002</c:v>
                </c:pt>
                <c:pt idx="16087">
                  <c:v>-0.312581</c:v>
                </c:pt>
                <c:pt idx="16088">
                  <c:v>-0.30833899999999997</c:v>
                </c:pt>
                <c:pt idx="16089">
                  <c:v>-0.29787000000000002</c:v>
                </c:pt>
                <c:pt idx="16090">
                  <c:v>-0.28908800000000001</c:v>
                </c:pt>
                <c:pt idx="16091">
                  <c:v>-0.28137699999999999</c:v>
                </c:pt>
                <c:pt idx="16092">
                  <c:v>-0.28055799999999997</c:v>
                </c:pt>
                <c:pt idx="16093">
                  <c:v>-0.286217</c:v>
                </c:pt>
                <c:pt idx="16094">
                  <c:v>-0.28142800000000001</c:v>
                </c:pt>
                <c:pt idx="16095">
                  <c:v>-0.26849400000000001</c:v>
                </c:pt>
                <c:pt idx="16096">
                  <c:v>-0.26191799999999998</c:v>
                </c:pt>
                <c:pt idx="16097">
                  <c:v>-0.257131</c:v>
                </c:pt>
                <c:pt idx="16098">
                  <c:v>-0.24684600000000001</c:v>
                </c:pt>
                <c:pt idx="16099">
                  <c:v>-0.24194299999999999</c:v>
                </c:pt>
                <c:pt idx="16100">
                  <c:v>-0.24640200000000001</c:v>
                </c:pt>
                <c:pt idx="16101">
                  <c:v>-0.24866099999999999</c:v>
                </c:pt>
                <c:pt idx="16102">
                  <c:v>-0.24734200000000001</c:v>
                </c:pt>
                <c:pt idx="16103">
                  <c:v>-0.255187</c:v>
                </c:pt>
                <c:pt idx="16104">
                  <c:v>-0.260189</c:v>
                </c:pt>
                <c:pt idx="16105">
                  <c:v>-0.25246299999999999</c:v>
                </c:pt>
                <c:pt idx="16106">
                  <c:v>-0.247279</c:v>
                </c:pt>
                <c:pt idx="16107">
                  <c:v>-0.244699</c:v>
                </c:pt>
                <c:pt idx="16108">
                  <c:v>-0.240066</c:v>
                </c:pt>
                <c:pt idx="16109">
                  <c:v>-0.24073800000000001</c:v>
                </c:pt>
                <c:pt idx="16110">
                  <c:v>-0.24632000000000001</c:v>
                </c:pt>
                <c:pt idx="16111">
                  <c:v>-0.25422499999999998</c:v>
                </c:pt>
                <c:pt idx="16112">
                  <c:v>-0.26145499999999999</c:v>
                </c:pt>
                <c:pt idx="16113">
                  <c:v>-0.26416400000000001</c:v>
                </c:pt>
                <c:pt idx="16114">
                  <c:v>-0.26430700000000001</c:v>
                </c:pt>
                <c:pt idx="16115">
                  <c:v>-0.26574900000000001</c:v>
                </c:pt>
                <c:pt idx="16116">
                  <c:v>-0.26689600000000002</c:v>
                </c:pt>
                <c:pt idx="16117">
                  <c:v>-0.26780700000000002</c:v>
                </c:pt>
                <c:pt idx="16118">
                  <c:v>-0.26715</c:v>
                </c:pt>
                <c:pt idx="16119">
                  <c:v>-0.26662000000000002</c:v>
                </c:pt>
                <c:pt idx="16120">
                  <c:v>-0.270903</c:v>
                </c:pt>
                <c:pt idx="16121">
                  <c:v>-0.27262500000000001</c:v>
                </c:pt>
                <c:pt idx="16122">
                  <c:v>-0.27299200000000001</c:v>
                </c:pt>
                <c:pt idx="16123">
                  <c:v>-0.27410499999999999</c:v>
                </c:pt>
                <c:pt idx="16124">
                  <c:v>-0.28481400000000001</c:v>
                </c:pt>
                <c:pt idx="16125">
                  <c:v>-0.29338999999999998</c:v>
                </c:pt>
                <c:pt idx="16126">
                  <c:v>-0.29377799999999998</c:v>
                </c:pt>
                <c:pt idx="16127">
                  <c:v>-0.29154400000000003</c:v>
                </c:pt>
                <c:pt idx="16128">
                  <c:v>-0.28711700000000001</c:v>
                </c:pt>
                <c:pt idx="16129">
                  <c:v>-0.27994200000000002</c:v>
                </c:pt>
                <c:pt idx="16130">
                  <c:v>-0.27210899999999999</c:v>
                </c:pt>
                <c:pt idx="16131">
                  <c:v>-0.27001799999999998</c:v>
                </c:pt>
                <c:pt idx="16132">
                  <c:v>-0.26860699999999998</c:v>
                </c:pt>
                <c:pt idx="16133">
                  <c:v>-0.26813399999999998</c:v>
                </c:pt>
                <c:pt idx="16134">
                  <c:v>-0.265399</c:v>
                </c:pt>
                <c:pt idx="16135">
                  <c:v>-0.26150499999999999</c:v>
                </c:pt>
                <c:pt idx="16136">
                  <c:v>-0.26127600000000001</c:v>
                </c:pt>
                <c:pt idx="16137">
                  <c:v>-0.27385199999999998</c:v>
                </c:pt>
                <c:pt idx="16138">
                  <c:v>-0.27826400000000001</c:v>
                </c:pt>
                <c:pt idx="16139">
                  <c:v>-0.27689900000000001</c:v>
                </c:pt>
                <c:pt idx="16140">
                  <c:v>-0.28109600000000001</c:v>
                </c:pt>
                <c:pt idx="16141">
                  <c:v>-0.28311500000000001</c:v>
                </c:pt>
                <c:pt idx="16142">
                  <c:v>-0.28224900000000003</c:v>
                </c:pt>
                <c:pt idx="16143">
                  <c:v>-0.276117</c:v>
                </c:pt>
                <c:pt idx="16144">
                  <c:v>-0.26997199999999999</c:v>
                </c:pt>
                <c:pt idx="16145">
                  <c:v>-0.26835199999999998</c:v>
                </c:pt>
                <c:pt idx="16146">
                  <c:v>-0.27090599999999998</c:v>
                </c:pt>
                <c:pt idx="16147">
                  <c:v>-0.273785</c:v>
                </c:pt>
                <c:pt idx="16148">
                  <c:v>-0.27772799999999997</c:v>
                </c:pt>
                <c:pt idx="16149">
                  <c:v>-0.28908299999999998</c:v>
                </c:pt>
                <c:pt idx="16150">
                  <c:v>-0.29617500000000002</c:v>
                </c:pt>
                <c:pt idx="16151">
                  <c:v>-0.29609600000000003</c:v>
                </c:pt>
                <c:pt idx="16152">
                  <c:v>-0.29236600000000001</c:v>
                </c:pt>
                <c:pt idx="16153">
                  <c:v>-0.29375200000000001</c:v>
                </c:pt>
                <c:pt idx="16154">
                  <c:v>-0.29417300000000002</c:v>
                </c:pt>
                <c:pt idx="16155">
                  <c:v>-0.29640899999999998</c:v>
                </c:pt>
                <c:pt idx="16156">
                  <c:v>-0.29750399999999999</c:v>
                </c:pt>
                <c:pt idx="16157">
                  <c:v>-0.29874899999999999</c:v>
                </c:pt>
                <c:pt idx="16158">
                  <c:v>-0.30061900000000003</c:v>
                </c:pt>
                <c:pt idx="16159">
                  <c:v>-0.29397899999999999</c:v>
                </c:pt>
                <c:pt idx="16160">
                  <c:v>-0.28353400000000001</c:v>
                </c:pt>
                <c:pt idx="16161">
                  <c:v>-0.28071499999999999</c:v>
                </c:pt>
                <c:pt idx="16162">
                  <c:v>-0.28178500000000001</c:v>
                </c:pt>
                <c:pt idx="16163">
                  <c:v>-0.28112199999999998</c:v>
                </c:pt>
                <c:pt idx="16164">
                  <c:v>-0.28149099999999999</c:v>
                </c:pt>
                <c:pt idx="16165">
                  <c:v>-0.28595500000000001</c:v>
                </c:pt>
                <c:pt idx="16166">
                  <c:v>-0.29203600000000002</c:v>
                </c:pt>
                <c:pt idx="16167">
                  <c:v>-0.29297699999999999</c:v>
                </c:pt>
                <c:pt idx="16168">
                  <c:v>-0.28861999999999999</c:v>
                </c:pt>
                <c:pt idx="16169">
                  <c:v>-0.28221099999999999</c:v>
                </c:pt>
                <c:pt idx="16170">
                  <c:v>-0.279752</c:v>
                </c:pt>
                <c:pt idx="16171">
                  <c:v>-0.28139399999999998</c:v>
                </c:pt>
                <c:pt idx="16172">
                  <c:v>-0.283802</c:v>
                </c:pt>
                <c:pt idx="16173">
                  <c:v>-0.28684599999999999</c:v>
                </c:pt>
                <c:pt idx="16174">
                  <c:v>-0.28889500000000001</c:v>
                </c:pt>
                <c:pt idx="16175">
                  <c:v>-0.286248</c:v>
                </c:pt>
                <c:pt idx="16176">
                  <c:v>-0.285445</c:v>
                </c:pt>
                <c:pt idx="16177">
                  <c:v>-0.28911100000000001</c:v>
                </c:pt>
                <c:pt idx="16178">
                  <c:v>-0.29041499999999998</c:v>
                </c:pt>
                <c:pt idx="16179">
                  <c:v>-0.28643800000000003</c:v>
                </c:pt>
                <c:pt idx="16180">
                  <c:v>-0.284885</c:v>
                </c:pt>
                <c:pt idx="16181">
                  <c:v>-0.28847899999999999</c:v>
                </c:pt>
                <c:pt idx="16182">
                  <c:v>-0.29588599999999998</c:v>
                </c:pt>
                <c:pt idx="16183">
                  <c:v>-0.30199399999999998</c:v>
                </c:pt>
                <c:pt idx="16184">
                  <c:v>-0.30405799999999999</c:v>
                </c:pt>
                <c:pt idx="16185">
                  <c:v>-0.301788</c:v>
                </c:pt>
                <c:pt idx="16186">
                  <c:v>-0.29776999999999998</c:v>
                </c:pt>
                <c:pt idx="16187">
                  <c:v>-0.29647000000000001</c:v>
                </c:pt>
                <c:pt idx="16188">
                  <c:v>-0.29235499999999998</c:v>
                </c:pt>
                <c:pt idx="16189">
                  <c:v>-0.29091099999999998</c:v>
                </c:pt>
                <c:pt idx="16190">
                  <c:v>-0.28599999999999998</c:v>
                </c:pt>
                <c:pt idx="16191">
                  <c:v>-0.27593499999999999</c:v>
                </c:pt>
                <c:pt idx="16192">
                  <c:v>-0.27647100000000002</c:v>
                </c:pt>
                <c:pt idx="16193">
                  <c:v>-0.27519900000000003</c:v>
                </c:pt>
                <c:pt idx="16194">
                  <c:v>-0.26954400000000001</c:v>
                </c:pt>
                <c:pt idx="16195">
                  <c:v>-0.26459700000000003</c:v>
                </c:pt>
                <c:pt idx="16196">
                  <c:v>-0.25894499999999998</c:v>
                </c:pt>
                <c:pt idx="16197">
                  <c:v>-0.25568000000000002</c:v>
                </c:pt>
                <c:pt idx="16198">
                  <c:v>-0.25020399999999998</c:v>
                </c:pt>
                <c:pt idx="16199">
                  <c:v>-0.24640999999999999</c:v>
                </c:pt>
                <c:pt idx="16200">
                  <c:v>-0.24771199999999999</c:v>
                </c:pt>
                <c:pt idx="16201">
                  <c:v>-0.244979</c:v>
                </c:pt>
                <c:pt idx="16202">
                  <c:v>-0.24099799999999999</c:v>
                </c:pt>
                <c:pt idx="16203">
                  <c:v>-0.24207799999999999</c:v>
                </c:pt>
                <c:pt idx="16204">
                  <c:v>-0.24508199999999999</c:v>
                </c:pt>
                <c:pt idx="16205">
                  <c:v>-0.24591199999999999</c:v>
                </c:pt>
                <c:pt idx="16206">
                  <c:v>-0.243839</c:v>
                </c:pt>
                <c:pt idx="16207">
                  <c:v>-0.241481</c:v>
                </c:pt>
                <c:pt idx="16208">
                  <c:v>-0.23886499999999999</c:v>
                </c:pt>
                <c:pt idx="16209">
                  <c:v>-0.23758399999999999</c:v>
                </c:pt>
                <c:pt idx="16210">
                  <c:v>-0.23220199999999999</c:v>
                </c:pt>
                <c:pt idx="16211">
                  <c:v>-0.22455</c:v>
                </c:pt>
                <c:pt idx="16212">
                  <c:v>-0.22073000000000001</c:v>
                </c:pt>
                <c:pt idx="16213">
                  <c:v>-0.22119900000000001</c:v>
                </c:pt>
                <c:pt idx="16214">
                  <c:v>-0.21861800000000001</c:v>
                </c:pt>
                <c:pt idx="16215">
                  <c:v>-0.21217900000000001</c:v>
                </c:pt>
                <c:pt idx="16216">
                  <c:v>-0.208478</c:v>
                </c:pt>
                <c:pt idx="16217">
                  <c:v>-0.204153</c:v>
                </c:pt>
                <c:pt idx="16218">
                  <c:v>-0.19750999999999999</c:v>
                </c:pt>
                <c:pt idx="16219">
                  <c:v>-0.195823</c:v>
                </c:pt>
                <c:pt idx="16220">
                  <c:v>-0.19858200000000001</c:v>
                </c:pt>
                <c:pt idx="16221">
                  <c:v>-0.20321700000000001</c:v>
                </c:pt>
                <c:pt idx="16222">
                  <c:v>-0.207649</c:v>
                </c:pt>
                <c:pt idx="16223">
                  <c:v>-0.21187700000000001</c:v>
                </c:pt>
                <c:pt idx="16224">
                  <c:v>-0.213947</c:v>
                </c:pt>
                <c:pt idx="16225">
                  <c:v>-0.21548100000000001</c:v>
                </c:pt>
                <c:pt idx="16226">
                  <c:v>-0.21778800000000001</c:v>
                </c:pt>
                <c:pt idx="16227">
                  <c:v>-0.21692</c:v>
                </c:pt>
                <c:pt idx="16228">
                  <c:v>-0.21615999999999999</c:v>
                </c:pt>
                <c:pt idx="16229">
                  <c:v>-0.21093100000000001</c:v>
                </c:pt>
                <c:pt idx="16230">
                  <c:v>-0.19732</c:v>
                </c:pt>
                <c:pt idx="16231">
                  <c:v>-0.18215799999999999</c:v>
                </c:pt>
                <c:pt idx="16232">
                  <c:v>-0.17679500000000001</c:v>
                </c:pt>
                <c:pt idx="16233">
                  <c:v>-0.17741100000000001</c:v>
                </c:pt>
                <c:pt idx="16234">
                  <c:v>-0.181149</c:v>
                </c:pt>
                <c:pt idx="16235">
                  <c:v>-0.18782399999999999</c:v>
                </c:pt>
                <c:pt idx="16236">
                  <c:v>-0.19755900000000001</c:v>
                </c:pt>
                <c:pt idx="16237">
                  <c:v>-0.20236499999999999</c:v>
                </c:pt>
                <c:pt idx="16238">
                  <c:v>-0.208174</c:v>
                </c:pt>
                <c:pt idx="16239">
                  <c:v>-0.21036299999999999</c:v>
                </c:pt>
                <c:pt idx="16240">
                  <c:v>-0.21546199999999999</c:v>
                </c:pt>
                <c:pt idx="16241">
                  <c:v>-0.21471799999999999</c:v>
                </c:pt>
                <c:pt idx="16242">
                  <c:v>-0.21310999999999999</c:v>
                </c:pt>
                <c:pt idx="16243">
                  <c:v>-0.21266399999999999</c:v>
                </c:pt>
                <c:pt idx="16244">
                  <c:v>-0.21768399999999999</c:v>
                </c:pt>
                <c:pt idx="16245">
                  <c:v>-0.22262599999999999</c:v>
                </c:pt>
                <c:pt idx="16246">
                  <c:v>-0.22178600000000001</c:v>
                </c:pt>
                <c:pt idx="16247">
                  <c:v>-0.21229300000000001</c:v>
                </c:pt>
                <c:pt idx="16248">
                  <c:v>-0.19400500000000001</c:v>
                </c:pt>
                <c:pt idx="16249">
                  <c:v>-0.18745400000000001</c:v>
                </c:pt>
                <c:pt idx="16250">
                  <c:v>-0.18842999999999999</c:v>
                </c:pt>
                <c:pt idx="16251">
                  <c:v>-0.18502299999999999</c:v>
                </c:pt>
                <c:pt idx="16252">
                  <c:v>-0.183008</c:v>
                </c:pt>
                <c:pt idx="16253">
                  <c:v>-0.188109</c:v>
                </c:pt>
                <c:pt idx="16254">
                  <c:v>-0.190224</c:v>
                </c:pt>
                <c:pt idx="16255">
                  <c:v>-0.188446</c:v>
                </c:pt>
                <c:pt idx="16256">
                  <c:v>-0.186172</c:v>
                </c:pt>
                <c:pt idx="16257">
                  <c:v>-0.191136</c:v>
                </c:pt>
                <c:pt idx="16258">
                  <c:v>-0.190886</c:v>
                </c:pt>
                <c:pt idx="16259">
                  <c:v>-0.18879099999999999</c:v>
                </c:pt>
                <c:pt idx="16260">
                  <c:v>-0.18473800000000001</c:v>
                </c:pt>
                <c:pt idx="16261">
                  <c:v>-0.18220600000000001</c:v>
                </c:pt>
                <c:pt idx="16262">
                  <c:v>-0.181644</c:v>
                </c:pt>
                <c:pt idx="16263">
                  <c:v>-0.184555</c:v>
                </c:pt>
                <c:pt idx="16264">
                  <c:v>-0.18401699999999999</c:v>
                </c:pt>
                <c:pt idx="16265">
                  <c:v>-0.18291499999999999</c:v>
                </c:pt>
                <c:pt idx="16266">
                  <c:v>-0.18471399999999999</c:v>
                </c:pt>
                <c:pt idx="16267">
                  <c:v>-0.190054</c:v>
                </c:pt>
                <c:pt idx="16268">
                  <c:v>-0.19450400000000001</c:v>
                </c:pt>
                <c:pt idx="16269">
                  <c:v>-0.19711100000000001</c:v>
                </c:pt>
                <c:pt idx="16270">
                  <c:v>-0.193856</c:v>
                </c:pt>
                <c:pt idx="16271">
                  <c:v>-0.18621399999999999</c:v>
                </c:pt>
                <c:pt idx="16272">
                  <c:v>-0.17197699999999999</c:v>
                </c:pt>
                <c:pt idx="16273">
                  <c:v>-0.15834200000000001</c:v>
                </c:pt>
                <c:pt idx="16274">
                  <c:v>-0.14568500000000001</c:v>
                </c:pt>
                <c:pt idx="16275">
                  <c:v>-0.13889399999999999</c:v>
                </c:pt>
                <c:pt idx="16276">
                  <c:v>-0.14769499999999999</c:v>
                </c:pt>
                <c:pt idx="16277">
                  <c:v>-0.15726699999999999</c:v>
                </c:pt>
                <c:pt idx="16278">
                  <c:v>-0.15942100000000001</c:v>
                </c:pt>
                <c:pt idx="16279">
                  <c:v>-0.15711</c:v>
                </c:pt>
                <c:pt idx="16280">
                  <c:v>-0.15296999999999999</c:v>
                </c:pt>
                <c:pt idx="16281">
                  <c:v>-0.14503099999999999</c:v>
                </c:pt>
                <c:pt idx="16282">
                  <c:v>-0.13930999999999999</c:v>
                </c:pt>
                <c:pt idx="16283">
                  <c:v>-0.13214899999999999</c:v>
                </c:pt>
                <c:pt idx="16284">
                  <c:v>-0.12944</c:v>
                </c:pt>
                <c:pt idx="16285">
                  <c:v>-0.12665999999999999</c:v>
                </c:pt>
                <c:pt idx="16286">
                  <c:v>-0.1241</c:v>
                </c:pt>
                <c:pt idx="16287">
                  <c:v>-0.12568799999999999</c:v>
                </c:pt>
                <c:pt idx="16288">
                  <c:v>-0.13320100000000001</c:v>
                </c:pt>
                <c:pt idx="16289">
                  <c:v>-0.12850900000000001</c:v>
                </c:pt>
                <c:pt idx="16290">
                  <c:v>-0.116603</c:v>
                </c:pt>
                <c:pt idx="16291">
                  <c:v>-0.10875899999999999</c:v>
                </c:pt>
                <c:pt idx="16292">
                  <c:v>-0.10166799999999999</c:v>
                </c:pt>
                <c:pt idx="16293">
                  <c:v>-9.2654700000000006E-2</c:v>
                </c:pt>
                <c:pt idx="16294">
                  <c:v>-8.5480799999999996E-2</c:v>
                </c:pt>
                <c:pt idx="16295">
                  <c:v>-8.32315E-2</c:v>
                </c:pt>
                <c:pt idx="16296">
                  <c:v>-8.0743499999999996E-2</c:v>
                </c:pt>
                <c:pt idx="16297">
                  <c:v>-7.6464599999999994E-2</c:v>
                </c:pt>
                <c:pt idx="16298">
                  <c:v>-7.0552599999999993E-2</c:v>
                </c:pt>
                <c:pt idx="16299">
                  <c:v>-6.3231700000000002E-2</c:v>
                </c:pt>
                <c:pt idx="16300">
                  <c:v>-6.7799799999999993E-2</c:v>
                </c:pt>
                <c:pt idx="16301">
                  <c:v>-7.3421500000000001E-2</c:v>
                </c:pt>
                <c:pt idx="16302">
                  <c:v>-7.5573000000000001E-2</c:v>
                </c:pt>
                <c:pt idx="16303">
                  <c:v>-7.6077099999999995E-2</c:v>
                </c:pt>
                <c:pt idx="16304">
                  <c:v>-7.72423E-2</c:v>
                </c:pt>
                <c:pt idx="16305">
                  <c:v>-7.1688399999999999E-2</c:v>
                </c:pt>
                <c:pt idx="16306">
                  <c:v>-6.5703800000000007E-2</c:v>
                </c:pt>
                <c:pt idx="16307">
                  <c:v>-6.7022200000000004E-2</c:v>
                </c:pt>
                <c:pt idx="16308">
                  <c:v>-7.2793399999999994E-2</c:v>
                </c:pt>
                <c:pt idx="16309">
                  <c:v>-7.6008199999999998E-2</c:v>
                </c:pt>
                <c:pt idx="16310">
                  <c:v>-7.2036799999999998E-2</c:v>
                </c:pt>
                <c:pt idx="16311">
                  <c:v>-6.5388199999999994E-2</c:v>
                </c:pt>
                <c:pt idx="16312">
                  <c:v>-4.6671499999999998E-2</c:v>
                </c:pt>
                <c:pt idx="16313">
                  <c:v>-3.0030100000000001E-2</c:v>
                </c:pt>
                <c:pt idx="16314">
                  <c:v>-2.41129E-2</c:v>
                </c:pt>
                <c:pt idx="16315">
                  <c:v>-1.60695E-2</c:v>
                </c:pt>
                <c:pt idx="16316">
                  <c:v>-1.1215299999999999E-2</c:v>
                </c:pt>
                <c:pt idx="16317">
                  <c:v>-1.2304600000000001E-2</c:v>
                </c:pt>
                <c:pt idx="16318">
                  <c:v>-2.0968400000000002E-2</c:v>
                </c:pt>
                <c:pt idx="16319">
                  <c:v>-2.88688E-2</c:v>
                </c:pt>
                <c:pt idx="16320">
                  <c:v>-3.2396399999999999E-2</c:v>
                </c:pt>
                <c:pt idx="16321">
                  <c:v>-3.6046099999999998E-2</c:v>
                </c:pt>
                <c:pt idx="16322">
                  <c:v>-3.6594599999999998E-2</c:v>
                </c:pt>
                <c:pt idx="16323">
                  <c:v>-2.84248E-2</c:v>
                </c:pt>
                <c:pt idx="16324">
                  <c:v>-1.63628E-2</c:v>
                </c:pt>
                <c:pt idx="16325">
                  <c:v>-5.8280500000000004E-3</c:v>
                </c:pt>
                <c:pt idx="16326">
                  <c:v>1.2650700000000001E-3</c:v>
                </c:pt>
                <c:pt idx="16327">
                  <c:v>6.3153899999999997E-3</c:v>
                </c:pt>
                <c:pt idx="16328">
                  <c:v>1.1698999999999999E-2</c:v>
                </c:pt>
                <c:pt idx="16329">
                  <c:v>1.3991E-2</c:v>
                </c:pt>
                <c:pt idx="16330">
                  <c:v>1.3885399999999999E-2</c:v>
                </c:pt>
                <c:pt idx="16331">
                  <c:v>1.0122000000000001E-2</c:v>
                </c:pt>
                <c:pt idx="16332">
                  <c:v>3.2531399999999999E-3</c:v>
                </c:pt>
                <c:pt idx="16333">
                  <c:v>-3.9178299999999999E-4</c:v>
                </c:pt>
                <c:pt idx="16334">
                  <c:v>1.9248799999999999E-3</c:v>
                </c:pt>
                <c:pt idx="16335">
                  <c:v>-1.26477E-2</c:v>
                </c:pt>
                <c:pt idx="16336">
                  <c:v>-3.5037899999999997E-2</c:v>
                </c:pt>
                <c:pt idx="16337">
                  <c:v>-3.9468700000000002E-2</c:v>
                </c:pt>
                <c:pt idx="16338">
                  <c:v>-4.1413400000000003E-2</c:v>
                </c:pt>
                <c:pt idx="16339">
                  <c:v>-4.0135200000000003E-2</c:v>
                </c:pt>
                <c:pt idx="16340">
                  <c:v>-3.34232E-2</c:v>
                </c:pt>
                <c:pt idx="16341">
                  <c:v>-2.4577499999999999E-2</c:v>
                </c:pt>
                <c:pt idx="16342">
                  <c:v>-1.8051500000000002E-2</c:v>
                </c:pt>
                <c:pt idx="16343">
                  <c:v>-1.22831E-2</c:v>
                </c:pt>
                <c:pt idx="16344">
                  <c:v>-7.2615500000000003E-3</c:v>
                </c:pt>
                <c:pt idx="16345">
                  <c:v>-4.4346100000000003E-3</c:v>
                </c:pt>
                <c:pt idx="16346">
                  <c:v>-1.25409E-3</c:v>
                </c:pt>
                <c:pt idx="16347">
                  <c:v>7.1032999999999999E-3</c:v>
                </c:pt>
                <c:pt idx="16348">
                  <c:v>1.5389E-2</c:v>
                </c:pt>
                <c:pt idx="16349">
                  <c:v>1.5851199999999999E-2</c:v>
                </c:pt>
                <c:pt idx="16350">
                  <c:v>1.0171100000000001E-2</c:v>
                </c:pt>
                <c:pt idx="16351">
                  <c:v>9.3159000000000002E-3</c:v>
                </c:pt>
                <c:pt idx="16352">
                  <c:v>7.24787E-3</c:v>
                </c:pt>
                <c:pt idx="16353">
                  <c:v>1.08783E-2</c:v>
                </c:pt>
                <c:pt idx="16354">
                  <c:v>2.2669100000000001E-2</c:v>
                </c:pt>
                <c:pt idx="16355">
                  <c:v>3.51601E-2</c:v>
                </c:pt>
                <c:pt idx="16356">
                  <c:v>4.0333099999999997E-2</c:v>
                </c:pt>
                <c:pt idx="16357">
                  <c:v>3.94177E-2</c:v>
                </c:pt>
                <c:pt idx="16358">
                  <c:v>3.77901E-2</c:v>
                </c:pt>
                <c:pt idx="16359">
                  <c:v>3.5871800000000002E-2</c:v>
                </c:pt>
                <c:pt idx="16360">
                  <c:v>2.7343200000000002E-2</c:v>
                </c:pt>
                <c:pt idx="16361">
                  <c:v>2.43126E-2</c:v>
                </c:pt>
                <c:pt idx="16362">
                  <c:v>1.47473E-2</c:v>
                </c:pt>
                <c:pt idx="16363">
                  <c:v>6.5859400000000002E-3</c:v>
                </c:pt>
                <c:pt idx="16364">
                  <c:v>1.08084E-3</c:v>
                </c:pt>
                <c:pt idx="16365">
                  <c:v>-2.8254199999999999E-3</c:v>
                </c:pt>
                <c:pt idx="16366">
                  <c:v>-6.9758499999999996E-3</c:v>
                </c:pt>
                <c:pt idx="16367">
                  <c:v>-5.1294399999999999E-3</c:v>
                </c:pt>
                <c:pt idx="16368">
                  <c:v>5.12132E-4</c:v>
                </c:pt>
                <c:pt idx="16369">
                  <c:v>6.48184E-3</c:v>
                </c:pt>
                <c:pt idx="16370">
                  <c:v>1.0420499999999999E-2</c:v>
                </c:pt>
                <c:pt idx="16371">
                  <c:v>1.2801099999999999E-2</c:v>
                </c:pt>
                <c:pt idx="16372">
                  <c:v>1.5772700000000001E-2</c:v>
                </c:pt>
                <c:pt idx="16373">
                  <c:v>2.1845799999999999E-2</c:v>
                </c:pt>
                <c:pt idx="16374">
                  <c:v>2.3216299999999999E-2</c:v>
                </c:pt>
                <c:pt idx="16375">
                  <c:v>2.9959E-2</c:v>
                </c:pt>
                <c:pt idx="16376">
                  <c:v>2.0293700000000001E-2</c:v>
                </c:pt>
                <c:pt idx="16377">
                  <c:v>1.281E-2</c:v>
                </c:pt>
                <c:pt idx="16378">
                  <c:v>4.2042499999999997E-3</c:v>
                </c:pt>
                <c:pt idx="16379" formatCode="0.00E+00">
                  <c:v>-6.41746E-5</c:v>
                </c:pt>
                <c:pt idx="16380" formatCode="0.00E+00">
                  <c:v>3.0399599999999999E-5</c:v>
                </c:pt>
                <c:pt idx="16381">
                  <c:v>2.7339500000000002E-3</c:v>
                </c:pt>
                <c:pt idx="16382">
                  <c:v>4.02279E-3</c:v>
                </c:pt>
                <c:pt idx="16383">
                  <c:v>4.8858299999999999E-3</c:v>
                </c:pt>
                <c:pt idx="16384">
                  <c:v>-5.1045700000000001E-3</c:v>
                </c:pt>
                <c:pt idx="16385">
                  <c:v>-1.3036900000000001E-2</c:v>
                </c:pt>
                <c:pt idx="16386">
                  <c:v>-1.4082900000000001E-2</c:v>
                </c:pt>
                <c:pt idx="16387">
                  <c:v>-1.45053E-2</c:v>
                </c:pt>
                <c:pt idx="16388">
                  <c:v>-2.31646E-2</c:v>
                </c:pt>
                <c:pt idx="16389">
                  <c:v>-1.8863999999999999E-2</c:v>
                </c:pt>
                <c:pt idx="16390">
                  <c:v>-1.6639000000000001E-2</c:v>
                </c:pt>
                <c:pt idx="16391">
                  <c:v>-1.53995E-2</c:v>
                </c:pt>
                <c:pt idx="16392">
                  <c:v>-1.41729E-2</c:v>
                </c:pt>
                <c:pt idx="16393">
                  <c:v>-1.19247E-2</c:v>
                </c:pt>
                <c:pt idx="16394">
                  <c:v>-1.2083699999999999E-2</c:v>
                </c:pt>
                <c:pt idx="16395">
                  <c:v>-1.60445E-2</c:v>
                </c:pt>
                <c:pt idx="16396">
                  <c:v>-2.6242999999999999E-2</c:v>
                </c:pt>
                <c:pt idx="16397">
                  <c:v>-3.0699500000000001E-2</c:v>
                </c:pt>
                <c:pt idx="16398">
                  <c:v>-3.4936599999999998E-2</c:v>
                </c:pt>
                <c:pt idx="16399">
                  <c:v>-3.5599499999999999E-2</c:v>
                </c:pt>
                <c:pt idx="16400">
                  <c:v>-3.1420799999999999E-2</c:v>
                </c:pt>
                <c:pt idx="16401">
                  <c:v>-2.9993800000000001E-2</c:v>
                </c:pt>
                <c:pt idx="16402">
                  <c:v>-2.8346900000000001E-2</c:v>
                </c:pt>
                <c:pt idx="16403">
                  <c:v>-2.7722799999999999E-2</c:v>
                </c:pt>
                <c:pt idx="16404">
                  <c:v>-3.3214800000000003E-2</c:v>
                </c:pt>
                <c:pt idx="16405">
                  <c:v>-4.3892100000000003E-2</c:v>
                </c:pt>
                <c:pt idx="16406">
                  <c:v>-4.9677699999999998E-2</c:v>
                </c:pt>
                <c:pt idx="16407">
                  <c:v>-4.8613099999999999E-2</c:v>
                </c:pt>
                <c:pt idx="16408">
                  <c:v>-5.6654599999999999E-2</c:v>
                </c:pt>
                <c:pt idx="16409">
                  <c:v>-6.1866200000000003E-2</c:v>
                </c:pt>
                <c:pt idx="16410">
                  <c:v>-6.93965E-2</c:v>
                </c:pt>
                <c:pt idx="16411">
                  <c:v>-7.8645400000000004E-2</c:v>
                </c:pt>
                <c:pt idx="16412">
                  <c:v>-8.1409200000000001E-2</c:v>
                </c:pt>
                <c:pt idx="16413">
                  <c:v>-8.0880999999999995E-2</c:v>
                </c:pt>
                <c:pt idx="16414">
                  <c:v>-8.4001900000000004E-2</c:v>
                </c:pt>
                <c:pt idx="16415">
                  <c:v>-8.3637600000000006E-2</c:v>
                </c:pt>
                <c:pt idx="16416">
                  <c:v>-8.1356300000000006E-2</c:v>
                </c:pt>
                <c:pt idx="16417">
                  <c:v>-8.4194699999999997E-2</c:v>
                </c:pt>
                <c:pt idx="16418">
                  <c:v>-8.4852200000000003E-2</c:v>
                </c:pt>
                <c:pt idx="16419">
                  <c:v>-8.1784399999999993E-2</c:v>
                </c:pt>
                <c:pt idx="16420">
                  <c:v>-7.66043E-2</c:v>
                </c:pt>
                <c:pt idx="16421">
                  <c:v>-8.1089700000000001E-2</c:v>
                </c:pt>
                <c:pt idx="16422">
                  <c:v>-8.1312700000000002E-2</c:v>
                </c:pt>
                <c:pt idx="16423">
                  <c:v>-8.9496500000000007E-2</c:v>
                </c:pt>
                <c:pt idx="16424">
                  <c:v>-0.104292</c:v>
                </c:pt>
                <c:pt idx="16425">
                  <c:v>-0.11214300000000001</c:v>
                </c:pt>
                <c:pt idx="16426">
                  <c:v>-0.111958</c:v>
                </c:pt>
                <c:pt idx="16427">
                  <c:v>-0.113187</c:v>
                </c:pt>
                <c:pt idx="16428">
                  <c:v>-0.1147</c:v>
                </c:pt>
                <c:pt idx="16429">
                  <c:v>-0.117536</c:v>
                </c:pt>
                <c:pt idx="16430">
                  <c:v>-0.12969</c:v>
                </c:pt>
                <c:pt idx="16431">
                  <c:v>-0.14332900000000001</c:v>
                </c:pt>
                <c:pt idx="16432">
                  <c:v>-0.149451</c:v>
                </c:pt>
                <c:pt idx="16433">
                  <c:v>-0.15319199999999999</c:v>
                </c:pt>
                <c:pt idx="16434">
                  <c:v>-0.155969</c:v>
                </c:pt>
                <c:pt idx="16435">
                  <c:v>-0.153862</c:v>
                </c:pt>
                <c:pt idx="16436">
                  <c:v>-0.157217</c:v>
                </c:pt>
                <c:pt idx="16437">
                  <c:v>-0.16653499999999999</c:v>
                </c:pt>
                <c:pt idx="16438">
                  <c:v>-0.18070900000000001</c:v>
                </c:pt>
                <c:pt idx="16439">
                  <c:v>-0.19494800000000001</c:v>
                </c:pt>
                <c:pt idx="16440">
                  <c:v>-0.207734</c:v>
                </c:pt>
                <c:pt idx="16441">
                  <c:v>-0.21373200000000001</c:v>
                </c:pt>
                <c:pt idx="16442">
                  <c:v>-0.21595900000000001</c:v>
                </c:pt>
                <c:pt idx="16443">
                  <c:v>-0.21987899999999999</c:v>
                </c:pt>
                <c:pt idx="16444">
                  <c:v>-0.22407199999999999</c:v>
                </c:pt>
                <c:pt idx="16445">
                  <c:v>-0.222196</c:v>
                </c:pt>
                <c:pt idx="16446">
                  <c:v>-0.21626799999999999</c:v>
                </c:pt>
                <c:pt idx="16447">
                  <c:v>-0.22567100000000001</c:v>
                </c:pt>
                <c:pt idx="16448">
                  <c:v>-0.237207</c:v>
                </c:pt>
                <c:pt idx="16449">
                  <c:v>-0.243479</c:v>
                </c:pt>
                <c:pt idx="16450">
                  <c:v>-0.24947900000000001</c:v>
                </c:pt>
                <c:pt idx="16451">
                  <c:v>-0.25323400000000001</c:v>
                </c:pt>
                <c:pt idx="16452">
                  <c:v>-0.25328400000000001</c:v>
                </c:pt>
                <c:pt idx="16453">
                  <c:v>-0.250967</c:v>
                </c:pt>
                <c:pt idx="16454">
                  <c:v>-0.24834000000000001</c:v>
                </c:pt>
                <c:pt idx="16455">
                  <c:v>-0.25092399999999998</c:v>
                </c:pt>
                <c:pt idx="16456">
                  <c:v>-0.26221</c:v>
                </c:pt>
                <c:pt idx="16457">
                  <c:v>-0.27035100000000001</c:v>
                </c:pt>
                <c:pt idx="16458">
                  <c:v>-0.27078999999999998</c:v>
                </c:pt>
                <c:pt idx="16459">
                  <c:v>-0.26850499999999999</c:v>
                </c:pt>
                <c:pt idx="16460">
                  <c:v>-0.26887100000000003</c:v>
                </c:pt>
                <c:pt idx="16461">
                  <c:v>-0.27083400000000002</c:v>
                </c:pt>
                <c:pt idx="16462">
                  <c:v>-0.272559</c:v>
                </c:pt>
                <c:pt idx="16463">
                  <c:v>-0.27588200000000002</c:v>
                </c:pt>
                <c:pt idx="16464">
                  <c:v>-0.27315400000000001</c:v>
                </c:pt>
                <c:pt idx="16465">
                  <c:v>-0.269762</c:v>
                </c:pt>
                <c:pt idx="16466">
                  <c:v>-0.26715800000000001</c:v>
                </c:pt>
                <c:pt idx="16467">
                  <c:v>-0.265351</c:v>
                </c:pt>
                <c:pt idx="16468">
                  <c:v>-0.26522400000000002</c:v>
                </c:pt>
                <c:pt idx="16469">
                  <c:v>-0.264988</c:v>
                </c:pt>
                <c:pt idx="16470">
                  <c:v>-0.26740999999999998</c:v>
                </c:pt>
                <c:pt idx="16471">
                  <c:v>-0.267488</c:v>
                </c:pt>
                <c:pt idx="16472">
                  <c:v>-0.269733</c:v>
                </c:pt>
                <c:pt idx="16473">
                  <c:v>-0.27436899999999997</c:v>
                </c:pt>
                <c:pt idx="16474">
                  <c:v>-0.29117700000000002</c:v>
                </c:pt>
                <c:pt idx="16475">
                  <c:v>-0.299128</c:v>
                </c:pt>
                <c:pt idx="16476">
                  <c:v>-0.30309199999999997</c:v>
                </c:pt>
                <c:pt idx="16477">
                  <c:v>-0.30845299999999998</c:v>
                </c:pt>
                <c:pt idx="16478">
                  <c:v>-0.31606499999999998</c:v>
                </c:pt>
                <c:pt idx="16479">
                  <c:v>-0.319274</c:v>
                </c:pt>
                <c:pt idx="16480">
                  <c:v>-0.32078600000000002</c:v>
                </c:pt>
                <c:pt idx="16481">
                  <c:v>-0.32228899999999999</c:v>
                </c:pt>
                <c:pt idx="16482">
                  <c:v>-0.32724199999999998</c:v>
                </c:pt>
                <c:pt idx="16483">
                  <c:v>-0.342885</c:v>
                </c:pt>
                <c:pt idx="16484">
                  <c:v>-0.35704599999999997</c:v>
                </c:pt>
                <c:pt idx="16485">
                  <c:v>-0.37059900000000001</c:v>
                </c:pt>
                <c:pt idx="16486">
                  <c:v>-0.37823400000000001</c:v>
                </c:pt>
                <c:pt idx="16487">
                  <c:v>-0.38924599999999998</c:v>
                </c:pt>
                <c:pt idx="16488">
                  <c:v>-0.39263700000000001</c:v>
                </c:pt>
                <c:pt idx="16489">
                  <c:v>-0.39897100000000002</c:v>
                </c:pt>
                <c:pt idx="16490">
                  <c:v>-0.40737400000000001</c:v>
                </c:pt>
                <c:pt idx="16491">
                  <c:v>-0.41845399999999999</c:v>
                </c:pt>
                <c:pt idx="16492">
                  <c:v>-0.42786999999999997</c:v>
                </c:pt>
                <c:pt idx="16493">
                  <c:v>-0.44319900000000001</c:v>
                </c:pt>
                <c:pt idx="16494">
                  <c:v>-0.45765400000000001</c:v>
                </c:pt>
                <c:pt idx="16495">
                  <c:v>-0.46603800000000001</c:v>
                </c:pt>
                <c:pt idx="16496">
                  <c:v>-0.47662700000000002</c:v>
                </c:pt>
                <c:pt idx="16497">
                  <c:v>-0.48775099999999999</c:v>
                </c:pt>
                <c:pt idx="16498">
                  <c:v>-0.49432999999999999</c:v>
                </c:pt>
                <c:pt idx="16499">
                  <c:v>-0.50211499999999998</c:v>
                </c:pt>
                <c:pt idx="16500">
                  <c:v>-0.52280899999999997</c:v>
                </c:pt>
                <c:pt idx="16501">
                  <c:v>-0.52756099999999995</c:v>
                </c:pt>
                <c:pt idx="16502">
                  <c:v>-0.53315000000000001</c:v>
                </c:pt>
                <c:pt idx="16503">
                  <c:v>-0.54311200000000004</c:v>
                </c:pt>
                <c:pt idx="16504">
                  <c:v>-0.54718199999999995</c:v>
                </c:pt>
                <c:pt idx="16505">
                  <c:v>-0.55451399999999995</c:v>
                </c:pt>
                <c:pt idx="16506">
                  <c:v>-0.56290700000000005</c:v>
                </c:pt>
                <c:pt idx="16507">
                  <c:v>-0.56662800000000002</c:v>
                </c:pt>
                <c:pt idx="16508">
                  <c:v>-0.56727399999999994</c:v>
                </c:pt>
                <c:pt idx="16509">
                  <c:v>-0.574905</c:v>
                </c:pt>
                <c:pt idx="16510">
                  <c:v>-0.58806099999999994</c:v>
                </c:pt>
                <c:pt idx="16511">
                  <c:v>-0.59423099999999995</c:v>
                </c:pt>
                <c:pt idx="16512">
                  <c:v>-0.59245000000000003</c:v>
                </c:pt>
                <c:pt idx="16513">
                  <c:v>-0.59174400000000005</c:v>
                </c:pt>
                <c:pt idx="16514">
                  <c:v>-0.594611</c:v>
                </c:pt>
                <c:pt idx="16515">
                  <c:v>-0.59569099999999997</c:v>
                </c:pt>
                <c:pt idx="16516">
                  <c:v>-0.599132</c:v>
                </c:pt>
                <c:pt idx="16517">
                  <c:v>-0.60594300000000001</c:v>
                </c:pt>
                <c:pt idx="16518">
                  <c:v>-0.61164399999999997</c:v>
                </c:pt>
                <c:pt idx="16519">
                  <c:v>-0.615954</c:v>
                </c:pt>
                <c:pt idx="16520">
                  <c:v>-0.617672</c:v>
                </c:pt>
                <c:pt idx="16521">
                  <c:v>-0.619448</c:v>
                </c:pt>
                <c:pt idx="16522">
                  <c:v>-0.62068999999999996</c:v>
                </c:pt>
                <c:pt idx="16523">
                  <c:v>-0.62166200000000005</c:v>
                </c:pt>
                <c:pt idx="16524">
                  <c:v>-0.61935200000000001</c:v>
                </c:pt>
                <c:pt idx="16525">
                  <c:v>-0.61571600000000004</c:v>
                </c:pt>
                <c:pt idx="16526">
                  <c:v>-0.61580800000000002</c:v>
                </c:pt>
                <c:pt idx="16527">
                  <c:v>-0.620556</c:v>
                </c:pt>
                <c:pt idx="16528">
                  <c:v>-0.62618600000000002</c:v>
                </c:pt>
                <c:pt idx="16529">
                  <c:v>-0.63072799999999996</c:v>
                </c:pt>
                <c:pt idx="16530">
                  <c:v>-0.63349800000000001</c:v>
                </c:pt>
                <c:pt idx="16531">
                  <c:v>-0.63458000000000003</c:v>
                </c:pt>
                <c:pt idx="16532">
                  <c:v>-0.63770899999999997</c:v>
                </c:pt>
                <c:pt idx="16533">
                  <c:v>-0.64445300000000005</c:v>
                </c:pt>
                <c:pt idx="16534">
                  <c:v>-0.64416600000000002</c:v>
                </c:pt>
                <c:pt idx="16535">
                  <c:v>-0.64498900000000003</c:v>
                </c:pt>
                <c:pt idx="16536">
                  <c:v>-0.64723200000000003</c:v>
                </c:pt>
                <c:pt idx="16537">
                  <c:v>-0.64944299999999999</c:v>
                </c:pt>
                <c:pt idx="16538">
                  <c:v>-0.64996900000000002</c:v>
                </c:pt>
                <c:pt idx="16539">
                  <c:v>-0.65011600000000003</c:v>
                </c:pt>
                <c:pt idx="16540">
                  <c:v>-0.66348399999999996</c:v>
                </c:pt>
                <c:pt idx="16541">
                  <c:v>-0.66897499999999999</c:v>
                </c:pt>
                <c:pt idx="16542">
                  <c:v>-0.672516</c:v>
                </c:pt>
                <c:pt idx="16543">
                  <c:v>-0.67628900000000003</c:v>
                </c:pt>
                <c:pt idx="16544">
                  <c:v>-0.67552500000000004</c:v>
                </c:pt>
                <c:pt idx="16545">
                  <c:v>-0.67006600000000005</c:v>
                </c:pt>
                <c:pt idx="16546">
                  <c:v>-0.66357200000000005</c:v>
                </c:pt>
                <c:pt idx="16547">
                  <c:v>-0.66027899999999995</c:v>
                </c:pt>
                <c:pt idx="16548">
                  <c:v>-0.66248300000000004</c:v>
                </c:pt>
                <c:pt idx="16549">
                  <c:v>-0.66417400000000004</c:v>
                </c:pt>
                <c:pt idx="16550">
                  <c:v>-0.66585399999999995</c:v>
                </c:pt>
                <c:pt idx="16551">
                  <c:v>-0.66079900000000003</c:v>
                </c:pt>
                <c:pt idx="16552">
                  <c:v>-0.660941</c:v>
                </c:pt>
                <c:pt idx="16553">
                  <c:v>-0.65881100000000004</c:v>
                </c:pt>
                <c:pt idx="16554">
                  <c:v>-0.65097499999999997</c:v>
                </c:pt>
                <c:pt idx="16555">
                  <c:v>-0.65265499999999999</c:v>
                </c:pt>
                <c:pt idx="16556">
                  <c:v>-0.65215400000000001</c:v>
                </c:pt>
                <c:pt idx="16557">
                  <c:v>-0.65495800000000004</c:v>
                </c:pt>
                <c:pt idx="16558">
                  <c:v>-0.66080399999999995</c:v>
                </c:pt>
                <c:pt idx="16559">
                  <c:v>-0.66462699999999997</c:v>
                </c:pt>
                <c:pt idx="16560">
                  <c:v>-0.65841099999999997</c:v>
                </c:pt>
                <c:pt idx="16561">
                  <c:v>-0.65232199999999996</c:v>
                </c:pt>
                <c:pt idx="16562">
                  <c:v>-0.65182600000000002</c:v>
                </c:pt>
                <c:pt idx="16563">
                  <c:v>-0.64990000000000003</c:v>
                </c:pt>
                <c:pt idx="16564">
                  <c:v>-0.64287000000000005</c:v>
                </c:pt>
                <c:pt idx="16565">
                  <c:v>-0.64215699999999998</c:v>
                </c:pt>
                <c:pt idx="16566">
                  <c:v>-0.64525500000000002</c:v>
                </c:pt>
                <c:pt idx="16567">
                  <c:v>-0.64969200000000005</c:v>
                </c:pt>
                <c:pt idx="16568">
                  <c:v>-0.64827000000000001</c:v>
                </c:pt>
                <c:pt idx="16569">
                  <c:v>-0.64557799999999999</c:v>
                </c:pt>
                <c:pt idx="16570">
                  <c:v>-0.65087200000000001</c:v>
                </c:pt>
                <c:pt idx="16571">
                  <c:v>-0.650034</c:v>
                </c:pt>
                <c:pt idx="16572">
                  <c:v>-0.646949</c:v>
                </c:pt>
                <c:pt idx="16573">
                  <c:v>-0.64838600000000002</c:v>
                </c:pt>
                <c:pt idx="16574">
                  <c:v>-0.65239999999999998</c:v>
                </c:pt>
                <c:pt idx="16575">
                  <c:v>-0.65483800000000003</c:v>
                </c:pt>
                <c:pt idx="16576">
                  <c:v>-0.66104700000000005</c:v>
                </c:pt>
                <c:pt idx="16577">
                  <c:v>-0.66675300000000004</c:v>
                </c:pt>
                <c:pt idx="16578">
                  <c:v>-0.67406600000000005</c:v>
                </c:pt>
                <c:pt idx="16579">
                  <c:v>-0.67137400000000003</c:v>
                </c:pt>
                <c:pt idx="16580">
                  <c:v>-0.65372200000000003</c:v>
                </c:pt>
                <c:pt idx="16581">
                  <c:v>-0.63772899999999999</c:v>
                </c:pt>
                <c:pt idx="16582">
                  <c:v>-0.63470000000000004</c:v>
                </c:pt>
                <c:pt idx="16583">
                  <c:v>-0.63374200000000003</c:v>
                </c:pt>
                <c:pt idx="16584">
                  <c:v>-0.63112299999999999</c:v>
                </c:pt>
                <c:pt idx="16585">
                  <c:v>-0.62723700000000004</c:v>
                </c:pt>
                <c:pt idx="16586">
                  <c:v>-0.62797199999999997</c:v>
                </c:pt>
                <c:pt idx="16587">
                  <c:v>-0.62726899999999997</c:v>
                </c:pt>
                <c:pt idx="16588">
                  <c:v>-0.62223899999999999</c:v>
                </c:pt>
                <c:pt idx="16589">
                  <c:v>-0.62152600000000002</c:v>
                </c:pt>
                <c:pt idx="16590">
                  <c:v>-0.62313300000000005</c:v>
                </c:pt>
                <c:pt idx="16591">
                  <c:v>-0.61847399999999997</c:v>
                </c:pt>
                <c:pt idx="16592">
                  <c:v>-0.60396899999999998</c:v>
                </c:pt>
                <c:pt idx="16593">
                  <c:v>-0.594746</c:v>
                </c:pt>
                <c:pt idx="16594">
                  <c:v>-0.59645899999999996</c:v>
                </c:pt>
                <c:pt idx="16595">
                  <c:v>-0.59801000000000004</c:v>
                </c:pt>
                <c:pt idx="16596">
                  <c:v>-0.59673900000000002</c:v>
                </c:pt>
                <c:pt idx="16597">
                  <c:v>-0.59121000000000001</c:v>
                </c:pt>
                <c:pt idx="16598">
                  <c:v>-0.58374400000000004</c:v>
                </c:pt>
                <c:pt idx="16599">
                  <c:v>-0.57857899999999995</c:v>
                </c:pt>
                <c:pt idx="16600">
                  <c:v>-0.577102</c:v>
                </c:pt>
                <c:pt idx="16601">
                  <c:v>-0.572071</c:v>
                </c:pt>
                <c:pt idx="16602">
                  <c:v>-0.57250800000000002</c:v>
                </c:pt>
                <c:pt idx="16603">
                  <c:v>-0.57337499999999997</c:v>
                </c:pt>
                <c:pt idx="16604">
                  <c:v>-0.57178600000000002</c:v>
                </c:pt>
                <c:pt idx="16605">
                  <c:v>-0.57455999999999996</c:v>
                </c:pt>
                <c:pt idx="16606">
                  <c:v>-0.57679000000000002</c:v>
                </c:pt>
                <c:pt idx="16607">
                  <c:v>-0.57865200000000006</c:v>
                </c:pt>
                <c:pt idx="16608">
                  <c:v>-0.57434200000000002</c:v>
                </c:pt>
                <c:pt idx="16609">
                  <c:v>-0.56628400000000001</c:v>
                </c:pt>
                <c:pt idx="16610">
                  <c:v>-0.56257599999999996</c:v>
                </c:pt>
                <c:pt idx="16611">
                  <c:v>-0.55860299999999996</c:v>
                </c:pt>
                <c:pt idx="16612">
                  <c:v>-0.55615000000000003</c:v>
                </c:pt>
                <c:pt idx="16613">
                  <c:v>-0.55868799999999996</c:v>
                </c:pt>
                <c:pt idx="16614">
                  <c:v>-0.55925199999999997</c:v>
                </c:pt>
                <c:pt idx="16615">
                  <c:v>-0.55613999999999997</c:v>
                </c:pt>
                <c:pt idx="16616">
                  <c:v>-0.55471099999999995</c:v>
                </c:pt>
                <c:pt idx="16617">
                  <c:v>-0.552504</c:v>
                </c:pt>
                <c:pt idx="16618">
                  <c:v>-0.54584600000000005</c:v>
                </c:pt>
                <c:pt idx="16619">
                  <c:v>-0.537277</c:v>
                </c:pt>
                <c:pt idx="16620">
                  <c:v>-0.53365600000000002</c:v>
                </c:pt>
                <c:pt idx="16621">
                  <c:v>-0.52928500000000001</c:v>
                </c:pt>
                <c:pt idx="16622">
                  <c:v>-0.52346300000000001</c:v>
                </c:pt>
                <c:pt idx="16623">
                  <c:v>-0.51814000000000004</c:v>
                </c:pt>
                <c:pt idx="16624">
                  <c:v>-0.50734400000000002</c:v>
                </c:pt>
                <c:pt idx="16625">
                  <c:v>-0.50421899999999997</c:v>
                </c:pt>
                <c:pt idx="16626">
                  <c:v>-0.50323799999999996</c:v>
                </c:pt>
                <c:pt idx="16627">
                  <c:v>-0.49931500000000001</c:v>
                </c:pt>
                <c:pt idx="16628">
                  <c:v>-0.494176</c:v>
                </c:pt>
                <c:pt idx="16629">
                  <c:v>-0.494085</c:v>
                </c:pt>
                <c:pt idx="16630">
                  <c:v>-0.48548999999999998</c:v>
                </c:pt>
                <c:pt idx="16631">
                  <c:v>-0.47736299999999998</c:v>
                </c:pt>
                <c:pt idx="16632">
                  <c:v>-0.47136</c:v>
                </c:pt>
                <c:pt idx="16633">
                  <c:v>-0.46919300000000003</c:v>
                </c:pt>
                <c:pt idx="16634">
                  <c:v>-0.46871200000000002</c:v>
                </c:pt>
                <c:pt idx="16635">
                  <c:v>-0.46309699999999998</c:v>
                </c:pt>
                <c:pt idx="16636">
                  <c:v>-0.46046500000000001</c:v>
                </c:pt>
                <c:pt idx="16637">
                  <c:v>-0.45793600000000001</c:v>
                </c:pt>
                <c:pt idx="16638">
                  <c:v>-0.45271299999999998</c:v>
                </c:pt>
                <c:pt idx="16639">
                  <c:v>-0.447986</c:v>
                </c:pt>
                <c:pt idx="16640">
                  <c:v>-0.44080000000000003</c:v>
                </c:pt>
                <c:pt idx="16641">
                  <c:v>-0.43409199999999998</c:v>
                </c:pt>
                <c:pt idx="16642">
                  <c:v>-0.42438599999999999</c:v>
                </c:pt>
                <c:pt idx="16643">
                  <c:v>-0.41683700000000001</c:v>
                </c:pt>
                <c:pt idx="16644">
                  <c:v>-0.41098099999999999</c:v>
                </c:pt>
                <c:pt idx="16645">
                  <c:v>-0.41170400000000001</c:v>
                </c:pt>
                <c:pt idx="16646">
                  <c:v>-0.40416299999999999</c:v>
                </c:pt>
                <c:pt idx="16647">
                  <c:v>-0.39605600000000002</c:v>
                </c:pt>
                <c:pt idx="16648">
                  <c:v>-0.38835500000000001</c:v>
                </c:pt>
                <c:pt idx="16649">
                  <c:v>-0.38059900000000002</c:v>
                </c:pt>
                <c:pt idx="16650">
                  <c:v>-0.37804700000000002</c:v>
                </c:pt>
                <c:pt idx="16651">
                  <c:v>-0.372228</c:v>
                </c:pt>
                <c:pt idx="16652">
                  <c:v>-0.36548599999999998</c:v>
                </c:pt>
                <c:pt idx="16653">
                  <c:v>-0.36313200000000001</c:v>
                </c:pt>
                <c:pt idx="16654">
                  <c:v>-0.36232300000000001</c:v>
                </c:pt>
                <c:pt idx="16655">
                  <c:v>-0.35987400000000003</c:v>
                </c:pt>
                <c:pt idx="16656">
                  <c:v>-0.35256500000000002</c:v>
                </c:pt>
                <c:pt idx="16657">
                  <c:v>-0.33831099999999997</c:v>
                </c:pt>
                <c:pt idx="16658">
                  <c:v>-0.32915699999999998</c:v>
                </c:pt>
                <c:pt idx="16659">
                  <c:v>-0.32082899999999998</c:v>
                </c:pt>
                <c:pt idx="16660">
                  <c:v>-0.31512800000000002</c:v>
                </c:pt>
                <c:pt idx="16661">
                  <c:v>-0.313253</c:v>
                </c:pt>
                <c:pt idx="16662">
                  <c:v>-0.30857000000000001</c:v>
                </c:pt>
                <c:pt idx="16663">
                  <c:v>-0.30446000000000001</c:v>
                </c:pt>
                <c:pt idx="16664">
                  <c:v>-0.29118500000000003</c:v>
                </c:pt>
                <c:pt idx="16665">
                  <c:v>-0.285663</c:v>
                </c:pt>
                <c:pt idx="16666">
                  <c:v>-0.28719299999999998</c:v>
                </c:pt>
                <c:pt idx="16667">
                  <c:v>-0.27890599999999999</c:v>
                </c:pt>
                <c:pt idx="16668">
                  <c:v>-0.27427000000000001</c:v>
                </c:pt>
                <c:pt idx="16669">
                  <c:v>-0.27319900000000003</c:v>
                </c:pt>
                <c:pt idx="16670">
                  <c:v>-0.27306200000000003</c:v>
                </c:pt>
                <c:pt idx="16671">
                  <c:v>-0.26866400000000001</c:v>
                </c:pt>
                <c:pt idx="16672">
                  <c:v>-0.26214599999999999</c:v>
                </c:pt>
                <c:pt idx="16673">
                  <c:v>-0.25148399999999999</c:v>
                </c:pt>
                <c:pt idx="16674">
                  <c:v>-0.23476900000000001</c:v>
                </c:pt>
                <c:pt idx="16675">
                  <c:v>-0.22292400000000001</c:v>
                </c:pt>
                <c:pt idx="16676">
                  <c:v>-0.22139600000000001</c:v>
                </c:pt>
                <c:pt idx="16677">
                  <c:v>-0.22104299999999999</c:v>
                </c:pt>
                <c:pt idx="16678">
                  <c:v>-0.218946</c:v>
                </c:pt>
                <c:pt idx="16679">
                  <c:v>-0.20932999999999999</c:v>
                </c:pt>
                <c:pt idx="16680">
                  <c:v>-0.20153599999999999</c:v>
                </c:pt>
                <c:pt idx="16681">
                  <c:v>-0.19438</c:v>
                </c:pt>
                <c:pt idx="16682">
                  <c:v>-0.200131</c:v>
                </c:pt>
                <c:pt idx="16683">
                  <c:v>-0.20430899999999999</c:v>
                </c:pt>
                <c:pt idx="16684">
                  <c:v>-0.19658900000000001</c:v>
                </c:pt>
                <c:pt idx="16685">
                  <c:v>-0.18651300000000001</c:v>
                </c:pt>
                <c:pt idx="16686">
                  <c:v>-0.18188299999999999</c:v>
                </c:pt>
                <c:pt idx="16687">
                  <c:v>-0.186975</c:v>
                </c:pt>
                <c:pt idx="16688">
                  <c:v>-0.191441</c:v>
                </c:pt>
                <c:pt idx="16689">
                  <c:v>-0.1888</c:v>
                </c:pt>
                <c:pt idx="16690">
                  <c:v>-0.178427</c:v>
                </c:pt>
                <c:pt idx="16691">
                  <c:v>-0.166848</c:v>
                </c:pt>
                <c:pt idx="16692">
                  <c:v>-0.15797</c:v>
                </c:pt>
                <c:pt idx="16693">
                  <c:v>-0.152587</c:v>
                </c:pt>
                <c:pt idx="16694">
                  <c:v>-0.154863</c:v>
                </c:pt>
                <c:pt idx="16695">
                  <c:v>-0.15241199999999999</c:v>
                </c:pt>
                <c:pt idx="16696">
                  <c:v>-0.14075299999999999</c:v>
                </c:pt>
                <c:pt idx="16697">
                  <c:v>-0.13317300000000001</c:v>
                </c:pt>
                <c:pt idx="16698">
                  <c:v>-0.13081699999999999</c:v>
                </c:pt>
                <c:pt idx="16699">
                  <c:v>-0.13023499999999999</c:v>
                </c:pt>
                <c:pt idx="16700">
                  <c:v>-0.13066900000000001</c:v>
                </c:pt>
                <c:pt idx="16701">
                  <c:v>-0.12678500000000001</c:v>
                </c:pt>
                <c:pt idx="16702">
                  <c:v>-0.118836</c:v>
                </c:pt>
                <c:pt idx="16703">
                  <c:v>-0.112106</c:v>
                </c:pt>
                <c:pt idx="16704">
                  <c:v>-0.110112</c:v>
                </c:pt>
                <c:pt idx="16705">
                  <c:v>-0.108227</c:v>
                </c:pt>
                <c:pt idx="16706">
                  <c:v>-0.102256</c:v>
                </c:pt>
                <c:pt idx="16707">
                  <c:v>-9.9628599999999998E-2</c:v>
                </c:pt>
                <c:pt idx="16708">
                  <c:v>-9.9906499999999995E-2</c:v>
                </c:pt>
                <c:pt idx="16709">
                  <c:v>-0.107596</c:v>
                </c:pt>
                <c:pt idx="16710">
                  <c:v>-0.116311</c:v>
                </c:pt>
                <c:pt idx="16711">
                  <c:v>-0.116102</c:v>
                </c:pt>
                <c:pt idx="16712">
                  <c:v>-0.119006</c:v>
                </c:pt>
                <c:pt idx="16713">
                  <c:v>-0.120521</c:v>
                </c:pt>
                <c:pt idx="16714">
                  <c:v>-0.123074</c:v>
                </c:pt>
                <c:pt idx="16715">
                  <c:v>-0.122638</c:v>
                </c:pt>
                <c:pt idx="16716">
                  <c:v>-0.119926</c:v>
                </c:pt>
                <c:pt idx="16717">
                  <c:v>-0.11468299999999999</c:v>
                </c:pt>
                <c:pt idx="16718">
                  <c:v>-0.10459300000000001</c:v>
                </c:pt>
                <c:pt idx="16719">
                  <c:v>-9.5362100000000005E-2</c:v>
                </c:pt>
                <c:pt idx="16720">
                  <c:v>-9.8609000000000002E-2</c:v>
                </c:pt>
                <c:pt idx="16721">
                  <c:v>-9.9217200000000005E-2</c:v>
                </c:pt>
                <c:pt idx="16722">
                  <c:v>-0.100869</c:v>
                </c:pt>
                <c:pt idx="16723">
                  <c:v>-0.10376299999999999</c:v>
                </c:pt>
                <c:pt idx="16724">
                  <c:v>-0.11175300000000001</c:v>
                </c:pt>
                <c:pt idx="16725">
                  <c:v>-0.104932</c:v>
                </c:pt>
                <c:pt idx="16726">
                  <c:v>-9.4428999999999999E-2</c:v>
                </c:pt>
                <c:pt idx="16727">
                  <c:v>-9.2311500000000005E-2</c:v>
                </c:pt>
                <c:pt idx="16728">
                  <c:v>-9.0555300000000005E-2</c:v>
                </c:pt>
                <c:pt idx="16729">
                  <c:v>-8.8411799999999999E-2</c:v>
                </c:pt>
                <c:pt idx="16730">
                  <c:v>-8.9001700000000003E-2</c:v>
                </c:pt>
                <c:pt idx="16731">
                  <c:v>-9.6827099999999999E-2</c:v>
                </c:pt>
                <c:pt idx="16732">
                  <c:v>-0.10399</c:v>
                </c:pt>
                <c:pt idx="16733">
                  <c:v>-0.10971599999999999</c:v>
                </c:pt>
                <c:pt idx="16734">
                  <c:v>-0.111537</c:v>
                </c:pt>
                <c:pt idx="16735">
                  <c:v>-0.114081</c:v>
                </c:pt>
                <c:pt idx="16736">
                  <c:v>-0.12378</c:v>
                </c:pt>
                <c:pt idx="16737">
                  <c:v>-0.124769</c:v>
                </c:pt>
                <c:pt idx="16738">
                  <c:v>-0.119544</c:v>
                </c:pt>
                <c:pt idx="16739">
                  <c:v>-0.117969</c:v>
                </c:pt>
                <c:pt idx="16740">
                  <c:v>-0.109656</c:v>
                </c:pt>
                <c:pt idx="16741">
                  <c:v>-9.9311200000000002E-2</c:v>
                </c:pt>
                <c:pt idx="16742">
                  <c:v>-9.2877000000000001E-2</c:v>
                </c:pt>
                <c:pt idx="16743">
                  <c:v>-9.2544399999999999E-2</c:v>
                </c:pt>
                <c:pt idx="16744">
                  <c:v>-9.4631699999999999E-2</c:v>
                </c:pt>
                <c:pt idx="16745">
                  <c:v>-0.102342</c:v>
                </c:pt>
                <c:pt idx="16746">
                  <c:v>-0.107348</c:v>
                </c:pt>
                <c:pt idx="16747">
                  <c:v>-0.108748</c:v>
                </c:pt>
                <c:pt idx="16748">
                  <c:v>-0.11769499999999999</c:v>
                </c:pt>
                <c:pt idx="16749">
                  <c:v>-0.121447</c:v>
                </c:pt>
                <c:pt idx="16750">
                  <c:v>-0.119932</c:v>
                </c:pt>
                <c:pt idx="16751">
                  <c:v>-0.123589</c:v>
                </c:pt>
                <c:pt idx="16752">
                  <c:v>-0.121444</c:v>
                </c:pt>
                <c:pt idx="16753">
                  <c:v>-0.12112199999999999</c:v>
                </c:pt>
                <c:pt idx="16754">
                  <c:v>-0.118378</c:v>
                </c:pt>
                <c:pt idx="16755">
                  <c:v>-0.116698</c:v>
                </c:pt>
                <c:pt idx="16756">
                  <c:v>-0.11561200000000001</c:v>
                </c:pt>
                <c:pt idx="16757">
                  <c:v>-0.11282200000000001</c:v>
                </c:pt>
                <c:pt idx="16758">
                  <c:v>-0.10767500000000001</c:v>
                </c:pt>
                <c:pt idx="16759">
                  <c:v>-9.9970400000000001E-2</c:v>
                </c:pt>
                <c:pt idx="16760">
                  <c:v>-0.100855</c:v>
                </c:pt>
                <c:pt idx="16761">
                  <c:v>-0.11502</c:v>
                </c:pt>
                <c:pt idx="16762">
                  <c:v>-0.116422</c:v>
                </c:pt>
                <c:pt idx="16763">
                  <c:v>-0.112498</c:v>
                </c:pt>
                <c:pt idx="16764">
                  <c:v>-0.11158999999999999</c:v>
                </c:pt>
                <c:pt idx="16765">
                  <c:v>-0.10846</c:v>
                </c:pt>
                <c:pt idx="16766">
                  <c:v>-0.113509</c:v>
                </c:pt>
                <c:pt idx="16767">
                  <c:v>-0.12163300000000001</c:v>
                </c:pt>
                <c:pt idx="16768">
                  <c:v>-0.127802</c:v>
                </c:pt>
                <c:pt idx="16769">
                  <c:v>-0.13215199999999999</c:v>
                </c:pt>
                <c:pt idx="16770">
                  <c:v>-0.13141900000000001</c:v>
                </c:pt>
                <c:pt idx="16771">
                  <c:v>-0.128998</c:v>
                </c:pt>
                <c:pt idx="16772">
                  <c:v>-0.12961600000000001</c:v>
                </c:pt>
                <c:pt idx="16773">
                  <c:v>-0.128853</c:v>
                </c:pt>
                <c:pt idx="16774">
                  <c:v>-0.126864</c:v>
                </c:pt>
                <c:pt idx="16775">
                  <c:v>-0.125195</c:v>
                </c:pt>
                <c:pt idx="16776">
                  <c:v>-0.122081</c:v>
                </c:pt>
                <c:pt idx="16777">
                  <c:v>-0.12227</c:v>
                </c:pt>
                <c:pt idx="16778">
                  <c:v>-0.124542</c:v>
                </c:pt>
                <c:pt idx="16779">
                  <c:v>-0.127027</c:v>
                </c:pt>
                <c:pt idx="16780">
                  <c:v>-0.12834100000000001</c:v>
                </c:pt>
                <c:pt idx="16781">
                  <c:v>-0.13153999999999999</c:v>
                </c:pt>
                <c:pt idx="16782">
                  <c:v>-0.13319</c:v>
                </c:pt>
                <c:pt idx="16783">
                  <c:v>-0.142011</c:v>
                </c:pt>
                <c:pt idx="16784">
                  <c:v>-0.15656800000000001</c:v>
                </c:pt>
                <c:pt idx="16785">
                  <c:v>-0.16072900000000001</c:v>
                </c:pt>
                <c:pt idx="16786">
                  <c:v>-0.161935</c:v>
                </c:pt>
                <c:pt idx="16787">
                  <c:v>-0.16081899999999999</c:v>
                </c:pt>
                <c:pt idx="16788">
                  <c:v>-0.156523</c:v>
                </c:pt>
                <c:pt idx="16789">
                  <c:v>-0.14726900000000001</c:v>
                </c:pt>
                <c:pt idx="16790">
                  <c:v>-0.13875899999999999</c:v>
                </c:pt>
                <c:pt idx="16791">
                  <c:v>-0.13295199999999999</c:v>
                </c:pt>
                <c:pt idx="16792">
                  <c:v>-0.128221</c:v>
                </c:pt>
                <c:pt idx="16793">
                  <c:v>-0.12817200000000001</c:v>
                </c:pt>
                <c:pt idx="16794">
                  <c:v>-0.13264200000000001</c:v>
                </c:pt>
                <c:pt idx="16795">
                  <c:v>-0.137408</c:v>
                </c:pt>
                <c:pt idx="16796">
                  <c:v>-0.14562600000000001</c:v>
                </c:pt>
                <c:pt idx="16797">
                  <c:v>-0.14638300000000001</c:v>
                </c:pt>
                <c:pt idx="16798">
                  <c:v>-0.139982</c:v>
                </c:pt>
                <c:pt idx="16799">
                  <c:v>-0.13878299999999999</c:v>
                </c:pt>
                <c:pt idx="16800">
                  <c:v>-0.13256899999999999</c:v>
                </c:pt>
                <c:pt idx="16801">
                  <c:v>-0.13082099999999999</c:v>
                </c:pt>
                <c:pt idx="16802">
                  <c:v>-0.13022900000000001</c:v>
                </c:pt>
                <c:pt idx="16803">
                  <c:v>-0.131855</c:v>
                </c:pt>
                <c:pt idx="16804">
                  <c:v>-0.138544</c:v>
                </c:pt>
                <c:pt idx="16805">
                  <c:v>-0.14940899999999999</c:v>
                </c:pt>
                <c:pt idx="16806">
                  <c:v>-0.15790399999999999</c:v>
                </c:pt>
                <c:pt idx="16807">
                  <c:v>-0.16003400000000001</c:v>
                </c:pt>
                <c:pt idx="16808">
                  <c:v>-0.16039</c:v>
                </c:pt>
                <c:pt idx="16809">
                  <c:v>-0.160743</c:v>
                </c:pt>
                <c:pt idx="16810">
                  <c:v>-0.16061500000000001</c:v>
                </c:pt>
                <c:pt idx="16811">
                  <c:v>-0.16098299999999999</c:v>
                </c:pt>
                <c:pt idx="16812">
                  <c:v>-0.160859</c:v>
                </c:pt>
                <c:pt idx="16813">
                  <c:v>-0.16272700000000001</c:v>
                </c:pt>
                <c:pt idx="16814">
                  <c:v>-0.162634</c:v>
                </c:pt>
                <c:pt idx="16815">
                  <c:v>-0.16000900000000001</c:v>
                </c:pt>
                <c:pt idx="16816">
                  <c:v>-0.160859</c:v>
                </c:pt>
                <c:pt idx="16817">
                  <c:v>-0.158914</c:v>
                </c:pt>
                <c:pt idx="16818">
                  <c:v>-0.15276600000000001</c:v>
                </c:pt>
                <c:pt idx="16819">
                  <c:v>-0.153415</c:v>
                </c:pt>
                <c:pt idx="16820">
                  <c:v>-0.15672900000000001</c:v>
                </c:pt>
                <c:pt idx="16821">
                  <c:v>-0.16158</c:v>
                </c:pt>
                <c:pt idx="16822">
                  <c:v>-0.16636200000000001</c:v>
                </c:pt>
                <c:pt idx="16823">
                  <c:v>-0.172486</c:v>
                </c:pt>
                <c:pt idx="16824">
                  <c:v>-0.17106299999999999</c:v>
                </c:pt>
                <c:pt idx="16825">
                  <c:v>-0.174877</c:v>
                </c:pt>
                <c:pt idx="16826">
                  <c:v>-0.18214900000000001</c:v>
                </c:pt>
                <c:pt idx="16827">
                  <c:v>-0.17918899999999999</c:v>
                </c:pt>
                <c:pt idx="16828">
                  <c:v>-0.17524500000000001</c:v>
                </c:pt>
                <c:pt idx="16829">
                  <c:v>-0.17638599999999999</c:v>
                </c:pt>
                <c:pt idx="16830">
                  <c:v>-0.17680599999999999</c:v>
                </c:pt>
                <c:pt idx="16831">
                  <c:v>-0.17010900000000001</c:v>
                </c:pt>
                <c:pt idx="16832">
                  <c:v>-0.162356</c:v>
                </c:pt>
                <c:pt idx="16833">
                  <c:v>-0.148926</c:v>
                </c:pt>
                <c:pt idx="16834">
                  <c:v>-0.14036100000000001</c:v>
                </c:pt>
                <c:pt idx="16835">
                  <c:v>-0.13355500000000001</c:v>
                </c:pt>
                <c:pt idx="16836">
                  <c:v>-0.13161200000000001</c:v>
                </c:pt>
                <c:pt idx="16837">
                  <c:v>-0.13009200000000001</c:v>
                </c:pt>
                <c:pt idx="16838">
                  <c:v>-0.12940299999999999</c:v>
                </c:pt>
                <c:pt idx="16839">
                  <c:v>-0.12925</c:v>
                </c:pt>
                <c:pt idx="16840">
                  <c:v>-0.129801</c:v>
                </c:pt>
                <c:pt idx="16841">
                  <c:v>-0.12753400000000001</c:v>
                </c:pt>
                <c:pt idx="16842">
                  <c:v>-0.123694</c:v>
                </c:pt>
                <c:pt idx="16843">
                  <c:v>-0.118649</c:v>
                </c:pt>
                <c:pt idx="16844">
                  <c:v>-0.121589</c:v>
                </c:pt>
                <c:pt idx="16845">
                  <c:v>-0.122437</c:v>
                </c:pt>
                <c:pt idx="16846">
                  <c:v>-0.124253</c:v>
                </c:pt>
                <c:pt idx="16847">
                  <c:v>-0.13119500000000001</c:v>
                </c:pt>
                <c:pt idx="16848">
                  <c:v>-0.13256399999999999</c:v>
                </c:pt>
                <c:pt idx="16849">
                  <c:v>-0.128245</c:v>
                </c:pt>
                <c:pt idx="16850">
                  <c:v>-0.123711</c:v>
                </c:pt>
                <c:pt idx="16851">
                  <c:v>-0.11745700000000001</c:v>
                </c:pt>
                <c:pt idx="16852">
                  <c:v>-0.109012</c:v>
                </c:pt>
                <c:pt idx="16853">
                  <c:v>-0.100796</c:v>
                </c:pt>
                <c:pt idx="16854">
                  <c:v>-9.5576099999999997E-2</c:v>
                </c:pt>
                <c:pt idx="16855">
                  <c:v>-9.6900399999999998E-2</c:v>
                </c:pt>
                <c:pt idx="16856">
                  <c:v>-9.3856700000000001E-2</c:v>
                </c:pt>
                <c:pt idx="16857">
                  <c:v>-8.9755000000000001E-2</c:v>
                </c:pt>
                <c:pt idx="16858">
                  <c:v>-8.5229600000000003E-2</c:v>
                </c:pt>
                <c:pt idx="16859">
                  <c:v>-8.1153900000000001E-2</c:v>
                </c:pt>
                <c:pt idx="16860">
                  <c:v>-7.7016899999999999E-2</c:v>
                </c:pt>
                <c:pt idx="16861">
                  <c:v>-7.5208700000000003E-2</c:v>
                </c:pt>
                <c:pt idx="16862">
                  <c:v>-7.5941300000000003E-2</c:v>
                </c:pt>
                <c:pt idx="16863">
                  <c:v>-7.8876299999999996E-2</c:v>
                </c:pt>
                <c:pt idx="16864">
                  <c:v>-8.1665799999999997E-2</c:v>
                </c:pt>
                <c:pt idx="16865">
                  <c:v>-8.7349399999999994E-2</c:v>
                </c:pt>
                <c:pt idx="16866">
                  <c:v>-8.5305300000000001E-2</c:v>
                </c:pt>
                <c:pt idx="16867">
                  <c:v>-8.3031199999999999E-2</c:v>
                </c:pt>
                <c:pt idx="16868">
                  <c:v>-8.2564299999999993E-2</c:v>
                </c:pt>
                <c:pt idx="16869">
                  <c:v>-7.9236200000000007E-2</c:v>
                </c:pt>
                <c:pt idx="16870">
                  <c:v>-7.4213100000000004E-2</c:v>
                </c:pt>
                <c:pt idx="16871">
                  <c:v>-7.0866200000000004E-2</c:v>
                </c:pt>
                <c:pt idx="16872">
                  <c:v>-7.4577000000000004E-2</c:v>
                </c:pt>
                <c:pt idx="16873">
                  <c:v>-7.9620700000000003E-2</c:v>
                </c:pt>
                <c:pt idx="16874">
                  <c:v>-8.2363599999999995E-2</c:v>
                </c:pt>
                <c:pt idx="16875">
                  <c:v>-7.93547E-2</c:v>
                </c:pt>
                <c:pt idx="16876">
                  <c:v>-8.0285599999999999E-2</c:v>
                </c:pt>
                <c:pt idx="16877">
                  <c:v>-7.7389200000000005E-2</c:v>
                </c:pt>
                <c:pt idx="16878">
                  <c:v>-7.4278899999999995E-2</c:v>
                </c:pt>
                <c:pt idx="16879">
                  <c:v>-7.3772199999999996E-2</c:v>
                </c:pt>
                <c:pt idx="16880">
                  <c:v>-7.07372E-2</c:v>
                </c:pt>
                <c:pt idx="16881">
                  <c:v>-7.21913E-2</c:v>
                </c:pt>
                <c:pt idx="16882">
                  <c:v>-7.2699600000000003E-2</c:v>
                </c:pt>
                <c:pt idx="16883">
                  <c:v>-6.81673E-2</c:v>
                </c:pt>
                <c:pt idx="16884">
                  <c:v>-6.4107700000000004E-2</c:v>
                </c:pt>
                <c:pt idx="16885">
                  <c:v>-5.6591299999999997E-2</c:v>
                </c:pt>
                <c:pt idx="16886">
                  <c:v>-5.6144600000000003E-2</c:v>
                </c:pt>
                <c:pt idx="16887">
                  <c:v>-5.5659800000000002E-2</c:v>
                </c:pt>
                <c:pt idx="16888">
                  <c:v>-5.9297200000000001E-2</c:v>
                </c:pt>
                <c:pt idx="16889">
                  <c:v>-6.3695299999999996E-2</c:v>
                </c:pt>
                <c:pt idx="16890">
                  <c:v>-6.3564399999999993E-2</c:v>
                </c:pt>
                <c:pt idx="16891">
                  <c:v>-6.3057000000000002E-2</c:v>
                </c:pt>
                <c:pt idx="16892">
                  <c:v>-6.3797000000000006E-2</c:v>
                </c:pt>
                <c:pt idx="16893">
                  <c:v>-6.9426299999999996E-2</c:v>
                </c:pt>
                <c:pt idx="16894">
                  <c:v>-7.2087200000000004E-2</c:v>
                </c:pt>
                <c:pt idx="16895">
                  <c:v>-7.0971500000000007E-2</c:v>
                </c:pt>
                <c:pt idx="16896">
                  <c:v>-6.8628300000000003E-2</c:v>
                </c:pt>
                <c:pt idx="16897">
                  <c:v>-6.2678800000000007E-2</c:v>
                </c:pt>
                <c:pt idx="16898">
                  <c:v>-6.4172900000000005E-2</c:v>
                </c:pt>
                <c:pt idx="16899">
                  <c:v>-7.0904499999999995E-2</c:v>
                </c:pt>
                <c:pt idx="16900">
                  <c:v>-7.0425299999999996E-2</c:v>
                </c:pt>
                <c:pt idx="16901">
                  <c:v>-6.9162299999999996E-2</c:v>
                </c:pt>
                <c:pt idx="16902">
                  <c:v>-6.0795500000000002E-2</c:v>
                </c:pt>
                <c:pt idx="16903">
                  <c:v>-4.7275699999999997E-2</c:v>
                </c:pt>
                <c:pt idx="16904">
                  <c:v>-4.3694799999999999E-2</c:v>
                </c:pt>
                <c:pt idx="16905">
                  <c:v>-4.34089E-2</c:v>
                </c:pt>
                <c:pt idx="16906">
                  <c:v>-5.0483300000000002E-2</c:v>
                </c:pt>
                <c:pt idx="16907">
                  <c:v>-5.8158500000000002E-2</c:v>
                </c:pt>
                <c:pt idx="16908">
                  <c:v>-5.7510100000000001E-2</c:v>
                </c:pt>
                <c:pt idx="16909">
                  <c:v>-5.2807199999999999E-2</c:v>
                </c:pt>
                <c:pt idx="16910">
                  <c:v>-4.73972E-2</c:v>
                </c:pt>
                <c:pt idx="16911">
                  <c:v>-4.6012600000000001E-2</c:v>
                </c:pt>
                <c:pt idx="16912">
                  <c:v>-4.3716199999999997E-2</c:v>
                </c:pt>
                <c:pt idx="16913">
                  <c:v>-4.0351400000000003E-2</c:v>
                </c:pt>
                <c:pt idx="16914">
                  <c:v>-2.96213E-2</c:v>
                </c:pt>
                <c:pt idx="16915">
                  <c:v>-2.30134E-2</c:v>
                </c:pt>
                <c:pt idx="16916">
                  <c:v>-2.3628799999999998E-2</c:v>
                </c:pt>
                <c:pt idx="16917">
                  <c:v>-2.8537300000000002E-2</c:v>
                </c:pt>
                <c:pt idx="16918">
                  <c:v>-3.08778E-2</c:v>
                </c:pt>
                <c:pt idx="16919">
                  <c:v>-2.7430300000000001E-2</c:v>
                </c:pt>
                <c:pt idx="16920">
                  <c:v>-2.0214200000000002E-2</c:v>
                </c:pt>
                <c:pt idx="16921">
                  <c:v>-1.40561E-2</c:v>
                </c:pt>
                <c:pt idx="16922">
                  <c:v>-1.0722600000000001E-2</c:v>
                </c:pt>
                <c:pt idx="16923">
                  <c:v>-8.7021700000000004E-3</c:v>
                </c:pt>
                <c:pt idx="16924">
                  <c:v>-1.1072800000000001E-2</c:v>
                </c:pt>
                <c:pt idx="16925">
                  <c:v>-1.40714E-2</c:v>
                </c:pt>
                <c:pt idx="16926">
                  <c:v>-1.7133300000000001E-2</c:v>
                </c:pt>
                <c:pt idx="16927">
                  <c:v>-1.75231E-2</c:v>
                </c:pt>
                <c:pt idx="16928">
                  <c:v>-1.7654699999999999E-2</c:v>
                </c:pt>
                <c:pt idx="16929">
                  <c:v>-2.3170400000000001E-2</c:v>
                </c:pt>
                <c:pt idx="16930">
                  <c:v>-2.1694600000000001E-2</c:v>
                </c:pt>
                <c:pt idx="16931">
                  <c:v>-1.14422E-2</c:v>
                </c:pt>
                <c:pt idx="16932">
                  <c:v>-1.39295E-3</c:v>
                </c:pt>
                <c:pt idx="16933">
                  <c:v>1.69564E-3</c:v>
                </c:pt>
                <c:pt idx="16934">
                  <c:v>1.43957E-3</c:v>
                </c:pt>
                <c:pt idx="16935">
                  <c:v>3.2454200000000002E-3</c:v>
                </c:pt>
                <c:pt idx="16936">
                  <c:v>7.8802500000000001E-3</c:v>
                </c:pt>
                <c:pt idx="16937">
                  <c:v>1.23838E-2</c:v>
                </c:pt>
                <c:pt idx="16938">
                  <c:v>1.3107000000000001E-2</c:v>
                </c:pt>
                <c:pt idx="16939">
                  <c:v>1.53943E-2</c:v>
                </c:pt>
                <c:pt idx="16940">
                  <c:v>1.51343E-2</c:v>
                </c:pt>
                <c:pt idx="16941">
                  <c:v>1.51507E-2</c:v>
                </c:pt>
                <c:pt idx="16942">
                  <c:v>2.00971E-2</c:v>
                </c:pt>
                <c:pt idx="16943">
                  <c:v>2.70449E-2</c:v>
                </c:pt>
                <c:pt idx="16944">
                  <c:v>3.0584500000000001E-2</c:v>
                </c:pt>
                <c:pt idx="16945">
                  <c:v>3.6565E-2</c:v>
                </c:pt>
                <c:pt idx="16946">
                  <c:v>4.5121300000000003E-2</c:v>
                </c:pt>
                <c:pt idx="16947">
                  <c:v>5.2786600000000003E-2</c:v>
                </c:pt>
                <c:pt idx="16948">
                  <c:v>5.5726600000000001E-2</c:v>
                </c:pt>
                <c:pt idx="16949">
                  <c:v>5.3980899999999998E-2</c:v>
                </c:pt>
                <c:pt idx="16950">
                  <c:v>5.3562600000000002E-2</c:v>
                </c:pt>
                <c:pt idx="16951">
                  <c:v>5.2858000000000002E-2</c:v>
                </c:pt>
                <c:pt idx="16952">
                  <c:v>5.3852900000000002E-2</c:v>
                </c:pt>
                <c:pt idx="16953">
                  <c:v>5.7661400000000002E-2</c:v>
                </c:pt>
                <c:pt idx="16954">
                  <c:v>6.4752100000000007E-2</c:v>
                </c:pt>
                <c:pt idx="16955">
                  <c:v>7.0226800000000006E-2</c:v>
                </c:pt>
                <c:pt idx="16956">
                  <c:v>7.2116700000000006E-2</c:v>
                </c:pt>
                <c:pt idx="16957">
                  <c:v>7.3682399999999995E-2</c:v>
                </c:pt>
                <c:pt idx="16958">
                  <c:v>7.9333200000000006E-2</c:v>
                </c:pt>
                <c:pt idx="16959">
                  <c:v>8.8888200000000001E-2</c:v>
                </c:pt>
                <c:pt idx="16960">
                  <c:v>9.1022900000000004E-2</c:v>
                </c:pt>
                <c:pt idx="16961">
                  <c:v>8.2709000000000005E-2</c:v>
                </c:pt>
                <c:pt idx="16962">
                  <c:v>7.9022899999999993E-2</c:v>
                </c:pt>
                <c:pt idx="16963">
                  <c:v>8.3687600000000001E-2</c:v>
                </c:pt>
                <c:pt idx="16964">
                  <c:v>9.0210499999999999E-2</c:v>
                </c:pt>
                <c:pt idx="16965">
                  <c:v>9.5309099999999994E-2</c:v>
                </c:pt>
                <c:pt idx="16966">
                  <c:v>8.8140700000000002E-2</c:v>
                </c:pt>
                <c:pt idx="16967">
                  <c:v>8.37479E-2</c:v>
                </c:pt>
                <c:pt idx="16968">
                  <c:v>8.5273600000000005E-2</c:v>
                </c:pt>
                <c:pt idx="16969">
                  <c:v>8.9199100000000003E-2</c:v>
                </c:pt>
                <c:pt idx="16970">
                  <c:v>8.1856999999999999E-2</c:v>
                </c:pt>
                <c:pt idx="16971">
                  <c:v>7.9530000000000003E-2</c:v>
                </c:pt>
                <c:pt idx="16972">
                  <c:v>8.3053000000000002E-2</c:v>
                </c:pt>
                <c:pt idx="16973">
                  <c:v>8.3031199999999999E-2</c:v>
                </c:pt>
                <c:pt idx="16974">
                  <c:v>7.6618000000000006E-2</c:v>
                </c:pt>
                <c:pt idx="16975">
                  <c:v>7.4270900000000001E-2</c:v>
                </c:pt>
                <c:pt idx="16976">
                  <c:v>7.9083500000000001E-2</c:v>
                </c:pt>
                <c:pt idx="16977">
                  <c:v>8.5597000000000006E-2</c:v>
                </c:pt>
                <c:pt idx="16978">
                  <c:v>8.5476700000000003E-2</c:v>
                </c:pt>
                <c:pt idx="16979">
                  <c:v>7.4144699999999994E-2</c:v>
                </c:pt>
                <c:pt idx="16980">
                  <c:v>6.4330700000000005E-2</c:v>
                </c:pt>
                <c:pt idx="16981">
                  <c:v>6.9843699999999995E-2</c:v>
                </c:pt>
                <c:pt idx="16982">
                  <c:v>8.0551499999999998E-2</c:v>
                </c:pt>
                <c:pt idx="16983">
                  <c:v>8.7551900000000002E-2</c:v>
                </c:pt>
                <c:pt idx="16984">
                  <c:v>9.3754699999999996E-2</c:v>
                </c:pt>
                <c:pt idx="16985">
                  <c:v>0.107832</c:v>
                </c:pt>
                <c:pt idx="16986">
                  <c:v>0.118574</c:v>
                </c:pt>
                <c:pt idx="16987">
                  <c:v>0.123165</c:v>
                </c:pt>
                <c:pt idx="16988">
                  <c:v>0.127554</c:v>
                </c:pt>
                <c:pt idx="16989">
                  <c:v>0.13300400000000001</c:v>
                </c:pt>
                <c:pt idx="16990">
                  <c:v>0.13958799999999999</c:v>
                </c:pt>
                <c:pt idx="16991">
                  <c:v>0.148677</c:v>
                </c:pt>
                <c:pt idx="16992">
                  <c:v>0.15254000000000001</c:v>
                </c:pt>
                <c:pt idx="16993">
                  <c:v>0.155807</c:v>
                </c:pt>
                <c:pt idx="16994">
                  <c:v>0.15479699999999999</c:v>
                </c:pt>
                <c:pt idx="16995">
                  <c:v>0.150394</c:v>
                </c:pt>
                <c:pt idx="16996">
                  <c:v>0.137019</c:v>
                </c:pt>
                <c:pt idx="16997">
                  <c:v>0.131825</c:v>
                </c:pt>
                <c:pt idx="16998">
                  <c:v>0.13153899999999999</c:v>
                </c:pt>
                <c:pt idx="16999">
                  <c:v>0.12492499999999999</c:v>
                </c:pt>
                <c:pt idx="17000">
                  <c:v>0.116136</c:v>
                </c:pt>
                <c:pt idx="17001">
                  <c:v>0.11371199999999999</c:v>
                </c:pt>
                <c:pt idx="17002">
                  <c:v>0.13534299999999999</c:v>
                </c:pt>
                <c:pt idx="17003">
                  <c:v>0.14554500000000001</c:v>
                </c:pt>
                <c:pt idx="17004">
                  <c:v>0.13792299999999999</c:v>
                </c:pt>
                <c:pt idx="17005">
                  <c:v>0.134936</c:v>
                </c:pt>
                <c:pt idx="17006">
                  <c:v>0.14022599999999999</c:v>
                </c:pt>
                <c:pt idx="17007">
                  <c:v>0.14336299999999999</c:v>
                </c:pt>
                <c:pt idx="17008">
                  <c:v>0.14344899999999999</c:v>
                </c:pt>
                <c:pt idx="17009">
                  <c:v>0.142013</c:v>
                </c:pt>
                <c:pt idx="17010">
                  <c:v>0.14379400000000001</c:v>
                </c:pt>
                <c:pt idx="17011">
                  <c:v>0.14965000000000001</c:v>
                </c:pt>
                <c:pt idx="17012">
                  <c:v>0.15654599999999999</c:v>
                </c:pt>
                <c:pt idx="17013">
                  <c:v>0.166237</c:v>
                </c:pt>
                <c:pt idx="17014">
                  <c:v>0.17277300000000001</c:v>
                </c:pt>
                <c:pt idx="17015">
                  <c:v>0.178535</c:v>
                </c:pt>
                <c:pt idx="17016">
                  <c:v>0.191723</c:v>
                </c:pt>
                <c:pt idx="17017">
                  <c:v>0.201345</c:v>
                </c:pt>
                <c:pt idx="17018">
                  <c:v>0.205627</c:v>
                </c:pt>
                <c:pt idx="17019">
                  <c:v>0.207926</c:v>
                </c:pt>
                <c:pt idx="17020">
                  <c:v>0.21102799999999999</c:v>
                </c:pt>
                <c:pt idx="17021">
                  <c:v>0.21459800000000001</c:v>
                </c:pt>
                <c:pt idx="17022">
                  <c:v>0.21958800000000001</c:v>
                </c:pt>
                <c:pt idx="17023">
                  <c:v>0.221111</c:v>
                </c:pt>
                <c:pt idx="17024">
                  <c:v>0.223827</c:v>
                </c:pt>
                <c:pt idx="17025">
                  <c:v>0.21811900000000001</c:v>
                </c:pt>
                <c:pt idx="17026">
                  <c:v>0.21057000000000001</c:v>
                </c:pt>
                <c:pt idx="17027">
                  <c:v>0.21246000000000001</c:v>
                </c:pt>
                <c:pt idx="17028">
                  <c:v>0.208922</c:v>
                </c:pt>
                <c:pt idx="17029">
                  <c:v>0.20817099999999999</c:v>
                </c:pt>
                <c:pt idx="17030">
                  <c:v>0.199767</c:v>
                </c:pt>
                <c:pt idx="17031">
                  <c:v>0.19183800000000001</c:v>
                </c:pt>
                <c:pt idx="17032">
                  <c:v>0.19098300000000001</c:v>
                </c:pt>
                <c:pt idx="17033">
                  <c:v>0.19523699999999999</c:v>
                </c:pt>
                <c:pt idx="17034">
                  <c:v>0.19645799999999999</c:v>
                </c:pt>
                <c:pt idx="17035">
                  <c:v>0.19822200000000001</c:v>
                </c:pt>
                <c:pt idx="17036">
                  <c:v>0.19803000000000001</c:v>
                </c:pt>
                <c:pt idx="17037">
                  <c:v>0.20072699999999999</c:v>
                </c:pt>
                <c:pt idx="17038">
                  <c:v>0.199355</c:v>
                </c:pt>
                <c:pt idx="17039">
                  <c:v>0.19701199999999999</c:v>
                </c:pt>
                <c:pt idx="17040">
                  <c:v>0.194662</c:v>
                </c:pt>
                <c:pt idx="17041">
                  <c:v>0.19497400000000001</c:v>
                </c:pt>
                <c:pt idx="17042">
                  <c:v>0.19639300000000001</c:v>
                </c:pt>
                <c:pt idx="17043">
                  <c:v>0.19556100000000001</c:v>
                </c:pt>
                <c:pt idx="17044">
                  <c:v>0.18627099999999999</c:v>
                </c:pt>
                <c:pt idx="17045">
                  <c:v>0.18832099999999999</c:v>
                </c:pt>
                <c:pt idx="17046">
                  <c:v>0.200271</c:v>
                </c:pt>
                <c:pt idx="17047">
                  <c:v>0.22614300000000001</c:v>
                </c:pt>
                <c:pt idx="17048">
                  <c:v>0.25773000000000001</c:v>
                </c:pt>
                <c:pt idx="17049">
                  <c:v>0.27990500000000001</c:v>
                </c:pt>
                <c:pt idx="17050">
                  <c:v>0.28702800000000001</c:v>
                </c:pt>
                <c:pt idx="17051">
                  <c:v>0.28718399999999999</c:v>
                </c:pt>
                <c:pt idx="17052">
                  <c:v>0.28709600000000002</c:v>
                </c:pt>
                <c:pt idx="17053">
                  <c:v>0.285221</c:v>
                </c:pt>
                <c:pt idx="17054">
                  <c:v>0.27976099999999998</c:v>
                </c:pt>
                <c:pt idx="17055">
                  <c:v>0.27615499999999998</c:v>
                </c:pt>
                <c:pt idx="17056">
                  <c:v>0.27324900000000002</c:v>
                </c:pt>
                <c:pt idx="17057">
                  <c:v>0.273316</c:v>
                </c:pt>
                <c:pt idx="17058">
                  <c:v>0.27243600000000001</c:v>
                </c:pt>
                <c:pt idx="17059">
                  <c:v>0.27601999999999999</c:v>
                </c:pt>
                <c:pt idx="17060">
                  <c:v>0.27565499999999998</c:v>
                </c:pt>
                <c:pt idx="17061">
                  <c:v>0.28150199999999997</c:v>
                </c:pt>
                <c:pt idx="17062">
                  <c:v>0.28625</c:v>
                </c:pt>
                <c:pt idx="17063">
                  <c:v>0.28418500000000002</c:v>
                </c:pt>
                <c:pt idx="17064">
                  <c:v>0.28340599999999999</c:v>
                </c:pt>
                <c:pt idx="17065">
                  <c:v>0.28724</c:v>
                </c:pt>
                <c:pt idx="17066">
                  <c:v>0.29064800000000002</c:v>
                </c:pt>
                <c:pt idx="17067">
                  <c:v>0.28918500000000003</c:v>
                </c:pt>
                <c:pt idx="17068">
                  <c:v>0.28851700000000002</c:v>
                </c:pt>
                <c:pt idx="17069">
                  <c:v>0.29182200000000003</c:v>
                </c:pt>
                <c:pt idx="17070">
                  <c:v>0.29588700000000001</c:v>
                </c:pt>
                <c:pt idx="17071">
                  <c:v>0.29916100000000001</c:v>
                </c:pt>
                <c:pt idx="17072">
                  <c:v>0.300651</c:v>
                </c:pt>
                <c:pt idx="17073">
                  <c:v>0.30390099999999998</c:v>
                </c:pt>
                <c:pt idx="17074">
                  <c:v>0.310861</c:v>
                </c:pt>
                <c:pt idx="17075">
                  <c:v>0.31434800000000002</c:v>
                </c:pt>
                <c:pt idx="17076">
                  <c:v>0.31730199999999997</c:v>
                </c:pt>
                <c:pt idx="17077">
                  <c:v>0.32355299999999998</c:v>
                </c:pt>
                <c:pt idx="17078">
                  <c:v>0.33118999999999998</c:v>
                </c:pt>
                <c:pt idx="17079">
                  <c:v>0.33978700000000001</c:v>
                </c:pt>
                <c:pt idx="17080">
                  <c:v>0.34595799999999999</c:v>
                </c:pt>
                <c:pt idx="17081">
                  <c:v>0.35056599999999999</c:v>
                </c:pt>
                <c:pt idx="17082">
                  <c:v>0.34772700000000001</c:v>
                </c:pt>
                <c:pt idx="17083">
                  <c:v>0.34237000000000001</c:v>
                </c:pt>
                <c:pt idx="17084">
                  <c:v>0.34217900000000001</c:v>
                </c:pt>
                <c:pt idx="17085">
                  <c:v>0.34587200000000001</c:v>
                </c:pt>
                <c:pt idx="17086">
                  <c:v>0.34906700000000002</c:v>
                </c:pt>
                <c:pt idx="17087">
                  <c:v>0.35502299999999998</c:v>
                </c:pt>
                <c:pt idx="17088">
                  <c:v>0.35896</c:v>
                </c:pt>
                <c:pt idx="17089">
                  <c:v>0.36427999999999999</c:v>
                </c:pt>
                <c:pt idx="17090">
                  <c:v>0.35412199999999999</c:v>
                </c:pt>
                <c:pt idx="17091">
                  <c:v>0.34348000000000001</c:v>
                </c:pt>
                <c:pt idx="17092">
                  <c:v>0.34459200000000001</c:v>
                </c:pt>
                <c:pt idx="17093">
                  <c:v>0.34901199999999999</c:v>
                </c:pt>
                <c:pt idx="17094">
                  <c:v>0.34959299999999999</c:v>
                </c:pt>
                <c:pt idx="17095">
                  <c:v>0.34526000000000001</c:v>
                </c:pt>
                <c:pt idx="17096">
                  <c:v>0.34226099999999998</c:v>
                </c:pt>
                <c:pt idx="17097">
                  <c:v>0.335281</c:v>
                </c:pt>
                <c:pt idx="17098">
                  <c:v>0.32628000000000001</c:v>
                </c:pt>
                <c:pt idx="17099">
                  <c:v>0.319801</c:v>
                </c:pt>
                <c:pt idx="17100">
                  <c:v>0.32052000000000003</c:v>
                </c:pt>
                <c:pt idx="17101">
                  <c:v>0.31589600000000001</c:v>
                </c:pt>
                <c:pt idx="17102">
                  <c:v>0.31116899999999997</c:v>
                </c:pt>
                <c:pt idx="17103">
                  <c:v>0.30890499999999999</c:v>
                </c:pt>
                <c:pt idx="17104">
                  <c:v>0.30225099999999999</c:v>
                </c:pt>
                <c:pt idx="17105">
                  <c:v>0.29675800000000002</c:v>
                </c:pt>
                <c:pt idx="17106">
                  <c:v>0.289219</c:v>
                </c:pt>
                <c:pt idx="17107">
                  <c:v>0.27813100000000002</c:v>
                </c:pt>
                <c:pt idx="17108">
                  <c:v>0.26352399999999998</c:v>
                </c:pt>
                <c:pt idx="17109">
                  <c:v>0.24989400000000001</c:v>
                </c:pt>
                <c:pt idx="17110">
                  <c:v>0.244644</c:v>
                </c:pt>
                <c:pt idx="17111">
                  <c:v>0.2364</c:v>
                </c:pt>
                <c:pt idx="17112">
                  <c:v>0.224217</c:v>
                </c:pt>
                <c:pt idx="17113">
                  <c:v>0.21454100000000001</c:v>
                </c:pt>
                <c:pt idx="17114">
                  <c:v>0.208228</c:v>
                </c:pt>
                <c:pt idx="17115">
                  <c:v>0.20340900000000001</c:v>
                </c:pt>
                <c:pt idx="17116">
                  <c:v>0.19836400000000001</c:v>
                </c:pt>
                <c:pt idx="17117">
                  <c:v>0.19483500000000001</c:v>
                </c:pt>
                <c:pt idx="17118">
                  <c:v>0.19108</c:v>
                </c:pt>
                <c:pt idx="17119">
                  <c:v>0.183921</c:v>
                </c:pt>
                <c:pt idx="17120">
                  <c:v>0.18038899999999999</c:v>
                </c:pt>
                <c:pt idx="17121">
                  <c:v>0.17865600000000001</c:v>
                </c:pt>
                <c:pt idx="17122">
                  <c:v>0.170512</c:v>
                </c:pt>
                <c:pt idx="17123">
                  <c:v>0.14904400000000001</c:v>
                </c:pt>
                <c:pt idx="17124">
                  <c:v>0.13572500000000001</c:v>
                </c:pt>
                <c:pt idx="17125">
                  <c:v>0.13339899999999999</c:v>
                </c:pt>
                <c:pt idx="17126">
                  <c:v>0.124551</c:v>
                </c:pt>
                <c:pt idx="17127">
                  <c:v>0.12009599999999999</c:v>
                </c:pt>
                <c:pt idx="17128">
                  <c:v>0.119866</c:v>
                </c:pt>
                <c:pt idx="17129">
                  <c:v>0.115104</c:v>
                </c:pt>
                <c:pt idx="17130">
                  <c:v>0.10480399999999999</c:v>
                </c:pt>
                <c:pt idx="17131">
                  <c:v>9.2155500000000001E-2</c:v>
                </c:pt>
                <c:pt idx="17132">
                  <c:v>7.5691499999999995E-2</c:v>
                </c:pt>
                <c:pt idx="17133">
                  <c:v>6.8762400000000001E-2</c:v>
                </c:pt>
                <c:pt idx="17134">
                  <c:v>6.8800799999999995E-2</c:v>
                </c:pt>
                <c:pt idx="17135">
                  <c:v>6.5349199999999996E-2</c:v>
                </c:pt>
                <c:pt idx="17136">
                  <c:v>6.3640699999999994E-2</c:v>
                </c:pt>
                <c:pt idx="17137">
                  <c:v>5.8767300000000001E-2</c:v>
                </c:pt>
                <c:pt idx="17138">
                  <c:v>4.7487700000000001E-2</c:v>
                </c:pt>
                <c:pt idx="17139">
                  <c:v>4.1196099999999999E-2</c:v>
                </c:pt>
                <c:pt idx="17140">
                  <c:v>4.1610599999999998E-2</c:v>
                </c:pt>
                <c:pt idx="17141">
                  <c:v>3.9787500000000003E-2</c:v>
                </c:pt>
                <c:pt idx="17142">
                  <c:v>3.6121500000000001E-2</c:v>
                </c:pt>
                <c:pt idx="17143">
                  <c:v>3.4588500000000001E-2</c:v>
                </c:pt>
                <c:pt idx="17144">
                  <c:v>3.7257699999999998E-2</c:v>
                </c:pt>
                <c:pt idx="17145">
                  <c:v>4.2913199999999999E-2</c:v>
                </c:pt>
                <c:pt idx="17146">
                  <c:v>4.9702299999999998E-2</c:v>
                </c:pt>
                <c:pt idx="17147">
                  <c:v>5.3948299999999998E-2</c:v>
                </c:pt>
                <c:pt idx="17148">
                  <c:v>4.9424599999999999E-2</c:v>
                </c:pt>
                <c:pt idx="17149">
                  <c:v>4.0501599999999999E-2</c:v>
                </c:pt>
                <c:pt idx="17150">
                  <c:v>3.6893000000000002E-2</c:v>
                </c:pt>
                <c:pt idx="17151">
                  <c:v>3.78229E-2</c:v>
                </c:pt>
                <c:pt idx="17152">
                  <c:v>2.9667099999999998E-2</c:v>
                </c:pt>
                <c:pt idx="17153">
                  <c:v>1.6821699999999998E-2</c:v>
                </c:pt>
                <c:pt idx="17154">
                  <c:v>1.07256E-2</c:v>
                </c:pt>
                <c:pt idx="17155">
                  <c:v>1.1244199999999999E-2</c:v>
                </c:pt>
                <c:pt idx="17156">
                  <c:v>1.3399400000000001E-2</c:v>
                </c:pt>
                <c:pt idx="17157">
                  <c:v>2.22025E-2</c:v>
                </c:pt>
                <c:pt idx="17158">
                  <c:v>2.7043500000000002E-2</c:v>
                </c:pt>
                <c:pt idx="17159">
                  <c:v>2.81193E-2</c:v>
                </c:pt>
                <c:pt idx="17160">
                  <c:v>1.9690900000000001E-2</c:v>
                </c:pt>
                <c:pt idx="17161">
                  <c:v>8.8808199999999993E-3</c:v>
                </c:pt>
                <c:pt idx="17162">
                  <c:v>4.65154E-3</c:v>
                </c:pt>
                <c:pt idx="17163">
                  <c:v>3.0159900000000001E-3</c:v>
                </c:pt>
                <c:pt idx="17164">
                  <c:v>3.19805E-3</c:v>
                </c:pt>
                <c:pt idx="17165">
                  <c:v>2.3537599999999999E-3</c:v>
                </c:pt>
                <c:pt idx="17166">
                  <c:v>4.1178500000000002E-3</c:v>
                </c:pt>
                <c:pt idx="17167">
                  <c:v>1.00176E-2</c:v>
                </c:pt>
                <c:pt idx="17168">
                  <c:v>1.10831E-2</c:v>
                </c:pt>
                <c:pt idx="17169">
                  <c:v>7.9615999999999992E-3</c:v>
                </c:pt>
                <c:pt idx="17170">
                  <c:v>7.8097100000000001E-3</c:v>
                </c:pt>
                <c:pt idx="17171">
                  <c:v>1.00497E-2</c:v>
                </c:pt>
                <c:pt idx="17172">
                  <c:v>1.25579E-2</c:v>
                </c:pt>
                <c:pt idx="17173">
                  <c:v>1.54602E-2</c:v>
                </c:pt>
                <c:pt idx="17174">
                  <c:v>1.44073E-2</c:v>
                </c:pt>
                <c:pt idx="17175">
                  <c:v>1.38044E-2</c:v>
                </c:pt>
                <c:pt idx="17176">
                  <c:v>1.7045000000000001E-2</c:v>
                </c:pt>
                <c:pt idx="17177">
                  <c:v>2.0202899999999999E-2</c:v>
                </c:pt>
                <c:pt idx="17178">
                  <c:v>2.0218300000000002E-2</c:v>
                </c:pt>
                <c:pt idx="17179">
                  <c:v>2.1139700000000001E-2</c:v>
                </c:pt>
                <c:pt idx="17180">
                  <c:v>1.7330399999999999E-2</c:v>
                </c:pt>
                <c:pt idx="17181">
                  <c:v>1.5748600000000001E-2</c:v>
                </c:pt>
                <c:pt idx="17182">
                  <c:v>1.85519E-2</c:v>
                </c:pt>
                <c:pt idx="17183">
                  <c:v>2.8150100000000001E-2</c:v>
                </c:pt>
                <c:pt idx="17184">
                  <c:v>3.5939899999999997E-2</c:v>
                </c:pt>
                <c:pt idx="17185">
                  <c:v>3.7116000000000003E-2</c:v>
                </c:pt>
                <c:pt idx="17186">
                  <c:v>3.7704500000000002E-2</c:v>
                </c:pt>
                <c:pt idx="17187">
                  <c:v>4.1941199999999998E-2</c:v>
                </c:pt>
                <c:pt idx="17188">
                  <c:v>4.3323599999999997E-2</c:v>
                </c:pt>
                <c:pt idx="17189">
                  <c:v>4.0217500000000003E-2</c:v>
                </c:pt>
                <c:pt idx="17190">
                  <c:v>3.3099499999999997E-2</c:v>
                </c:pt>
                <c:pt idx="17191">
                  <c:v>3.2745700000000003E-2</c:v>
                </c:pt>
                <c:pt idx="17192">
                  <c:v>2.80731E-2</c:v>
                </c:pt>
                <c:pt idx="17193">
                  <c:v>2.8618000000000001E-2</c:v>
                </c:pt>
                <c:pt idx="17194">
                  <c:v>3.21988E-2</c:v>
                </c:pt>
                <c:pt idx="17195">
                  <c:v>2.7535299999999999E-2</c:v>
                </c:pt>
                <c:pt idx="17196">
                  <c:v>2.3406400000000001E-2</c:v>
                </c:pt>
                <c:pt idx="17197">
                  <c:v>2.2535900000000001E-2</c:v>
                </c:pt>
                <c:pt idx="17198">
                  <c:v>2.4124099999999999E-2</c:v>
                </c:pt>
                <c:pt idx="17199">
                  <c:v>2.9674300000000001E-2</c:v>
                </c:pt>
                <c:pt idx="17200">
                  <c:v>3.28682E-2</c:v>
                </c:pt>
                <c:pt idx="17201">
                  <c:v>3.2854800000000003E-2</c:v>
                </c:pt>
                <c:pt idx="17202">
                  <c:v>1.9721200000000001E-2</c:v>
                </c:pt>
                <c:pt idx="17203">
                  <c:v>1.5141399999999999E-2</c:v>
                </c:pt>
                <c:pt idx="17204">
                  <c:v>1.7187000000000001E-2</c:v>
                </c:pt>
                <c:pt idx="17205">
                  <c:v>2.5725899999999999E-2</c:v>
                </c:pt>
                <c:pt idx="17206">
                  <c:v>3.6148300000000001E-2</c:v>
                </c:pt>
                <c:pt idx="17207">
                  <c:v>4.4108099999999997E-2</c:v>
                </c:pt>
                <c:pt idx="17208">
                  <c:v>4.5299699999999998E-2</c:v>
                </c:pt>
                <c:pt idx="17209">
                  <c:v>4.0349000000000003E-2</c:v>
                </c:pt>
                <c:pt idx="17210">
                  <c:v>3.4148199999999997E-2</c:v>
                </c:pt>
                <c:pt idx="17211">
                  <c:v>3.23646E-2</c:v>
                </c:pt>
                <c:pt idx="17212">
                  <c:v>4.2304500000000002E-2</c:v>
                </c:pt>
                <c:pt idx="17213">
                  <c:v>5.5978300000000002E-2</c:v>
                </c:pt>
                <c:pt idx="17214">
                  <c:v>6.4963699999999999E-2</c:v>
                </c:pt>
                <c:pt idx="17215">
                  <c:v>6.5191399999999997E-2</c:v>
                </c:pt>
                <c:pt idx="17216">
                  <c:v>7.1290500000000007E-2</c:v>
                </c:pt>
                <c:pt idx="17217">
                  <c:v>7.7580800000000005E-2</c:v>
                </c:pt>
                <c:pt idx="17218">
                  <c:v>7.9608300000000007E-2</c:v>
                </c:pt>
                <c:pt idx="17219">
                  <c:v>8.2619300000000007E-2</c:v>
                </c:pt>
                <c:pt idx="17220">
                  <c:v>8.6231299999999997E-2</c:v>
                </c:pt>
                <c:pt idx="17221">
                  <c:v>9.0761099999999997E-2</c:v>
                </c:pt>
                <c:pt idx="17222">
                  <c:v>8.3992899999999995E-2</c:v>
                </c:pt>
                <c:pt idx="17223">
                  <c:v>7.2730600000000006E-2</c:v>
                </c:pt>
                <c:pt idx="17224">
                  <c:v>6.5645599999999998E-2</c:v>
                </c:pt>
                <c:pt idx="17225">
                  <c:v>6.6626699999999997E-2</c:v>
                </c:pt>
                <c:pt idx="17226">
                  <c:v>7.1221699999999999E-2</c:v>
                </c:pt>
                <c:pt idx="17227">
                  <c:v>7.4075500000000002E-2</c:v>
                </c:pt>
                <c:pt idx="17228">
                  <c:v>8.3441699999999994E-2</c:v>
                </c:pt>
                <c:pt idx="17229">
                  <c:v>8.84654E-2</c:v>
                </c:pt>
                <c:pt idx="17230">
                  <c:v>9.11241E-2</c:v>
                </c:pt>
                <c:pt idx="17231">
                  <c:v>8.9578699999999997E-2</c:v>
                </c:pt>
                <c:pt idx="17232">
                  <c:v>8.7968199999999996E-2</c:v>
                </c:pt>
                <c:pt idx="17233">
                  <c:v>8.9325600000000005E-2</c:v>
                </c:pt>
                <c:pt idx="17234">
                  <c:v>9.3534699999999998E-2</c:v>
                </c:pt>
                <c:pt idx="17235">
                  <c:v>9.7151000000000001E-2</c:v>
                </c:pt>
                <c:pt idx="17236">
                  <c:v>9.9325399999999994E-2</c:v>
                </c:pt>
                <c:pt idx="17237">
                  <c:v>9.9597099999999994E-2</c:v>
                </c:pt>
                <c:pt idx="17238">
                  <c:v>0.102411</c:v>
                </c:pt>
                <c:pt idx="17239">
                  <c:v>0.101908</c:v>
                </c:pt>
                <c:pt idx="17240">
                  <c:v>9.9155199999999999E-2</c:v>
                </c:pt>
                <c:pt idx="17241">
                  <c:v>9.9064100000000002E-2</c:v>
                </c:pt>
                <c:pt idx="17242">
                  <c:v>0.10153</c:v>
                </c:pt>
                <c:pt idx="17243">
                  <c:v>0.101882</c:v>
                </c:pt>
                <c:pt idx="17244">
                  <c:v>0.10659</c:v>
                </c:pt>
                <c:pt idx="17245">
                  <c:v>0.11504499999999999</c:v>
                </c:pt>
                <c:pt idx="17246">
                  <c:v>0.122198</c:v>
                </c:pt>
                <c:pt idx="17247">
                  <c:v>0.136074</c:v>
                </c:pt>
                <c:pt idx="17248">
                  <c:v>0.14960300000000001</c:v>
                </c:pt>
                <c:pt idx="17249">
                  <c:v>0.15681700000000001</c:v>
                </c:pt>
                <c:pt idx="17250">
                  <c:v>0.16391700000000001</c:v>
                </c:pt>
                <c:pt idx="17251">
                  <c:v>0.163462</c:v>
                </c:pt>
                <c:pt idx="17252">
                  <c:v>0.14966499999999999</c:v>
                </c:pt>
                <c:pt idx="17253">
                  <c:v>0.13501199999999999</c:v>
                </c:pt>
                <c:pt idx="17254">
                  <c:v>0.13847200000000001</c:v>
                </c:pt>
                <c:pt idx="17255">
                  <c:v>0.14354700000000001</c:v>
                </c:pt>
                <c:pt idx="17256">
                  <c:v>0.14951100000000001</c:v>
                </c:pt>
                <c:pt idx="17257">
                  <c:v>0.15096000000000001</c:v>
                </c:pt>
                <c:pt idx="17258">
                  <c:v>0.14607200000000001</c:v>
                </c:pt>
                <c:pt idx="17259">
                  <c:v>0.14143600000000001</c:v>
                </c:pt>
                <c:pt idx="17260">
                  <c:v>0.13720299999999999</c:v>
                </c:pt>
                <c:pt idx="17261">
                  <c:v>0.13700599999999999</c:v>
                </c:pt>
                <c:pt idx="17262">
                  <c:v>0.13600699999999999</c:v>
                </c:pt>
                <c:pt idx="17263">
                  <c:v>0.13625300000000001</c:v>
                </c:pt>
                <c:pt idx="17264">
                  <c:v>0.14177100000000001</c:v>
                </c:pt>
                <c:pt idx="17265">
                  <c:v>0.154583</c:v>
                </c:pt>
                <c:pt idx="17266">
                  <c:v>0.16611899999999999</c:v>
                </c:pt>
                <c:pt idx="17267">
                  <c:v>0.17816199999999999</c:v>
                </c:pt>
                <c:pt idx="17268">
                  <c:v>0.18543599999999999</c:v>
                </c:pt>
                <c:pt idx="17269">
                  <c:v>0.188502</c:v>
                </c:pt>
                <c:pt idx="17270">
                  <c:v>0.19229099999999999</c:v>
                </c:pt>
                <c:pt idx="17271">
                  <c:v>0.20022000000000001</c:v>
                </c:pt>
                <c:pt idx="17272">
                  <c:v>0.20843500000000001</c:v>
                </c:pt>
                <c:pt idx="17273">
                  <c:v>0.224466</c:v>
                </c:pt>
                <c:pt idx="17274">
                  <c:v>0.22908200000000001</c:v>
                </c:pt>
                <c:pt idx="17275">
                  <c:v>0.22580800000000001</c:v>
                </c:pt>
                <c:pt idx="17276">
                  <c:v>0.21840100000000001</c:v>
                </c:pt>
                <c:pt idx="17277">
                  <c:v>0.21174100000000001</c:v>
                </c:pt>
                <c:pt idx="17278">
                  <c:v>0.20824300000000001</c:v>
                </c:pt>
                <c:pt idx="17279">
                  <c:v>0.203177</c:v>
                </c:pt>
                <c:pt idx="17280">
                  <c:v>0.202157</c:v>
                </c:pt>
                <c:pt idx="17281">
                  <c:v>0.19773299999999999</c:v>
                </c:pt>
                <c:pt idx="17282">
                  <c:v>0.196993</c:v>
                </c:pt>
                <c:pt idx="17283">
                  <c:v>0.198967</c:v>
                </c:pt>
                <c:pt idx="17284">
                  <c:v>0.20057</c:v>
                </c:pt>
                <c:pt idx="17285">
                  <c:v>0.20187099999999999</c:v>
                </c:pt>
                <c:pt idx="17286">
                  <c:v>0.21009900000000001</c:v>
                </c:pt>
                <c:pt idx="17287">
                  <c:v>0.21793499999999999</c:v>
                </c:pt>
                <c:pt idx="17288">
                  <c:v>0.219642</c:v>
                </c:pt>
                <c:pt idx="17289">
                  <c:v>0.22126599999999999</c:v>
                </c:pt>
                <c:pt idx="17290">
                  <c:v>0.21856100000000001</c:v>
                </c:pt>
                <c:pt idx="17291">
                  <c:v>0.21460399999999999</c:v>
                </c:pt>
                <c:pt idx="17292">
                  <c:v>0.21145800000000001</c:v>
                </c:pt>
                <c:pt idx="17293">
                  <c:v>0.212341</c:v>
                </c:pt>
                <c:pt idx="17294">
                  <c:v>0.21257799999999999</c:v>
                </c:pt>
                <c:pt idx="17295">
                  <c:v>0.211895</c:v>
                </c:pt>
                <c:pt idx="17296">
                  <c:v>0.21666299999999999</c:v>
                </c:pt>
                <c:pt idx="17297">
                  <c:v>0.220142</c:v>
                </c:pt>
                <c:pt idx="17298">
                  <c:v>0.21845600000000001</c:v>
                </c:pt>
                <c:pt idx="17299">
                  <c:v>0.21685699999999999</c:v>
                </c:pt>
                <c:pt idx="17300">
                  <c:v>0.21909999999999999</c:v>
                </c:pt>
                <c:pt idx="17301">
                  <c:v>0.232822</c:v>
                </c:pt>
                <c:pt idx="17302">
                  <c:v>0.24751899999999999</c:v>
                </c:pt>
                <c:pt idx="17303">
                  <c:v>0.25334800000000002</c:v>
                </c:pt>
                <c:pt idx="17304">
                  <c:v>0.25624799999999998</c:v>
                </c:pt>
                <c:pt idx="17305">
                  <c:v>0.26136399999999999</c:v>
                </c:pt>
                <c:pt idx="17306">
                  <c:v>0.26261099999999998</c:v>
                </c:pt>
                <c:pt idx="17307">
                  <c:v>0.26120599999999999</c:v>
                </c:pt>
                <c:pt idx="17308">
                  <c:v>0.26632499999999998</c:v>
                </c:pt>
                <c:pt idx="17309">
                  <c:v>0.263015</c:v>
                </c:pt>
                <c:pt idx="17310">
                  <c:v>0.25805099999999997</c:v>
                </c:pt>
                <c:pt idx="17311">
                  <c:v>0.25140600000000002</c:v>
                </c:pt>
                <c:pt idx="17312">
                  <c:v>0.24565899999999999</c:v>
                </c:pt>
                <c:pt idx="17313">
                  <c:v>0.24274599999999999</c:v>
                </c:pt>
                <c:pt idx="17314">
                  <c:v>0.24415200000000001</c:v>
                </c:pt>
                <c:pt idx="17315">
                  <c:v>0.248478</c:v>
                </c:pt>
                <c:pt idx="17316">
                  <c:v>0.24747</c:v>
                </c:pt>
                <c:pt idx="17317">
                  <c:v>0.239818</c:v>
                </c:pt>
                <c:pt idx="17318">
                  <c:v>0.23637900000000001</c:v>
                </c:pt>
                <c:pt idx="17319">
                  <c:v>0.241226</c:v>
                </c:pt>
                <c:pt idx="17320">
                  <c:v>0.24462400000000001</c:v>
                </c:pt>
                <c:pt idx="17321">
                  <c:v>0.23650599999999999</c:v>
                </c:pt>
                <c:pt idx="17322">
                  <c:v>0.22908400000000001</c:v>
                </c:pt>
                <c:pt idx="17323">
                  <c:v>0.22121299999999999</c:v>
                </c:pt>
                <c:pt idx="17324">
                  <c:v>0.21757799999999999</c:v>
                </c:pt>
                <c:pt idx="17325">
                  <c:v>0.217617</c:v>
                </c:pt>
                <c:pt idx="17326">
                  <c:v>0.217251</c:v>
                </c:pt>
                <c:pt idx="17327">
                  <c:v>0.218026</c:v>
                </c:pt>
                <c:pt idx="17328">
                  <c:v>0.219807</c:v>
                </c:pt>
                <c:pt idx="17329">
                  <c:v>0.22369800000000001</c:v>
                </c:pt>
                <c:pt idx="17330">
                  <c:v>0.226469</c:v>
                </c:pt>
                <c:pt idx="17331">
                  <c:v>0.22792000000000001</c:v>
                </c:pt>
                <c:pt idx="17332">
                  <c:v>0.23438999999999999</c:v>
                </c:pt>
                <c:pt idx="17333">
                  <c:v>0.241345</c:v>
                </c:pt>
                <c:pt idx="17334">
                  <c:v>0.240952</c:v>
                </c:pt>
                <c:pt idx="17335">
                  <c:v>0.22967199999999999</c:v>
                </c:pt>
                <c:pt idx="17336">
                  <c:v>0.22203700000000001</c:v>
                </c:pt>
                <c:pt idx="17337">
                  <c:v>0.21856600000000001</c:v>
                </c:pt>
                <c:pt idx="17338">
                  <c:v>0.21463099999999999</c:v>
                </c:pt>
                <c:pt idx="17339">
                  <c:v>0.22365099999999999</c:v>
                </c:pt>
                <c:pt idx="17340">
                  <c:v>0.235536</c:v>
                </c:pt>
                <c:pt idx="17341">
                  <c:v>0.237122</c:v>
                </c:pt>
                <c:pt idx="17342">
                  <c:v>0.231631</c:v>
                </c:pt>
                <c:pt idx="17343">
                  <c:v>0.225772</c:v>
                </c:pt>
                <c:pt idx="17344">
                  <c:v>0.22709799999999999</c:v>
                </c:pt>
                <c:pt idx="17345">
                  <c:v>0.234623</c:v>
                </c:pt>
                <c:pt idx="17346">
                  <c:v>0.239588</c:v>
                </c:pt>
                <c:pt idx="17347">
                  <c:v>0.24302199999999999</c:v>
                </c:pt>
                <c:pt idx="17348">
                  <c:v>0.248332</c:v>
                </c:pt>
                <c:pt idx="17349">
                  <c:v>0.25139699999999998</c:v>
                </c:pt>
                <c:pt idx="17350">
                  <c:v>0.25647500000000001</c:v>
                </c:pt>
                <c:pt idx="17351">
                  <c:v>0.26333000000000001</c:v>
                </c:pt>
                <c:pt idx="17352">
                  <c:v>0.26833400000000002</c:v>
                </c:pt>
                <c:pt idx="17353">
                  <c:v>0.275115</c:v>
                </c:pt>
                <c:pt idx="17354">
                  <c:v>0.27981299999999998</c:v>
                </c:pt>
                <c:pt idx="17355">
                  <c:v>0.28001199999999998</c:v>
                </c:pt>
                <c:pt idx="17356">
                  <c:v>0.27322400000000002</c:v>
                </c:pt>
                <c:pt idx="17357">
                  <c:v>0.263826</c:v>
                </c:pt>
                <c:pt idx="17358">
                  <c:v>0.26119399999999998</c:v>
                </c:pt>
                <c:pt idx="17359">
                  <c:v>0.26120199999999999</c:v>
                </c:pt>
                <c:pt idx="17360">
                  <c:v>0.26379399999999997</c:v>
                </c:pt>
                <c:pt idx="17361">
                  <c:v>0.26808900000000002</c:v>
                </c:pt>
                <c:pt idx="17362">
                  <c:v>0.279005</c:v>
                </c:pt>
                <c:pt idx="17363">
                  <c:v>0.28192200000000001</c:v>
                </c:pt>
                <c:pt idx="17364">
                  <c:v>0.27948099999999998</c:v>
                </c:pt>
                <c:pt idx="17365">
                  <c:v>0.28078999999999998</c:v>
                </c:pt>
                <c:pt idx="17366">
                  <c:v>0.28563699999999997</c:v>
                </c:pt>
                <c:pt idx="17367">
                  <c:v>0.28783500000000001</c:v>
                </c:pt>
                <c:pt idx="17368">
                  <c:v>0.28061000000000003</c:v>
                </c:pt>
                <c:pt idx="17369">
                  <c:v>0.275893</c:v>
                </c:pt>
                <c:pt idx="17370">
                  <c:v>0.27461799999999997</c:v>
                </c:pt>
                <c:pt idx="17371">
                  <c:v>0.27043699999999998</c:v>
                </c:pt>
                <c:pt idx="17372">
                  <c:v>0.257191</c:v>
                </c:pt>
                <c:pt idx="17373">
                  <c:v>0.24374000000000001</c:v>
                </c:pt>
                <c:pt idx="17374">
                  <c:v>0.242011</c:v>
                </c:pt>
                <c:pt idx="17375">
                  <c:v>0.247889</c:v>
                </c:pt>
                <c:pt idx="17376">
                  <c:v>0.25418200000000002</c:v>
                </c:pt>
                <c:pt idx="17377">
                  <c:v>0.25179200000000002</c:v>
                </c:pt>
                <c:pt idx="17378">
                  <c:v>0.24887000000000001</c:v>
                </c:pt>
                <c:pt idx="17379">
                  <c:v>0.249996</c:v>
                </c:pt>
                <c:pt idx="17380">
                  <c:v>0.248003</c:v>
                </c:pt>
                <c:pt idx="17381">
                  <c:v>0.241702</c:v>
                </c:pt>
                <c:pt idx="17382">
                  <c:v>0.237978</c:v>
                </c:pt>
                <c:pt idx="17383">
                  <c:v>0.24155299999999999</c:v>
                </c:pt>
                <c:pt idx="17384">
                  <c:v>0.24745400000000001</c:v>
                </c:pt>
                <c:pt idx="17385">
                  <c:v>0.25325300000000001</c:v>
                </c:pt>
                <c:pt idx="17386">
                  <c:v>0.25738699999999998</c:v>
                </c:pt>
                <c:pt idx="17387">
                  <c:v>0.25778299999999998</c:v>
                </c:pt>
                <c:pt idx="17388">
                  <c:v>0.25285299999999999</c:v>
                </c:pt>
                <c:pt idx="17389">
                  <c:v>0.25040899999999999</c:v>
                </c:pt>
                <c:pt idx="17390">
                  <c:v>0.25252400000000003</c:v>
                </c:pt>
                <c:pt idx="17391">
                  <c:v>0.25386999999999998</c:v>
                </c:pt>
                <c:pt idx="17392">
                  <c:v>0.25771300000000003</c:v>
                </c:pt>
                <c:pt idx="17393">
                  <c:v>0.26030900000000001</c:v>
                </c:pt>
                <c:pt idx="17394">
                  <c:v>0.25671500000000003</c:v>
                </c:pt>
                <c:pt idx="17395">
                  <c:v>0.25079200000000001</c:v>
                </c:pt>
                <c:pt idx="17396">
                  <c:v>0.25018400000000002</c:v>
                </c:pt>
                <c:pt idx="17397">
                  <c:v>0.25581900000000002</c:v>
                </c:pt>
                <c:pt idx="17398">
                  <c:v>0.26319100000000001</c:v>
                </c:pt>
                <c:pt idx="17399">
                  <c:v>0.26652300000000001</c:v>
                </c:pt>
                <c:pt idx="17400">
                  <c:v>0.266517</c:v>
                </c:pt>
                <c:pt idx="17401">
                  <c:v>0.26758500000000002</c:v>
                </c:pt>
                <c:pt idx="17402">
                  <c:v>0.26807900000000001</c:v>
                </c:pt>
                <c:pt idx="17403">
                  <c:v>0.26174999999999998</c:v>
                </c:pt>
                <c:pt idx="17404">
                  <c:v>0.25079000000000001</c:v>
                </c:pt>
                <c:pt idx="17405">
                  <c:v>0.24299499999999999</c:v>
                </c:pt>
                <c:pt idx="17406">
                  <c:v>0.24110599999999999</c:v>
                </c:pt>
                <c:pt idx="17407">
                  <c:v>0.244145</c:v>
                </c:pt>
                <c:pt idx="17408">
                  <c:v>0.246918</c:v>
                </c:pt>
                <c:pt idx="17409">
                  <c:v>0.25149700000000003</c:v>
                </c:pt>
                <c:pt idx="17410">
                  <c:v>0.25945200000000002</c:v>
                </c:pt>
                <c:pt idx="17411">
                  <c:v>0.26436599999999999</c:v>
                </c:pt>
                <c:pt idx="17412">
                  <c:v>0.26407199999999997</c:v>
                </c:pt>
                <c:pt idx="17413">
                  <c:v>0.26329399999999997</c:v>
                </c:pt>
                <c:pt idx="17414">
                  <c:v>0.26488099999999998</c:v>
                </c:pt>
                <c:pt idx="17415">
                  <c:v>0.26890799999999998</c:v>
                </c:pt>
                <c:pt idx="17416">
                  <c:v>0.27563199999999999</c:v>
                </c:pt>
                <c:pt idx="17417">
                  <c:v>0.28020099999999998</c:v>
                </c:pt>
                <c:pt idx="17418">
                  <c:v>0.27692299999999997</c:v>
                </c:pt>
                <c:pt idx="17419">
                  <c:v>0.26844800000000002</c:v>
                </c:pt>
                <c:pt idx="17420">
                  <c:v>0.267849</c:v>
                </c:pt>
                <c:pt idx="17421">
                  <c:v>0.27187499999999998</c:v>
                </c:pt>
                <c:pt idx="17422">
                  <c:v>0.271594</c:v>
                </c:pt>
                <c:pt idx="17423">
                  <c:v>0.27289200000000002</c:v>
                </c:pt>
                <c:pt idx="17424">
                  <c:v>0.27659299999999998</c:v>
                </c:pt>
                <c:pt idx="17425">
                  <c:v>0.28399099999999999</c:v>
                </c:pt>
                <c:pt idx="17426">
                  <c:v>0.28950599999999999</c:v>
                </c:pt>
                <c:pt idx="17427">
                  <c:v>0.29293400000000003</c:v>
                </c:pt>
                <c:pt idx="17428">
                  <c:v>0.29722500000000002</c:v>
                </c:pt>
                <c:pt idx="17429">
                  <c:v>0.30079800000000001</c:v>
                </c:pt>
                <c:pt idx="17430">
                  <c:v>0.29996400000000001</c:v>
                </c:pt>
                <c:pt idx="17431">
                  <c:v>0.306398</c:v>
                </c:pt>
                <c:pt idx="17432">
                  <c:v>0.31697399999999998</c:v>
                </c:pt>
                <c:pt idx="17433">
                  <c:v>0.31992100000000001</c:v>
                </c:pt>
                <c:pt idx="17434">
                  <c:v>0.32542900000000002</c:v>
                </c:pt>
                <c:pt idx="17435">
                  <c:v>0.33015600000000001</c:v>
                </c:pt>
                <c:pt idx="17436">
                  <c:v>0.33134999999999998</c:v>
                </c:pt>
                <c:pt idx="17437">
                  <c:v>0.33140700000000001</c:v>
                </c:pt>
                <c:pt idx="17438">
                  <c:v>0.33624599999999999</c:v>
                </c:pt>
                <c:pt idx="17439">
                  <c:v>0.34316999999999998</c:v>
                </c:pt>
                <c:pt idx="17440">
                  <c:v>0.34475499999999998</c:v>
                </c:pt>
                <c:pt idx="17441">
                  <c:v>0.34372900000000001</c:v>
                </c:pt>
                <c:pt idx="17442">
                  <c:v>0.33966200000000002</c:v>
                </c:pt>
                <c:pt idx="17443">
                  <c:v>0.33572099999999999</c:v>
                </c:pt>
                <c:pt idx="17444">
                  <c:v>0.33343099999999998</c:v>
                </c:pt>
                <c:pt idx="17445">
                  <c:v>0.33691599999999999</c:v>
                </c:pt>
                <c:pt idx="17446">
                  <c:v>0.33688499999999999</c:v>
                </c:pt>
                <c:pt idx="17447">
                  <c:v>0.33283800000000002</c:v>
                </c:pt>
                <c:pt idx="17448">
                  <c:v>0.328737</c:v>
                </c:pt>
                <c:pt idx="17449">
                  <c:v>0.32565</c:v>
                </c:pt>
                <c:pt idx="17450">
                  <c:v>0.32477400000000001</c:v>
                </c:pt>
                <c:pt idx="17451">
                  <c:v>0.32564399999999999</c:v>
                </c:pt>
                <c:pt idx="17452">
                  <c:v>0.330432</c:v>
                </c:pt>
                <c:pt idx="17453">
                  <c:v>0.33738600000000002</c:v>
                </c:pt>
                <c:pt idx="17454">
                  <c:v>0.34225499999999998</c:v>
                </c:pt>
                <c:pt idx="17455">
                  <c:v>0.34374500000000002</c:v>
                </c:pt>
                <c:pt idx="17456">
                  <c:v>0.34343200000000002</c:v>
                </c:pt>
                <c:pt idx="17457">
                  <c:v>0.34378700000000001</c:v>
                </c:pt>
                <c:pt idx="17458">
                  <c:v>0.34910400000000003</c:v>
                </c:pt>
                <c:pt idx="17459">
                  <c:v>0.35500500000000001</c:v>
                </c:pt>
                <c:pt idx="17460">
                  <c:v>0.35739399999999999</c:v>
                </c:pt>
                <c:pt idx="17461">
                  <c:v>0.360792</c:v>
                </c:pt>
                <c:pt idx="17462">
                  <c:v>0.36245100000000002</c:v>
                </c:pt>
                <c:pt idx="17463">
                  <c:v>0.36490299999999998</c:v>
                </c:pt>
                <c:pt idx="17464">
                  <c:v>0.36191800000000002</c:v>
                </c:pt>
                <c:pt idx="17465">
                  <c:v>0.36147600000000002</c:v>
                </c:pt>
                <c:pt idx="17466">
                  <c:v>0.36887700000000001</c:v>
                </c:pt>
                <c:pt idx="17467">
                  <c:v>0.37833299999999997</c:v>
                </c:pt>
                <c:pt idx="17468">
                  <c:v>0.38290299999999999</c:v>
                </c:pt>
                <c:pt idx="17469">
                  <c:v>0.38567800000000002</c:v>
                </c:pt>
                <c:pt idx="17470">
                  <c:v>0.389681</c:v>
                </c:pt>
                <c:pt idx="17471">
                  <c:v>0.39966600000000002</c:v>
                </c:pt>
                <c:pt idx="17472">
                  <c:v>0.40885199999999999</c:v>
                </c:pt>
                <c:pt idx="17473">
                  <c:v>0.41367700000000002</c:v>
                </c:pt>
                <c:pt idx="17474">
                  <c:v>0.41503899999999999</c:v>
                </c:pt>
                <c:pt idx="17475">
                  <c:v>0.42824600000000002</c:v>
                </c:pt>
                <c:pt idx="17476">
                  <c:v>0.44946900000000001</c:v>
                </c:pt>
                <c:pt idx="17477">
                  <c:v>0.47198899999999999</c:v>
                </c:pt>
                <c:pt idx="17478">
                  <c:v>0.48418699999999998</c:v>
                </c:pt>
                <c:pt idx="17479">
                  <c:v>0.49154500000000001</c:v>
                </c:pt>
                <c:pt idx="17480">
                  <c:v>0.50206499999999998</c:v>
                </c:pt>
                <c:pt idx="17481">
                  <c:v>0.50664299999999995</c:v>
                </c:pt>
                <c:pt idx="17482">
                  <c:v>0.50430600000000003</c:v>
                </c:pt>
                <c:pt idx="17483">
                  <c:v>0.50019400000000003</c:v>
                </c:pt>
                <c:pt idx="17484">
                  <c:v>0.50548000000000004</c:v>
                </c:pt>
                <c:pt idx="17485">
                  <c:v>0.51512400000000003</c:v>
                </c:pt>
                <c:pt idx="17486">
                  <c:v>0.525424</c:v>
                </c:pt>
                <c:pt idx="17487">
                  <c:v>0.530254</c:v>
                </c:pt>
                <c:pt idx="17488">
                  <c:v>0.53451700000000002</c:v>
                </c:pt>
                <c:pt idx="17489">
                  <c:v>0.535721</c:v>
                </c:pt>
                <c:pt idx="17490">
                  <c:v>0.54254500000000005</c:v>
                </c:pt>
                <c:pt idx="17491">
                  <c:v>0.54862100000000003</c:v>
                </c:pt>
                <c:pt idx="17492">
                  <c:v>0.55120000000000002</c:v>
                </c:pt>
                <c:pt idx="17493">
                  <c:v>0.55329200000000001</c:v>
                </c:pt>
                <c:pt idx="17494">
                  <c:v>0.56264400000000003</c:v>
                </c:pt>
                <c:pt idx="17495">
                  <c:v>0.56492799999999999</c:v>
                </c:pt>
                <c:pt idx="17496">
                  <c:v>0.56256200000000001</c:v>
                </c:pt>
                <c:pt idx="17497">
                  <c:v>0.56066000000000005</c:v>
                </c:pt>
                <c:pt idx="17498">
                  <c:v>0.56760900000000003</c:v>
                </c:pt>
                <c:pt idx="17499">
                  <c:v>0.57862800000000003</c:v>
                </c:pt>
                <c:pt idx="17500">
                  <c:v>0.58080900000000002</c:v>
                </c:pt>
                <c:pt idx="17501">
                  <c:v>0.57985299999999995</c:v>
                </c:pt>
                <c:pt idx="17502">
                  <c:v>0.57855100000000004</c:v>
                </c:pt>
                <c:pt idx="17503">
                  <c:v>0.5746</c:v>
                </c:pt>
                <c:pt idx="17504">
                  <c:v>0.56509600000000004</c:v>
                </c:pt>
                <c:pt idx="17505">
                  <c:v>0.56351600000000002</c:v>
                </c:pt>
                <c:pt idx="17506">
                  <c:v>0.566608</c:v>
                </c:pt>
                <c:pt idx="17507">
                  <c:v>0.57866899999999999</c:v>
                </c:pt>
                <c:pt idx="17508">
                  <c:v>0.59030199999999999</c:v>
                </c:pt>
                <c:pt idx="17509">
                  <c:v>0.59912100000000001</c:v>
                </c:pt>
                <c:pt idx="17510">
                  <c:v>0.60726999999999998</c:v>
                </c:pt>
                <c:pt idx="17511">
                  <c:v>0.61459600000000003</c:v>
                </c:pt>
                <c:pt idx="17512">
                  <c:v>0.62807999999999997</c:v>
                </c:pt>
                <c:pt idx="17513">
                  <c:v>0.634714</c:v>
                </c:pt>
                <c:pt idx="17514">
                  <c:v>0.63529500000000005</c:v>
                </c:pt>
                <c:pt idx="17515">
                  <c:v>0.63549800000000001</c:v>
                </c:pt>
                <c:pt idx="17516">
                  <c:v>0.64356500000000005</c:v>
                </c:pt>
                <c:pt idx="17517">
                  <c:v>0.65505800000000003</c:v>
                </c:pt>
                <c:pt idx="17518">
                  <c:v>0.660076</c:v>
                </c:pt>
                <c:pt idx="17519">
                  <c:v>0.66466999999999998</c:v>
                </c:pt>
                <c:pt idx="17520">
                  <c:v>0.66729499999999997</c:v>
                </c:pt>
                <c:pt idx="17521">
                  <c:v>0.671709</c:v>
                </c:pt>
                <c:pt idx="17522">
                  <c:v>0.66734800000000005</c:v>
                </c:pt>
                <c:pt idx="17523">
                  <c:v>0.66039199999999998</c:v>
                </c:pt>
                <c:pt idx="17524">
                  <c:v>0.653891</c:v>
                </c:pt>
                <c:pt idx="17525">
                  <c:v>0.65243499999999999</c:v>
                </c:pt>
                <c:pt idx="17526">
                  <c:v>0.65645500000000001</c:v>
                </c:pt>
                <c:pt idx="17527">
                  <c:v>0.66264999999999996</c:v>
                </c:pt>
                <c:pt idx="17528">
                  <c:v>0.66814600000000002</c:v>
                </c:pt>
                <c:pt idx="17529">
                  <c:v>0.67405199999999998</c:v>
                </c:pt>
                <c:pt idx="17530">
                  <c:v>0.67508100000000004</c:v>
                </c:pt>
                <c:pt idx="17531">
                  <c:v>0.67470399999999997</c:v>
                </c:pt>
                <c:pt idx="17532">
                  <c:v>0.67605099999999996</c:v>
                </c:pt>
                <c:pt idx="17533">
                  <c:v>0.68529799999999996</c:v>
                </c:pt>
                <c:pt idx="17534">
                  <c:v>0.699542</c:v>
                </c:pt>
                <c:pt idx="17535">
                  <c:v>0.70847599999999999</c:v>
                </c:pt>
                <c:pt idx="17536">
                  <c:v>0.70882199999999995</c:v>
                </c:pt>
                <c:pt idx="17537">
                  <c:v>0.70636600000000005</c:v>
                </c:pt>
                <c:pt idx="17538">
                  <c:v>0.70291800000000004</c:v>
                </c:pt>
                <c:pt idx="17539">
                  <c:v>0.70573399999999997</c:v>
                </c:pt>
                <c:pt idx="17540">
                  <c:v>0.71284000000000003</c:v>
                </c:pt>
                <c:pt idx="17541">
                  <c:v>0.71955899999999995</c:v>
                </c:pt>
                <c:pt idx="17542">
                  <c:v>0.72007399999999999</c:v>
                </c:pt>
                <c:pt idx="17543">
                  <c:v>0.724383</c:v>
                </c:pt>
                <c:pt idx="17544">
                  <c:v>0.72777599999999998</c:v>
                </c:pt>
                <c:pt idx="17545">
                  <c:v>0.72667899999999996</c:v>
                </c:pt>
                <c:pt idx="17546">
                  <c:v>0.72568200000000005</c:v>
                </c:pt>
                <c:pt idx="17547">
                  <c:v>0.72425899999999999</c:v>
                </c:pt>
                <c:pt idx="17548">
                  <c:v>0.72737200000000002</c:v>
                </c:pt>
                <c:pt idx="17549">
                  <c:v>0.73013600000000001</c:v>
                </c:pt>
                <c:pt idx="17550">
                  <c:v>0.73484899999999997</c:v>
                </c:pt>
                <c:pt idx="17551">
                  <c:v>0.74445399999999995</c:v>
                </c:pt>
                <c:pt idx="17552">
                  <c:v>0.75199099999999997</c:v>
                </c:pt>
                <c:pt idx="17553">
                  <c:v>0.74950300000000003</c:v>
                </c:pt>
                <c:pt idx="17554">
                  <c:v>0.74509400000000003</c:v>
                </c:pt>
                <c:pt idx="17555">
                  <c:v>0.73830700000000005</c:v>
                </c:pt>
                <c:pt idx="17556">
                  <c:v>0.72728000000000004</c:v>
                </c:pt>
                <c:pt idx="17557">
                  <c:v>0.72138500000000005</c:v>
                </c:pt>
                <c:pt idx="17558">
                  <c:v>0.72187999999999997</c:v>
                </c:pt>
                <c:pt idx="17559">
                  <c:v>0.72615600000000002</c:v>
                </c:pt>
                <c:pt idx="17560">
                  <c:v>0.73124</c:v>
                </c:pt>
                <c:pt idx="17561">
                  <c:v>0.73553400000000002</c:v>
                </c:pt>
                <c:pt idx="17562">
                  <c:v>0.73702699999999999</c:v>
                </c:pt>
                <c:pt idx="17563">
                  <c:v>0.74041999999999997</c:v>
                </c:pt>
                <c:pt idx="17564">
                  <c:v>0.73744799999999999</c:v>
                </c:pt>
                <c:pt idx="17565">
                  <c:v>0.72675599999999996</c:v>
                </c:pt>
                <c:pt idx="17566">
                  <c:v>0.72339299999999995</c:v>
                </c:pt>
                <c:pt idx="17567">
                  <c:v>0.725047</c:v>
                </c:pt>
                <c:pt idx="17568">
                  <c:v>0.72842499999999999</c:v>
                </c:pt>
                <c:pt idx="17569">
                  <c:v>0.73124</c:v>
                </c:pt>
                <c:pt idx="17570">
                  <c:v>0.73505900000000002</c:v>
                </c:pt>
                <c:pt idx="17571">
                  <c:v>0.74136199999999997</c:v>
                </c:pt>
                <c:pt idx="17572">
                  <c:v>0.74539699999999998</c:v>
                </c:pt>
                <c:pt idx="17573">
                  <c:v>0.75212100000000004</c:v>
                </c:pt>
                <c:pt idx="17574">
                  <c:v>0.75975999999999999</c:v>
                </c:pt>
                <c:pt idx="17575">
                  <c:v>0.76649199999999995</c:v>
                </c:pt>
                <c:pt idx="17576">
                  <c:v>0.77294099999999999</c:v>
                </c:pt>
                <c:pt idx="17577">
                  <c:v>0.777335</c:v>
                </c:pt>
                <c:pt idx="17578">
                  <c:v>0.778416</c:v>
                </c:pt>
                <c:pt idx="17579">
                  <c:v>0.77734999999999999</c:v>
                </c:pt>
                <c:pt idx="17580">
                  <c:v>0.76730299999999996</c:v>
                </c:pt>
                <c:pt idx="17581">
                  <c:v>0.76197300000000001</c:v>
                </c:pt>
                <c:pt idx="17582">
                  <c:v>0.75558800000000004</c:v>
                </c:pt>
                <c:pt idx="17583">
                  <c:v>0.74929299999999999</c:v>
                </c:pt>
                <c:pt idx="17584">
                  <c:v>0.74781799999999998</c:v>
                </c:pt>
                <c:pt idx="17585">
                  <c:v>0.747888</c:v>
                </c:pt>
                <c:pt idx="17586">
                  <c:v>0.75024199999999996</c:v>
                </c:pt>
                <c:pt idx="17587">
                  <c:v>0.74649100000000002</c:v>
                </c:pt>
                <c:pt idx="17588">
                  <c:v>0.74279200000000001</c:v>
                </c:pt>
                <c:pt idx="17589">
                  <c:v>0.743452</c:v>
                </c:pt>
                <c:pt idx="17590">
                  <c:v>0.745892</c:v>
                </c:pt>
                <c:pt idx="17591">
                  <c:v>0.748915</c:v>
                </c:pt>
                <c:pt idx="17592">
                  <c:v>0.74922</c:v>
                </c:pt>
                <c:pt idx="17593">
                  <c:v>0.74765999999999999</c:v>
                </c:pt>
                <c:pt idx="17594">
                  <c:v>0.74116300000000002</c:v>
                </c:pt>
                <c:pt idx="17595">
                  <c:v>0.74030399999999996</c:v>
                </c:pt>
                <c:pt idx="17596">
                  <c:v>0.73965800000000004</c:v>
                </c:pt>
                <c:pt idx="17597">
                  <c:v>0.72911099999999995</c:v>
                </c:pt>
                <c:pt idx="17598">
                  <c:v>0.71881700000000004</c:v>
                </c:pt>
                <c:pt idx="17599">
                  <c:v>0.712453</c:v>
                </c:pt>
                <c:pt idx="17600">
                  <c:v>0.70580399999999999</c:v>
                </c:pt>
                <c:pt idx="17601">
                  <c:v>0.70502600000000004</c:v>
                </c:pt>
                <c:pt idx="17602">
                  <c:v>0.70347999999999999</c:v>
                </c:pt>
                <c:pt idx="17603">
                  <c:v>0.69359300000000002</c:v>
                </c:pt>
                <c:pt idx="17604">
                  <c:v>0.69220599999999999</c:v>
                </c:pt>
                <c:pt idx="17605">
                  <c:v>0.69364700000000001</c:v>
                </c:pt>
                <c:pt idx="17606">
                  <c:v>0.69990799999999997</c:v>
                </c:pt>
                <c:pt idx="17607">
                  <c:v>0.70144799999999996</c:v>
                </c:pt>
                <c:pt idx="17608">
                  <c:v>0.70898099999999997</c:v>
                </c:pt>
                <c:pt idx="17609">
                  <c:v>0.71275200000000005</c:v>
                </c:pt>
                <c:pt idx="17610">
                  <c:v>0.71775</c:v>
                </c:pt>
                <c:pt idx="17611">
                  <c:v>0.72267700000000001</c:v>
                </c:pt>
                <c:pt idx="17612">
                  <c:v>0.728657</c:v>
                </c:pt>
                <c:pt idx="17613">
                  <c:v>0.73446900000000004</c:v>
                </c:pt>
                <c:pt idx="17614">
                  <c:v>0.73259099999999999</c:v>
                </c:pt>
                <c:pt idx="17615">
                  <c:v>0.72215600000000002</c:v>
                </c:pt>
                <c:pt idx="17616">
                  <c:v>0.72014500000000004</c:v>
                </c:pt>
                <c:pt idx="17617">
                  <c:v>0.70807399999999998</c:v>
                </c:pt>
                <c:pt idx="17618">
                  <c:v>0.69860800000000001</c:v>
                </c:pt>
                <c:pt idx="17619">
                  <c:v>0.70151699999999995</c:v>
                </c:pt>
                <c:pt idx="17620">
                  <c:v>0.70694800000000002</c:v>
                </c:pt>
                <c:pt idx="17621">
                  <c:v>0.70842799999999995</c:v>
                </c:pt>
                <c:pt idx="17622">
                  <c:v>0.70603400000000005</c:v>
                </c:pt>
                <c:pt idx="17623">
                  <c:v>0.69557500000000005</c:v>
                </c:pt>
                <c:pt idx="17624">
                  <c:v>0.68846700000000005</c:v>
                </c:pt>
                <c:pt idx="17625">
                  <c:v>0.68178300000000003</c:v>
                </c:pt>
                <c:pt idx="17626">
                  <c:v>0.681647</c:v>
                </c:pt>
                <c:pt idx="17627">
                  <c:v>0.67682200000000003</c:v>
                </c:pt>
                <c:pt idx="17628">
                  <c:v>0.67331300000000005</c:v>
                </c:pt>
                <c:pt idx="17629">
                  <c:v>0.68037499999999995</c:v>
                </c:pt>
                <c:pt idx="17630">
                  <c:v>0.68736799999999998</c:v>
                </c:pt>
                <c:pt idx="17631">
                  <c:v>0.69224600000000003</c:v>
                </c:pt>
                <c:pt idx="17632">
                  <c:v>0.68533999999999995</c:v>
                </c:pt>
                <c:pt idx="17633">
                  <c:v>0.67398999999999998</c:v>
                </c:pt>
                <c:pt idx="17634">
                  <c:v>0.65829899999999997</c:v>
                </c:pt>
                <c:pt idx="17635">
                  <c:v>0.64093900000000004</c:v>
                </c:pt>
                <c:pt idx="17636">
                  <c:v>0.63243400000000005</c:v>
                </c:pt>
                <c:pt idx="17637">
                  <c:v>0.63182099999999997</c:v>
                </c:pt>
                <c:pt idx="17638">
                  <c:v>0.62725500000000001</c:v>
                </c:pt>
                <c:pt idx="17639">
                  <c:v>0.62819199999999997</c:v>
                </c:pt>
                <c:pt idx="17640">
                  <c:v>0.62810200000000005</c:v>
                </c:pt>
                <c:pt idx="17641">
                  <c:v>0.62386399999999997</c:v>
                </c:pt>
                <c:pt idx="17642">
                  <c:v>0.62452700000000005</c:v>
                </c:pt>
                <c:pt idx="17643">
                  <c:v>0.62261999999999995</c:v>
                </c:pt>
                <c:pt idx="17644">
                  <c:v>0.62267700000000004</c:v>
                </c:pt>
                <c:pt idx="17645">
                  <c:v>0.62508200000000003</c:v>
                </c:pt>
                <c:pt idx="17646">
                  <c:v>0.63286100000000001</c:v>
                </c:pt>
                <c:pt idx="17647">
                  <c:v>0.63480700000000001</c:v>
                </c:pt>
                <c:pt idx="17648">
                  <c:v>0.62755099999999997</c:v>
                </c:pt>
                <c:pt idx="17649">
                  <c:v>0.615649</c:v>
                </c:pt>
                <c:pt idx="17650">
                  <c:v>0.61222799999999999</c:v>
                </c:pt>
                <c:pt idx="17651">
                  <c:v>0.61450899999999997</c:v>
                </c:pt>
                <c:pt idx="17652">
                  <c:v>0.60202199999999995</c:v>
                </c:pt>
                <c:pt idx="17653">
                  <c:v>0.59737399999999996</c:v>
                </c:pt>
                <c:pt idx="17654">
                  <c:v>0.59320799999999996</c:v>
                </c:pt>
                <c:pt idx="17655">
                  <c:v>0.59379700000000002</c:v>
                </c:pt>
                <c:pt idx="17656">
                  <c:v>0.58999000000000001</c:v>
                </c:pt>
                <c:pt idx="17657">
                  <c:v>0.58182299999999998</c:v>
                </c:pt>
                <c:pt idx="17658">
                  <c:v>0.57660199999999995</c:v>
                </c:pt>
                <c:pt idx="17659">
                  <c:v>0.57391300000000001</c:v>
                </c:pt>
                <c:pt idx="17660">
                  <c:v>0.563222</c:v>
                </c:pt>
                <c:pt idx="17661">
                  <c:v>0.55611699999999997</c:v>
                </c:pt>
                <c:pt idx="17662">
                  <c:v>0.55592200000000003</c:v>
                </c:pt>
                <c:pt idx="17663">
                  <c:v>0.55864400000000003</c:v>
                </c:pt>
                <c:pt idx="17664">
                  <c:v>0.56042999999999998</c:v>
                </c:pt>
                <c:pt idx="17665">
                  <c:v>0.557342</c:v>
                </c:pt>
                <c:pt idx="17666">
                  <c:v>0.55704500000000001</c:v>
                </c:pt>
                <c:pt idx="17667">
                  <c:v>0.55186299999999999</c:v>
                </c:pt>
                <c:pt idx="17668">
                  <c:v>0.53831899999999999</c:v>
                </c:pt>
                <c:pt idx="17669">
                  <c:v>0.52981199999999995</c:v>
                </c:pt>
                <c:pt idx="17670">
                  <c:v>0.52723200000000003</c:v>
                </c:pt>
                <c:pt idx="17671">
                  <c:v>0.52744199999999997</c:v>
                </c:pt>
                <c:pt idx="17672">
                  <c:v>0.52658899999999997</c:v>
                </c:pt>
                <c:pt idx="17673">
                  <c:v>0.52038200000000001</c:v>
                </c:pt>
                <c:pt idx="17674">
                  <c:v>0.51098399999999999</c:v>
                </c:pt>
                <c:pt idx="17675">
                  <c:v>0.507243</c:v>
                </c:pt>
                <c:pt idx="17676">
                  <c:v>0.50541000000000003</c:v>
                </c:pt>
                <c:pt idx="17677">
                  <c:v>0.49720700000000001</c:v>
                </c:pt>
                <c:pt idx="17678">
                  <c:v>0.49472300000000002</c:v>
                </c:pt>
                <c:pt idx="17679">
                  <c:v>0.48966599999999999</c:v>
                </c:pt>
                <c:pt idx="17680">
                  <c:v>0.485456</c:v>
                </c:pt>
                <c:pt idx="17681">
                  <c:v>0.47786099999999998</c:v>
                </c:pt>
                <c:pt idx="17682">
                  <c:v>0.47226200000000002</c:v>
                </c:pt>
                <c:pt idx="17683">
                  <c:v>0.47200399999999998</c:v>
                </c:pt>
                <c:pt idx="17684">
                  <c:v>0.46922599999999998</c:v>
                </c:pt>
                <c:pt idx="17685">
                  <c:v>0.47094999999999998</c:v>
                </c:pt>
                <c:pt idx="17686">
                  <c:v>0.469692</c:v>
                </c:pt>
                <c:pt idx="17687">
                  <c:v>0.473414</c:v>
                </c:pt>
                <c:pt idx="17688">
                  <c:v>0.47235700000000003</c:v>
                </c:pt>
                <c:pt idx="17689">
                  <c:v>0.46637299999999998</c:v>
                </c:pt>
                <c:pt idx="17690">
                  <c:v>0.450517</c:v>
                </c:pt>
                <c:pt idx="17691">
                  <c:v>0.44900899999999999</c:v>
                </c:pt>
                <c:pt idx="17692">
                  <c:v>0.45177099999999998</c:v>
                </c:pt>
                <c:pt idx="17693">
                  <c:v>0.45555699999999999</c:v>
                </c:pt>
                <c:pt idx="17694">
                  <c:v>0.45383200000000001</c:v>
                </c:pt>
                <c:pt idx="17695">
                  <c:v>0.44555</c:v>
                </c:pt>
                <c:pt idx="17696">
                  <c:v>0.44283699999999998</c:v>
                </c:pt>
                <c:pt idx="17697">
                  <c:v>0.44410300000000003</c:v>
                </c:pt>
                <c:pt idx="17698">
                  <c:v>0.444855</c:v>
                </c:pt>
                <c:pt idx="17699">
                  <c:v>0.44556899999999999</c:v>
                </c:pt>
                <c:pt idx="17700">
                  <c:v>0.44377899999999998</c:v>
                </c:pt>
                <c:pt idx="17701">
                  <c:v>0.43971199999999999</c:v>
                </c:pt>
                <c:pt idx="17702">
                  <c:v>0.429122</c:v>
                </c:pt>
                <c:pt idx="17703">
                  <c:v>0.42946299999999998</c:v>
                </c:pt>
                <c:pt idx="17704">
                  <c:v>0.42533799999999999</c:v>
                </c:pt>
                <c:pt idx="17705">
                  <c:v>0.43087399999999998</c:v>
                </c:pt>
                <c:pt idx="17706">
                  <c:v>0.43351800000000001</c:v>
                </c:pt>
                <c:pt idx="17707">
                  <c:v>0.43720700000000001</c:v>
                </c:pt>
                <c:pt idx="17708">
                  <c:v>0.43659900000000001</c:v>
                </c:pt>
                <c:pt idx="17709">
                  <c:v>0.434417</c:v>
                </c:pt>
                <c:pt idx="17710">
                  <c:v>0.433616</c:v>
                </c:pt>
                <c:pt idx="17711">
                  <c:v>0.43130800000000002</c:v>
                </c:pt>
                <c:pt idx="17712">
                  <c:v>0.43082399999999998</c:v>
                </c:pt>
                <c:pt idx="17713">
                  <c:v>0.43281399999999998</c:v>
                </c:pt>
                <c:pt idx="17714">
                  <c:v>0.43613800000000003</c:v>
                </c:pt>
                <c:pt idx="17715">
                  <c:v>0.43432700000000002</c:v>
                </c:pt>
                <c:pt idx="17716">
                  <c:v>0.42327700000000001</c:v>
                </c:pt>
                <c:pt idx="17717">
                  <c:v>0.41877999999999999</c:v>
                </c:pt>
                <c:pt idx="17718">
                  <c:v>0.40711599999999998</c:v>
                </c:pt>
                <c:pt idx="17719">
                  <c:v>0.40383000000000002</c:v>
                </c:pt>
                <c:pt idx="17720">
                  <c:v>0.40852100000000002</c:v>
                </c:pt>
                <c:pt idx="17721">
                  <c:v>0.40611700000000001</c:v>
                </c:pt>
                <c:pt idx="17722">
                  <c:v>0.40130900000000003</c:v>
                </c:pt>
                <c:pt idx="17723">
                  <c:v>0.39696999999999999</c:v>
                </c:pt>
                <c:pt idx="17724">
                  <c:v>0.39224500000000001</c:v>
                </c:pt>
                <c:pt idx="17725">
                  <c:v>0.38862200000000002</c:v>
                </c:pt>
                <c:pt idx="17726">
                  <c:v>0.38540600000000003</c:v>
                </c:pt>
                <c:pt idx="17727">
                  <c:v>0.38361200000000001</c:v>
                </c:pt>
                <c:pt idx="17728">
                  <c:v>0.37873499999999999</c:v>
                </c:pt>
                <c:pt idx="17729">
                  <c:v>0.36838599999999999</c:v>
                </c:pt>
                <c:pt idx="17730">
                  <c:v>0.36609000000000003</c:v>
                </c:pt>
                <c:pt idx="17731">
                  <c:v>0.36028100000000002</c:v>
                </c:pt>
                <c:pt idx="17732">
                  <c:v>0.355041</c:v>
                </c:pt>
                <c:pt idx="17733">
                  <c:v>0.348972</c:v>
                </c:pt>
                <c:pt idx="17734">
                  <c:v>0.34388999999999997</c:v>
                </c:pt>
                <c:pt idx="17735">
                  <c:v>0.34340500000000002</c:v>
                </c:pt>
                <c:pt idx="17736">
                  <c:v>0.34401599999999999</c:v>
                </c:pt>
                <c:pt idx="17737">
                  <c:v>0.33998299999999998</c:v>
                </c:pt>
                <c:pt idx="17738">
                  <c:v>0.33183600000000002</c:v>
                </c:pt>
                <c:pt idx="17739">
                  <c:v>0.32280199999999998</c:v>
                </c:pt>
                <c:pt idx="17740">
                  <c:v>0.319969</c:v>
                </c:pt>
                <c:pt idx="17741">
                  <c:v>0.32287300000000002</c:v>
                </c:pt>
                <c:pt idx="17742">
                  <c:v>0.32355699999999998</c:v>
                </c:pt>
                <c:pt idx="17743">
                  <c:v>0.31902200000000003</c:v>
                </c:pt>
                <c:pt idx="17744">
                  <c:v>0.318054</c:v>
                </c:pt>
                <c:pt idx="17745">
                  <c:v>0.31795800000000002</c:v>
                </c:pt>
                <c:pt idx="17746">
                  <c:v>0.324602</c:v>
                </c:pt>
                <c:pt idx="17747">
                  <c:v>0.32864500000000002</c:v>
                </c:pt>
                <c:pt idx="17748">
                  <c:v>0.32342199999999999</c:v>
                </c:pt>
                <c:pt idx="17749">
                  <c:v>0.31856600000000002</c:v>
                </c:pt>
                <c:pt idx="17750">
                  <c:v>0.31711299999999998</c:v>
                </c:pt>
                <c:pt idx="17751">
                  <c:v>0.32006000000000001</c:v>
                </c:pt>
                <c:pt idx="17752">
                  <c:v>0.32124399999999997</c:v>
                </c:pt>
                <c:pt idx="17753">
                  <c:v>0.31962600000000002</c:v>
                </c:pt>
                <c:pt idx="17754">
                  <c:v>0.31816800000000001</c:v>
                </c:pt>
                <c:pt idx="17755">
                  <c:v>0.31813999999999998</c:v>
                </c:pt>
                <c:pt idx="17756">
                  <c:v>0.316994</c:v>
                </c:pt>
                <c:pt idx="17757">
                  <c:v>0.31384800000000002</c:v>
                </c:pt>
                <c:pt idx="17758">
                  <c:v>0.313836</c:v>
                </c:pt>
                <c:pt idx="17759">
                  <c:v>0.30992900000000001</c:v>
                </c:pt>
                <c:pt idx="17760">
                  <c:v>0.30129299999999998</c:v>
                </c:pt>
                <c:pt idx="17761">
                  <c:v>0.29464200000000002</c:v>
                </c:pt>
                <c:pt idx="17762">
                  <c:v>0.29508800000000002</c:v>
                </c:pt>
                <c:pt idx="17763">
                  <c:v>0.29959200000000002</c:v>
                </c:pt>
                <c:pt idx="17764">
                  <c:v>0.303927</c:v>
                </c:pt>
                <c:pt idx="17765">
                  <c:v>0.30229600000000001</c:v>
                </c:pt>
                <c:pt idx="17766">
                  <c:v>0.29806100000000002</c:v>
                </c:pt>
                <c:pt idx="17767">
                  <c:v>0.296429</c:v>
                </c:pt>
                <c:pt idx="17768">
                  <c:v>0.2949</c:v>
                </c:pt>
                <c:pt idx="17769">
                  <c:v>0.29495399999999999</c:v>
                </c:pt>
                <c:pt idx="17770">
                  <c:v>0.28692000000000001</c:v>
                </c:pt>
                <c:pt idx="17771">
                  <c:v>0.27516499999999999</c:v>
                </c:pt>
                <c:pt idx="17772">
                  <c:v>0.26908599999999999</c:v>
                </c:pt>
                <c:pt idx="17773">
                  <c:v>0.26664300000000002</c:v>
                </c:pt>
                <c:pt idx="17774">
                  <c:v>0.26617200000000002</c:v>
                </c:pt>
                <c:pt idx="17775">
                  <c:v>0.26783099999999999</c:v>
                </c:pt>
                <c:pt idx="17776">
                  <c:v>0.26919300000000002</c:v>
                </c:pt>
                <c:pt idx="17777">
                  <c:v>0.26889600000000002</c:v>
                </c:pt>
                <c:pt idx="17778">
                  <c:v>0.26883200000000002</c:v>
                </c:pt>
                <c:pt idx="17779">
                  <c:v>0.26779599999999998</c:v>
                </c:pt>
                <c:pt idx="17780">
                  <c:v>0.26732899999999998</c:v>
                </c:pt>
                <c:pt idx="17781">
                  <c:v>0.26374700000000001</c:v>
                </c:pt>
                <c:pt idx="17782">
                  <c:v>0.26134200000000002</c:v>
                </c:pt>
                <c:pt idx="17783">
                  <c:v>0.25922099999999998</c:v>
                </c:pt>
                <c:pt idx="17784">
                  <c:v>0.253133</c:v>
                </c:pt>
                <c:pt idx="17785">
                  <c:v>0.25257299999999999</c:v>
                </c:pt>
                <c:pt idx="17786">
                  <c:v>0.255241</c:v>
                </c:pt>
                <c:pt idx="17787">
                  <c:v>0.25154799999999999</c:v>
                </c:pt>
                <c:pt idx="17788">
                  <c:v>0.245473</c:v>
                </c:pt>
                <c:pt idx="17789">
                  <c:v>0.239228</c:v>
                </c:pt>
                <c:pt idx="17790">
                  <c:v>0.23424700000000001</c:v>
                </c:pt>
                <c:pt idx="17791">
                  <c:v>0.225102</c:v>
                </c:pt>
                <c:pt idx="17792">
                  <c:v>0.216307</c:v>
                </c:pt>
                <c:pt idx="17793">
                  <c:v>0.21165700000000001</c:v>
                </c:pt>
                <c:pt idx="17794">
                  <c:v>0.210401</c:v>
                </c:pt>
                <c:pt idx="17795">
                  <c:v>0.21291599999999999</c:v>
                </c:pt>
                <c:pt idx="17796">
                  <c:v>0.21429000000000001</c:v>
                </c:pt>
                <c:pt idx="17797">
                  <c:v>0.21581400000000001</c:v>
                </c:pt>
                <c:pt idx="17798">
                  <c:v>0.21587300000000001</c:v>
                </c:pt>
                <c:pt idx="17799">
                  <c:v>0.21054100000000001</c:v>
                </c:pt>
                <c:pt idx="17800">
                  <c:v>0.20813999999999999</c:v>
                </c:pt>
                <c:pt idx="17801">
                  <c:v>0.207595</c:v>
                </c:pt>
                <c:pt idx="17802">
                  <c:v>0.20487900000000001</c:v>
                </c:pt>
                <c:pt idx="17803">
                  <c:v>0.195215</c:v>
                </c:pt>
                <c:pt idx="17804">
                  <c:v>0.18285499999999999</c:v>
                </c:pt>
                <c:pt idx="17805">
                  <c:v>0.17532900000000001</c:v>
                </c:pt>
                <c:pt idx="17806">
                  <c:v>0.17027400000000001</c:v>
                </c:pt>
                <c:pt idx="17807">
                  <c:v>0.17099700000000001</c:v>
                </c:pt>
                <c:pt idx="17808">
                  <c:v>0.181475</c:v>
                </c:pt>
                <c:pt idx="17809">
                  <c:v>0.188083</c:v>
                </c:pt>
                <c:pt idx="17810">
                  <c:v>0.18808</c:v>
                </c:pt>
                <c:pt idx="17811">
                  <c:v>0.186804</c:v>
                </c:pt>
                <c:pt idx="17812">
                  <c:v>0.18610399999999999</c:v>
                </c:pt>
                <c:pt idx="17813">
                  <c:v>0.184285</c:v>
                </c:pt>
                <c:pt idx="17814">
                  <c:v>0.17946100000000001</c:v>
                </c:pt>
                <c:pt idx="17815">
                  <c:v>0.17729800000000001</c:v>
                </c:pt>
                <c:pt idx="17816">
                  <c:v>0.167215</c:v>
                </c:pt>
                <c:pt idx="17817">
                  <c:v>0.161081</c:v>
                </c:pt>
                <c:pt idx="17818">
                  <c:v>0.16297600000000001</c:v>
                </c:pt>
                <c:pt idx="17819">
                  <c:v>0.15495300000000001</c:v>
                </c:pt>
                <c:pt idx="17820">
                  <c:v>0.14782000000000001</c:v>
                </c:pt>
                <c:pt idx="17821">
                  <c:v>0.14412900000000001</c:v>
                </c:pt>
                <c:pt idx="17822">
                  <c:v>0.14183299999999999</c:v>
                </c:pt>
                <c:pt idx="17823">
                  <c:v>0.14468400000000001</c:v>
                </c:pt>
                <c:pt idx="17824">
                  <c:v>0.148289</c:v>
                </c:pt>
                <c:pt idx="17825">
                  <c:v>0.14804800000000001</c:v>
                </c:pt>
                <c:pt idx="17826">
                  <c:v>0.14254</c:v>
                </c:pt>
                <c:pt idx="17827">
                  <c:v>0.14046</c:v>
                </c:pt>
                <c:pt idx="17828">
                  <c:v>0.13780500000000001</c:v>
                </c:pt>
                <c:pt idx="17829">
                  <c:v>0.13464000000000001</c:v>
                </c:pt>
                <c:pt idx="17830">
                  <c:v>0.119648</c:v>
                </c:pt>
                <c:pt idx="17831">
                  <c:v>0.106859</c:v>
                </c:pt>
                <c:pt idx="17832">
                  <c:v>0.105005</c:v>
                </c:pt>
                <c:pt idx="17833">
                  <c:v>0.10967499999999999</c:v>
                </c:pt>
                <c:pt idx="17834">
                  <c:v>0.107281</c:v>
                </c:pt>
                <c:pt idx="17835">
                  <c:v>0.100619</c:v>
                </c:pt>
                <c:pt idx="17836">
                  <c:v>9.7377199999999997E-2</c:v>
                </c:pt>
                <c:pt idx="17837">
                  <c:v>9.7766800000000001E-2</c:v>
                </c:pt>
                <c:pt idx="17838">
                  <c:v>9.8763799999999999E-2</c:v>
                </c:pt>
                <c:pt idx="17839">
                  <c:v>9.89757E-2</c:v>
                </c:pt>
                <c:pt idx="17840">
                  <c:v>9.7237799999999999E-2</c:v>
                </c:pt>
                <c:pt idx="17841">
                  <c:v>9.5060699999999998E-2</c:v>
                </c:pt>
                <c:pt idx="17842">
                  <c:v>9.59734E-2</c:v>
                </c:pt>
                <c:pt idx="17843">
                  <c:v>9.6511100000000002E-2</c:v>
                </c:pt>
                <c:pt idx="17844">
                  <c:v>9.7394800000000004E-2</c:v>
                </c:pt>
                <c:pt idx="17845">
                  <c:v>9.2854199999999998E-2</c:v>
                </c:pt>
                <c:pt idx="17846">
                  <c:v>8.8616200000000006E-2</c:v>
                </c:pt>
                <c:pt idx="17847">
                  <c:v>8.7712899999999996E-2</c:v>
                </c:pt>
                <c:pt idx="17848">
                  <c:v>8.6757699999999993E-2</c:v>
                </c:pt>
                <c:pt idx="17849">
                  <c:v>8.5528400000000004E-2</c:v>
                </c:pt>
                <c:pt idx="17850">
                  <c:v>8.4554299999999999E-2</c:v>
                </c:pt>
                <c:pt idx="17851">
                  <c:v>8.1756300000000004E-2</c:v>
                </c:pt>
                <c:pt idx="17852">
                  <c:v>7.5060600000000005E-2</c:v>
                </c:pt>
                <c:pt idx="17853">
                  <c:v>6.5722000000000003E-2</c:v>
                </c:pt>
                <c:pt idx="17854">
                  <c:v>5.9122300000000003E-2</c:v>
                </c:pt>
                <c:pt idx="17855">
                  <c:v>5.2197500000000001E-2</c:v>
                </c:pt>
                <c:pt idx="17856">
                  <c:v>5.03715E-2</c:v>
                </c:pt>
                <c:pt idx="17857">
                  <c:v>5.2817000000000003E-2</c:v>
                </c:pt>
                <c:pt idx="17858">
                  <c:v>5.6273400000000001E-2</c:v>
                </c:pt>
                <c:pt idx="17859">
                  <c:v>5.4996400000000001E-2</c:v>
                </c:pt>
                <c:pt idx="17860">
                  <c:v>5.3511099999999999E-2</c:v>
                </c:pt>
                <c:pt idx="17861">
                  <c:v>4.81387E-2</c:v>
                </c:pt>
                <c:pt idx="17862">
                  <c:v>4.4772199999999998E-2</c:v>
                </c:pt>
                <c:pt idx="17863">
                  <c:v>4.8742599999999997E-2</c:v>
                </c:pt>
                <c:pt idx="17864">
                  <c:v>6.2100000000000002E-2</c:v>
                </c:pt>
                <c:pt idx="17865">
                  <c:v>6.5955200000000005E-2</c:v>
                </c:pt>
                <c:pt idx="17866">
                  <c:v>6.2411099999999997E-2</c:v>
                </c:pt>
                <c:pt idx="17867">
                  <c:v>5.9039099999999997E-2</c:v>
                </c:pt>
                <c:pt idx="17868">
                  <c:v>5.7275399999999997E-2</c:v>
                </c:pt>
                <c:pt idx="17869">
                  <c:v>5.7751700000000003E-2</c:v>
                </c:pt>
                <c:pt idx="17870">
                  <c:v>5.5508599999999998E-2</c:v>
                </c:pt>
                <c:pt idx="17871">
                  <c:v>5.2199599999999999E-2</c:v>
                </c:pt>
                <c:pt idx="17872">
                  <c:v>5.31038E-2</c:v>
                </c:pt>
                <c:pt idx="17873">
                  <c:v>5.8620199999999997E-2</c:v>
                </c:pt>
                <c:pt idx="17874">
                  <c:v>5.9573099999999997E-2</c:v>
                </c:pt>
                <c:pt idx="17875">
                  <c:v>5.8729900000000002E-2</c:v>
                </c:pt>
                <c:pt idx="17876">
                  <c:v>6.6450300000000004E-2</c:v>
                </c:pt>
                <c:pt idx="17877">
                  <c:v>6.5188499999999996E-2</c:v>
                </c:pt>
                <c:pt idx="17878">
                  <c:v>6.2160899999999998E-2</c:v>
                </c:pt>
                <c:pt idx="17879">
                  <c:v>6.1967300000000003E-2</c:v>
                </c:pt>
                <c:pt idx="17880">
                  <c:v>6.5310099999999996E-2</c:v>
                </c:pt>
                <c:pt idx="17881">
                  <c:v>6.4133899999999994E-2</c:v>
                </c:pt>
                <c:pt idx="17882">
                  <c:v>6.2007399999999997E-2</c:v>
                </c:pt>
                <c:pt idx="17883">
                  <c:v>6.0360999999999998E-2</c:v>
                </c:pt>
                <c:pt idx="17884">
                  <c:v>6.2978599999999996E-2</c:v>
                </c:pt>
                <c:pt idx="17885">
                  <c:v>6.1009399999999998E-2</c:v>
                </c:pt>
                <c:pt idx="17886">
                  <c:v>5.7692100000000003E-2</c:v>
                </c:pt>
                <c:pt idx="17887">
                  <c:v>5.2655500000000001E-2</c:v>
                </c:pt>
                <c:pt idx="17888">
                  <c:v>5.0830399999999998E-2</c:v>
                </c:pt>
                <c:pt idx="17889">
                  <c:v>4.37028E-2</c:v>
                </c:pt>
                <c:pt idx="17890">
                  <c:v>3.5028200000000002E-2</c:v>
                </c:pt>
                <c:pt idx="17891">
                  <c:v>2.94969E-2</c:v>
                </c:pt>
                <c:pt idx="17892">
                  <c:v>2.8259699999999999E-2</c:v>
                </c:pt>
                <c:pt idx="17893">
                  <c:v>2.8531899999999999E-2</c:v>
                </c:pt>
                <c:pt idx="17894">
                  <c:v>2.1187899999999999E-2</c:v>
                </c:pt>
                <c:pt idx="17895">
                  <c:v>1.58306E-2</c:v>
                </c:pt>
                <c:pt idx="17896">
                  <c:v>1.3641800000000001E-2</c:v>
                </c:pt>
                <c:pt idx="17897">
                  <c:v>1.6260500000000001E-2</c:v>
                </c:pt>
                <c:pt idx="17898">
                  <c:v>2.5506000000000001E-2</c:v>
                </c:pt>
                <c:pt idx="17899">
                  <c:v>3.0256000000000002E-2</c:v>
                </c:pt>
                <c:pt idx="17900">
                  <c:v>2.9449599999999999E-2</c:v>
                </c:pt>
                <c:pt idx="17901">
                  <c:v>2.9236100000000001E-2</c:v>
                </c:pt>
                <c:pt idx="17902">
                  <c:v>3.05817E-2</c:v>
                </c:pt>
                <c:pt idx="17903">
                  <c:v>3.1308099999999998E-2</c:v>
                </c:pt>
                <c:pt idx="17904">
                  <c:v>3.1318100000000001E-2</c:v>
                </c:pt>
                <c:pt idx="17905">
                  <c:v>3.0831799999999999E-2</c:v>
                </c:pt>
                <c:pt idx="17906">
                  <c:v>2.9877799999999999E-2</c:v>
                </c:pt>
                <c:pt idx="17907">
                  <c:v>2.4974799999999998E-2</c:v>
                </c:pt>
                <c:pt idx="17908">
                  <c:v>1.5876299999999999E-2</c:v>
                </c:pt>
                <c:pt idx="17909">
                  <c:v>1.26967E-2</c:v>
                </c:pt>
                <c:pt idx="17910">
                  <c:v>1.5161900000000001E-2</c:v>
                </c:pt>
                <c:pt idx="17911">
                  <c:v>1.7841599999999999E-2</c:v>
                </c:pt>
                <c:pt idx="17912">
                  <c:v>1.6898900000000001E-2</c:v>
                </c:pt>
                <c:pt idx="17913">
                  <c:v>1.6736899999999999E-2</c:v>
                </c:pt>
                <c:pt idx="17914">
                  <c:v>1.9106000000000001E-2</c:v>
                </c:pt>
                <c:pt idx="17915">
                  <c:v>2.3453999999999999E-2</c:v>
                </c:pt>
                <c:pt idx="17916">
                  <c:v>2.8690199999999999E-2</c:v>
                </c:pt>
                <c:pt idx="17917">
                  <c:v>3.1743399999999998E-2</c:v>
                </c:pt>
                <c:pt idx="17918">
                  <c:v>3.1402199999999998E-2</c:v>
                </c:pt>
                <c:pt idx="17919">
                  <c:v>3.2315900000000002E-2</c:v>
                </c:pt>
                <c:pt idx="17920">
                  <c:v>3.2500599999999998E-2</c:v>
                </c:pt>
                <c:pt idx="17921">
                  <c:v>3.1295499999999997E-2</c:v>
                </c:pt>
                <c:pt idx="17922">
                  <c:v>2.8167999999999999E-2</c:v>
                </c:pt>
                <c:pt idx="17923">
                  <c:v>2.7614199999999998E-2</c:v>
                </c:pt>
                <c:pt idx="17924">
                  <c:v>2.4594600000000001E-2</c:v>
                </c:pt>
                <c:pt idx="17925">
                  <c:v>2.25366E-2</c:v>
                </c:pt>
                <c:pt idx="17926">
                  <c:v>2.24526E-2</c:v>
                </c:pt>
                <c:pt idx="17927">
                  <c:v>1.79407E-2</c:v>
                </c:pt>
                <c:pt idx="17928">
                  <c:v>1.3221200000000001E-2</c:v>
                </c:pt>
                <c:pt idx="17929">
                  <c:v>1.16626E-2</c:v>
                </c:pt>
                <c:pt idx="17930">
                  <c:v>1.30174E-2</c:v>
                </c:pt>
                <c:pt idx="17931">
                  <c:v>1.4714400000000001E-2</c:v>
                </c:pt>
                <c:pt idx="17932">
                  <c:v>1.5765600000000001E-2</c:v>
                </c:pt>
                <c:pt idx="17933">
                  <c:v>1.3580399999999999E-2</c:v>
                </c:pt>
                <c:pt idx="17934">
                  <c:v>1.07423E-2</c:v>
                </c:pt>
                <c:pt idx="17935">
                  <c:v>4.89837E-3</c:v>
                </c:pt>
                <c:pt idx="17936">
                  <c:v>1.0535500000000001E-3</c:v>
                </c:pt>
                <c:pt idx="17937">
                  <c:v>1.8691300000000001E-3</c:v>
                </c:pt>
                <c:pt idx="17938">
                  <c:v>-3.5417399999999998E-3</c:v>
                </c:pt>
                <c:pt idx="17939">
                  <c:v>-5.3205400000000003E-3</c:v>
                </c:pt>
                <c:pt idx="17940">
                  <c:v>-7.4879999999999999E-3</c:v>
                </c:pt>
                <c:pt idx="17941">
                  <c:v>-1.09722E-2</c:v>
                </c:pt>
                <c:pt idx="17942">
                  <c:v>-1.28681E-2</c:v>
                </c:pt>
                <c:pt idx="17943">
                  <c:v>-3.1388900000000001E-3</c:v>
                </c:pt>
                <c:pt idx="17944">
                  <c:v>2.9294500000000001E-3</c:v>
                </c:pt>
                <c:pt idx="17945">
                  <c:v>-3.2311800000000001E-4</c:v>
                </c:pt>
                <c:pt idx="17946">
                  <c:v>-3.6335400000000002E-3</c:v>
                </c:pt>
                <c:pt idx="17947">
                  <c:v>-6.1892199999999996E-3</c:v>
                </c:pt>
                <c:pt idx="17948">
                  <c:v>-4.5431400000000002E-3</c:v>
                </c:pt>
                <c:pt idx="17949">
                  <c:v>-2.1074800000000001E-3</c:v>
                </c:pt>
                <c:pt idx="17950">
                  <c:v>3.0047599999999999E-4</c:v>
                </c:pt>
                <c:pt idx="17951">
                  <c:v>6.9781800000000001E-4</c:v>
                </c:pt>
                <c:pt idx="17952">
                  <c:v>-2.2680999999999999E-3</c:v>
                </c:pt>
                <c:pt idx="17953">
                  <c:v>-1.02562E-2</c:v>
                </c:pt>
                <c:pt idx="17954">
                  <c:v>-8.3081500000000003E-3</c:v>
                </c:pt>
                <c:pt idx="17955">
                  <c:v>-5.6086E-3</c:v>
                </c:pt>
                <c:pt idx="17956">
                  <c:v>-6.52959E-3</c:v>
                </c:pt>
                <c:pt idx="17957">
                  <c:v>-6.8930199999999997E-3</c:v>
                </c:pt>
                <c:pt idx="17958">
                  <c:v>-3.6858799999999999E-3</c:v>
                </c:pt>
                <c:pt idx="17959">
                  <c:v>2.8327700000000001E-3</c:v>
                </c:pt>
                <c:pt idx="17960">
                  <c:v>4.4866000000000003E-3</c:v>
                </c:pt>
                <c:pt idx="17961">
                  <c:v>4.6533499999999997E-3</c:v>
                </c:pt>
                <c:pt idx="17962">
                  <c:v>3.4015500000000001E-3</c:v>
                </c:pt>
                <c:pt idx="17963">
                  <c:v>2.4077899999999999E-3</c:v>
                </c:pt>
                <c:pt idx="17964" formatCode="0.00E+00">
                  <c:v>-4.8510000000000001E-5</c:v>
                </c:pt>
                <c:pt idx="17965">
                  <c:v>-2.8019999999999998E-3</c:v>
                </c:pt>
                <c:pt idx="17966">
                  <c:v>-5.8565099999999997E-3</c:v>
                </c:pt>
                <c:pt idx="17967">
                  <c:v>-1.23138E-2</c:v>
                </c:pt>
                <c:pt idx="17968">
                  <c:v>-1.4605E-2</c:v>
                </c:pt>
                <c:pt idx="17969">
                  <c:v>-1.7256299999999999E-2</c:v>
                </c:pt>
                <c:pt idx="17970">
                  <c:v>-2.3610699999999998E-2</c:v>
                </c:pt>
                <c:pt idx="17971">
                  <c:v>-2.6251099999999999E-2</c:v>
                </c:pt>
                <c:pt idx="17972">
                  <c:v>-2.5275499999999999E-2</c:v>
                </c:pt>
                <c:pt idx="17973">
                  <c:v>-2.5659100000000001E-2</c:v>
                </c:pt>
                <c:pt idx="17974">
                  <c:v>-2.8054699999999998E-2</c:v>
                </c:pt>
                <c:pt idx="17975">
                  <c:v>-2.6196000000000001E-2</c:v>
                </c:pt>
                <c:pt idx="17976">
                  <c:v>-2.21838E-2</c:v>
                </c:pt>
                <c:pt idx="17977">
                  <c:v>-1.8479599999999999E-2</c:v>
                </c:pt>
                <c:pt idx="17978">
                  <c:v>-1.5003300000000001E-2</c:v>
                </c:pt>
                <c:pt idx="17979">
                  <c:v>-8.5873700000000004E-3</c:v>
                </c:pt>
                <c:pt idx="17980">
                  <c:v>-7.6562899999999996E-3</c:v>
                </c:pt>
                <c:pt idx="17981">
                  <c:v>-1.25387E-2</c:v>
                </c:pt>
                <c:pt idx="17982">
                  <c:v>-1.5975E-2</c:v>
                </c:pt>
                <c:pt idx="17983">
                  <c:v>-1.99118E-2</c:v>
                </c:pt>
                <c:pt idx="17984">
                  <c:v>-2.1420000000000002E-2</c:v>
                </c:pt>
                <c:pt idx="17985">
                  <c:v>-2.1142299999999999E-2</c:v>
                </c:pt>
                <c:pt idx="17986">
                  <c:v>-1.7341599999999999E-2</c:v>
                </c:pt>
                <c:pt idx="17987">
                  <c:v>-1.32576E-2</c:v>
                </c:pt>
                <c:pt idx="17988">
                  <c:v>-1.2829399999999999E-2</c:v>
                </c:pt>
                <c:pt idx="17989">
                  <c:v>-1.5026100000000001E-2</c:v>
                </c:pt>
                <c:pt idx="17990">
                  <c:v>-1.7520999999999998E-2</c:v>
                </c:pt>
                <c:pt idx="17991">
                  <c:v>-2.0296000000000002E-2</c:v>
                </c:pt>
                <c:pt idx="17992">
                  <c:v>-2.2028099999999998E-2</c:v>
                </c:pt>
                <c:pt idx="17993">
                  <c:v>-2.8173799999999999E-2</c:v>
                </c:pt>
                <c:pt idx="17994">
                  <c:v>-3.1603100000000002E-2</c:v>
                </c:pt>
                <c:pt idx="17995">
                  <c:v>-2.9811299999999999E-2</c:v>
                </c:pt>
                <c:pt idx="17996">
                  <c:v>-3.0460299999999999E-2</c:v>
                </c:pt>
                <c:pt idx="17997">
                  <c:v>-2.9264100000000001E-2</c:v>
                </c:pt>
                <c:pt idx="17998">
                  <c:v>-2.20565E-2</c:v>
                </c:pt>
                <c:pt idx="17999">
                  <c:v>-1.3978600000000001E-2</c:v>
                </c:pt>
                <c:pt idx="18000">
                  <c:v>-1.1931000000000001E-2</c:v>
                </c:pt>
                <c:pt idx="18001">
                  <c:v>-1.34114E-2</c:v>
                </c:pt>
                <c:pt idx="18002">
                  <c:v>-1.5059299999999999E-2</c:v>
                </c:pt>
                <c:pt idx="18003">
                  <c:v>-1.5894999999999999E-2</c:v>
                </c:pt>
                <c:pt idx="18004">
                  <c:v>-1.73139E-2</c:v>
                </c:pt>
                <c:pt idx="18005">
                  <c:v>-1.9878799999999999E-2</c:v>
                </c:pt>
                <c:pt idx="18006">
                  <c:v>-1.79968E-2</c:v>
                </c:pt>
                <c:pt idx="18007">
                  <c:v>-1.3274599999999999E-2</c:v>
                </c:pt>
                <c:pt idx="18008">
                  <c:v>-1.11217E-2</c:v>
                </c:pt>
                <c:pt idx="18009">
                  <c:v>-9.3742500000000006E-3</c:v>
                </c:pt>
                <c:pt idx="18010">
                  <c:v>-8.1792099999999993E-3</c:v>
                </c:pt>
                <c:pt idx="18011">
                  <c:v>-1.0583E-2</c:v>
                </c:pt>
                <c:pt idx="18012">
                  <c:v>-1.47069E-2</c:v>
                </c:pt>
                <c:pt idx="18013">
                  <c:v>-1.44958E-2</c:v>
                </c:pt>
                <c:pt idx="18014">
                  <c:v>-6.0959200000000003E-3</c:v>
                </c:pt>
                <c:pt idx="18015">
                  <c:v>4.20808E-4</c:v>
                </c:pt>
                <c:pt idx="18016">
                  <c:v>2.6745100000000002E-3</c:v>
                </c:pt>
                <c:pt idx="18017">
                  <c:v>3.76545E-3</c:v>
                </c:pt>
                <c:pt idx="18018">
                  <c:v>1.4979500000000001E-3</c:v>
                </c:pt>
                <c:pt idx="18019">
                  <c:v>4.9839700000000003E-4</c:v>
                </c:pt>
                <c:pt idx="18020">
                  <c:v>-4.7248899999999998E-3</c:v>
                </c:pt>
                <c:pt idx="18021">
                  <c:v>-5.6685199999999998E-3</c:v>
                </c:pt>
                <c:pt idx="18022">
                  <c:v>-4.8481000000000002E-3</c:v>
                </c:pt>
                <c:pt idx="18023">
                  <c:v>-8.4267300000000003E-3</c:v>
                </c:pt>
                <c:pt idx="18024">
                  <c:v>-8.7699100000000006E-3</c:v>
                </c:pt>
                <c:pt idx="18025">
                  <c:v>-5.6636799999999999E-3</c:v>
                </c:pt>
                <c:pt idx="18026">
                  <c:v>-5.4187699999999998E-3</c:v>
                </c:pt>
                <c:pt idx="18027">
                  <c:v>-7.9448899999999996E-3</c:v>
                </c:pt>
                <c:pt idx="18028">
                  <c:v>-9.1773299999999992E-3</c:v>
                </c:pt>
                <c:pt idx="18029">
                  <c:v>-8.4969599999999996E-3</c:v>
                </c:pt>
                <c:pt idx="18030">
                  <c:v>-6.59795E-3</c:v>
                </c:pt>
                <c:pt idx="18031">
                  <c:v>-5.0720000000000001E-3</c:v>
                </c:pt>
                <c:pt idx="18032">
                  <c:v>-3.7369899999999999E-3</c:v>
                </c:pt>
                <c:pt idx="18033">
                  <c:v>-1.9777599999999998E-3</c:v>
                </c:pt>
                <c:pt idx="18034">
                  <c:v>2.5533700000000001E-4</c:v>
                </c:pt>
                <c:pt idx="18035">
                  <c:v>6.1336400000000001E-3</c:v>
                </c:pt>
                <c:pt idx="18036">
                  <c:v>1.2468099999999999E-2</c:v>
                </c:pt>
                <c:pt idx="18037">
                  <c:v>1.2391599999999999E-2</c:v>
                </c:pt>
                <c:pt idx="18038">
                  <c:v>7.1186399999999999E-3</c:v>
                </c:pt>
                <c:pt idx="18039">
                  <c:v>2.0784499999999999E-3</c:v>
                </c:pt>
                <c:pt idx="18040">
                  <c:v>4.2139400000000001E-4</c:v>
                </c:pt>
                <c:pt idx="18041">
                  <c:v>4.4950299999999997E-3</c:v>
                </c:pt>
                <c:pt idx="18042">
                  <c:v>8.2272999999999999E-3</c:v>
                </c:pt>
                <c:pt idx="18043">
                  <c:v>9.16696E-3</c:v>
                </c:pt>
                <c:pt idx="18044">
                  <c:v>5.3441799999999996E-3</c:v>
                </c:pt>
                <c:pt idx="18045">
                  <c:v>-7.5311499999999995E-4</c:v>
                </c:pt>
                <c:pt idx="18046">
                  <c:v>-4.3944700000000001E-3</c:v>
                </c:pt>
                <c:pt idx="18047">
                  <c:v>-4.2367100000000003E-3</c:v>
                </c:pt>
                <c:pt idx="18048">
                  <c:v>-6.24816E-3</c:v>
                </c:pt>
                <c:pt idx="18049">
                  <c:v>-9.1404899999999994E-3</c:v>
                </c:pt>
                <c:pt idx="18050">
                  <c:v>-1.1202699999999999E-2</c:v>
                </c:pt>
                <c:pt idx="18051">
                  <c:v>-9.0584299999999993E-3</c:v>
                </c:pt>
                <c:pt idx="18052">
                  <c:v>-8.8218099999999994E-3</c:v>
                </c:pt>
                <c:pt idx="18053">
                  <c:v>-1.1028100000000001E-2</c:v>
                </c:pt>
                <c:pt idx="18054">
                  <c:v>-1.13828E-2</c:v>
                </c:pt>
                <c:pt idx="18055">
                  <c:v>-1.5529100000000001E-2</c:v>
                </c:pt>
                <c:pt idx="18056">
                  <c:v>-1.8961800000000001E-2</c:v>
                </c:pt>
                <c:pt idx="18057">
                  <c:v>-2.35216E-2</c:v>
                </c:pt>
                <c:pt idx="18058">
                  <c:v>-2.47783E-2</c:v>
                </c:pt>
                <c:pt idx="18059">
                  <c:v>-2.2993E-2</c:v>
                </c:pt>
                <c:pt idx="18060">
                  <c:v>-1.9686599999999999E-2</c:v>
                </c:pt>
                <c:pt idx="18061">
                  <c:v>-1.91957E-2</c:v>
                </c:pt>
                <c:pt idx="18062">
                  <c:v>-1.6176699999999999E-2</c:v>
                </c:pt>
                <c:pt idx="18063">
                  <c:v>-1.35555E-2</c:v>
                </c:pt>
                <c:pt idx="18064">
                  <c:v>-8.2313300000000002E-3</c:v>
                </c:pt>
                <c:pt idx="18065">
                  <c:v>2.3998000000000001E-3</c:v>
                </c:pt>
                <c:pt idx="18066">
                  <c:v>6.6041800000000003E-3</c:v>
                </c:pt>
                <c:pt idx="18067">
                  <c:v>4.84185E-3</c:v>
                </c:pt>
                <c:pt idx="18068">
                  <c:v>2.6774400000000001E-3</c:v>
                </c:pt>
                <c:pt idx="18069">
                  <c:v>5.5919800000000001E-4</c:v>
                </c:pt>
                <c:pt idx="18070">
                  <c:v>1.25782E-3</c:v>
                </c:pt>
                <c:pt idx="18071">
                  <c:v>4.3043500000000002E-3</c:v>
                </c:pt>
                <c:pt idx="18072">
                  <c:v>8.1023999999999992E-3</c:v>
                </c:pt>
                <c:pt idx="18073">
                  <c:v>7.3948699999999996E-3</c:v>
                </c:pt>
                <c:pt idx="18074">
                  <c:v>4.33681E-3</c:v>
                </c:pt>
                <c:pt idx="18075">
                  <c:v>9.4805199999999992E-3</c:v>
                </c:pt>
                <c:pt idx="18076">
                  <c:v>1.51127E-2</c:v>
                </c:pt>
                <c:pt idx="18077">
                  <c:v>1.7597700000000001E-2</c:v>
                </c:pt>
                <c:pt idx="18078">
                  <c:v>2.14389E-2</c:v>
                </c:pt>
                <c:pt idx="18079">
                  <c:v>2.3144499999999998E-2</c:v>
                </c:pt>
                <c:pt idx="18080">
                  <c:v>2.4370300000000001E-2</c:v>
                </c:pt>
                <c:pt idx="18081">
                  <c:v>2.3281900000000001E-2</c:v>
                </c:pt>
                <c:pt idx="18082">
                  <c:v>2.2506000000000002E-2</c:v>
                </c:pt>
                <c:pt idx="18083">
                  <c:v>2.52661E-2</c:v>
                </c:pt>
                <c:pt idx="18084">
                  <c:v>2.6230300000000002E-2</c:v>
                </c:pt>
                <c:pt idx="18085">
                  <c:v>2.7204699999999998E-2</c:v>
                </c:pt>
                <c:pt idx="18086">
                  <c:v>2.4734699999999998E-2</c:v>
                </c:pt>
                <c:pt idx="18087">
                  <c:v>1.26873E-2</c:v>
                </c:pt>
                <c:pt idx="18088">
                  <c:v>8.5717699999999994E-3</c:v>
                </c:pt>
                <c:pt idx="18089">
                  <c:v>5.2108500000000004E-3</c:v>
                </c:pt>
                <c:pt idx="18090" formatCode="0.00E+00">
                  <c:v>-4.7827100000000002E-5</c:v>
                </c:pt>
                <c:pt idx="18091">
                  <c:v>-6.60072E-3</c:v>
                </c:pt>
                <c:pt idx="18092">
                  <c:v>-2.6545599999999999E-2</c:v>
                </c:pt>
                <c:pt idx="18093">
                  <c:v>-6.4650799999999994E-2</c:v>
                </c:pt>
                <c:pt idx="18094">
                  <c:v>-8.4313299999999994E-2</c:v>
                </c:pt>
                <c:pt idx="18095">
                  <c:v>-8.3433099999999996E-2</c:v>
                </c:pt>
                <c:pt idx="18096">
                  <c:v>-7.8891600000000006E-2</c:v>
                </c:pt>
                <c:pt idx="18097">
                  <c:v>-7.18863E-2</c:v>
                </c:pt>
                <c:pt idx="18098">
                  <c:v>-6.6857899999999998E-2</c:v>
                </c:pt>
                <c:pt idx="18099">
                  <c:v>-6.0519900000000001E-2</c:v>
                </c:pt>
                <c:pt idx="18100">
                  <c:v>-5.57495E-2</c:v>
                </c:pt>
                <c:pt idx="18101">
                  <c:v>-6.2441499999999997E-2</c:v>
                </c:pt>
                <c:pt idx="18102">
                  <c:v>-6.6730999999999999E-2</c:v>
                </c:pt>
                <c:pt idx="18103">
                  <c:v>-7.5049099999999994E-2</c:v>
                </c:pt>
                <c:pt idx="18104">
                  <c:v>-8.2092300000000007E-2</c:v>
                </c:pt>
                <c:pt idx="18105">
                  <c:v>-9.1893900000000001E-2</c:v>
                </c:pt>
                <c:pt idx="18106">
                  <c:v>-0.100651</c:v>
                </c:pt>
                <c:pt idx="18107">
                  <c:v>-0.102922</c:v>
                </c:pt>
                <c:pt idx="18108">
                  <c:v>-0.107739</c:v>
                </c:pt>
                <c:pt idx="18109">
                  <c:v>-0.111774</c:v>
                </c:pt>
                <c:pt idx="18110">
                  <c:v>-0.117252</c:v>
                </c:pt>
                <c:pt idx="18111">
                  <c:v>-0.123851</c:v>
                </c:pt>
                <c:pt idx="18112">
                  <c:v>-0.129853</c:v>
                </c:pt>
                <c:pt idx="18113">
                  <c:v>-0.13427600000000001</c:v>
                </c:pt>
                <c:pt idx="18114">
                  <c:v>-0.138211</c:v>
                </c:pt>
                <c:pt idx="18115">
                  <c:v>-0.14622499999999999</c:v>
                </c:pt>
                <c:pt idx="18116">
                  <c:v>-0.149315</c:v>
                </c:pt>
                <c:pt idx="18117">
                  <c:v>-0.14491299999999999</c:v>
                </c:pt>
                <c:pt idx="18118">
                  <c:v>-0.132601</c:v>
                </c:pt>
                <c:pt idx="18119">
                  <c:v>-0.128303</c:v>
                </c:pt>
                <c:pt idx="18120">
                  <c:v>-0.124362</c:v>
                </c:pt>
                <c:pt idx="18121">
                  <c:v>-0.116677</c:v>
                </c:pt>
                <c:pt idx="18122">
                  <c:v>-0.11430800000000001</c:v>
                </c:pt>
                <c:pt idx="18123">
                  <c:v>-0.116983</c:v>
                </c:pt>
                <c:pt idx="18124">
                  <c:v>-0.123838</c:v>
                </c:pt>
                <c:pt idx="18125">
                  <c:v>-0.125421</c:v>
                </c:pt>
                <c:pt idx="18126">
                  <c:v>-0.124513</c:v>
                </c:pt>
                <c:pt idx="18127">
                  <c:v>-0.12659300000000001</c:v>
                </c:pt>
                <c:pt idx="18128">
                  <c:v>-0.135159</c:v>
                </c:pt>
                <c:pt idx="18129">
                  <c:v>-0.138405</c:v>
                </c:pt>
                <c:pt idx="18130">
                  <c:v>-0.14365700000000001</c:v>
                </c:pt>
                <c:pt idx="18131">
                  <c:v>-0.15257200000000001</c:v>
                </c:pt>
                <c:pt idx="18132">
                  <c:v>-0.15959300000000001</c:v>
                </c:pt>
                <c:pt idx="18133">
                  <c:v>-0.163076</c:v>
                </c:pt>
                <c:pt idx="18134">
                  <c:v>-0.163554</c:v>
                </c:pt>
                <c:pt idx="18135">
                  <c:v>-0.16453499999999999</c:v>
                </c:pt>
                <c:pt idx="18136">
                  <c:v>-0.165738</c:v>
                </c:pt>
                <c:pt idx="18137">
                  <c:v>-0.165634</c:v>
                </c:pt>
                <c:pt idx="18138">
                  <c:v>-0.15226500000000001</c:v>
                </c:pt>
                <c:pt idx="18139">
                  <c:v>-0.13508000000000001</c:v>
                </c:pt>
                <c:pt idx="18140">
                  <c:v>-0.12950600000000001</c:v>
                </c:pt>
                <c:pt idx="18141">
                  <c:v>-0.13383100000000001</c:v>
                </c:pt>
                <c:pt idx="18142">
                  <c:v>-0.146148</c:v>
                </c:pt>
                <c:pt idx="18143">
                  <c:v>-0.1492</c:v>
                </c:pt>
                <c:pt idx="18144">
                  <c:v>-0.15145400000000001</c:v>
                </c:pt>
                <c:pt idx="18145">
                  <c:v>-0.15064</c:v>
                </c:pt>
                <c:pt idx="18146">
                  <c:v>-0.148007</c:v>
                </c:pt>
                <c:pt idx="18147">
                  <c:v>-0.14485999999999999</c:v>
                </c:pt>
                <c:pt idx="18148">
                  <c:v>-0.14190800000000001</c:v>
                </c:pt>
                <c:pt idx="18149">
                  <c:v>-0.13761000000000001</c:v>
                </c:pt>
                <c:pt idx="18150">
                  <c:v>-0.127023</c:v>
                </c:pt>
                <c:pt idx="18151">
                  <c:v>-0.11801</c:v>
                </c:pt>
                <c:pt idx="18152">
                  <c:v>-0.119197</c:v>
                </c:pt>
                <c:pt idx="18153">
                  <c:v>-0.128162</c:v>
                </c:pt>
                <c:pt idx="18154">
                  <c:v>-0.13559499999999999</c:v>
                </c:pt>
                <c:pt idx="18155">
                  <c:v>-0.138686</c:v>
                </c:pt>
                <c:pt idx="18156">
                  <c:v>-0.141124</c:v>
                </c:pt>
                <c:pt idx="18157">
                  <c:v>-0.14139199999999999</c:v>
                </c:pt>
                <c:pt idx="18158">
                  <c:v>-0.138546</c:v>
                </c:pt>
                <c:pt idx="18159">
                  <c:v>-0.13036300000000001</c:v>
                </c:pt>
                <c:pt idx="18160">
                  <c:v>-0.122618</c:v>
                </c:pt>
                <c:pt idx="18161">
                  <c:v>-0.118059</c:v>
                </c:pt>
                <c:pt idx="18162">
                  <c:v>-0.116901</c:v>
                </c:pt>
                <c:pt idx="18163">
                  <c:v>-0.118728</c:v>
                </c:pt>
                <c:pt idx="18164">
                  <c:v>-0.12468700000000001</c:v>
                </c:pt>
                <c:pt idx="18165">
                  <c:v>-0.126385</c:v>
                </c:pt>
                <c:pt idx="18166">
                  <c:v>-0.12438</c:v>
                </c:pt>
                <c:pt idx="18167">
                  <c:v>-0.12109300000000001</c:v>
                </c:pt>
                <c:pt idx="18168">
                  <c:v>-0.124831</c:v>
                </c:pt>
                <c:pt idx="18169">
                  <c:v>-0.138458</c:v>
                </c:pt>
                <c:pt idx="18170">
                  <c:v>-0.14075399999999999</c:v>
                </c:pt>
                <c:pt idx="18171">
                  <c:v>-0.13925499999999999</c:v>
                </c:pt>
                <c:pt idx="18172">
                  <c:v>-0.131385</c:v>
                </c:pt>
                <c:pt idx="18173">
                  <c:v>-0.123339</c:v>
                </c:pt>
                <c:pt idx="18174">
                  <c:v>-0.118063</c:v>
                </c:pt>
                <c:pt idx="18175">
                  <c:v>-0.115189</c:v>
                </c:pt>
                <c:pt idx="18176">
                  <c:v>-0.10792400000000001</c:v>
                </c:pt>
                <c:pt idx="18177">
                  <c:v>-0.102935</c:v>
                </c:pt>
                <c:pt idx="18178">
                  <c:v>-0.102121</c:v>
                </c:pt>
                <c:pt idx="18179">
                  <c:v>-0.10469100000000001</c:v>
                </c:pt>
                <c:pt idx="18180">
                  <c:v>-0.106915</c:v>
                </c:pt>
                <c:pt idx="18181">
                  <c:v>-0.104893</c:v>
                </c:pt>
                <c:pt idx="18182">
                  <c:v>-0.10477</c:v>
                </c:pt>
                <c:pt idx="18183">
                  <c:v>-9.9300299999999994E-2</c:v>
                </c:pt>
                <c:pt idx="18184">
                  <c:v>-8.6766399999999994E-2</c:v>
                </c:pt>
                <c:pt idx="18185">
                  <c:v>-7.8897499999999995E-2</c:v>
                </c:pt>
                <c:pt idx="18186">
                  <c:v>-7.8759399999999993E-2</c:v>
                </c:pt>
                <c:pt idx="18187">
                  <c:v>-8.1823599999999996E-2</c:v>
                </c:pt>
                <c:pt idx="18188">
                  <c:v>-8.3248000000000003E-2</c:v>
                </c:pt>
                <c:pt idx="18189">
                  <c:v>-8.4007200000000004E-2</c:v>
                </c:pt>
                <c:pt idx="18190">
                  <c:v>-8.9882900000000002E-2</c:v>
                </c:pt>
                <c:pt idx="18191">
                  <c:v>-0.105334</c:v>
                </c:pt>
                <c:pt idx="18192">
                  <c:v>-0.117948</c:v>
                </c:pt>
                <c:pt idx="18193">
                  <c:v>-0.122283</c:v>
                </c:pt>
                <c:pt idx="18194">
                  <c:v>-0.119313</c:v>
                </c:pt>
                <c:pt idx="18195">
                  <c:v>-0.11319700000000001</c:v>
                </c:pt>
                <c:pt idx="18196">
                  <c:v>-0.10291400000000001</c:v>
                </c:pt>
                <c:pt idx="18197">
                  <c:v>-9.1808600000000004E-2</c:v>
                </c:pt>
                <c:pt idx="18198">
                  <c:v>-8.0409900000000006E-2</c:v>
                </c:pt>
                <c:pt idx="18199">
                  <c:v>-7.1823999999999999E-2</c:v>
                </c:pt>
                <c:pt idx="18200">
                  <c:v>-6.9545899999999994E-2</c:v>
                </c:pt>
                <c:pt idx="18201">
                  <c:v>-6.8318100000000007E-2</c:v>
                </c:pt>
                <c:pt idx="18202">
                  <c:v>-6.7097199999999996E-2</c:v>
                </c:pt>
                <c:pt idx="18203">
                  <c:v>-6.93579E-2</c:v>
                </c:pt>
                <c:pt idx="18204">
                  <c:v>-7.3649800000000001E-2</c:v>
                </c:pt>
                <c:pt idx="18205">
                  <c:v>-7.9850099999999993E-2</c:v>
                </c:pt>
                <c:pt idx="18206">
                  <c:v>-8.4789699999999996E-2</c:v>
                </c:pt>
                <c:pt idx="18207">
                  <c:v>-8.40418E-2</c:v>
                </c:pt>
                <c:pt idx="18208">
                  <c:v>-7.50918E-2</c:v>
                </c:pt>
                <c:pt idx="18209">
                  <c:v>-6.4394999999999994E-2</c:v>
                </c:pt>
                <c:pt idx="18210">
                  <c:v>-5.9317099999999998E-2</c:v>
                </c:pt>
                <c:pt idx="18211">
                  <c:v>-4.98194E-2</c:v>
                </c:pt>
                <c:pt idx="18212">
                  <c:v>-4.5543899999999998E-2</c:v>
                </c:pt>
                <c:pt idx="18213">
                  <c:v>-4.8352100000000002E-2</c:v>
                </c:pt>
                <c:pt idx="18214">
                  <c:v>-5.1740000000000001E-2</c:v>
                </c:pt>
                <c:pt idx="18215">
                  <c:v>-5.2403600000000002E-2</c:v>
                </c:pt>
                <c:pt idx="18216">
                  <c:v>-4.5790499999999998E-2</c:v>
                </c:pt>
                <c:pt idx="18217">
                  <c:v>-4.1971700000000001E-2</c:v>
                </c:pt>
                <c:pt idx="18218">
                  <c:v>-4.0405700000000003E-2</c:v>
                </c:pt>
                <c:pt idx="18219">
                  <c:v>-3.6269500000000003E-2</c:v>
                </c:pt>
                <c:pt idx="18220">
                  <c:v>-3.5166299999999998E-2</c:v>
                </c:pt>
                <c:pt idx="18221">
                  <c:v>-3.3243200000000001E-2</c:v>
                </c:pt>
                <c:pt idx="18222">
                  <c:v>-3.4887500000000002E-2</c:v>
                </c:pt>
                <c:pt idx="18223">
                  <c:v>-3.2574100000000002E-2</c:v>
                </c:pt>
                <c:pt idx="18224">
                  <c:v>-3.56946E-2</c:v>
                </c:pt>
                <c:pt idx="18225">
                  <c:v>-3.7858200000000002E-2</c:v>
                </c:pt>
                <c:pt idx="18226">
                  <c:v>-3.54902E-2</c:v>
                </c:pt>
                <c:pt idx="18227">
                  <c:v>-3.3496199999999997E-2</c:v>
                </c:pt>
                <c:pt idx="18228">
                  <c:v>-3.10046E-2</c:v>
                </c:pt>
                <c:pt idx="18229">
                  <c:v>-3.0038200000000001E-2</c:v>
                </c:pt>
                <c:pt idx="18230">
                  <c:v>-2.9347700000000001E-2</c:v>
                </c:pt>
                <c:pt idx="18231">
                  <c:v>-2.46719E-2</c:v>
                </c:pt>
                <c:pt idx="18232">
                  <c:v>-1.9538099999999999E-2</c:v>
                </c:pt>
                <c:pt idx="18233">
                  <c:v>-1.67028E-2</c:v>
                </c:pt>
                <c:pt idx="18234">
                  <c:v>-1.0378800000000001E-2</c:v>
                </c:pt>
                <c:pt idx="18235">
                  <c:v>1.0299899999999999E-3</c:v>
                </c:pt>
                <c:pt idx="18236">
                  <c:v>5.1307799999999997E-3</c:v>
                </c:pt>
                <c:pt idx="18237">
                  <c:v>1.8093199999999999E-3</c:v>
                </c:pt>
                <c:pt idx="18238">
                  <c:v>-2.4495099999999998E-3</c:v>
                </c:pt>
                <c:pt idx="18239">
                  <c:v>-1.76676E-3</c:v>
                </c:pt>
                <c:pt idx="18240">
                  <c:v>2.16322E-3</c:v>
                </c:pt>
                <c:pt idx="18241">
                  <c:v>5.3826200000000003E-3</c:v>
                </c:pt>
                <c:pt idx="18242">
                  <c:v>7.62336E-3</c:v>
                </c:pt>
                <c:pt idx="18243">
                  <c:v>5.0959899999999999E-3</c:v>
                </c:pt>
                <c:pt idx="18244">
                  <c:v>5.18127E-3</c:v>
                </c:pt>
                <c:pt idx="18245">
                  <c:v>9.6591999999999997E-3</c:v>
                </c:pt>
                <c:pt idx="18246">
                  <c:v>1.53589E-2</c:v>
                </c:pt>
                <c:pt idx="18247">
                  <c:v>1.94012E-2</c:v>
                </c:pt>
                <c:pt idx="18248">
                  <c:v>2.49208E-2</c:v>
                </c:pt>
                <c:pt idx="18249">
                  <c:v>2.67704E-2</c:v>
                </c:pt>
                <c:pt idx="18250">
                  <c:v>2.4695999999999999E-2</c:v>
                </c:pt>
                <c:pt idx="18251">
                  <c:v>2.39276E-2</c:v>
                </c:pt>
                <c:pt idx="18252">
                  <c:v>1.61437E-2</c:v>
                </c:pt>
                <c:pt idx="18253">
                  <c:v>1.71018E-2</c:v>
                </c:pt>
                <c:pt idx="18254">
                  <c:v>2.26892E-2</c:v>
                </c:pt>
                <c:pt idx="18255">
                  <c:v>3.3162900000000002E-2</c:v>
                </c:pt>
                <c:pt idx="18256">
                  <c:v>4.0178800000000001E-2</c:v>
                </c:pt>
                <c:pt idx="18257">
                  <c:v>4.40247E-2</c:v>
                </c:pt>
                <c:pt idx="18258">
                  <c:v>5.15025E-2</c:v>
                </c:pt>
                <c:pt idx="18259">
                  <c:v>4.6883000000000001E-2</c:v>
                </c:pt>
                <c:pt idx="18260">
                  <c:v>3.9804699999999998E-2</c:v>
                </c:pt>
                <c:pt idx="18261">
                  <c:v>2.5313499999999999E-2</c:v>
                </c:pt>
                <c:pt idx="18262">
                  <c:v>1.9784E-2</c:v>
                </c:pt>
                <c:pt idx="18263">
                  <c:v>2.1439099999999999E-2</c:v>
                </c:pt>
                <c:pt idx="18264">
                  <c:v>2.5021600000000001E-2</c:v>
                </c:pt>
                <c:pt idx="18265">
                  <c:v>2.6256700000000001E-2</c:v>
                </c:pt>
                <c:pt idx="18266">
                  <c:v>2.92666E-2</c:v>
                </c:pt>
                <c:pt idx="18267">
                  <c:v>2.8465899999999999E-2</c:v>
                </c:pt>
                <c:pt idx="18268">
                  <c:v>2.99758E-2</c:v>
                </c:pt>
                <c:pt idx="18269">
                  <c:v>3.6776799999999998E-2</c:v>
                </c:pt>
                <c:pt idx="18270">
                  <c:v>4.1140299999999998E-2</c:v>
                </c:pt>
                <c:pt idx="18271">
                  <c:v>3.8943800000000001E-2</c:v>
                </c:pt>
                <c:pt idx="18272">
                  <c:v>2.87397E-2</c:v>
                </c:pt>
                <c:pt idx="18273">
                  <c:v>1.7078599999999999E-2</c:v>
                </c:pt>
                <c:pt idx="18274">
                  <c:v>1.31816E-2</c:v>
                </c:pt>
                <c:pt idx="18275">
                  <c:v>1.1421000000000001E-2</c:v>
                </c:pt>
                <c:pt idx="18276">
                  <c:v>1.02913E-2</c:v>
                </c:pt>
                <c:pt idx="18277">
                  <c:v>1.2440100000000001E-2</c:v>
                </c:pt>
                <c:pt idx="18278">
                  <c:v>1.4935800000000001E-2</c:v>
                </c:pt>
                <c:pt idx="18279">
                  <c:v>2.2116299999999998E-2</c:v>
                </c:pt>
                <c:pt idx="18280">
                  <c:v>2.5601200000000001E-2</c:v>
                </c:pt>
                <c:pt idx="18281">
                  <c:v>3.0011099999999999E-2</c:v>
                </c:pt>
                <c:pt idx="18282">
                  <c:v>3.3475900000000003E-2</c:v>
                </c:pt>
                <c:pt idx="18283">
                  <c:v>3.3786499999999997E-2</c:v>
                </c:pt>
                <c:pt idx="18284">
                  <c:v>3.1581499999999998E-2</c:v>
                </c:pt>
                <c:pt idx="18285">
                  <c:v>3.5946499999999999E-2</c:v>
                </c:pt>
                <c:pt idx="18286">
                  <c:v>3.2677400000000002E-2</c:v>
                </c:pt>
                <c:pt idx="18287">
                  <c:v>3.2384299999999998E-2</c:v>
                </c:pt>
                <c:pt idx="18288">
                  <c:v>3.3569000000000002E-2</c:v>
                </c:pt>
                <c:pt idx="18289">
                  <c:v>3.4732499999999999E-2</c:v>
                </c:pt>
                <c:pt idx="18290">
                  <c:v>3.6144500000000003E-2</c:v>
                </c:pt>
                <c:pt idx="18291">
                  <c:v>3.6040700000000002E-2</c:v>
                </c:pt>
                <c:pt idx="18292">
                  <c:v>3.5355600000000001E-2</c:v>
                </c:pt>
                <c:pt idx="18293">
                  <c:v>3.6437400000000002E-2</c:v>
                </c:pt>
                <c:pt idx="18294">
                  <c:v>3.8698499999999997E-2</c:v>
                </c:pt>
                <c:pt idx="18295">
                  <c:v>4.1787400000000002E-2</c:v>
                </c:pt>
                <c:pt idx="18296">
                  <c:v>3.7817299999999998E-2</c:v>
                </c:pt>
                <c:pt idx="18297">
                  <c:v>3.7321800000000002E-2</c:v>
                </c:pt>
                <c:pt idx="18298">
                  <c:v>3.6741900000000001E-2</c:v>
                </c:pt>
                <c:pt idx="18299">
                  <c:v>3.4343699999999998E-2</c:v>
                </c:pt>
                <c:pt idx="18300">
                  <c:v>3.9633000000000002E-2</c:v>
                </c:pt>
                <c:pt idx="18301">
                  <c:v>4.0468400000000002E-2</c:v>
                </c:pt>
                <c:pt idx="18302">
                  <c:v>4.2123599999999997E-2</c:v>
                </c:pt>
                <c:pt idx="18303">
                  <c:v>4.7359999999999999E-2</c:v>
                </c:pt>
                <c:pt idx="18304">
                  <c:v>4.8456100000000002E-2</c:v>
                </c:pt>
                <c:pt idx="18305">
                  <c:v>4.8878499999999998E-2</c:v>
                </c:pt>
                <c:pt idx="18306">
                  <c:v>4.7648599999999999E-2</c:v>
                </c:pt>
                <c:pt idx="18307">
                  <c:v>4.2885399999999997E-2</c:v>
                </c:pt>
                <c:pt idx="18308">
                  <c:v>3.4196400000000002E-2</c:v>
                </c:pt>
                <c:pt idx="18309">
                  <c:v>2.6177499999999999E-2</c:v>
                </c:pt>
                <c:pt idx="18310">
                  <c:v>2.7044599999999999E-2</c:v>
                </c:pt>
                <c:pt idx="18311">
                  <c:v>2.9357299999999999E-2</c:v>
                </c:pt>
                <c:pt idx="18312">
                  <c:v>2.2037600000000001E-2</c:v>
                </c:pt>
                <c:pt idx="18313">
                  <c:v>2.4959200000000001E-2</c:v>
                </c:pt>
                <c:pt idx="18314">
                  <c:v>3.5253399999999997E-2</c:v>
                </c:pt>
                <c:pt idx="18315">
                  <c:v>4.4099399999999997E-2</c:v>
                </c:pt>
                <c:pt idx="18316">
                  <c:v>4.6409600000000002E-2</c:v>
                </c:pt>
                <c:pt idx="18317">
                  <c:v>5.1287100000000002E-2</c:v>
                </c:pt>
                <c:pt idx="18318">
                  <c:v>5.5479899999999999E-2</c:v>
                </c:pt>
                <c:pt idx="18319">
                  <c:v>5.8834299999999999E-2</c:v>
                </c:pt>
                <c:pt idx="18320">
                  <c:v>6.2040699999999997E-2</c:v>
                </c:pt>
                <c:pt idx="18321">
                  <c:v>6.5304299999999996E-2</c:v>
                </c:pt>
                <c:pt idx="18322">
                  <c:v>7.0389400000000005E-2</c:v>
                </c:pt>
                <c:pt idx="18323">
                  <c:v>7.4526499999999996E-2</c:v>
                </c:pt>
                <c:pt idx="18324">
                  <c:v>7.7795699999999995E-2</c:v>
                </c:pt>
                <c:pt idx="18325">
                  <c:v>7.75005E-2</c:v>
                </c:pt>
                <c:pt idx="18326">
                  <c:v>7.27135E-2</c:v>
                </c:pt>
                <c:pt idx="18327">
                  <c:v>6.8555000000000005E-2</c:v>
                </c:pt>
                <c:pt idx="18328">
                  <c:v>7.4237600000000001E-2</c:v>
                </c:pt>
                <c:pt idx="18329">
                  <c:v>8.1013299999999996E-2</c:v>
                </c:pt>
                <c:pt idx="18330">
                  <c:v>8.2976599999999998E-2</c:v>
                </c:pt>
                <c:pt idx="18331">
                  <c:v>8.2297599999999999E-2</c:v>
                </c:pt>
                <c:pt idx="18332">
                  <c:v>7.9412999999999997E-2</c:v>
                </c:pt>
                <c:pt idx="18333">
                  <c:v>7.5243900000000002E-2</c:v>
                </c:pt>
                <c:pt idx="18334">
                  <c:v>6.9701399999999997E-2</c:v>
                </c:pt>
                <c:pt idx="18335">
                  <c:v>6.8170400000000006E-2</c:v>
                </c:pt>
                <c:pt idx="18336">
                  <c:v>7.1171100000000001E-2</c:v>
                </c:pt>
                <c:pt idx="18337">
                  <c:v>7.5181600000000001E-2</c:v>
                </c:pt>
                <c:pt idx="18338">
                  <c:v>7.4931700000000004E-2</c:v>
                </c:pt>
                <c:pt idx="18339">
                  <c:v>7.0732600000000007E-2</c:v>
                </c:pt>
                <c:pt idx="18340">
                  <c:v>6.4237799999999998E-2</c:v>
                </c:pt>
                <c:pt idx="18341">
                  <c:v>5.7706599999999997E-2</c:v>
                </c:pt>
                <c:pt idx="18342">
                  <c:v>5.1256400000000001E-2</c:v>
                </c:pt>
                <c:pt idx="18343">
                  <c:v>4.7646300000000003E-2</c:v>
                </c:pt>
                <c:pt idx="18344">
                  <c:v>4.7944800000000003E-2</c:v>
                </c:pt>
                <c:pt idx="18345">
                  <c:v>4.5771699999999998E-2</c:v>
                </c:pt>
                <c:pt idx="18346">
                  <c:v>4.2515400000000002E-2</c:v>
                </c:pt>
                <c:pt idx="18347">
                  <c:v>3.5685399999999999E-2</c:v>
                </c:pt>
                <c:pt idx="18348">
                  <c:v>2.8564300000000001E-2</c:v>
                </c:pt>
                <c:pt idx="18349">
                  <c:v>2.73364E-2</c:v>
                </c:pt>
                <c:pt idx="18350">
                  <c:v>3.3230599999999999E-2</c:v>
                </c:pt>
                <c:pt idx="18351">
                  <c:v>4.3804200000000001E-2</c:v>
                </c:pt>
                <c:pt idx="18352">
                  <c:v>4.9847900000000001E-2</c:v>
                </c:pt>
                <c:pt idx="18353">
                  <c:v>4.8567800000000001E-2</c:v>
                </c:pt>
                <c:pt idx="18354">
                  <c:v>4.8663400000000002E-2</c:v>
                </c:pt>
                <c:pt idx="18355">
                  <c:v>5.00957E-2</c:v>
                </c:pt>
                <c:pt idx="18356">
                  <c:v>4.7610600000000003E-2</c:v>
                </c:pt>
                <c:pt idx="18357">
                  <c:v>4.2530400000000003E-2</c:v>
                </c:pt>
                <c:pt idx="18358">
                  <c:v>3.7326199999999997E-2</c:v>
                </c:pt>
                <c:pt idx="18359">
                  <c:v>3.4119200000000002E-2</c:v>
                </c:pt>
                <c:pt idx="18360">
                  <c:v>3.34027E-2</c:v>
                </c:pt>
                <c:pt idx="18361">
                  <c:v>3.6046599999999998E-2</c:v>
                </c:pt>
                <c:pt idx="18362">
                  <c:v>3.80886E-2</c:v>
                </c:pt>
                <c:pt idx="18363">
                  <c:v>3.9954799999999999E-2</c:v>
                </c:pt>
                <c:pt idx="18364">
                  <c:v>4.19046E-2</c:v>
                </c:pt>
                <c:pt idx="18365">
                  <c:v>4.4704000000000001E-2</c:v>
                </c:pt>
                <c:pt idx="18366">
                  <c:v>4.56605E-2</c:v>
                </c:pt>
                <c:pt idx="18367">
                  <c:v>4.8257099999999997E-2</c:v>
                </c:pt>
                <c:pt idx="18368">
                  <c:v>5.3949400000000002E-2</c:v>
                </c:pt>
                <c:pt idx="18369">
                  <c:v>6.0083499999999998E-2</c:v>
                </c:pt>
                <c:pt idx="18370">
                  <c:v>6.6819500000000004E-2</c:v>
                </c:pt>
                <c:pt idx="18371">
                  <c:v>7.1273299999999998E-2</c:v>
                </c:pt>
                <c:pt idx="18372">
                  <c:v>7.7584200000000006E-2</c:v>
                </c:pt>
                <c:pt idx="18373">
                  <c:v>8.233E-2</c:v>
                </c:pt>
                <c:pt idx="18374">
                  <c:v>8.2278400000000002E-2</c:v>
                </c:pt>
                <c:pt idx="18375">
                  <c:v>7.9971600000000004E-2</c:v>
                </c:pt>
                <c:pt idx="18376">
                  <c:v>7.7790999999999999E-2</c:v>
                </c:pt>
                <c:pt idx="18377">
                  <c:v>7.7271099999999995E-2</c:v>
                </c:pt>
                <c:pt idx="18378">
                  <c:v>7.5283699999999995E-2</c:v>
                </c:pt>
                <c:pt idx="18379">
                  <c:v>6.8278900000000003E-2</c:v>
                </c:pt>
                <c:pt idx="18380">
                  <c:v>6.2485100000000002E-2</c:v>
                </c:pt>
                <c:pt idx="18381">
                  <c:v>6.1362699999999999E-2</c:v>
                </c:pt>
                <c:pt idx="18382">
                  <c:v>6.2568899999999997E-2</c:v>
                </c:pt>
                <c:pt idx="18383">
                  <c:v>5.9842300000000001E-2</c:v>
                </c:pt>
                <c:pt idx="18384">
                  <c:v>5.8370100000000001E-2</c:v>
                </c:pt>
                <c:pt idx="18385">
                  <c:v>6.2636200000000003E-2</c:v>
                </c:pt>
                <c:pt idx="18386">
                  <c:v>6.4849599999999993E-2</c:v>
                </c:pt>
                <c:pt idx="18387">
                  <c:v>6.2518099999999993E-2</c:v>
                </c:pt>
                <c:pt idx="18388">
                  <c:v>5.2643500000000003E-2</c:v>
                </c:pt>
                <c:pt idx="18389">
                  <c:v>4.6503299999999997E-2</c:v>
                </c:pt>
                <c:pt idx="18390">
                  <c:v>4.0764399999999999E-2</c:v>
                </c:pt>
                <c:pt idx="18391">
                  <c:v>3.9581600000000002E-2</c:v>
                </c:pt>
                <c:pt idx="18392">
                  <c:v>3.4992299999999997E-2</c:v>
                </c:pt>
                <c:pt idx="18393">
                  <c:v>3.2627200000000002E-2</c:v>
                </c:pt>
                <c:pt idx="18394">
                  <c:v>3.8275000000000003E-2</c:v>
                </c:pt>
                <c:pt idx="18395">
                  <c:v>4.0574100000000002E-2</c:v>
                </c:pt>
                <c:pt idx="18396">
                  <c:v>4.3644599999999999E-2</c:v>
                </c:pt>
                <c:pt idx="18397">
                  <c:v>4.3816399999999998E-2</c:v>
                </c:pt>
                <c:pt idx="18398">
                  <c:v>4.6429400000000003E-2</c:v>
                </c:pt>
                <c:pt idx="18399">
                  <c:v>4.6072200000000001E-2</c:v>
                </c:pt>
                <c:pt idx="18400">
                  <c:v>4.3728599999999999E-2</c:v>
                </c:pt>
                <c:pt idx="18401">
                  <c:v>3.2252999999999997E-2</c:v>
                </c:pt>
                <c:pt idx="18402">
                  <c:v>2.2133799999999999E-2</c:v>
                </c:pt>
                <c:pt idx="18403">
                  <c:v>1.6330799999999999E-2</c:v>
                </c:pt>
                <c:pt idx="18404">
                  <c:v>1.0411399999999999E-2</c:v>
                </c:pt>
                <c:pt idx="18405">
                  <c:v>6.4041300000000001E-3</c:v>
                </c:pt>
                <c:pt idx="18406">
                  <c:v>6.3474400000000002E-3</c:v>
                </c:pt>
                <c:pt idx="18407">
                  <c:v>7.3413100000000002E-3</c:v>
                </c:pt>
                <c:pt idx="18408">
                  <c:v>7.2598999999999997E-3</c:v>
                </c:pt>
                <c:pt idx="18409">
                  <c:v>7.58334E-3</c:v>
                </c:pt>
                <c:pt idx="18410">
                  <c:v>5.9501399999999996E-3</c:v>
                </c:pt>
                <c:pt idx="18411">
                  <c:v>1.59326E-3</c:v>
                </c:pt>
                <c:pt idx="18412">
                  <c:v>5.9749300000000005E-4</c:v>
                </c:pt>
                <c:pt idx="18413">
                  <c:v>-7.57123E-3</c:v>
                </c:pt>
                <c:pt idx="18414">
                  <c:v>-2.0762900000000001E-2</c:v>
                </c:pt>
                <c:pt idx="18415">
                  <c:v>-2.7586099999999999E-2</c:v>
                </c:pt>
                <c:pt idx="18416">
                  <c:v>-2.97457E-2</c:v>
                </c:pt>
                <c:pt idx="18417">
                  <c:v>-2.8830999999999999E-2</c:v>
                </c:pt>
                <c:pt idx="18418">
                  <c:v>-2.7705899999999999E-2</c:v>
                </c:pt>
                <c:pt idx="18419">
                  <c:v>-3.4179899999999999E-2</c:v>
                </c:pt>
                <c:pt idx="18420">
                  <c:v>-4.0908699999999999E-2</c:v>
                </c:pt>
                <c:pt idx="18421">
                  <c:v>-4.11102E-2</c:v>
                </c:pt>
                <c:pt idx="18422">
                  <c:v>-3.7070699999999998E-2</c:v>
                </c:pt>
                <c:pt idx="18423">
                  <c:v>-2.5356400000000001E-2</c:v>
                </c:pt>
                <c:pt idx="18424">
                  <c:v>-2.3051200000000001E-2</c:v>
                </c:pt>
                <c:pt idx="18425">
                  <c:v>-3.4188799999999998E-2</c:v>
                </c:pt>
                <c:pt idx="18426">
                  <c:v>-5.4241900000000003E-2</c:v>
                </c:pt>
                <c:pt idx="18427">
                  <c:v>-7.5538400000000006E-2</c:v>
                </c:pt>
                <c:pt idx="18428">
                  <c:v>-9.0509400000000004E-2</c:v>
                </c:pt>
                <c:pt idx="18429">
                  <c:v>-9.3306500000000001E-2</c:v>
                </c:pt>
                <c:pt idx="18430">
                  <c:v>-9.3342300000000003E-2</c:v>
                </c:pt>
                <c:pt idx="18431">
                  <c:v>-9.3405199999999994E-2</c:v>
                </c:pt>
                <c:pt idx="18432">
                  <c:v>-9.8079299999999994E-2</c:v>
                </c:pt>
                <c:pt idx="18433">
                  <c:v>-0.10331</c:v>
                </c:pt>
                <c:pt idx="18434">
                  <c:v>-0.106243</c:v>
                </c:pt>
                <c:pt idx="18435">
                  <c:v>-0.112812</c:v>
                </c:pt>
                <c:pt idx="18436">
                  <c:v>-0.12686900000000001</c:v>
                </c:pt>
                <c:pt idx="18437">
                  <c:v>-0.13115399999999999</c:v>
                </c:pt>
                <c:pt idx="18438">
                  <c:v>-0.13150999999999999</c:v>
                </c:pt>
                <c:pt idx="18439">
                  <c:v>-0.13075700000000001</c:v>
                </c:pt>
                <c:pt idx="18440">
                  <c:v>-0.13250899999999999</c:v>
                </c:pt>
                <c:pt idx="18441">
                  <c:v>-0.13464400000000001</c:v>
                </c:pt>
                <c:pt idx="18442">
                  <c:v>-0.13675000000000001</c:v>
                </c:pt>
                <c:pt idx="18443">
                  <c:v>-0.13652500000000001</c:v>
                </c:pt>
                <c:pt idx="18444">
                  <c:v>-0.13989599999999999</c:v>
                </c:pt>
                <c:pt idx="18445">
                  <c:v>-0.147672</c:v>
                </c:pt>
                <c:pt idx="18446">
                  <c:v>-0.15117</c:v>
                </c:pt>
                <c:pt idx="18447">
                  <c:v>-0.15445200000000001</c:v>
                </c:pt>
                <c:pt idx="18448">
                  <c:v>-0.15468999999999999</c:v>
                </c:pt>
                <c:pt idx="18449">
                  <c:v>-0.15421799999999999</c:v>
                </c:pt>
                <c:pt idx="18450">
                  <c:v>-0.15327199999999999</c:v>
                </c:pt>
                <c:pt idx="18451">
                  <c:v>-0.14511299999999999</c:v>
                </c:pt>
                <c:pt idx="18452">
                  <c:v>-0.14088300000000001</c:v>
                </c:pt>
                <c:pt idx="18453">
                  <c:v>-0.137127</c:v>
                </c:pt>
                <c:pt idx="18454">
                  <c:v>-0.13789599999999999</c:v>
                </c:pt>
                <c:pt idx="18455">
                  <c:v>-0.13814499999999999</c:v>
                </c:pt>
                <c:pt idx="18456">
                  <c:v>-0.139988</c:v>
                </c:pt>
                <c:pt idx="18457">
                  <c:v>-0.138935</c:v>
                </c:pt>
                <c:pt idx="18458">
                  <c:v>-0.13508400000000001</c:v>
                </c:pt>
                <c:pt idx="18459">
                  <c:v>-0.129492</c:v>
                </c:pt>
                <c:pt idx="18460">
                  <c:v>-0.12901399999999999</c:v>
                </c:pt>
                <c:pt idx="18461">
                  <c:v>-0.13230500000000001</c:v>
                </c:pt>
                <c:pt idx="18462">
                  <c:v>-0.13617899999999999</c:v>
                </c:pt>
                <c:pt idx="18463">
                  <c:v>-0.14722099999999999</c:v>
                </c:pt>
                <c:pt idx="18464">
                  <c:v>-0.17535400000000001</c:v>
                </c:pt>
                <c:pt idx="18465">
                  <c:v>-0.187306</c:v>
                </c:pt>
                <c:pt idx="18466">
                  <c:v>-0.19073899999999999</c:v>
                </c:pt>
                <c:pt idx="18467">
                  <c:v>-0.19194700000000001</c:v>
                </c:pt>
                <c:pt idx="18468">
                  <c:v>-0.19234699999999999</c:v>
                </c:pt>
                <c:pt idx="18469">
                  <c:v>-0.192136</c:v>
                </c:pt>
                <c:pt idx="18470">
                  <c:v>-0.18917400000000001</c:v>
                </c:pt>
                <c:pt idx="18471">
                  <c:v>-0.18289900000000001</c:v>
                </c:pt>
                <c:pt idx="18472">
                  <c:v>-0.18154000000000001</c:v>
                </c:pt>
                <c:pt idx="18473">
                  <c:v>-0.191636</c:v>
                </c:pt>
                <c:pt idx="18474">
                  <c:v>-0.20960500000000001</c:v>
                </c:pt>
                <c:pt idx="18475">
                  <c:v>-0.223664</c:v>
                </c:pt>
                <c:pt idx="18476">
                  <c:v>-0.22531200000000001</c:v>
                </c:pt>
                <c:pt idx="18477">
                  <c:v>-0.22995599999999999</c:v>
                </c:pt>
                <c:pt idx="18478">
                  <c:v>-0.23641599999999999</c:v>
                </c:pt>
                <c:pt idx="18479">
                  <c:v>-0.244001</c:v>
                </c:pt>
                <c:pt idx="18480">
                  <c:v>-0.25606800000000002</c:v>
                </c:pt>
                <c:pt idx="18481">
                  <c:v>-0.26546900000000001</c:v>
                </c:pt>
                <c:pt idx="18482">
                  <c:v>-0.26979599999999998</c:v>
                </c:pt>
                <c:pt idx="18483">
                  <c:v>-0.27061000000000002</c:v>
                </c:pt>
                <c:pt idx="18484">
                  <c:v>-0.27204200000000001</c:v>
                </c:pt>
                <c:pt idx="18485">
                  <c:v>-0.27808500000000003</c:v>
                </c:pt>
                <c:pt idx="18486">
                  <c:v>-0.28391100000000002</c:v>
                </c:pt>
                <c:pt idx="18487">
                  <c:v>-0.28420600000000001</c:v>
                </c:pt>
                <c:pt idx="18488">
                  <c:v>-0.280136</c:v>
                </c:pt>
                <c:pt idx="18489">
                  <c:v>-0.27656199999999997</c:v>
                </c:pt>
                <c:pt idx="18490">
                  <c:v>-0.28505900000000001</c:v>
                </c:pt>
                <c:pt idx="18491">
                  <c:v>-0.30315700000000001</c:v>
                </c:pt>
                <c:pt idx="18492">
                  <c:v>-0.30642799999999998</c:v>
                </c:pt>
                <c:pt idx="18493">
                  <c:v>-0.30968699999999999</c:v>
                </c:pt>
                <c:pt idx="18494">
                  <c:v>-0.31023400000000001</c:v>
                </c:pt>
                <c:pt idx="18495">
                  <c:v>-0.31215500000000002</c:v>
                </c:pt>
                <c:pt idx="18496">
                  <c:v>-0.321191</c:v>
                </c:pt>
                <c:pt idx="18497">
                  <c:v>-0.33604800000000001</c:v>
                </c:pt>
                <c:pt idx="18498">
                  <c:v>-0.347972</c:v>
                </c:pt>
                <c:pt idx="18499">
                  <c:v>-0.35486400000000001</c:v>
                </c:pt>
                <c:pt idx="18500">
                  <c:v>-0.35187099999999999</c:v>
                </c:pt>
                <c:pt idx="18501">
                  <c:v>-0.34779900000000002</c:v>
                </c:pt>
                <c:pt idx="18502">
                  <c:v>-0.34893400000000002</c:v>
                </c:pt>
                <c:pt idx="18503">
                  <c:v>-0.35121799999999997</c:v>
                </c:pt>
                <c:pt idx="18504">
                  <c:v>-0.35931800000000003</c:v>
                </c:pt>
                <c:pt idx="18505">
                  <c:v>-0.37218099999999998</c:v>
                </c:pt>
                <c:pt idx="18506">
                  <c:v>-0.37537100000000001</c:v>
                </c:pt>
                <c:pt idx="18507">
                  <c:v>-0.37470300000000001</c:v>
                </c:pt>
                <c:pt idx="18508">
                  <c:v>-0.36957200000000001</c:v>
                </c:pt>
                <c:pt idx="18509">
                  <c:v>-0.36389700000000003</c:v>
                </c:pt>
                <c:pt idx="18510">
                  <c:v>-0.35563800000000001</c:v>
                </c:pt>
                <c:pt idx="18511">
                  <c:v>-0.35331699999999999</c:v>
                </c:pt>
                <c:pt idx="18512">
                  <c:v>-0.35464400000000001</c:v>
                </c:pt>
                <c:pt idx="18513">
                  <c:v>-0.35683900000000002</c:v>
                </c:pt>
                <c:pt idx="18514">
                  <c:v>-0.36577900000000002</c:v>
                </c:pt>
                <c:pt idx="18515">
                  <c:v>-0.37903999999999999</c:v>
                </c:pt>
                <c:pt idx="18516">
                  <c:v>-0.38442500000000002</c:v>
                </c:pt>
                <c:pt idx="18517">
                  <c:v>-0.38503900000000002</c:v>
                </c:pt>
                <c:pt idx="18518">
                  <c:v>-0.38834400000000002</c:v>
                </c:pt>
                <c:pt idx="18519">
                  <c:v>-0.39352199999999998</c:v>
                </c:pt>
                <c:pt idx="18520">
                  <c:v>-0.401169</c:v>
                </c:pt>
                <c:pt idx="18521">
                  <c:v>-0.40054800000000002</c:v>
                </c:pt>
                <c:pt idx="18522">
                  <c:v>-0.39311400000000002</c:v>
                </c:pt>
                <c:pt idx="18523">
                  <c:v>-0.38496399999999997</c:v>
                </c:pt>
                <c:pt idx="18524">
                  <c:v>-0.384741</c:v>
                </c:pt>
                <c:pt idx="18525">
                  <c:v>-0.38748500000000002</c:v>
                </c:pt>
                <c:pt idx="18526">
                  <c:v>-0.39146999999999998</c:v>
                </c:pt>
                <c:pt idx="18527">
                  <c:v>-0.38865499999999997</c:v>
                </c:pt>
                <c:pt idx="18528">
                  <c:v>-0.38542199999999999</c:v>
                </c:pt>
                <c:pt idx="18529">
                  <c:v>-0.38531300000000002</c:v>
                </c:pt>
                <c:pt idx="18530">
                  <c:v>-0.39203900000000003</c:v>
                </c:pt>
                <c:pt idx="18531">
                  <c:v>-0.40064699999999998</c:v>
                </c:pt>
                <c:pt idx="18532">
                  <c:v>-0.40840300000000002</c:v>
                </c:pt>
                <c:pt idx="18533">
                  <c:v>-0.41868</c:v>
                </c:pt>
                <c:pt idx="18534">
                  <c:v>-0.42721500000000001</c:v>
                </c:pt>
                <c:pt idx="18535">
                  <c:v>-0.429479</c:v>
                </c:pt>
                <c:pt idx="18536">
                  <c:v>-0.42750199999999999</c:v>
                </c:pt>
                <c:pt idx="18537">
                  <c:v>-0.42548399999999997</c:v>
                </c:pt>
                <c:pt idx="18538">
                  <c:v>-0.42304999999999998</c:v>
                </c:pt>
                <c:pt idx="18539">
                  <c:v>-0.42543399999999998</c:v>
                </c:pt>
                <c:pt idx="18540">
                  <c:v>-0.42549700000000001</c:v>
                </c:pt>
                <c:pt idx="18541">
                  <c:v>-0.42694500000000002</c:v>
                </c:pt>
                <c:pt idx="18542">
                  <c:v>-0.431309</c:v>
                </c:pt>
                <c:pt idx="18543">
                  <c:v>-0.43544300000000002</c:v>
                </c:pt>
                <c:pt idx="18544">
                  <c:v>-0.44457000000000002</c:v>
                </c:pt>
                <c:pt idx="18545">
                  <c:v>-0.44816</c:v>
                </c:pt>
                <c:pt idx="18546">
                  <c:v>-0.440332</c:v>
                </c:pt>
                <c:pt idx="18547">
                  <c:v>-0.43743700000000002</c:v>
                </c:pt>
                <c:pt idx="18548">
                  <c:v>-0.43614799999999998</c:v>
                </c:pt>
                <c:pt idx="18549">
                  <c:v>-0.43120999999999998</c:v>
                </c:pt>
                <c:pt idx="18550">
                  <c:v>-0.43209199999999998</c:v>
                </c:pt>
                <c:pt idx="18551">
                  <c:v>-0.43604799999999999</c:v>
                </c:pt>
                <c:pt idx="18552">
                  <c:v>-0.43857600000000002</c:v>
                </c:pt>
                <c:pt idx="18553">
                  <c:v>-0.43770100000000001</c:v>
                </c:pt>
                <c:pt idx="18554">
                  <c:v>-0.43950899999999998</c:v>
                </c:pt>
                <c:pt idx="18555">
                  <c:v>-0.44349</c:v>
                </c:pt>
                <c:pt idx="18556">
                  <c:v>-0.444137</c:v>
                </c:pt>
                <c:pt idx="18557">
                  <c:v>-0.43833699999999998</c:v>
                </c:pt>
                <c:pt idx="18558">
                  <c:v>-0.43496800000000002</c:v>
                </c:pt>
                <c:pt idx="18559">
                  <c:v>-0.43371900000000002</c:v>
                </c:pt>
                <c:pt idx="18560">
                  <c:v>-0.42849700000000002</c:v>
                </c:pt>
                <c:pt idx="18561">
                  <c:v>-0.42259099999999999</c:v>
                </c:pt>
                <c:pt idx="18562">
                  <c:v>-0.41607300000000003</c:v>
                </c:pt>
                <c:pt idx="18563">
                  <c:v>-0.41440900000000003</c:v>
                </c:pt>
                <c:pt idx="18564">
                  <c:v>-0.41871000000000003</c:v>
                </c:pt>
                <c:pt idx="18565">
                  <c:v>-0.42119099999999998</c:v>
                </c:pt>
                <c:pt idx="18566">
                  <c:v>-0.416412</c:v>
                </c:pt>
                <c:pt idx="18567">
                  <c:v>-0.41808200000000001</c:v>
                </c:pt>
                <c:pt idx="18568">
                  <c:v>-0.42269299999999999</c:v>
                </c:pt>
                <c:pt idx="18569">
                  <c:v>-0.42896200000000001</c:v>
                </c:pt>
                <c:pt idx="18570">
                  <c:v>-0.432114</c:v>
                </c:pt>
                <c:pt idx="18571">
                  <c:v>-0.43357899999999999</c:v>
                </c:pt>
                <c:pt idx="18572">
                  <c:v>-0.43009399999999998</c:v>
                </c:pt>
                <c:pt idx="18573">
                  <c:v>-0.42075600000000002</c:v>
                </c:pt>
                <c:pt idx="18574">
                  <c:v>-0.417404</c:v>
                </c:pt>
                <c:pt idx="18575">
                  <c:v>-0.42019000000000001</c:v>
                </c:pt>
                <c:pt idx="18576">
                  <c:v>-0.42569099999999999</c:v>
                </c:pt>
                <c:pt idx="18577">
                  <c:v>-0.43032500000000001</c:v>
                </c:pt>
                <c:pt idx="18578">
                  <c:v>-0.436726</c:v>
                </c:pt>
                <c:pt idx="18579">
                  <c:v>-0.43758200000000003</c:v>
                </c:pt>
                <c:pt idx="18580">
                  <c:v>-0.43513499999999999</c:v>
                </c:pt>
                <c:pt idx="18581">
                  <c:v>-0.432444</c:v>
                </c:pt>
                <c:pt idx="18582">
                  <c:v>-0.429203</c:v>
                </c:pt>
                <c:pt idx="18583">
                  <c:v>-0.42984299999999998</c:v>
                </c:pt>
                <c:pt idx="18584">
                  <c:v>-0.43772499999999998</c:v>
                </c:pt>
                <c:pt idx="18585">
                  <c:v>-0.44940000000000002</c:v>
                </c:pt>
                <c:pt idx="18586">
                  <c:v>-0.46081899999999998</c:v>
                </c:pt>
                <c:pt idx="18587">
                  <c:v>-0.47840899999999997</c:v>
                </c:pt>
                <c:pt idx="18588">
                  <c:v>-0.48295500000000002</c:v>
                </c:pt>
                <c:pt idx="18589">
                  <c:v>-0.47562199999999999</c:v>
                </c:pt>
                <c:pt idx="18590">
                  <c:v>-0.46952899999999997</c:v>
                </c:pt>
                <c:pt idx="18591">
                  <c:v>-0.47108299999999997</c:v>
                </c:pt>
                <c:pt idx="18592">
                  <c:v>-0.47084900000000002</c:v>
                </c:pt>
                <c:pt idx="18593">
                  <c:v>-0.468636</c:v>
                </c:pt>
                <c:pt idx="18594">
                  <c:v>-0.46382400000000001</c:v>
                </c:pt>
                <c:pt idx="18595">
                  <c:v>-0.45479799999999998</c:v>
                </c:pt>
                <c:pt idx="18596">
                  <c:v>-0.44536900000000001</c:v>
                </c:pt>
                <c:pt idx="18597">
                  <c:v>-0.44008199999999997</c:v>
                </c:pt>
                <c:pt idx="18598">
                  <c:v>-0.42866599999999999</c:v>
                </c:pt>
                <c:pt idx="18599">
                  <c:v>-0.42014600000000002</c:v>
                </c:pt>
                <c:pt idx="18600">
                  <c:v>-0.42266199999999998</c:v>
                </c:pt>
                <c:pt idx="18601">
                  <c:v>-0.433305</c:v>
                </c:pt>
                <c:pt idx="18602">
                  <c:v>-0.44625999999999999</c:v>
                </c:pt>
                <c:pt idx="18603">
                  <c:v>-0.45299299999999998</c:v>
                </c:pt>
                <c:pt idx="18604">
                  <c:v>-0.455735</c:v>
                </c:pt>
                <c:pt idx="18605">
                  <c:v>-0.456706</c:v>
                </c:pt>
                <c:pt idx="18606">
                  <c:v>-0.450237</c:v>
                </c:pt>
                <c:pt idx="18607">
                  <c:v>-0.441164</c:v>
                </c:pt>
                <c:pt idx="18608">
                  <c:v>-0.43690099999999998</c:v>
                </c:pt>
                <c:pt idx="18609">
                  <c:v>-0.43826900000000002</c:v>
                </c:pt>
                <c:pt idx="18610">
                  <c:v>-0.44464700000000001</c:v>
                </c:pt>
                <c:pt idx="18611">
                  <c:v>-0.45401999999999998</c:v>
                </c:pt>
                <c:pt idx="18612">
                  <c:v>-0.45186199999999999</c:v>
                </c:pt>
                <c:pt idx="18613">
                  <c:v>-0.45084099999999999</c:v>
                </c:pt>
                <c:pt idx="18614">
                  <c:v>-0.45335599999999998</c:v>
                </c:pt>
                <c:pt idx="18615">
                  <c:v>-0.46000799999999997</c:v>
                </c:pt>
                <c:pt idx="18616">
                  <c:v>-0.46163799999999999</c:v>
                </c:pt>
                <c:pt idx="18617">
                  <c:v>-0.46575299999999997</c:v>
                </c:pt>
                <c:pt idx="18618">
                  <c:v>-0.46181800000000001</c:v>
                </c:pt>
                <c:pt idx="18619">
                  <c:v>-0.45389699999999999</c:v>
                </c:pt>
                <c:pt idx="18620">
                  <c:v>-0.44941900000000001</c:v>
                </c:pt>
                <c:pt idx="18621">
                  <c:v>-0.435805</c:v>
                </c:pt>
                <c:pt idx="18622">
                  <c:v>-0.420373</c:v>
                </c:pt>
                <c:pt idx="18623">
                  <c:v>-0.40899600000000003</c:v>
                </c:pt>
                <c:pt idx="18624">
                  <c:v>-0.401196</c:v>
                </c:pt>
                <c:pt idx="18625">
                  <c:v>-0.39665099999999998</c:v>
                </c:pt>
                <c:pt idx="18626">
                  <c:v>-0.38772899999999999</c:v>
                </c:pt>
                <c:pt idx="18627">
                  <c:v>-0.38613700000000001</c:v>
                </c:pt>
                <c:pt idx="18628">
                  <c:v>-0.38769399999999998</c:v>
                </c:pt>
                <c:pt idx="18629">
                  <c:v>-0.38650200000000001</c:v>
                </c:pt>
                <c:pt idx="18630">
                  <c:v>-0.38026100000000002</c:v>
                </c:pt>
                <c:pt idx="18631">
                  <c:v>-0.37306099999999998</c:v>
                </c:pt>
                <c:pt idx="18632">
                  <c:v>-0.37425199999999997</c:v>
                </c:pt>
                <c:pt idx="18633">
                  <c:v>-0.37961499999999998</c:v>
                </c:pt>
                <c:pt idx="18634">
                  <c:v>-0.37830999999999998</c:v>
                </c:pt>
                <c:pt idx="18635">
                  <c:v>-0.37004300000000001</c:v>
                </c:pt>
                <c:pt idx="18636">
                  <c:v>-0.34511900000000001</c:v>
                </c:pt>
                <c:pt idx="18637">
                  <c:v>-0.33226800000000001</c:v>
                </c:pt>
                <c:pt idx="18638">
                  <c:v>-0.33326499999999998</c:v>
                </c:pt>
                <c:pt idx="18639">
                  <c:v>-0.33331899999999998</c:v>
                </c:pt>
                <c:pt idx="18640">
                  <c:v>-0.33328999999999998</c:v>
                </c:pt>
                <c:pt idx="18641">
                  <c:v>-0.325575</c:v>
                </c:pt>
                <c:pt idx="18642">
                  <c:v>-0.32273499999999999</c:v>
                </c:pt>
                <c:pt idx="18643">
                  <c:v>-0.32407599999999998</c:v>
                </c:pt>
                <c:pt idx="18644">
                  <c:v>-0.32238499999999998</c:v>
                </c:pt>
                <c:pt idx="18645">
                  <c:v>-0.30959300000000001</c:v>
                </c:pt>
                <c:pt idx="18646">
                  <c:v>-0.304114</c:v>
                </c:pt>
                <c:pt idx="18647">
                  <c:v>-0.30114600000000002</c:v>
                </c:pt>
                <c:pt idx="18648">
                  <c:v>-0.29378399999999999</c:v>
                </c:pt>
                <c:pt idx="18649">
                  <c:v>-0.29017300000000001</c:v>
                </c:pt>
                <c:pt idx="18650">
                  <c:v>-0.28260600000000002</c:v>
                </c:pt>
                <c:pt idx="18651">
                  <c:v>-0.27692899999999998</c:v>
                </c:pt>
                <c:pt idx="18652">
                  <c:v>-0.268515</c:v>
                </c:pt>
                <c:pt idx="18653">
                  <c:v>-0.26300299999999999</c:v>
                </c:pt>
                <c:pt idx="18654">
                  <c:v>-0.254776</c:v>
                </c:pt>
                <c:pt idx="18655">
                  <c:v>-0.248864</c:v>
                </c:pt>
                <c:pt idx="18656">
                  <c:v>-0.246367</c:v>
                </c:pt>
                <c:pt idx="18657">
                  <c:v>-0.24305599999999999</c:v>
                </c:pt>
                <c:pt idx="18658">
                  <c:v>-0.24335000000000001</c:v>
                </c:pt>
                <c:pt idx="18659">
                  <c:v>-0.23864199999999999</c:v>
                </c:pt>
                <c:pt idx="18660">
                  <c:v>-0.222714</c:v>
                </c:pt>
                <c:pt idx="18661">
                  <c:v>-0.211062</c:v>
                </c:pt>
                <c:pt idx="18662">
                  <c:v>-0.20128599999999999</c:v>
                </c:pt>
                <c:pt idx="18663">
                  <c:v>-0.19875499999999999</c:v>
                </c:pt>
                <c:pt idx="18664">
                  <c:v>-0.196268</c:v>
                </c:pt>
                <c:pt idx="18665">
                  <c:v>-0.195302</c:v>
                </c:pt>
                <c:pt idx="18666">
                  <c:v>-0.190694</c:v>
                </c:pt>
                <c:pt idx="18667">
                  <c:v>-0.18088699999999999</c:v>
                </c:pt>
                <c:pt idx="18668">
                  <c:v>-0.17877599999999999</c:v>
                </c:pt>
                <c:pt idx="18669">
                  <c:v>-0.179233</c:v>
                </c:pt>
                <c:pt idx="18670">
                  <c:v>-0.17838899999999999</c:v>
                </c:pt>
                <c:pt idx="18671">
                  <c:v>-0.17563000000000001</c:v>
                </c:pt>
                <c:pt idx="18672">
                  <c:v>-0.17193600000000001</c:v>
                </c:pt>
                <c:pt idx="18673">
                  <c:v>-0.167963</c:v>
                </c:pt>
                <c:pt idx="18674">
                  <c:v>-0.16414899999999999</c:v>
                </c:pt>
                <c:pt idx="18675">
                  <c:v>-0.16301399999999999</c:v>
                </c:pt>
                <c:pt idx="18676">
                  <c:v>-0.17017699999999999</c:v>
                </c:pt>
                <c:pt idx="18677">
                  <c:v>-0.16251099999999999</c:v>
                </c:pt>
                <c:pt idx="18678">
                  <c:v>-0.155505</c:v>
                </c:pt>
                <c:pt idx="18679">
                  <c:v>-0.14902899999999999</c:v>
                </c:pt>
                <c:pt idx="18680">
                  <c:v>-0.14643200000000001</c:v>
                </c:pt>
                <c:pt idx="18681">
                  <c:v>-0.135514</c:v>
                </c:pt>
                <c:pt idx="18682">
                  <c:v>-0.12964899999999999</c:v>
                </c:pt>
                <c:pt idx="18683">
                  <c:v>-0.128522</c:v>
                </c:pt>
                <c:pt idx="18684">
                  <c:v>-0.12915399999999999</c:v>
                </c:pt>
                <c:pt idx="18685">
                  <c:v>-0.12520999999999999</c:v>
                </c:pt>
                <c:pt idx="18686">
                  <c:v>-0.119906</c:v>
                </c:pt>
                <c:pt idx="18687">
                  <c:v>-0.112846</c:v>
                </c:pt>
                <c:pt idx="18688">
                  <c:v>-0.108501</c:v>
                </c:pt>
                <c:pt idx="18689">
                  <c:v>-0.107955</c:v>
                </c:pt>
                <c:pt idx="18690">
                  <c:v>-0.11156199999999999</c:v>
                </c:pt>
                <c:pt idx="18691">
                  <c:v>-0.110626</c:v>
                </c:pt>
                <c:pt idx="18692">
                  <c:v>-0.112862</c:v>
                </c:pt>
                <c:pt idx="18693">
                  <c:v>-0.10570300000000001</c:v>
                </c:pt>
                <c:pt idx="18694">
                  <c:v>-0.11315699999999999</c:v>
                </c:pt>
                <c:pt idx="18695">
                  <c:v>-0.107317</c:v>
                </c:pt>
                <c:pt idx="18696">
                  <c:v>-9.8979399999999995E-2</c:v>
                </c:pt>
                <c:pt idx="18697">
                  <c:v>-8.6535399999999998E-2</c:v>
                </c:pt>
                <c:pt idx="18698">
                  <c:v>-8.27262E-2</c:v>
                </c:pt>
                <c:pt idx="18699">
                  <c:v>-7.78422E-2</c:v>
                </c:pt>
                <c:pt idx="18700">
                  <c:v>-7.0362099999999997E-2</c:v>
                </c:pt>
                <c:pt idx="18701">
                  <c:v>-6.9820499999999994E-2</c:v>
                </c:pt>
                <c:pt idx="18702">
                  <c:v>-6.8159700000000004E-2</c:v>
                </c:pt>
                <c:pt idx="18703">
                  <c:v>-7.0588999999999999E-2</c:v>
                </c:pt>
                <c:pt idx="18704">
                  <c:v>-7.4863700000000005E-2</c:v>
                </c:pt>
                <c:pt idx="18705">
                  <c:v>-7.6653899999999997E-2</c:v>
                </c:pt>
                <c:pt idx="18706">
                  <c:v>-7.9463500000000006E-2</c:v>
                </c:pt>
                <c:pt idx="18707">
                  <c:v>-8.1265799999999999E-2</c:v>
                </c:pt>
                <c:pt idx="18708">
                  <c:v>-7.7635200000000001E-2</c:v>
                </c:pt>
                <c:pt idx="18709">
                  <c:v>-6.9008899999999998E-2</c:v>
                </c:pt>
                <c:pt idx="18710">
                  <c:v>-6.2312699999999999E-2</c:v>
                </c:pt>
                <c:pt idx="18711">
                  <c:v>-5.7583099999999998E-2</c:v>
                </c:pt>
                <c:pt idx="18712">
                  <c:v>-5.35775E-2</c:v>
                </c:pt>
                <c:pt idx="18713">
                  <c:v>-4.2935599999999997E-2</c:v>
                </c:pt>
                <c:pt idx="18714">
                  <c:v>-4.0300200000000001E-2</c:v>
                </c:pt>
                <c:pt idx="18715">
                  <c:v>-4.3402900000000001E-2</c:v>
                </c:pt>
                <c:pt idx="18716">
                  <c:v>-4.6968200000000002E-2</c:v>
                </c:pt>
                <c:pt idx="18717">
                  <c:v>-4.3892300000000002E-2</c:v>
                </c:pt>
                <c:pt idx="18718">
                  <c:v>-4.4839700000000003E-2</c:v>
                </c:pt>
                <c:pt idx="18719">
                  <c:v>-4.5460500000000001E-2</c:v>
                </c:pt>
                <c:pt idx="18720">
                  <c:v>-4.2343199999999998E-2</c:v>
                </c:pt>
                <c:pt idx="18721">
                  <c:v>-4.0577700000000001E-2</c:v>
                </c:pt>
                <c:pt idx="18722">
                  <c:v>-3.6735200000000003E-2</c:v>
                </c:pt>
                <c:pt idx="18723">
                  <c:v>-3.13545E-2</c:v>
                </c:pt>
                <c:pt idx="18724">
                  <c:v>-2.99729E-2</c:v>
                </c:pt>
                <c:pt idx="18725">
                  <c:v>-3.1890799999999997E-2</c:v>
                </c:pt>
                <c:pt idx="18726">
                  <c:v>-2.8453200000000001E-2</c:v>
                </c:pt>
                <c:pt idx="18727">
                  <c:v>-1.69535E-2</c:v>
                </c:pt>
                <c:pt idx="18728">
                  <c:v>-5.6114900000000002E-3</c:v>
                </c:pt>
                <c:pt idx="18729">
                  <c:v>1.4057399999999999E-3</c:v>
                </c:pt>
                <c:pt idx="18730">
                  <c:v>7.2566599999999998E-3</c:v>
                </c:pt>
                <c:pt idx="18731">
                  <c:v>2.8545699999999999E-3</c:v>
                </c:pt>
                <c:pt idx="18732">
                  <c:v>3.8545900000000002E-3</c:v>
                </c:pt>
                <c:pt idx="18733">
                  <c:v>8.32397E-3</c:v>
                </c:pt>
                <c:pt idx="18734">
                  <c:v>1.53417E-2</c:v>
                </c:pt>
                <c:pt idx="18735">
                  <c:v>1.5992200000000002E-2</c:v>
                </c:pt>
                <c:pt idx="18736">
                  <c:v>1.5101E-2</c:v>
                </c:pt>
                <c:pt idx="18737">
                  <c:v>9.4440099999999992E-3</c:v>
                </c:pt>
                <c:pt idx="18738">
                  <c:v>7.5075200000000002E-3</c:v>
                </c:pt>
                <c:pt idx="18739">
                  <c:v>5.9575000000000001E-3</c:v>
                </c:pt>
                <c:pt idx="18740">
                  <c:v>1.02057E-2</c:v>
                </c:pt>
                <c:pt idx="18741">
                  <c:v>1.0663499999999999E-2</c:v>
                </c:pt>
                <c:pt idx="18742">
                  <c:v>8.3929399999999998E-3</c:v>
                </c:pt>
                <c:pt idx="18743">
                  <c:v>8.1760400000000007E-3</c:v>
                </c:pt>
                <c:pt idx="18744">
                  <c:v>2.1042399999999999E-2</c:v>
                </c:pt>
                <c:pt idx="18745">
                  <c:v>3.6805200000000003E-2</c:v>
                </c:pt>
                <c:pt idx="18746">
                  <c:v>3.9766500000000003E-2</c:v>
                </c:pt>
                <c:pt idx="18747">
                  <c:v>3.91204E-2</c:v>
                </c:pt>
                <c:pt idx="18748">
                  <c:v>3.9941499999999998E-2</c:v>
                </c:pt>
                <c:pt idx="18749">
                  <c:v>4.3740800000000003E-2</c:v>
                </c:pt>
                <c:pt idx="18750">
                  <c:v>5.2280100000000003E-2</c:v>
                </c:pt>
                <c:pt idx="18751">
                  <c:v>6.2556600000000004E-2</c:v>
                </c:pt>
                <c:pt idx="18752">
                  <c:v>6.9818699999999997E-2</c:v>
                </c:pt>
                <c:pt idx="18753">
                  <c:v>7.0522799999999997E-2</c:v>
                </c:pt>
                <c:pt idx="18754">
                  <c:v>7.1189199999999994E-2</c:v>
                </c:pt>
                <c:pt idx="18755">
                  <c:v>7.2132699999999994E-2</c:v>
                </c:pt>
                <c:pt idx="18756">
                  <c:v>7.5878899999999999E-2</c:v>
                </c:pt>
                <c:pt idx="18757">
                  <c:v>8.2295400000000005E-2</c:v>
                </c:pt>
                <c:pt idx="18758">
                  <c:v>8.6359099999999994E-2</c:v>
                </c:pt>
                <c:pt idx="18759">
                  <c:v>8.7039599999999995E-2</c:v>
                </c:pt>
                <c:pt idx="18760">
                  <c:v>8.6336599999999999E-2</c:v>
                </c:pt>
                <c:pt idx="18761">
                  <c:v>8.1187499999999996E-2</c:v>
                </c:pt>
                <c:pt idx="18762">
                  <c:v>7.8782199999999997E-2</c:v>
                </c:pt>
                <c:pt idx="18763">
                  <c:v>8.0362900000000001E-2</c:v>
                </c:pt>
                <c:pt idx="18764">
                  <c:v>8.2248399999999999E-2</c:v>
                </c:pt>
                <c:pt idx="18765">
                  <c:v>8.3196900000000004E-2</c:v>
                </c:pt>
                <c:pt idx="18766">
                  <c:v>8.8253799999999993E-2</c:v>
                </c:pt>
                <c:pt idx="18767">
                  <c:v>0.100842</c:v>
                </c:pt>
                <c:pt idx="18768">
                  <c:v>0.100229</c:v>
                </c:pt>
                <c:pt idx="18769">
                  <c:v>9.3457299999999993E-2</c:v>
                </c:pt>
                <c:pt idx="18770">
                  <c:v>9.2271500000000006E-2</c:v>
                </c:pt>
                <c:pt idx="18771">
                  <c:v>0.101331</c:v>
                </c:pt>
                <c:pt idx="18772">
                  <c:v>0.114535</c:v>
                </c:pt>
                <c:pt idx="18773">
                  <c:v>0.119158</c:v>
                </c:pt>
                <c:pt idx="18774">
                  <c:v>0.11834500000000001</c:v>
                </c:pt>
                <c:pt idx="18775">
                  <c:v>0.11468200000000001</c:v>
                </c:pt>
                <c:pt idx="18776">
                  <c:v>0.113079</c:v>
                </c:pt>
                <c:pt idx="18777">
                  <c:v>0.11834500000000001</c:v>
                </c:pt>
                <c:pt idx="18778">
                  <c:v>0.11584999999999999</c:v>
                </c:pt>
                <c:pt idx="18779">
                  <c:v>0.113222</c:v>
                </c:pt>
                <c:pt idx="18780">
                  <c:v>0.109268</c:v>
                </c:pt>
                <c:pt idx="18781">
                  <c:v>0.11113099999999999</c:v>
                </c:pt>
                <c:pt idx="18782">
                  <c:v>0.113984</c:v>
                </c:pt>
                <c:pt idx="18783">
                  <c:v>0.119759</c:v>
                </c:pt>
                <c:pt idx="18784">
                  <c:v>0.12027</c:v>
                </c:pt>
                <c:pt idx="18785">
                  <c:v>0.11897000000000001</c:v>
                </c:pt>
                <c:pt idx="18786">
                  <c:v>0.117089</c:v>
                </c:pt>
                <c:pt idx="18787">
                  <c:v>0.12279900000000001</c:v>
                </c:pt>
                <c:pt idx="18788">
                  <c:v>0.132967</c:v>
                </c:pt>
                <c:pt idx="18789">
                  <c:v>0.141208</c:v>
                </c:pt>
                <c:pt idx="18790">
                  <c:v>0.14203199999999999</c:v>
                </c:pt>
                <c:pt idx="18791">
                  <c:v>0.13736200000000001</c:v>
                </c:pt>
                <c:pt idx="18792">
                  <c:v>0.12784599999999999</c:v>
                </c:pt>
                <c:pt idx="18793">
                  <c:v>0.123996</c:v>
                </c:pt>
                <c:pt idx="18794">
                  <c:v>0.124777</c:v>
                </c:pt>
                <c:pt idx="18795">
                  <c:v>0.12873999999999999</c:v>
                </c:pt>
                <c:pt idx="18796">
                  <c:v>0.13297</c:v>
                </c:pt>
                <c:pt idx="18797">
                  <c:v>0.134243</c:v>
                </c:pt>
                <c:pt idx="18798">
                  <c:v>0.12957199999999999</c:v>
                </c:pt>
                <c:pt idx="18799">
                  <c:v>0.12788099999999999</c:v>
                </c:pt>
                <c:pt idx="18800">
                  <c:v>0.12388</c:v>
                </c:pt>
                <c:pt idx="18801">
                  <c:v>0.12945999999999999</c:v>
                </c:pt>
                <c:pt idx="18802">
                  <c:v>0.136044</c:v>
                </c:pt>
                <c:pt idx="18803">
                  <c:v>0.135321</c:v>
                </c:pt>
                <c:pt idx="18804">
                  <c:v>0.13811599999999999</c:v>
                </c:pt>
                <c:pt idx="18805">
                  <c:v>0.13691300000000001</c:v>
                </c:pt>
                <c:pt idx="18806">
                  <c:v>0.139708</c:v>
                </c:pt>
                <c:pt idx="18807">
                  <c:v>0.13757800000000001</c:v>
                </c:pt>
                <c:pt idx="18808">
                  <c:v>0.13738800000000001</c:v>
                </c:pt>
                <c:pt idx="18809">
                  <c:v>0.13337099999999999</c:v>
                </c:pt>
                <c:pt idx="18810">
                  <c:v>0.12998899999999999</c:v>
                </c:pt>
                <c:pt idx="18811">
                  <c:v>0.13098799999999999</c:v>
                </c:pt>
                <c:pt idx="18812">
                  <c:v>0.133577</c:v>
                </c:pt>
                <c:pt idx="18813">
                  <c:v>0.12997300000000001</c:v>
                </c:pt>
                <c:pt idx="18814">
                  <c:v>0.130607</c:v>
                </c:pt>
                <c:pt idx="18815">
                  <c:v>0.12798200000000001</c:v>
                </c:pt>
                <c:pt idx="18816">
                  <c:v>0.129855</c:v>
                </c:pt>
                <c:pt idx="18817">
                  <c:v>0.13076499999999999</c:v>
                </c:pt>
                <c:pt idx="18818">
                  <c:v>0.13330600000000001</c:v>
                </c:pt>
                <c:pt idx="18819">
                  <c:v>0.135272</c:v>
                </c:pt>
                <c:pt idx="18820">
                  <c:v>0.13686599999999999</c:v>
                </c:pt>
                <c:pt idx="18821">
                  <c:v>0.139678</c:v>
                </c:pt>
                <c:pt idx="18822">
                  <c:v>0.14093</c:v>
                </c:pt>
                <c:pt idx="18823">
                  <c:v>0.14439399999999999</c:v>
                </c:pt>
                <c:pt idx="18824">
                  <c:v>0.14694299999999999</c:v>
                </c:pt>
                <c:pt idx="18825">
                  <c:v>0.146726</c:v>
                </c:pt>
                <c:pt idx="18826">
                  <c:v>0.132053</c:v>
                </c:pt>
                <c:pt idx="18827">
                  <c:v>0.12906899999999999</c:v>
                </c:pt>
                <c:pt idx="18828">
                  <c:v>0.123672</c:v>
                </c:pt>
                <c:pt idx="18829">
                  <c:v>0.117049</c:v>
                </c:pt>
                <c:pt idx="18830">
                  <c:v>0.11676300000000001</c:v>
                </c:pt>
                <c:pt idx="18831">
                  <c:v>0.11559700000000001</c:v>
                </c:pt>
                <c:pt idx="18832">
                  <c:v>0.11724999999999999</c:v>
                </c:pt>
                <c:pt idx="18833">
                  <c:v>0.117899</c:v>
                </c:pt>
                <c:pt idx="18834">
                  <c:v>0.119744</c:v>
                </c:pt>
                <c:pt idx="18835">
                  <c:v>0.12335400000000001</c:v>
                </c:pt>
                <c:pt idx="18836">
                  <c:v>0.12080100000000001</c:v>
                </c:pt>
                <c:pt idx="18837">
                  <c:v>0.12046900000000001</c:v>
                </c:pt>
                <c:pt idx="18838">
                  <c:v>0.114944</c:v>
                </c:pt>
                <c:pt idx="18839">
                  <c:v>0.121194</c:v>
                </c:pt>
                <c:pt idx="18840">
                  <c:v>0.12520600000000001</c:v>
                </c:pt>
                <c:pt idx="18841">
                  <c:v>0.12559899999999999</c:v>
                </c:pt>
                <c:pt idx="18842">
                  <c:v>0.124401</c:v>
                </c:pt>
                <c:pt idx="18843">
                  <c:v>0.122934</c:v>
                </c:pt>
                <c:pt idx="18844">
                  <c:v>0.114424</c:v>
                </c:pt>
                <c:pt idx="18845">
                  <c:v>0.10652</c:v>
                </c:pt>
                <c:pt idx="18846">
                  <c:v>0.107326</c:v>
                </c:pt>
                <c:pt idx="18847">
                  <c:v>0.10812099999999999</c:v>
                </c:pt>
                <c:pt idx="18848">
                  <c:v>0.101184</c:v>
                </c:pt>
                <c:pt idx="18849">
                  <c:v>9.7471199999999994E-2</c:v>
                </c:pt>
                <c:pt idx="18850">
                  <c:v>0.101449</c:v>
                </c:pt>
                <c:pt idx="18851">
                  <c:v>0.103964</c:v>
                </c:pt>
                <c:pt idx="18852">
                  <c:v>0.101006</c:v>
                </c:pt>
                <c:pt idx="18853">
                  <c:v>0.100176</c:v>
                </c:pt>
                <c:pt idx="18854">
                  <c:v>9.9304900000000002E-2</c:v>
                </c:pt>
                <c:pt idx="18855">
                  <c:v>9.6636E-2</c:v>
                </c:pt>
                <c:pt idx="18856">
                  <c:v>9.5883399999999994E-2</c:v>
                </c:pt>
                <c:pt idx="18857">
                  <c:v>9.4450000000000006E-2</c:v>
                </c:pt>
                <c:pt idx="18858">
                  <c:v>9.0789900000000007E-2</c:v>
                </c:pt>
                <c:pt idx="18859">
                  <c:v>9.0383099999999994E-2</c:v>
                </c:pt>
                <c:pt idx="18860">
                  <c:v>9.3285300000000002E-2</c:v>
                </c:pt>
                <c:pt idx="18861">
                  <c:v>9.6186199999999999E-2</c:v>
                </c:pt>
                <c:pt idx="18862">
                  <c:v>9.7521700000000003E-2</c:v>
                </c:pt>
                <c:pt idx="18863">
                  <c:v>9.0598100000000001E-2</c:v>
                </c:pt>
                <c:pt idx="18864">
                  <c:v>7.7771300000000002E-2</c:v>
                </c:pt>
                <c:pt idx="18865">
                  <c:v>6.9994700000000007E-2</c:v>
                </c:pt>
                <c:pt idx="18866">
                  <c:v>7.2734999999999994E-2</c:v>
                </c:pt>
                <c:pt idx="18867">
                  <c:v>7.0900599999999994E-2</c:v>
                </c:pt>
                <c:pt idx="18868">
                  <c:v>6.6737400000000002E-2</c:v>
                </c:pt>
                <c:pt idx="18869">
                  <c:v>6.5288600000000002E-2</c:v>
                </c:pt>
                <c:pt idx="18870">
                  <c:v>6.3674900000000006E-2</c:v>
                </c:pt>
                <c:pt idx="18871">
                  <c:v>6.6495600000000002E-2</c:v>
                </c:pt>
                <c:pt idx="18872">
                  <c:v>6.6852499999999995E-2</c:v>
                </c:pt>
                <c:pt idx="18873">
                  <c:v>6.1559599999999999E-2</c:v>
                </c:pt>
                <c:pt idx="18874">
                  <c:v>5.8979999999999998E-2</c:v>
                </c:pt>
                <c:pt idx="18875">
                  <c:v>6.0816500000000003E-2</c:v>
                </c:pt>
                <c:pt idx="18876">
                  <c:v>6.4194899999999999E-2</c:v>
                </c:pt>
                <c:pt idx="18877">
                  <c:v>6.5663600000000003E-2</c:v>
                </c:pt>
                <c:pt idx="18878">
                  <c:v>7.0434800000000006E-2</c:v>
                </c:pt>
                <c:pt idx="18879">
                  <c:v>7.3493900000000001E-2</c:v>
                </c:pt>
                <c:pt idx="18880">
                  <c:v>6.9452899999999998E-2</c:v>
                </c:pt>
                <c:pt idx="18881">
                  <c:v>5.9931499999999999E-2</c:v>
                </c:pt>
                <c:pt idx="18882">
                  <c:v>5.6526E-2</c:v>
                </c:pt>
                <c:pt idx="18883">
                  <c:v>7.1829699999999996E-2</c:v>
                </c:pt>
                <c:pt idx="18884">
                  <c:v>8.9222300000000004E-2</c:v>
                </c:pt>
                <c:pt idx="18885">
                  <c:v>9.8752199999999998E-2</c:v>
                </c:pt>
                <c:pt idx="18886">
                  <c:v>0.104999</c:v>
                </c:pt>
                <c:pt idx="18887">
                  <c:v>0.114311</c:v>
                </c:pt>
                <c:pt idx="18888">
                  <c:v>0.121167</c:v>
                </c:pt>
                <c:pt idx="18889">
                  <c:v>0.12420399999999999</c:v>
                </c:pt>
                <c:pt idx="18890">
                  <c:v>9.7229700000000002E-2</c:v>
                </c:pt>
                <c:pt idx="18891">
                  <c:v>7.5900599999999999E-2</c:v>
                </c:pt>
                <c:pt idx="18892">
                  <c:v>7.5109099999999998E-2</c:v>
                </c:pt>
                <c:pt idx="18893">
                  <c:v>6.7462300000000003E-2</c:v>
                </c:pt>
                <c:pt idx="18894">
                  <c:v>5.6919400000000002E-2</c:v>
                </c:pt>
                <c:pt idx="18895">
                  <c:v>5.5468200000000002E-2</c:v>
                </c:pt>
                <c:pt idx="18896">
                  <c:v>5.4382399999999997E-2</c:v>
                </c:pt>
                <c:pt idx="18897">
                  <c:v>3.7281300000000003E-2</c:v>
                </c:pt>
                <c:pt idx="18898">
                  <c:v>2.5839299999999999E-2</c:v>
                </c:pt>
                <c:pt idx="18899">
                  <c:v>2.0887099999999999E-2</c:v>
                </c:pt>
                <c:pt idx="18900">
                  <c:v>1.5557E-2</c:v>
                </c:pt>
                <c:pt idx="18901">
                  <c:v>1.90081E-2</c:v>
                </c:pt>
                <c:pt idx="18902">
                  <c:v>2.0377900000000001E-2</c:v>
                </c:pt>
                <c:pt idx="18903">
                  <c:v>9.9195099999999994E-3</c:v>
                </c:pt>
                <c:pt idx="18904">
                  <c:v>3.32037E-3</c:v>
                </c:pt>
                <c:pt idx="18905">
                  <c:v>-5.5061199999999998E-3</c:v>
                </c:pt>
                <c:pt idx="18906">
                  <c:v>-1.0015400000000001E-2</c:v>
                </c:pt>
                <c:pt idx="18907">
                  <c:v>-9.0720200000000001E-3</c:v>
                </c:pt>
                <c:pt idx="18908">
                  <c:v>-4.9072899999999999E-3</c:v>
                </c:pt>
                <c:pt idx="18909">
                  <c:v>-5.4724500000000002E-3</c:v>
                </c:pt>
                <c:pt idx="18910">
                  <c:v>-5.8398499999999997E-3</c:v>
                </c:pt>
                <c:pt idx="18911">
                  <c:v>-3.7566600000000002E-3</c:v>
                </c:pt>
                <c:pt idx="18912">
                  <c:v>-5.4316800000000004E-3</c:v>
                </c:pt>
                <c:pt idx="18913">
                  <c:v>-9.7331799999999993E-3</c:v>
                </c:pt>
                <c:pt idx="18914">
                  <c:v>-1.52908E-2</c:v>
                </c:pt>
                <c:pt idx="18915">
                  <c:v>-1.0384900000000001E-2</c:v>
                </c:pt>
                <c:pt idx="18916">
                  <c:v>-1.5381000000000001E-2</c:v>
                </c:pt>
                <c:pt idx="18917">
                  <c:v>-2.1598099999999999E-2</c:v>
                </c:pt>
                <c:pt idx="18918">
                  <c:v>-2.48559E-2</c:v>
                </c:pt>
                <c:pt idx="18919">
                  <c:v>-2.1970400000000001E-2</c:v>
                </c:pt>
                <c:pt idx="18920">
                  <c:v>-2.08735E-2</c:v>
                </c:pt>
                <c:pt idx="18921">
                  <c:v>-2.3423300000000001E-2</c:v>
                </c:pt>
                <c:pt idx="18922">
                  <c:v>-2.2968599999999999E-2</c:v>
                </c:pt>
                <c:pt idx="18923">
                  <c:v>-2.40118E-2</c:v>
                </c:pt>
                <c:pt idx="18924">
                  <c:v>-2.70777E-2</c:v>
                </c:pt>
                <c:pt idx="18925">
                  <c:v>-2.9599899999999998E-2</c:v>
                </c:pt>
                <c:pt idx="18926">
                  <c:v>-2.95477E-2</c:v>
                </c:pt>
                <c:pt idx="18927">
                  <c:v>-2.64841E-2</c:v>
                </c:pt>
                <c:pt idx="18928">
                  <c:v>-2.4208500000000001E-2</c:v>
                </c:pt>
                <c:pt idx="18929">
                  <c:v>-2.5624399999999999E-2</c:v>
                </c:pt>
                <c:pt idx="18930">
                  <c:v>-2.0933E-2</c:v>
                </c:pt>
                <c:pt idx="18931">
                  <c:v>-2.0011999999999999E-2</c:v>
                </c:pt>
                <c:pt idx="18932">
                  <c:v>-2.9020199999999999E-2</c:v>
                </c:pt>
                <c:pt idx="18933">
                  <c:v>-4.2549799999999999E-2</c:v>
                </c:pt>
                <c:pt idx="18934">
                  <c:v>-4.1324600000000003E-2</c:v>
                </c:pt>
                <c:pt idx="18935">
                  <c:v>-3.3395800000000003E-2</c:v>
                </c:pt>
                <c:pt idx="18936">
                  <c:v>-2.5406700000000001E-2</c:v>
                </c:pt>
                <c:pt idx="18937">
                  <c:v>-2.39487E-2</c:v>
                </c:pt>
                <c:pt idx="18938">
                  <c:v>-2.4321499999999999E-2</c:v>
                </c:pt>
                <c:pt idx="18939">
                  <c:v>-2.6076800000000001E-2</c:v>
                </c:pt>
                <c:pt idx="18940">
                  <c:v>-2.5232000000000001E-2</c:v>
                </c:pt>
                <c:pt idx="18941">
                  <c:v>-2.51545E-2</c:v>
                </c:pt>
                <c:pt idx="18942">
                  <c:v>-1.8414400000000001E-2</c:v>
                </c:pt>
                <c:pt idx="18943">
                  <c:v>-8.2693300000000001E-3</c:v>
                </c:pt>
                <c:pt idx="18944">
                  <c:v>6.7404800000000001E-3</c:v>
                </c:pt>
                <c:pt idx="18945">
                  <c:v>1.44692E-2</c:v>
                </c:pt>
                <c:pt idx="18946">
                  <c:v>1.32642E-2</c:v>
                </c:pt>
                <c:pt idx="18947">
                  <c:v>8.2758299999999996E-3</c:v>
                </c:pt>
                <c:pt idx="18948">
                  <c:v>5.3093400000000001E-3</c:v>
                </c:pt>
                <c:pt idx="18949">
                  <c:v>1.9766800000000002E-3</c:v>
                </c:pt>
                <c:pt idx="18950">
                  <c:v>1.8716399999999999E-3</c:v>
                </c:pt>
                <c:pt idx="18951">
                  <c:v>7.8797099999999998E-3</c:v>
                </c:pt>
                <c:pt idx="18952">
                  <c:v>1.6234100000000001E-2</c:v>
                </c:pt>
                <c:pt idx="18953">
                  <c:v>1.5913299999999998E-2</c:v>
                </c:pt>
                <c:pt idx="18954">
                  <c:v>1.29242E-2</c:v>
                </c:pt>
                <c:pt idx="18955">
                  <c:v>8.3880900000000008E-3</c:v>
                </c:pt>
                <c:pt idx="18956">
                  <c:v>4.7895200000000002E-3</c:v>
                </c:pt>
                <c:pt idx="18957">
                  <c:v>5.0022399999999998E-3</c:v>
                </c:pt>
                <c:pt idx="18958">
                  <c:v>4.0927899999999998E-3</c:v>
                </c:pt>
                <c:pt idx="18959">
                  <c:v>-6.1428999999999997E-4</c:v>
                </c:pt>
                <c:pt idx="18960">
                  <c:v>-5.44926E-3</c:v>
                </c:pt>
                <c:pt idx="18961">
                  <c:v>-8.55706E-3</c:v>
                </c:pt>
                <c:pt idx="18962">
                  <c:v>-1.0134900000000001E-2</c:v>
                </c:pt>
                <c:pt idx="18963">
                  <c:v>-7.4282300000000001E-3</c:v>
                </c:pt>
                <c:pt idx="18964">
                  <c:v>-1.41651E-2</c:v>
                </c:pt>
                <c:pt idx="18965">
                  <c:v>-3.1530200000000001E-2</c:v>
                </c:pt>
                <c:pt idx="18966">
                  <c:v>-3.8991699999999997E-2</c:v>
                </c:pt>
                <c:pt idx="18967">
                  <c:v>-3.5726500000000001E-2</c:v>
                </c:pt>
                <c:pt idx="18968">
                  <c:v>-3.3056700000000001E-2</c:v>
                </c:pt>
                <c:pt idx="18969">
                  <c:v>-3.7080799999999997E-2</c:v>
                </c:pt>
                <c:pt idx="18970">
                  <c:v>-4.2866500000000002E-2</c:v>
                </c:pt>
                <c:pt idx="18971">
                  <c:v>-4.4544399999999998E-2</c:v>
                </c:pt>
                <c:pt idx="18972">
                  <c:v>-4.4148699999999999E-2</c:v>
                </c:pt>
                <c:pt idx="18973">
                  <c:v>-4.0689099999999999E-2</c:v>
                </c:pt>
                <c:pt idx="18974">
                  <c:v>-3.6702199999999997E-2</c:v>
                </c:pt>
                <c:pt idx="18975">
                  <c:v>-3.3573800000000001E-2</c:v>
                </c:pt>
                <c:pt idx="18976">
                  <c:v>-2.8862499999999999E-2</c:v>
                </c:pt>
                <c:pt idx="18977">
                  <c:v>-2.4286599999999998E-2</c:v>
                </c:pt>
                <c:pt idx="18978">
                  <c:v>-2.3732E-2</c:v>
                </c:pt>
                <c:pt idx="18979">
                  <c:v>-2.7005299999999999E-2</c:v>
                </c:pt>
                <c:pt idx="18980">
                  <c:v>-2.8455000000000001E-2</c:v>
                </c:pt>
                <c:pt idx="18981">
                  <c:v>-2.6613899999999999E-2</c:v>
                </c:pt>
                <c:pt idx="18982">
                  <c:v>-2.2302900000000001E-2</c:v>
                </c:pt>
                <c:pt idx="18983">
                  <c:v>-2.1519099999999999E-2</c:v>
                </c:pt>
                <c:pt idx="18984">
                  <c:v>-2.5340499999999998E-2</c:v>
                </c:pt>
                <c:pt idx="18985">
                  <c:v>-2.8225400000000001E-2</c:v>
                </c:pt>
                <c:pt idx="18986">
                  <c:v>-3.0627499999999998E-2</c:v>
                </c:pt>
                <c:pt idx="18987">
                  <c:v>-2.9513000000000001E-2</c:v>
                </c:pt>
                <c:pt idx="18988">
                  <c:v>-2.8246299999999998E-2</c:v>
                </c:pt>
                <c:pt idx="18989">
                  <c:v>-2.7837500000000001E-2</c:v>
                </c:pt>
                <c:pt idx="18990">
                  <c:v>-2.96371E-2</c:v>
                </c:pt>
                <c:pt idx="18991">
                  <c:v>-3.3039899999999997E-2</c:v>
                </c:pt>
                <c:pt idx="18992">
                  <c:v>-3.5077700000000003E-2</c:v>
                </c:pt>
                <c:pt idx="18993">
                  <c:v>-3.8926599999999999E-2</c:v>
                </c:pt>
                <c:pt idx="18994">
                  <c:v>-3.8933700000000002E-2</c:v>
                </c:pt>
                <c:pt idx="18995">
                  <c:v>-3.9618500000000001E-2</c:v>
                </c:pt>
                <c:pt idx="18996">
                  <c:v>-3.9778399999999998E-2</c:v>
                </c:pt>
                <c:pt idx="18997">
                  <c:v>-4.2674299999999998E-2</c:v>
                </c:pt>
                <c:pt idx="18998">
                  <c:v>-4.4907299999999997E-2</c:v>
                </c:pt>
                <c:pt idx="18999">
                  <c:v>-4.8288400000000002E-2</c:v>
                </c:pt>
                <c:pt idx="19000">
                  <c:v>-5.0431499999999997E-2</c:v>
                </c:pt>
                <c:pt idx="19001">
                  <c:v>-5.3779E-2</c:v>
                </c:pt>
                <c:pt idx="19002">
                  <c:v>-5.9308699999999999E-2</c:v>
                </c:pt>
                <c:pt idx="19003">
                  <c:v>-6.8568699999999996E-2</c:v>
                </c:pt>
                <c:pt idx="19004">
                  <c:v>-7.5339000000000003E-2</c:v>
                </c:pt>
                <c:pt idx="19005">
                  <c:v>-7.7853000000000006E-2</c:v>
                </c:pt>
                <c:pt idx="19006">
                  <c:v>-7.8387700000000005E-2</c:v>
                </c:pt>
                <c:pt idx="19007">
                  <c:v>-7.8441300000000005E-2</c:v>
                </c:pt>
                <c:pt idx="19008">
                  <c:v>-8.0407900000000004E-2</c:v>
                </c:pt>
                <c:pt idx="19009">
                  <c:v>-8.5460599999999998E-2</c:v>
                </c:pt>
                <c:pt idx="19010">
                  <c:v>-8.3968699999999993E-2</c:v>
                </c:pt>
                <c:pt idx="19011">
                  <c:v>-7.6374999999999998E-2</c:v>
                </c:pt>
                <c:pt idx="19012">
                  <c:v>-7.6657199999999995E-2</c:v>
                </c:pt>
                <c:pt idx="19013">
                  <c:v>-7.8024499999999997E-2</c:v>
                </c:pt>
                <c:pt idx="19014">
                  <c:v>-7.3692800000000003E-2</c:v>
                </c:pt>
                <c:pt idx="19015">
                  <c:v>-7.2634500000000005E-2</c:v>
                </c:pt>
                <c:pt idx="19016">
                  <c:v>-7.5066599999999997E-2</c:v>
                </c:pt>
                <c:pt idx="19017">
                  <c:v>-8.3445199999999997E-2</c:v>
                </c:pt>
                <c:pt idx="19018">
                  <c:v>-9.1499999999999998E-2</c:v>
                </c:pt>
                <c:pt idx="19019">
                  <c:v>-9.6763600000000005E-2</c:v>
                </c:pt>
                <c:pt idx="19020">
                  <c:v>-9.8196000000000006E-2</c:v>
                </c:pt>
                <c:pt idx="19021">
                  <c:v>-0.100795</c:v>
                </c:pt>
                <c:pt idx="19022">
                  <c:v>-0.101816</c:v>
                </c:pt>
                <c:pt idx="19023">
                  <c:v>-0.100025</c:v>
                </c:pt>
                <c:pt idx="19024">
                  <c:v>-0.102284</c:v>
                </c:pt>
                <c:pt idx="19025">
                  <c:v>-0.110651</c:v>
                </c:pt>
                <c:pt idx="19026">
                  <c:v>-0.114304</c:v>
                </c:pt>
                <c:pt idx="19027">
                  <c:v>-0.110264</c:v>
                </c:pt>
                <c:pt idx="19028">
                  <c:v>-0.107725</c:v>
                </c:pt>
                <c:pt idx="19029">
                  <c:v>-0.106202</c:v>
                </c:pt>
                <c:pt idx="19030">
                  <c:v>-0.117004</c:v>
                </c:pt>
                <c:pt idx="19031">
                  <c:v>-0.12493600000000001</c:v>
                </c:pt>
                <c:pt idx="19032">
                  <c:v>-0.12815799999999999</c:v>
                </c:pt>
                <c:pt idx="19033">
                  <c:v>-0.12903899999999999</c:v>
                </c:pt>
                <c:pt idx="19034">
                  <c:v>-0.12553900000000001</c:v>
                </c:pt>
                <c:pt idx="19035">
                  <c:v>-0.125747</c:v>
                </c:pt>
                <c:pt idx="19036">
                  <c:v>-0.12684000000000001</c:v>
                </c:pt>
                <c:pt idx="19037">
                  <c:v>-0.13228100000000001</c:v>
                </c:pt>
                <c:pt idx="19038">
                  <c:v>-0.132383</c:v>
                </c:pt>
                <c:pt idx="19039">
                  <c:v>-0.135411</c:v>
                </c:pt>
                <c:pt idx="19040">
                  <c:v>-0.134466</c:v>
                </c:pt>
                <c:pt idx="19041">
                  <c:v>-0.13136200000000001</c:v>
                </c:pt>
                <c:pt idx="19042">
                  <c:v>-0.12754199999999999</c:v>
                </c:pt>
                <c:pt idx="19043">
                  <c:v>-0.12321699999999999</c:v>
                </c:pt>
                <c:pt idx="19044">
                  <c:v>-0.121739</c:v>
                </c:pt>
                <c:pt idx="19045">
                  <c:v>-0.121208</c:v>
                </c:pt>
                <c:pt idx="19046">
                  <c:v>-0.121007</c:v>
                </c:pt>
                <c:pt idx="19047">
                  <c:v>-0.121877</c:v>
                </c:pt>
                <c:pt idx="19048">
                  <c:v>-0.12307899999999999</c:v>
                </c:pt>
                <c:pt idx="19049">
                  <c:v>-0.125357</c:v>
                </c:pt>
                <c:pt idx="19050">
                  <c:v>-0.118279</c:v>
                </c:pt>
                <c:pt idx="19051">
                  <c:v>-0.11720800000000001</c:v>
                </c:pt>
                <c:pt idx="19052">
                  <c:v>-0.116703</c:v>
                </c:pt>
                <c:pt idx="19053">
                  <c:v>-0.118766</c:v>
                </c:pt>
                <c:pt idx="19054">
                  <c:v>-0.115221</c:v>
                </c:pt>
                <c:pt idx="19055">
                  <c:v>-0.11374099999999999</c:v>
                </c:pt>
                <c:pt idx="19056">
                  <c:v>-0.111873</c:v>
                </c:pt>
                <c:pt idx="19057">
                  <c:v>-0.11024299999999999</c:v>
                </c:pt>
                <c:pt idx="19058">
                  <c:v>-0.109583</c:v>
                </c:pt>
                <c:pt idx="19059">
                  <c:v>-0.116747</c:v>
                </c:pt>
                <c:pt idx="19060">
                  <c:v>-0.12621399999999999</c:v>
                </c:pt>
                <c:pt idx="19061">
                  <c:v>-0.135549</c:v>
                </c:pt>
                <c:pt idx="19062">
                  <c:v>-0.139512</c:v>
                </c:pt>
                <c:pt idx="19063">
                  <c:v>-0.14240800000000001</c:v>
                </c:pt>
                <c:pt idx="19064">
                  <c:v>-0.144288</c:v>
                </c:pt>
                <c:pt idx="19065">
                  <c:v>-0.14219100000000001</c:v>
                </c:pt>
                <c:pt idx="19066">
                  <c:v>-0.14403299999999999</c:v>
                </c:pt>
                <c:pt idx="19067">
                  <c:v>-0.141515</c:v>
                </c:pt>
                <c:pt idx="19068">
                  <c:v>-0.13736599999999999</c:v>
                </c:pt>
                <c:pt idx="19069">
                  <c:v>-0.134965</c:v>
                </c:pt>
                <c:pt idx="19070">
                  <c:v>-0.137512</c:v>
                </c:pt>
                <c:pt idx="19071">
                  <c:v>-0.14285999999999999</c:v>
                </c:pt>
                <c:pt idx="19072">
                  <c:v>-0.14810899999999999</c:v>
                </c:pt>
                <c:pt idx="19073">
                  <c:v>-0.147615</c:v>
                </c:pt>
                <c:pt idx="19074">
                  <c:v>-0.14261299999999999</c:v>
                </c:pt>
                <c:pt idx="19075">
                  <c:v>-0.140208</c:v>
                </c:pt>
                <c:pt idx="19076">
                  <c:v>-0.14196800000000001</c:v>
                </c:pt>
                <c:pt idx="19077">
                  <c:v>-0.144537</c:v>
                </c:pt>
                <c:pt idx="19078">
                  <c:v>-0.14383399999999999</c:v>
                </c:pt>
                <c:pt idx="19079">
                  <c:v>-0.13881599999999999</c:v>
                </c:pt>
                <c:pt idx="19080">
                  <c:v>-0.13742299999999999</c:v>
                </c:pt>
                <c:pt idx="19081">
                  <c:v>-0.13989399999999999</c:v>
                </c:pt>
                <c:pt idx="19082">
                  <c:v>-0.13908200000000001</c:v>
                </c:pt>
                <c:pt idx="19083">
                  <c:v>-0.136015</c:v>
                </c:pt>
                <c:pt idx="19084">
                  <c:v>-0.134436</c:v>
                </c:pt>
                <c:pt idx="19085">
                  <c:v>-0.132829</c:v>
                </c:pt>
                <c:pt idx="19086">
                  <c:v>-0.13378200000000001</c:v>
                </c:pt>
                <c:pt idx="19087">
                  <c:v>-0.13186</c:v>
                </c:pt>
                <c:pt idx="19088">
                  <c:v>-0.12923799999999999</c:v>
                </c:pt>
                <c:pt idx="19089">
                  <c:v>-0.12968199999999999</c:v>
                </c:pt>
                <c:pt idx="19090">
                  <c:v>-0.129112</c:v>
                </c:pt>
                <c:pt idx="19091">
                  <c:v>-0.13207199999999999</c:v>
                </c:pt>
                <c:pt idx="19092">
                  <c:v>-0.13159199999999999</c:v>
                </c:pt>
                <c:pt idx="19093">
                  <c:v>-0.13056200000000001</c:v>
                </c:pt>
                <c:pt idx="19094">
                  <c:v>-0.12801999999999999</c:v>
                </c:pt>
                <c:pt idx="19095">
                  <c:v>-0.130443</c:v>
                </c:pt>
                <c:pt idx="19096">
                  <c:v>-0.14244799999999999</c:v>
                </c:pt>
                <c:pt idx="19097">
                  <c:v>-0.146925</c:v>
                </c:pt>
                <c:pt idx="19098">
                  <c:v>-0.14838100000000001</c:v>
                </c:pt>
                <c:pt idx="19099">
                  <c:v>-0.142202</c:v>
                </c:pt>
                <c:pt idx="19100">
                  <c:v>-0.12764</c:v>
                </c:pt>
                <c:pt idx="19101">
                  <c:v>-0.123322</c:v>
                </c:pt>
                <c:pt idx="19102">
                  <c:v>-0.12527099999999999</c:v>
                </c:pt>
                <c:pt idx="19103">
                  <c:v>-0.12210699999999999</c:v>
                </c:pt>
                <c:pt idx="19104">
                  <c:v>-0.117562</c:v>
                </c:pt>
                <c:pt idx="19105">
                  <c:v>-0.114673</c:v>
                </c:pt>
                <c:pt idx="19106">
                  <c:v>-0.115629</c:v>
                </c:pt>
                <c:pt idx="19107">
                  <c:v>-0.11182400000000001</c:v>
                </c:pt>
                <c:pt idx="19108">
                  <c:v>-0.104752</c:v>
                </c:pt>
                <c:pt idx="19109">
                  <c:v>-9.9278400000000003E-2</c:v>
                </c:pt>
                <c:pt idx="19110">
                  <c:v>-9.4203999999999996E-2</c:v>
                </c:pt>
                <c:pt idx="19111">
                  <c:v>-8.9216500000000004E-2</c:v>
                </c:pt>
                <c:pt idx="19112">
                  <c:v>-8.4498900000000002E-2</c:v>
                </c:pt>
                <c:pt idx="19113">
                  <c:v>-8.0042600000000005E-2</c:v>
                </c:pt>
                <c:pt idx="19114">
                  <c:v>-8.6220099999999994E-2</c:v>
                </c:pt>
                <c:pt idx="19115">
                  <c:v>-8.6194400000000004E-2</c:v>
                </c:pt>
                <c:pt idx="19116">
                  <c:v>-8.2149100000000003E-2</c:v>
                </c:pt>
                <c:pt idx="19117">
                  <c:v>-7.3791999999999996E-2</c:v>
                </c:pt>
                <c:pt idx="19118">
                  <c:v>-7.2069900000000006E-2</c:v>
                </c:pt>
                <c:pt idx="19119">
                  <c:v>-6.8793499999999994E-2</c:v>
                </c:pt>
                <c:pt idx="19120">
                  <c:v>-6.5378099999999995E-2</c:v>
                </c:pt>
                <c:pt idx="19121">
                  <c:v>-6.3351500000000005E-2</c:v>
                </c:pt>
                <c:pt idx="19122">
                  <c:v>-6.0791199999999997E-2</c:v>
                </c:pt>
                <c:pt idx="19123">
                  <c:v>-5.8762399999999999E-2</c:v>
                </c:pt>
                <c:pt idx="19124">
                  <c:v>-5.6064299999999997E-2</c:v>
                </c:pt>
                <c:pt idx="19125">
                  <c:v>-5.3194900000000003E-2</c:v>
                </c:pt>
                <c:pt idx="19126">
                  <c:v>-5.3608500000000003E-2</c:v>
                </c:pt>
                <c:pt idx="19127">
                  <c:v>-5.6059999999999999E-2</c:v>
                </c:pt>
                <c:pt idx="19128">
                  <c:v>-5.5284800000000002E-2</c:v>
                </c:pt>
                <c:pt idx="19129">
                  <c:v>-5.0718699999999999E-2</c:v>
                </c:pt>
                <c:pt idx="19130">
                  <c:v>-4.81947E-2</c:v>
                </c:pt>
                <c:pt idx="19131">
                  <c:v>-4.0948900000000003E-2</c:v>
                </c:pt>
                <c:pt idx="19132">
                  <c:v>-2.92287E-2</c:v>
                </c:pt>
                <c:pt idx="19133">
                  <c:v>-2.3557600000000001E-2</c:v>
                </c:pt>
                <c:pt idx="19134">
                  <c:v>-1.6228800000000002E-2</c:v>
                </c:pt>
                <c:pt idx="19135">
                  <c:v>-1.16238E-2</c:v>
                </c:pt>
                <c:pt idx="19136">
                  <c:v>-1.3022799999999999E-2</c:v>
                </c:pt>
                <c:pt idx="19137">
                  <c:v>-1.2927900000000001E-2</c:v>
                </c:pt>
                <c:pt idx="19138">
                  <c:v>-7.6488800000000003E-3</c:v>
                </c:pt>
                <c:pt idx="19139">
                  <c:v>-1.4780500000000001E-3</c:v>
                </c:pt>
                <c:pt idx="19140">
                  <c:v>-3.76516E-3</c:v>
                </c:pt>
                <c:pt idx="19141">
                  <c:v>7.9409599999999999E-4</c:v>
                </c:pt>
                <c:pt idx="19142">
                  <c:v>8.7532899999999999E-4</c:v>
                </c:pt>
                <c:pt idx="19143">
                  <c:v>-1.4674899999999999E-3</c:v>
                </c:pt>
                <c:pt idx="19144">
                  <c:v>-5.8923999999999999E-4</c:v>
                </c:pt>
                <c:pt idx="19145">
                  <c:v>8.1810400000000005E-3</c:v>
                </c:pt>
                <c:pt idx="19146">
                  <c:v>2.4784E-2</c:v>
                </c:pt>
                <c:pt idx="19147">
                  <c:v>3.2309299999999999E-2</c:v>
                </c:pt>
                <c:pt idx="19148">
                  <c:v>3.46396E-2</c:v>
                </c:pt>
                <c:pt idx="19149">
                  <c:v>4.0300099999999998E-2</c:v>
                </c:pt>
                <c:pt idx="19150">
                  <c:v>4.3005000000000002E-2</c:v>
                </c:pt>
                <c:pt idx="19151">
                  <c:v>4.4882699999999998E-2</c:v>
                </c:pt>
                <c:pt idx="19152">
                  <c:v>4.6260299999999997E-2</c:v>
                </c:pt>
                <c:pt idx="19153">
                  <c:v>4.9499300000000003E-2</c:v>
                </c:pt>
                <c:pt idx="19154">
                  <c:v>4.7766999999999997E-2</c:v>
                </c:pt>
                <c:pt idx="19155">
                  <c:v>3.94597E-2</c:v>
                </c:pt>
                <c:pt idx="19156">
                  <c:v>3.5387599999999998E-2</c:v>
                </c:pt>
                <c:pt idx="19157">
                  <c:v>3.0915000000000002E-2</c:v>
                </c:pt>
                <c:pt idx="19158">
                  <c:v>3.07592E-2</c:v>
                </c:pt>
                <c:pt idx="19159">
                  <c:v>3.4586699999999998E-2</c:v>
                </c:pt>
                <c:pt idx="19160">
                  <c:v>4.2733599999999997E-2</c:v>
                </c:pt>
                <c:pt idx="19161">
                  <c:v>4.5562699999999998E-2</c:v>
                </c:pt>
                <c:pt idx="19162">
                  <c:v>4.5553099999999999E-2</c:v>
                </c:pt>
                <c:pt idx="19163">
                  <c:v>4.8948899999999997E-2</c:v>
                </c:pt>
                <c:pt idx="19164">
                  <c:v>5.5875500000000002E-2</c:v>
                </c:pt>
                <c:pt idx="19165">
                  <c:v>7.0426600000000006E-2</c:v>
                </c:pt>
                <c:pt idx="19166">
                  <c:v>7.7382800000000002E-2</c:v>
                </c:pt>
                <c:pt idx="19167">
                  <c:v>8.4180000000000005E-2</c:v>
                </c:pt>
                <c:pt idx="19168">
                  <c:v>9.2204900000000006E-2</c:v>
                </c:pt>
                <c:pt idx="19169">
                  <c:v>9.5038600000000001E-2</c:v>
                </c:pt>
                <c:pt idx="19170">
                  <c:v>0.100241</c:v>
                </c:pt>
                <c:pt idx="19171">
                  <c:v>0.10548399999999999</c:v>
                </c:pt>
                <c:pt idx="19172">
                  <c:v>0.108139</c:v>
                </c:pt>
                <c:pt idx="19173">
                  <c:v>0.117286</c:v>
                </c:pt>
                <c:pt idx="19174">
                  <c:v>0.13495699999999999</c:v>
                </c:pt>
                <c:pt idx="19175">
                  <c:v>0.145678</c:v>
                </c:pt>
                <c:pt idx="19176">
                  <c:v>0.15495100000000001</c:v>
                </c:pt>
                <c:pt idx="19177">
                  <c:v>0.16380500000000001</c:v>
                </c:pt>
                <c:pt idx="19178">
                  <c:v>0.16911499999999999</c:v>
                </c:pt>
                <c:pt idx="19179">
                  <c:v>0.17405499999999999</c:v>
                </c:pt>
                <c:pt idx="19180">
                  <c:v>0.180892</c:v>
                </c:pt>
                <c:pt idx="19181">
                  <c:v>0.183422</c:v>
                </c:pt>
                <c:pt idx="19182">
                  <c:v>0.176178</c:v>
                </c:pt>
                <c:pt idx="19183">
                  <c:v>0.170929</c:v>
                </c:pt>
                <c:pt idx="19184">
                  <c:v>0.16975699999999999</c:v>
                </c:pt>
                <c:pt idx="19185">
                  <c:v>0.173315</c:v>
                </c:pt>
                <c:pt idx="19186">
                  <c:v>0.17885100000000001</c:v>
                </c:pt>
                <c:pt idx="19187">
                  <c:v>0.18768599999999999</c:v>
                </c:pt>
                <c:pt idx="19188">
                  <c:v>0.19592300000000001</c:v>
                </c:pt>
                <c:pt idx="19189">
                  <c:v>0.20700399999999999</c:v>
                </c:pt>
                <c:pt idx="19190">
                  <c:v>0.22396099999999999</c:v>
                </c:pt>
                <c:pt idx="19191">
                  <c:v>0.24029300000000001</c:v>
                </c:pt>
                <c:pt idx="19192">
                  <c:v>0.24951999999999999</c:v>
                </c:pt>
                <c:pt idx="19193">
                  <c:v>0.26487500000000003</c:v>
                </c:pt>
                <c:pt idx="19194">
                  <c:v>0.27795599999999998</c:v>
                </c:pt>
                <c:pt idx="19195">
                  <c:v>0.28312100000000001</c:v>
                </c:pt>
                <c:pt idx="19196">
                  <c:v>0.28098200000000001</c:v>
                </c:pt>
                <c:pt idx="19197">
                  <c:v>0.28820600000000002</c:v>
                </c:pt>
                <c:pt idx="19198">
                  <c:v>0.30192200000000002</c:v>
                </c:pt>
                <c:pt idx="19199">
                  <c:v>0.31236799999999998</c:v>
                </c:pt>
                <c:pt idx="19200">
                  <c:v>0.31726900000000002</c:v>
                </c:pt>
                <c:pt idx="19201">
                  <c:v>0.32306000000000001</c:v>
                </c:pt>
                <c:pt idx="19202">
                  <c:v>0.32955400000000001</c:v>
                </c:pt>
                <c:pt idx="19203">
                  <c:v>0.34394000000000002</c:v>
                </c:pt>
                <c:pt idx="19204">
                  <c:v>0.357074</c:v>
                </c:pt>
                <c:pt idx="19205">
                  <c:v>0.36773600000000001</c:v>
                </c:pt>
                <c:pt idx="19206">
                  <c:v>0.38131500000000002</c:v>
                </c:pt>
                <c:pt idx="19207">
                  <c:v>0.39280599999999999</c:v>
                </c:pt>
                <c:pt idx="19208">
                  <c:v>0.39827000000000001</c:v>
                </c:pt>
                <c:pt idx="19209">
                  <c:v>0.40264699999999998</c:v>
                </c:pt>
                <c:pt idx="19210">
                  <c:v>0.41211399999999998</c:v>
                </c:pt>
                <c:pt idx="19211">
                  <c:v>0.42390600000000001</c:v>
                </c:pt>
                <c:pt idx="19212">
                  <c:v>0.431093</c:v>
                </c:pt>
                <c:pt idx="19213">
                  <c:v>0.44129000000000002</c:v>
                </c:pt>
                <c:pt idx="19214">
                  <c:v>0.45330500000000001</c:v>
                </c:pt>
                <c:pt idx="19215">
                  <c:v>0.45720699999999997</c:v>
                </c:pt>
                <c:pt idx="19216">
                  <c:v>0.46322600000000003</c:v>
                </c:pt>
                <c:pt idx="19217">
                  <c:v>0.46768199999999999</c:v>
                </c:pt>
                <c:pt idx="19218">
                  <c:v>0.47134199999999998</c:v>
                </c:pt>
                <c:pt idx="19219">
                  <c:v>0.47497400000000001</c:v>
                </c:pt>
                <c:pt idx="19220">
                  <c:v>0.48474400000000001</c:v>
                </c:pt>
                <c:pt idx="19221">
                  <c:v>0.49646800000000002</c:v>
                </c:pt>
                <c:pt idx="19222">
                  <c:v>0.50154299999999996</c:v>
                </c:pt>
                <c:pt idx="19223">
                  <c:v>0.510548</c:v>
                </c:pt>
                <c:pt idx="19224">
                  <c:v>0.52558400000000005</c:v>
                </c:pt>
                <c:pt idx="19225">
                  <c:v>0.53789399999999998</c:v>
                </c:pt>
                <c:pt idx="19226">
                  <c:v>0.54591199999999995</c:v>
                </c:pt>
                <c:pt idx="19227">
                  <c:v>0.55172500000000002</c:v>
                </c:pt>
                <c:pt idx="19228">
                  <c:v>0.55767800000000001</c:v>
                </c:pt>
                <c:pt idx="19229">
                  <c:v>0.57176199999999999</c:v>
                </c:pt>
                <c:pt idx="19230">
                  <c:v>0.58528500000000006</c:v>
                </c:pt>
                <c:pt idx="19231">
                  <c:v>0.59014699999999998</c:v>
                </c:pt>
                <c:pt idx="19232">
                  <c:v>0.59336999999999995</c:v>
                </c:pt>
                <c:pt idx="19233">
                  <c:v>0.598773</c:v>
                </c:pt>
                <c:pt idx="19234">
                  <c:v>0.60482000000000002</c:v>
                </c:pt>
                <c:pt idx="19235">
                  <c:v>0.610958</c:v>
                </c:pt>
                <c:pt idx="19236">
                  <c:v>0.62010900000000002</c:v>
                </c:pt>
                <c:pt idx="19237">
                  <c:v>0.62960199999999999</c:v>
                </c:pt>
                <c:pt idx="19238">
                  <c:v>0.63625699999999996</c:v>
                </c:pt>
                <c:pt idx="19239">
                  <c:v>0.64183800000000002</c:v>
                </c:pt>
                <c:pt idx="19240">
                  <c:v>0.64240900000000001</c:v>
                </c:pt>
                <c:pt idx="19241">
                  <c:v>0.638262</c:v>
                </c:pt>
                <c:pt idx="19242">
                  <c:v>0.63875999999999999</c:v>
                </c:pt>
                <c:pt idx="19243">
                  <c:v>0.64322999999999997</c:v>
                </c:pt>
                <c:pt idx="19244">
                  <c:v>0.65436000000000005</c:v>
                </c:pt>
                <c:pt idx="19245">
                  <c:v>0.66019700000000003</c:v>
                </c:pt>
                <c:pt idx="19246">
                  <c:v>0.66249199999999997</c:v>
                </c:pt>
                <c:pt idx="19247">
                  <c:v>0.65857900000000003</c:v>
                </c:pt>
                <c:pt idx="19248">
                  <c:v>0.66298500000000005</c:v>
                </c:pt>
                <c:pt idx="19249">
                  <c:v>0.66990099999999997</c:v>
                </c:pt>
                <c:pt idx="19250">
                  <c:v>0.67820100000000005</c:v>
                </c:pt>
                <c:pt idx="19251">
                  <c:v>0.68371899999999997</c:v>
                </c:pt>
                <c:pt idx="19252">
                  <c:v>0.68689999999999996</c:v>
                </c:pt>
                <c:pt idx="19253">
                  <c:v>0.68908999999999998</c:v>
                </c:pt>
                <c:pt idx="19254">
                  <c:v>0.69377</c:v>
                </c:pt>
                <c:pt idx="19255">
                  <c:v>0.69879999999999998</c:v>
                </c:pt>
                <c:pt idx="19256">
                  <c:v>0.70484599999999997</c:v>
                </c:pt>
                <c:pt idx="19257">
                  <c:v>0.71074199999999998</c:v>
                </c:pt>
                <c:pt idx="19258">
                  <c:v>0.71527300000000005</c:v>
                </c:pt>
                <c:pt idx="19259">
                  <c:v>0.72275599999999995</c:v>
                </c:pt>
                <c:pt idx="19260">
                  <c:v>0.73018300000000003</c:v>
                </c:pt>
                <c:pt idx="19261">
                  <c:v>0.74063599999999996</c:v>
                </c:pt>
                <c:pt idx="19262">
                  <c:v>0.74493200000000004</c:v>
                </c:pt>
                <c:pt idx="19263">
                  <c:v>0.74380000000000002</c:v>
                </c:pt>
                <c:pt idx="19264">
                  <c:v>0.73748199999999997</c:v>
                </c:pt>
                <c:pt idx="19265">
                  <c:v>0.72545499999999996</c:v>
                </c:pt>
                <c:pt idx="19266">
                  <c:v>0.71386400000000005</c:v>
                </c:pt>
                <c:pt idx="19267">
                  <c:v>0.69948699999999997</c:v>
                </c:pt>
                <c:pt idx="19268">
                  <c:v>0.69137400000000004</c:v>
                </c:pt>
                <c:pt idx="19269">
                  <c:v>0.68425499999999995</c:v>
                </c:pt>
                <c:pt idx="19270">
                  <c:v>0.68059899999999995</c:v>
                </c:pt>
                <c:pt idx="19271">
                  <c:v>0.70103099999999996</c:v>
                </c:pt>
                <c:pt idx="19272">
                  <c:v>0.74516300000000002</c:v>
                </c:pt>
                <c:pt idx="19273">
                  <c:v>0.776034</c:v>
                </c:pt>
                <c:pt idx="19274">
                  <c:v>0.616703</c:v>
                </c:pt>
                <c:pt idx="19275">
                  <c:v>-0.115748</c:v>
                </c:pt>
                <c:pt idx="19276">
                  <c:v>-0.27147500000000002</c:v>
                </c:pt>
                <c:pt idx="19277">
                  <c:v>0.21751400000000001</c:v>
                </c:pt>
                <c:pt idx="19278">
                  <c:v>0.54568099999999997</c:v>
                </c:pt>
                <c:pt idx="19279">
                  <c:v>0.54603599999999997</c:v>
                </c:pt>
                <c:pt idx="19280">
                  <c:v>0.49438599999999999</c:v>
                </c:pt>
                <c:pt idx="19281">
                  <c:v>0.48505599999999999</c:v>
                </c:pt>
                <c:pt idx="19282">
                  <c:v>0.47913600000000001</c:v>
                </c:pt>
                <c:pt idx="19283">
                  <c:v>0.47063500000000003</c:v>
                </c:pt>
                <c:pt idx="19284">
                  <c:v>0.45718199999999998</c:v>
                </c:pt>
                <c:pt idx="19285">
                  <c:v>0.44605299999999998</c:v>
                </c:pt>
                <c:pt idx="19286">
                  <c:v>0.43113299999999999</c:v>
                </c:pt>
                <c:pt idx="19287">
                  <c:v>0.40495799999999998</c:v>
                </c:pt>
                <c:pt idx="19288">
                  <c:v>0.38162000000000001</c:v>
                </c:pt>
                <c:pt idx="19289">
                  <c:v>0.35510000000000003</c:v>
                </c:pt>
                <c:pt idx="19290">
                  <c:v>0.333783</c:v>
                </c:pt>
                <c:pt idx="19291">
                  <c:v>0.32688299999999998</c:v>
                </c:pt>
                <c:pt idx="19292">
                  <c:v>0.31184200000000001</c:v>
                </c:pt>
                <c:pt idx="19293">
                  <c:v>0.292408</c:v>
                </c:pt>
                <c:pt idx="19294">
                  <c:v>0.27731600000000001</c:v>
                </c:pt>
                <c:pt idx="19295">
                  <c:v>0.25141599999999997</c:v>
                </c:pt>
                <c:pt idx="19296">
                  <c:v>0.224303</c:v>
                </c:pt>
                <c:pt idx="19297">
                  <c:v>0.20624799999999999</c:v>
                </c:pt>
                <c:pt idx="19298">
                  <c:v>0.18573700000000001</c:v>
                </c:pt>
                <c:pt idx="19299">
                  <c:v>0.16538</c:v>
                </c:pt>
                <c:pt idx="19300">
                  <c:v>0.14891499999999999</c:v>
                </c:pt>
                <c:pt idx="19301">
                  <c:v>0.13692299999999999</c:v>
                </c:pt>
                <c:pt idx="19302">
                  <c:v>0.12551699999999999</c:v>
                </c:pt>
                <c:pt idx="19303">
                  <c:v>0.113691</c:v>
                </c:pt>
                <c:pt idx="19304">
                  <c:v>9.6300800000000006E-2</c:v>
                </c:pt>
                <c:pt idx="19305">
                  <c:v>7.9270199999999999E-2</c:v>
                </c:pt>
                <c:pt idx="19306">
                  <c:v>7.6165300000000005E-2</c:v>
                </c:pt>
                <c:pt idx="19307">
                  <c:v>7.0617899999999997E-2</c:v>
                </c:pt>
                <c:pt idx="19308">
                  <c:v>6.1869599999999997E-2</c:v>
                </c:pt>
                <c:pt idx="19309">
                  <c:v>5.7695200000000002E-2</c:v>
                </c:pt>
                <c:pt idx="19310">
                  <c:v>5.2916199999999997E-2</c:v>
                </c:pt>
                <c:pt idx="19311">
                  <c:v>3.5859299999999997E-2</c:v>
                </c:pt>
                <c:pt idx="19312">
                  <c:v>2.07735E-2</c:v>
                </c:pt>
                <c:pt idx="19313">
                  <c:v>2.1778700000000002E-2</c:v>
                </c:pt>
                <c:pt idx="19314">
                  <c:v>2.5447399999999998E-2</c:v>
                </c:pt>
                <c:pt idx="19315">
                  <c:v>2.93344E-2</c:v>
                </c:pt>
                <c:pt idx="19316">
                  <c:v>2.99309E-2</c:v>
                </c:pt>
                <c:pt idx="19317">
                  <c:v>2.67681E-2</c:v>
                </c:pt>
                <c:pt idx="19318">
                  <c:v>1.36119E-2</c:v>
                </c:pt>
                <c:pt idx="19319">
                  <c:v>-1.00032E-2</c:v>
                </c:pt>
                <c:pt idx="19320">
                  <c:v>-2.4747399999999999E-2</c:v>
                </c:pt>
                <c:pt idx="19321">
                  <c:v>-3.4420399999999997E-2</c:v>
                </c:pt>
                <c:pt idx="19322">
                  <c:v>-3.9123699999999997E-2</c:v>
                </c:pt>
                <c:pt idx="19323">
                  <c:v>-4.3780399999999997E-2</c:v>
                </c:pt>
                <c:pt idx="19324">
                  <c:v>-4.6487500000000001E-2</c:v>
                </c:pt>
                <c:pt idx="19325">
                  <c:v>-4.5769400000000002E-2</c:v>
                </c:pt>
                <c:pt idx="19326">
                  <c:v>-4.2625299999999998E-2</c:v>
                </c:pt>
                <c:pt idx="19327">
                  <c:v>-4.3057900000000003E-2</c:v>
                </c:pt>
                <c:pt idx="19328">
                  <c:v>-4.4786300000000001E-2</c:v>
                </c:pt>
                <c:pt idx="19329">
                  <c:v>-4.55167E-2</c:v>
                </c:pt>
                <c:pt idx="19330">
                  <c:v>-5.09965E-2</c:v>
                </c:pt>
                <c:pt idx="19331">
                  <c:v>-5.6938000000000002E-2</c:v>
                </c:pt>
                <c:pt idx="19332">
                  <c:v>-6.4045099999999994E-2</c:v>
                </c:pt>
                <c:pt idx="19333">
                  <c:v>-6.0144900000000001E-2</c:v>
                </c:pt>
                <c:pt idx="19334">
                  <c:v>-5.9985499999999997E-2</c:v>
                </c:pt>
                <c:pt idx="19335">
                  <c:v>-6.4087000000000005E-2</c:v>
                </c:pt>
                <c:pt idx="19336">
                  <c:v>-6.6640400000000002E-2</c:v>
                </c:pt>
                <c:pt idx="19337">
                  <c:v>-6.7288000000000001E-2</c:v>
                </c:pt>
                <c:pt idx="19338">
                  <c:v>-6.6676200000000005E-2</c:v>
                </c:pt>
                <c:pt idx="19339">
                  <c:v>-7.3848499999999997E-2</c:v>
                </c:pt>
                <c:pt idx="19340">
                  <c:v>-8.9453299999999999E-2</c:v>
                </c:pt>
                <c:pt idx="19341">
                  <c:v>-0.100829</c:v>
                </c:pt>
                <c:pt idx="19342">
                  <c:v>-0.101648</c:v>
                </c:pt>
                <c:pt idx="19343">
                  <c:v>-0.10120899999999999</c:v>
                </c:pt>
                <c:pt idx="19344">
                  <c:v>-9.9900699999999995E-2</c:v>
                </c:pt>
                <c:pt idx="19345">
                  <c:v>-0.102323</c:v>
                </c:pt>
                <c:pt idx="19346">
                  <c:v>-9.6940499999999999E-2</c:v>
                </c:pt>
                <c:pt idx="19347">
                  <c:v>-8.7192000000000006E-2</c:v>
                </c:pt>
                <c:pt idx="19348">
                  <c:v>-6.5702899999999995E-2</c:v>
                </c:pt>
                <c:pt idx="19349">
                  <c:v>-5.0215099999999999E-2</c:v>
                </c:pt>
                <c:pt idx="19350">
                  <c:v>-4.3082099999999998E-2</c:v>
                </c:pt>
                <c:pt idx="19351">
                  <c:v>-3.7228799999999999E-2</c:v>
                </c:pt>
                <c:pt idx="19352">
                  <c:v>-3.8402800000000001E-2</c:v>
                </c:pt>
                <c:pt idx="19353">
                  <c:v>-4.2554000000000002E-2</c:v>
                </c:pt>
                <c:pt idx="19354">
                  <c:v>-4.2235799999999997E-2</c:v>
                </c:pt>
                <c:pt idx="19355">
                  <c:v>-4.2036299999999999E-2</c:v>
                </c:pt>
                <c:pt idx="19356">
                  <c:v>-4.9257500000000003E-2</c:v>
                </c:pt>
                <c:pt idx="19357">
                  <c:v>-7.05538E-2</c:v>
                </c:pt>
                <c:pt idx="19358">
                  <c:v>-7.9644400000000004E-2</c:v>
                </c:pt>
                <c:pt idx="19359">
                  <c:v>-8.1244499999999997E-2</c:v>
                </c:pt>
                <c:pt idx="19360">
                  <c:v>-7.8162200000000001E-2</c:v>
                </c:pt>
                <c:pt idx="19361">
                  <c:v>-7.5504399999999999E-2</c:v>
                </c:pt>
                <c:pt idx="19362">
                  <c:v>-7.85304E-2</c:v>
                </c:pt>
                <c:pt idx="19363">
                  <c:v>-8.4559499999999996E-2</c:v>
                </c:pt>
                <c:pt idx="19364">
                  <c:v>-8.4925299999999995E-2</c:v>
                </c:pt>
                <c:pt idx="19365">
                  <c:v>-7.8034199999999998E-2</c:v>
                </c:pt>
                <c:pt idx="19366">
                  <c:v>-7.0562100000000003E-2</c:v>
                </c:pt>
                <c:pt idx="19367">
                  <c:v>-6.7151799999999998E-2</c:v>
                </c:pt>
                <c:pt idx="19368">
                  <c:v>-6.9393499999999997E-2</c:v>
                </c:pt>
                <c:pt idx="19369">
                  <c:v>-7.1924100000000005E-2</c:v>
                </c:pt>
                <c:pt idx="19370">
                  <c:v>-6.9034899999999996E-2</c:v>
                </c:pt>
                <c:pt idx="19371">
                  <c:v>-6.2715300000000002E-2</c:v>
                </c:pt>
                <c:pt idx="19372">
                  <c:v>-5.8668199999999997E-2</c:v>
                </c:pt>
                <c:pt idx="19373">
                  <c:v>-6.0156899999999999E-2</c:v>
                </c:pt>
                <c:pt idx="19374">
                  <c:v>-6.1540299999999999E-2</c:v>
                </c:pt>
                <c:pt idx="19375">
                  <c:v>-6.2812599999999996E-2</c:v>
                </c:pt>
                <c:pt idx="19376">
                  <c:v>-6.0227500000000003E-2</c:v>
                </c:pt>
                <c:pt idx="19377">
                  <c:v>-5.7041799999999997E-2</c:v>
                </c:pt>
                <c:pt idx="19378">
                  <c:v>-5.6603899999999999E-2</c:v>
                </c:pt>
                <c:pt idx="19379">
                  <c:v>-6.1257600000000002E-2</c:v>
                </c:pt>
                <c:pt idx="19380">
                  <c:v>-6.7756899999999995E-2</c:v>
                </c:pt>
                <c:pt idx="19381">
                  <c:v>-6.9480700000000006E-2</c:v>
                </c:pt>
                <c:pt idx="19382">
                  <c:v>-6.8847500000000006E-2</c:v>
                </c:pt>
                <c:pt idx="19383">
                  <c:v>-6.5579299999999993E-2</c:v>
                </c:pt>
                <c:pt idx="19384">
                  <c:v>-6.3649300000000006E-2</c:v>
                </c:pt>
                <c:pt idx="19385">
                  <c:v>-6.9620699999999994E-2</c:v>
                </c:pt>
                <c:pt idx="19386">
                  <c:v>-7.4527700000000002E-2</c:v>
                </c:pt>
                <c:pt idx="19387">
                  <c:v>-7.4584700000000004E-2</c:v>
                </c:pt>
                <c:pt idx="19388">
                  <c:v>-7.4153899999999995E-2</c:v>
                </c:pt>
                <c:pt idx="19389">
                  <c:v>-7.7994400000000005E-2</c:v>
                </c:pt>
                <c:pt idx="19390">
                  <c:v>-8.1560099999999996E-2</c:v>
                </c:pt>
                <c:pt idx="19391">
                  <c:v>-9.5490199999999997E-2</c:v>
                </c:pt>
                <c:pt idx="19392">
                  <c:v>-0.104627</c:v>
                </c:pt>
                <c:pt idx="19393">
                  <c:v>-0.10739799999999999</c:v>
                </c:pt>
                <c:pt idx="19394">
                  <c:v>-0.114342</c:v>
                </c:pt>
                <c:pt idx="19395">
                  <c:v>-0.12246799999999999</c:v>
                </c:pt>
                <c:pt idx="19396">
                  <c:v>-0.122339</c:v>
                </c:pt>
                <c:pt idx="19397">
                  <c:v>-0.120046</c:v>
                </c:pt>
                <c:pt idx="19398">
                  <c:v>-0.110092</c:v>
                </c:pt>
                <c:pt idx="19399">
                  <c:v>-0.10446</c:v>
                </c:pt>
                <c:pt idx="19400">
                  <c:v>-0.109362</c:v>
                </c:pt>
                <c:pt idx="19401">
                  <c:v>-0.11612699999999999</c:v>
                </c:pt>
                <c:pt idx="19402">
                  <c:v>-0.11949</c:v>
                </c:pt>
                <c:pt idx="19403">
                  <c:v>-0.12123399999999999</c:v>
                </c:pt>
                <c:pt idx="19404">
                  <c:v>-0.122063</c:v>
                </c:pt>
                <c:pt idx="19405">
                  <c:v>-0.121938</c:v>
                </c:pt>
                <c:pt idx="19406">
                  <c:v>-0.12012100000000001</c:v>
                </c:pt>
                <c:pt idx="19407">
                  <c:v>-0.119689</c:v>
                </c:pt>
                <c:pt idx="19408">
                  <c:v>-0.12350899999999999</c:v>
                </c:pt>
                <c:pt idx="19409">
                  <c:v>-0.132299</c:v>
                </c:pt>
                <c:pt idx="19410">
                  <c:v>-0.13564499999999999</c:v>
                </c:pt>
                <c:pt idx="19411">
                  <c:v>-0.137242</c:v>
                </c:pt>
                <c:pt idx="19412">
                  <c:v>-0.13883100000000001</c:v>
                </c:pt>
                <c:pt idx="19413">
                  <c:v>-0.141902</c:v>
                </c:pt>
                <c:pt idx="19414">
                  <c:v>-0.144676</c:v>
                </c:pt>
                <c:pt idx="19415">
                  <c:v>-0.144897</c:v>
                </c:pt>
                <c:pt idx="19416">
                  <c:v>-0.14682400000000001</c:v>
                </c:pt>
                <c:pt idx="19417">
                  <c:v>-0.15804399999999999</c:v>
                </c:pt>
                <c:pt idx="19418">
                  <c:v>-0.164797</c:v>
                </c:pt>
                <c:pt idx="19419">
                  <c:v>-0.17302200000000001</c:v>
                </c:pt>
                <c:pt idx="19420">
                  <c:v>-0.17823800000000001</c:v>
                </c:pt>
                <c:pt idx="19421">
                  <c:v>-0.18484500000000001</c:v>
                </c:pt>
                <c:pt idx="19422">
                  <c:v>-0.18699199999999999</c:v>
                </c:pt>
                <c:pt idx="19423">
                  <c:v>-0.19231799999999999</c:v>
                </c:pt>
                <c:pt idx="19424">
                  <c:v>-0.193776</c:v>
                </c:pt>
                <c:pt idx="19425">
                  <c:v>-0.18998899999999999</c:v>
                </c:pt>
                <c:pt idx="19426">
                  <c:v>-0.192299</c:v>
                </c:pt>
                <c:pt idx="19427">
                  <c:v>-0.19578599999999999</c:v>
                </c:pt>
                <c:pt idx="19428">
                  <c:v>-0.196495</c:v>
                </c:pt>
                <c:pt idx="19429">
                  <c:v>-0.197185</c:v>
                </c:pt>
                <c:pt idx="19430">
                  <c:v>-0.19908300000000001</c:v>
                </c:pt>
                <c:pt idx="19431">
                  <c:v>-0.197103</c:v>
                </c:pt>
                <c:pt idx="19432">
                  <c:v>-0.193718</c:v>
                </c:pt>
                <c:pt idx="19433">
                  <c:v>-0.18284800000000001</c:v>
                </c:pt>
                <c:pt idx="19434">
                  <c:v>-0.18507199999999999</c:v>
                </c:pt>
                <c:pt idx="19435">
                  <c:v>-0.18801399999999999</c:v>
                </c:pt>
                <c:pt idx="19436">
                  <c:v>-0.195517</c:v>
                </c:pt>
                <c:pt idx="19437">
                  <c:v>-0.19789599999999999</c:v>
                </c:pt>
                <c:pt idx="19438">
                  <c:v>-0.20274</c:v>
                </c:pt>
                <c:pt idx="19439">
                  <c:v>-0.20267399999999999</c:v>
                </c:pt>
                <c:pt idx="19440">
                  <c:v>-0.204627</c:v>
                </c:pt>
                <c:pt idx="19441">
                  <c:v>-0.20524600000000001</c:v>
                </c:pt>
                <c:pt idx="19442">
                  <c:v>-0.208956</c:v>
                </c:pt>
                <c:pt idx="19443">
                  <c:v>-0.214809</c:v>
                </c:pt>
                <c:pt idx="19444">
                  <c:v>-0.22072</c:v>
                </c:pt>
                <c:pt idx="19445">
                  <c:v>-0.22884399999999999</c:v>
                </c:pt>
                <c:pt idx="19446">
                  <c:v>-0.237484</c:v>
                </c:pt>
                <c:pt idx="19447">
                  <c:v>-0.236403</c:v>
                </c:pt>
                <c:pt idx="19448">
                  <c:v>-0.24113899999999999</c:v>
                </c:pt>
                <c:pt idx="19449">
                  <c:v>-0.24571000000000001</c:v>
                </c:pt>
                <c:pt idx="19450">
                  <c:v>-0.25060399999999999</c:v>
                </c:pt>
                <c:pt idx="19451">
                  <c:v>-0.25073400000000001</c:v>
                </c:pt>
                <c:pt idx="19452">
                  <c:v>-0.24806600000000001</c:v>
                </c:pt>
                <c:pt idx="19453">
                  <c:v>-0.24850800000000001</c:v>
                </c:pt>
                <c:pt idx="19454">
                  <c:v>-0.24823999999999999</c:v>
                </c:pt>
                <c:pt idx="19455">
                  <c:v>-0.248056</c:v>
                </c:pt>
                <c:pt idx="19456">
                  <c:v>-0.248665</c:v>
                </c:pt>
                <c:pt idx="19457">
                  <c:v>-0.250587</c:v>
                </c:pt>
                <c:pt idx="19458">
                  <c:v>-0.25017099999999998</c:v>
                </c:pt>
                <c:pt idx="19459">
                  <c:v>-0.252195</c:v>
                </c:pt>
                <c:pt idx="19460">
                  <c:v>-0.256994</c:v>
                </c:pt>
                <c:pt idx="19461">
                  <c:v>-0.25647500000000001</c:v>
                </c:pt>
                <c:pt idx="19462">
                  <c:v>-0.24290500000000001</c:v>
                </c:pt>
                <c:pt idx="19463">
                  <c:v>-0.22847100000000001</c:v>
                </c:pt>
                <c:pt idx="19464">
                  <c:v>-0.22640299999999999</c:v>
                </c:pt>
                <c:pt idx="19465">
                  <c:v>-0.21756500000000001</c:v>
                </c:pt>
                <c:pt idx="19466">
                  <c:v>-0.221522</c:v>
                </c:pt>
                <c:pt idx="19467">
                  <c:v>-0.230042</c:v>
                </c:pt>
                <c:pt idx="19468">
                  <c:v>-0.23272200000000001</c:v>
                </c:pt>
                <c:pt idx="19469">
                  <c:v>-0.23044100000000001</c:v>
                </c:pt>
                <c:pt idx="19470">
                  <c:v>-0.229211</c:v>
                </c:pt>
                <c:pt idx="19471">
                  <c:v>-0.22958000000000001</c:v>
                </c:pt>
                <c:pt idx="19472">
                  <c:v>-0.227932</c:v>
                </c:pt>
                <c:pt idx="19473">
                  <c:v>-0.22691700000000001</c:v>
                </c:pt>
                <c:pt idx="19474">
                  <c:v>-0.22947799999999999</c:v>
                </c:pt>
                <c:pt idx="19475">
                  <c:v>-0.23394799999999999</c:v>
                </c:pt>
                <c:pt idx="19476">
                  <c:v>-0.23826</c:v>
                </c:pt>
                <c:pt idx="19477">
                  <c:v>-0.23589599999999999</c:v>
                </c:pt>
                <c:pt idx="19478">
                  <c:v>-0.23493700000000001</c:v>
                </c:pt>
                <c:pt idx="19479">
                  <c:v>-0.23665700000000001</c:v>
                </c:pt>
                <c:pt idx="19480">
                  <c:v>-0.24287</c:v>
                </c:pt>
                <c:pt idx="19481">
                  <c:v>-0.251772</c:v>
                </c:pt>
                <c:pt idx="19482">
                  <c:v>-0.26311800000000002</c:v>
                </c:pt>
                <c:pt idx="19483">
                  <c:v>-0.26912700000000001</c:v>
                </c:pt>
                <c:pt idx="19484">
                  <c:v>-0.274198</c:v>
                </c:pt>
                <c:pt idx="19485">
                  <c:v>-0.27981600000000001</c:v>
                </c:pt>
                <c:pt idx="19486">
                  <c:v>-0.28639799999999999</c:v>
                </c:pt>
                <c:pt idx="19487">
                  <c:v>-0.293624</c:v>
                </c:pt>
                <c:pt idx="19488">
                  <c:v>-0.29580800000000002</c:v>
                </c:pt>
                <c:pt idx="19489">
                  <c:v>-0.29787999999999998</c:v>
                </c:pt>
                <c:pt idx="19490">
                  <c:v>-0.30452099999999999</c:v>
                </c:pt>
                <c:pt idx="19491">
                  <c:v>-0.311699</c:v>
                </c:pt>
                <c:pt idx="19492">
                  <c:v>-0.32081300000000001</c:v>
                </c:pt>
                <c:pt idx="19493">
                  <c:v>-0.32534200000000002</c:v>
                </c:pt>
                <c:pt idx="19494">
                  <c:v>-0.32879599999999998</c:v>
                </c:pt>
                <c:pt idx="19495">
                  <c:v>-0.33433600000000002</c:v>
                </c:pt>
                <c:pt idx="19496">
                  <c:v>-0.35764200000000002</c:v>
                </c:pt>
                <c:pt idx="19497">
                  <c:v>-0.36588599999999999</c:v>
                </c:pt>
                <c:pt idx="19498">
                  <c:v>-0.37007600000000002</c:v>
                </c:pt>
                <c:pt idx="19499">
                  <c:v>-0.36859900000000001</c:v>
                </c:pt>
                <c:pt idx="19500">
                  <c:v>-0.37153999999999998</c:v>
                </c:pt>
                <c:pt idx="19501">
                  <c:v>-0.375251</c:v>
                </c:pt>
                <c:pt idx="19502">
                  <c:v>-0.38258599999999998</c:v>
                </c:pt>
                <c:pt idx="19503">
                  <c:v>-0.39365299999999998</c:v>
                </c:pt>
                <c:pt idx="19504">
                  <c:v>-0.39858700000000002</c:v>
                </c:pt>
                <c:pt idx="19505">
                  <c:v>-0.39869500000000002</c:v>
                </c:pt>
                <c:pt idx="19506">
                  <c:v>-0.40051599999999998</c:v>
                </c:pt>
                <c:pt idx="19507">
                  <c:v>-0.39969100000000002</c:v>
                </c:pt>
                <c:pt idx="19508">
                  <c:v>-0.40203899999999998</c:v>
                </c:pt>
                <c:pt idx="19509">
                  <c:v>-0.40168399999999999</c:v>
                </c:pt>
                <c:pt idx="19510">
                  <c:v>-0.40083200000000002</c:v>
                </c:pt>
                <c:pt idx="19511">
                  <c:v>-0.40609400000000001</c:v>
                </c:pt>
                <c:pt idx="19512">
                  <c:v>-0.41206300000000001</c:v>
                </c:pt>
                <c:pt idx="19513">
                  <c:v>-0.42203600000000002</c:v>
                </c:pt>
                <c:pt idx="19514">
                  <c:v>-0.41981099999999999</c:v>
                </c:pt>
                <c:pt idx="19515">
                  <c:v>-0.41596899999999998</c:v>
                </c:pt>
                <c:pt idx="19516">
                  <c:v>-0.41332000000000002</c:v>
                </c:pt>
                <c:pt idx="19517">
                  <c:v>-0.411217</c:v>
                </c:pt>
                <c:pt idx="19518">
                  <c:v>-0.41961199999999999</c:v>
                </c:pt>
                <c:pt idx="19519">
                  <c:v>-0.42909000000000003</c:v>
                </c:pt>
                <c:pt idx="19520">
                  <c:v>-0.43187700000000001</c:v>
                </c:pt>
                <c:pt idx="19521">
                  <c:v>-0.42794700000000002</c:v>
                </c:pt>
                <c:pt idx="19522">
                  <c:v>-0.43137999999999999</c:v>
                </c:pt>
                <c:pt idx="19523">
                  <c:v>-0.43675000000000003</c:v>
                </c:pt>
                <c:pt idx="19524">
                  <c:v>-0.44353199999999998</c:v>
                </c:pt>
                <c:pt idx="19525">
                  <c:v>-0.44942399999999999</c:v>
                </c:pt>
                <c:pt idx="19526">
                  <c:v>-0.45499800000000001</c:v>
                </c:pt>
                <c:pt idx="19527">
                  <c:v>-0.45706200000000002</c:v>
                </c:pt>
                <c:pt idx="19528">
                  <c:v>-0.45972200000000002</c:v>
                </c:pt>
                <c:pt idx="19529">
                  <c:v>-0.46000999999999997</c:v>
                </c:pt>
                <c:pt idx="19530">
                  <c:v>-0.46862900000000002</c:v>
                </c:pt>
                <c:pt idx="19531">
                  <c:v>-0.48031699999999999</c:v>
                </c:pt>
                <c:pt idx="19532">
                  <c:v>-0.47748299999999999</c:v>
                </c:pt>
                <c:pt idx="19533">
                  <c:v>-0.47842600000000002</c:v>
                </c:pt>
                <c:pt idx="19534">
                  <c:v>-0.47752899999999998</c:v>
                </c:pt>
                <c:pt idx="19535">
                  <c:v>-0.47852299999999998</c:v>
                </c:pt>
                <c:pt idx="19536">
                  <c:v>-0.47561900000000001</c:v>
                </c:pt>
                <c:pt idx="19537">
                  <c:v>-0.47469499999999998</c:v>
                </c:pt>
                <c:pt idx="19538">
                  <c:v>-0.46648800000000001</c:v>
                </c:pt>
                <c:pt idx="19539">
                  <c:v>-0.45792699999999997</c:v>
                </c:pt>
                <c:pt idx="19540">
                  <c:v>-0.46288800000000002</c:v>
                </c:pt>
                <c:pt idx="19541">
                  <c:v>-0.470273</c:v>
                </c:pt>
                <c:pt idx="19542">
                  <c:v>-0.47453899999999999</c:v>
                </c:pt>
                <c:pt idx="19543">
                  <c:v>-0.471111</c:v>
                </c:pt>
                <c:pt idx="19544">
                  <c:v>-0.46720099999999998</c:v>
                </c:pt>
                <c:pt idx="19545">
                  <c:v>-0.46663199999999999</c:v>
                </c:pt>
                <c:pt idx="19546">
                  <c:v>-0.468227</c:v>
                </c:pt>
                <c:pt idx="19547">
                  <c:v>-0.470383</c:v>
                </c:pt>
                <c:pt idx="19548">
                  <c:v>-0.47039900000000001</c:v>
                </c:pt>
                <c:pt idx="19549">
                  <c:v>-0.47228900000000001</c:v>
                </c:pt>
                <c:pt idx="19550">
                  <c:v>-0.47848600000000002</c:v>
                </c:pt>
                <c:pt idx="19551">
                  <c:v>-0.48969699999999999</c:v>
                </c:pt>
                <c:pt idx="19552">
                  <c:v>-0.497251</c:v>
                </c:pt>
                <c:pt idx="19553">
                  <c:v>-0.49552800000000002</c:v>
                </c:pt>
                <c:pt idx="19554">
                  <c:v>-0.49376599999999998</c:v>
                </c:pt>
                <c:pt idx="19555">
                  <c:v>-0.49293199999999998</c:v>
                </c:pt>
                <c:pt idx="19556">
                  <c:v>-0.49736999999999998</c:v>
                </c:pt>
                <c:pt idx="19557">
                  <c:v>-0.50472499999999998</c:v>
                </c:pt>
                <c:pt idx="19558">
                  <c:v>-0.51148199999999999</c:v>
                </c:pt>
                <c:pt idx="19559">
                  <c:v>-0.51613900000000001</c:v>
                </c:pt>
                <c:pt idx="19560">
                  <c:v>-0.51753300000000002</c:v>
                </c:pt>
                <c:pt idx="19561">
                  <c:v>-0.51554199999999994</c:v>
                </c:pt>
                <c:pt idx="19562">
                  <c:v>-0.51353599999999999</c:v>
                </c:pt>
                <c:pt idx="19563">
                  <c:v>-0.51362399999999997</c:v>
                </c:pt>
                <c:pt idx="19564">
                  <c:v>-0.52269299999999996</c:v>
                </c:pt>
                <c:pt idx="19565">
                  <c:v>-0.53214399999999995</c:v>
                </c:pt>
                <c:pt idx="19566">
                  <c:v>-0.54003199999999996</c:v>
                </c:pt>
                <c:pt idx="19567">
                  <c:v>-0.54322400000000004</c:v>
                </c:pt>
                <c:pt idx="19568">
                  <c:v>-0.53923900000000002</c:v>
                </c:pt>
                <c:pt idx="19569">
                  <c:v>-0.53673099999999996</c:v>
                </c:pt>
                <c:pt idx="19570">
                  <c:v>-0.533914</c:v>
                </c:pt>
                <c:pt idx="19571">
                  <c:v>-0.53278300000000001</c:v>
                </c:pt>
                <c:pt idx="19572">
                  <c:v>-0.53719600000000001</c:v>
                </c:pt>
                <c:pt idx="19573">
                  <c:v>-0.54378000000000004</c:v>
                </c:pt>
                <c:pt idx="19574">
                  <c:v>-0.55490899999999999</c:v>
                </c:pt>
                <c:pt idx="19575">
                  <c:v>-0.57050800000000002</c:v>
                </c:pt>
                <c:pt idx="19576">
                  <c:v>-0.58017799999999997</c:v>
                </c:pt>
                <c:pt idx="19577">
                  <c:v>-0.58070500000000003</c:v>
                </c:pt>
                <c:pt idx="19578">
                  <c:v>-0.58266600000000002</c:v>
                </c:pt>
                <c:pt idx="19579">
                  <c:v>-0.59133400000000003</c:v>
                </c:pt>
                <c:pt idx="19580">
                  <c:v>-0.59753699999999998</c:v>
                </c:pt>
                <c:pt idx="19581">
                  <c:v>-0.59383900000000001</c:v>
                </c:pt>
                <c:pt idx="19582">
                  <c:v>-0.58713599999999999</c:v>
                </c:pt>
                <c:pt idx="19583">
                  <c:v>-0.59097699999999997</c:v>
                </c:pt>
                <c:pt idx="19584">
                  <c:v>-0.59524299999999997</c:v>
                </c:pt>
                <c:pt idx="19585">
                  <c:v>-0.59572000000000003</c:v>
                </c:pt>
                <c:pt idx="19586">
                  <c:v>-0.60257799999999995</c:v>
                </c:pt>
                <c:pt idx="19587">
                  <c:v>-0.61246199999999995</c:v>
                </c:pt>
                <c:pt idx="19588">
                  <c:v>-0.614811</c:v>
                </c:pt>
                <c:pt idx="19589">
                  <c:v>-0.61599199999999998</c:v>
                </c:pt>
                <c:pt idx="19590">
                  <c:v>-0.62821400000000005</c:v>
                </c:pt>
                <c:pt idx="19591">
                  <c:v>-0.64171900000000004</c:v>
                </c:pt>
                <c:pt idx="19592">
                  <c:v>-0.64811200000000002</c:v>
                </c:pt>
                <c:pt idx="19593">
                  <c:v>-0.64444400000000002</c:v>
                </c:pt>
                <c:pt idx="19594">
                  <c:v>-0.63776500000000003</c:v>
                </c:pt>
                <c:pt idx="19595">
                  <c:v>-0.63796900000000001</c:v>
                </c:pt>
                <c:pt idx="19596">
                  <c:v>-0.64420500000000003</c:v>
                </c:pt>
                <c:pt idx="19597">
                  <c:v>-0.64963599999999999</c:v>
                </c:pt>
                <c:pt idx="19598">
                  <c:v>-0.64540299999999995</c:v>
                </c:pt>
                <c:pt idx="19599">
                  <c:v>-0.63377899999999998</c:v>
                </c:pt>
                <c:pt idx="19600">
                  <c:v>-0.61960599999999999</c:v>
                </c:pt>
                <c:pt idx="19601">
                  <c:v>-0.60635799999999995</c:v>
                </c:pt>
                <c:pt idx="19602">
                  <c:v>-0.60326500000000005</c:v>
                </c:pt>
                <c:pt idx="19603">
                  <c:v>-0.60683399999999998</c:v>
                </c:pt>
                <c:pt idx="19604">
                  <c:v>-0.61284499999999997</c:v>
                </c:pt>
                <c:pt idx="19605">
                  <c:v>-0.61760700000000002</c:v>
                </c:pt>
                <c:pt idx="19606">
                  <c:v>-0.61436900000000005</c:v>
                </c:pt>
                <c:pt idx="19607">
                  <c:v>-0.60918799999999995</c:v>
                </c:pt>
                <c:pt idx="19608">
                  <c:v>-0.60941999999999996</c:v>
                </c:pt>
                <c:pt idx="19609">
                  <c:v>-0.613043</c:v>
                </c:pt>
                <c:pt idx="19610">
                  <c:v>-0.61756</c:v>
                </c:pt>
                <c:pt idx="19611">
                  <c:v>-0.62137100000000001</c:v>
                </c:pt>
                <c:pt idx="19612">
                  <c:v>-0.62080000000000002</c:v>
                </c:pt>
                <c:pt idx="19613">
                  <c:v>-0.62309999999999999</c:v>
                </c:pt>
                <c:pt idx="19614">
                  <c:v>-0.62692199999999998</c:v>
                </c:pt>
                <c:pt idx="19615">
                  <c:v>-0.622359</c:v>
                </c:pt>
                <c:pt idx="19616">
                  <c:v>-0.61664300000000005</c:v>
                </c:pt>
                <c:pt idx="19617">
                  <c:v>-0.61651</c:v>
                </c:pt>
                <c:pt idx="19618">
                  <c:v>-0.61971200000000004</c:v>
                </c:pt>
                <c:pt idx="19619">
                  <c:v>-0.62282599999999999</c:v>
                </c:pt>
                <c:pt idx="19620">
                  <c:v>-0.62431700000000001</c:v>
                </c:pt>
                <c:pt idx="19621">
                  <c:v>-0.624336</c:v>
                </c:pt>
                <c:pt idx="19622">
                  <c:v>-0.62534699999999999</c:v>
                </c:pt>
                <c:pt idx="19623">
                  <c:v>-0.62456699999999998</c:v>
                </c:pt>
                <c:pt idx="19624">
                  <c:v>-0.62578699999999998</c:v>
                </c:pt>
                <c:pt idx="19625">
                  <c:v>-0.63267499999999999</c:v>
                </c:pt>
                <c:pt idx="19626">
                  <c:v>-0.63741300000000001</c:v>
                </c:pt>
                <c:pt idx="19627">
                  <c:v>-0.63318300000000005</c:v>
                </c:pt>
                <c:pt idx="19628">
                  <c:v>-0.62771699999999997</c:v>
                </c:pt>
                <c:pt idx="19629">
                  <c:v>-0.63173199999999996</c:v>
                </c:pt>
                <c:pt idx="19630">
                  <c:v>-0.63128799999999996</c:v>
                </c:pt>
                <c:pt idx="19631">
                  <c:v>-0.63263000000000003</c:v>
                </c:pt>
                <c:pt idx="19632">
                  <c:v>-0.63044800000000001</c:v>
                </c:pt>
                <c:pt idx="19633">
                  <c:v>-0.62743300000000002</c:v>
                </c:pt>
                <c:pt idx="19634">
                  <c:v>-0.62899099999999997</c:v>
                </c:pt>
                <c:pt idx="19635">
                  <c:v>-0.63197800000000004</c:v>
                </c:pt>
                <c:pt idx="19636">
                  <c:v>-0.63162700000000005</c:v>
                </c:pt>
                <c:pt idx="19637">
                  <c:v>-0.63122400000000001</c:v>
                </c:pt>
                <c:pt idx="19638">
                  <c:v>-0.63243099999999997</c:v>
                </c:pt>
                <c:pt idx="19639">
                  <c:v>-0.63305</c:v>
                </c:pt>
                <c:pt idx="19640">
                  <c:v>-0.63494399999999995</c:v>
                </c:pt>
                <c:pt idx="19641">
                  <c:v>-0.63505999999999996</c:v>
                </c:pt>
                <c:pt idx="19642">
                  <c:v>-0.63922199999999996</c:v>
                </c:pt>
                <c:pt idx="19643">
                  <c:v>-0.64609399999999995</c:v>
                </c:pt>
                <c:pt idx="19644">
                  <c:v>-0.64451499999999995</c:v>
                </c:pt>
                <c:pt idx="19645">
                  <c:v>-0.64307199999999998</c:v>
                </c:pt>
                <c:pt idx="19646">
                  <c:v>-0.64025900000000002</c:v>
                </c:pt>
                <c:pt idx="19647">
                  <c:v>-0.640204</c:v>
                </c:pt>
                <c:pt idx="19648">
                  <c:v>-0.63773100000000005</c:v>
                </c:pt>
                <c:pt idx="19649">
                  <c:v>-0.64184799999999997</c:v>
                </c:pt>
                <c:pt idx="19650">
                  <c:v>-0.64965899999999999</c:v>
                </c:pt>
                <c:pt idx="19651">
                  <c:v>-0.64964500000000003</c:v>
                </c:pt>
                <c:pt idx="19652">
                  <c:v>-0.64378299999999999</c:v>
                </c:pt>
                <c:pt idx="19653">
                  <c:v>-0.63941899999999996</c:v>
                </c:pt>
                <c:pt idx="19654">
                  <c:v>-0.636432</c:v>
                </c:pt>
                <c:pt idx="19655">
                  <c:v>-0.63197800000000004</c:v>
                </c:pt>
                <c:pt idx="19656">
                  <c:v>-0.63021099999999997</c:v>
                </c:pt>
                <c:pt idx="19657">
                  <c:v>-0.62750099999999998</c:v>
                </c:pt>
                <c:pt idx="19658">
                  <c:v>-0.62528300000000003</c:v>
                </c:pt>
                <c:pt idx="19659">
                  <c:v>-0.62857799999999997</c:v>
                </c:pt>
                <c:pt idx="19660">
                  <c:v>-0.63129400000000002</c:v>
                </c:pt>
                <c:pt idx="19661">
                  <c:v>-0.63296600000000003</c:v>
                </c:pt>
                <c:pt idx="19662">
                  <c:v>-0.62934100000000004</c:v>
                </c:pt>
                <c:pt idx="19663">
                  <c:v>-0.62234400000000001</c:v>
                </c:pt>
                <c:pt idx="19664">
                  <c:v>-0.61541599999999996</c:v>
                </c:pt>
                <c:pt idx="19665">
                  <c:v>-0.60977000000000003</c:v>
                </c:pt>
                <c:pt idx="19666">
                  <c:v>-0.60361600000000004</c:v>
                </c:pt>
                <c:pt idx="19667">
                  <c:v>-0.59938499999999995</c:v>
                </c:pt>
                <c:pt idx="19668">
                  <c:v>-0.60067499999999996</c:v>
                </c:pt>
                <c:pt idx="19669">
                  <c:v>-0.60537799999999997</c:v>
                </c:pt>
                <c:pt idx="19670">
                  <c:v>-0.600858</c:v>
                </c:pt>
                <c:pt idx="19671">
                  <c:v>-0.59537600000000002</c:v>
                </c:pt>
                <c:pt idx="19672">
                  <c:v>-0.59374400000000005</c:v>
                </c:pt>
                <c:pt idx="19673">
                  <c:v>-0.59977199999999997</c:v>
                </c:pt>
                <c:pt idx="19674">
                  <c:v>-0.61463999999999996</c:v>
                </c:pt>
                <c:pt idx="19675">
                  <c:v>-0.63663999999999998</c:v>
                </c:pt>
                <c:pt idx="19676">
                  <c:v>-0.65578800000000004</c:v>
                </c:pt>
                <c:pt idx="19677">
                  <c:v>-0.65578199999999998</c:v>
                </c:pt>
                <c:pt idx="19678">
                  <c:v>-0.65025100000000002</c:v>
                </c:pt>
                <c:pt idx="19679">
                  <c:v>-0.63712800000000003</c:v>
                </c:pt>
                <c:pt idx="19680">
                  <c:v>-0.63218399999999997</c:v>
                </c:pt>
                <c:pt idx="19681">
                  <c:v>-0.63106799999999996</c:v>
                </c:pt>
                <c:pt idx="19682">
                  <c:v>-0.63581900000000002</c:v>
                </c:pt>
                <c:pt idx="19683">
                  <c:v>-0.63804099999999997</c:v>
                </c:pt>
                <c:pt idx="19684">
                  <c:v>-0.64175599999999999</c:v>
                </c:pt>
                <c:pt idx="19685">
                  <c:v>-0.64599300000000004</c:v>
                </c:pt>
                <c:pt idx="19686">
                  <c:v>-0.64827000000000001</c:v>
                </c:pt>
                <c:pt idx="19687">
                  <c:v>-0.65085899999999997</c:v>
                </c:pt>
                <c:pt idx="19688">
                  <c:v>-0.65761800000000004</c:v>
                </c:pt>
                <c:pt idx="19689">
                  <c:v>-0.658551</c:v>
                </c:pt>
                <c:pt idx="19690">
                  <c:v>-0.65982499999999999</c:v>
                </c:pt>
                <c:pt idx="19691">
                  <c:v>-0.65818900000000002</c:v>
                </c:pt>
                <c:pt idx="19692">
                  <c:v>-0.65824899999999997</c:v>
                </c:pt>
                <c:pt idx="19693">
                  <c:v>-0.65790099999999996</c:v>
                </c:pt>
                <c:pt idx="19694">
                  <c:v>-0.65310800000000002</c:v>
                </c:pt>
                <c:pt idx="19695">
                  <c:v>-0.65348200000000001</c:v>
                </c:pt>
                <c:pt idx="19696">
                  <c:v>-0.65242100000000003</c:v>
                </c:pt>
                <c:pt idx="19697">
                  <c:v>-0.65325299999999997</c:v>
                </c:pt>
                <c:pt idx="19698">
                  <c:v>-0.65481599999999995</c:v>
                </c:pt>
                <c:pt idx="19699">
                  <c:v>-0.65267399999999998</c:v>
                </c:pt>
                <c:pt idx="19700">
                  <c:v>-0.64658400000000005</c:v>
                </c:pt>
                <c:pt idx="19701">
                  <c:v>-0.63252799999999998</c:v>
                </c:pt>
                <c:pt idx="19702">
                  <c:v>-0.62135300000000004</c:v>
                </c:pt>
                <c:pt idx="19703">
                  <c:v>-0.61343199999999998</c:v>
                </c:pt>
                <c:pt idx="19704">
                  <c:v>-0.61171900000000001</c:v>
                </c:pt>
                <c:pt idx="19705">
                  <c:v>-0.61496499999999998</c:v>
                </c:pt>
                <c:pt idx="19706">
                  <c:v>-0.61795500000000003</c:v>
                </c:pt>
                <c:pt idx="19707">
                  <c:v>-0.61358199999999996</c:v>
                </c:pt>
                <c:pt idx="19708">
                  <c:v>-0.61513499999999999</c:v>
                </c:pt>
                <c:pt idx="19709">
                  <c:v>-0.61959500000000001</c:v>
                </c:pt>
                <c:pt idx="19710">
                  <c:v>-0.62087499999999995</c:v>
                </c:pt>
                <c:pt idx="19711">
                  <c:v>-0.61807100000000004</c:v>
                </c:pt>
                <c:pt idx="19712">
                  <c:v>-0.61624999999999996</c:v>
                </c:pt>
                <c:pt idx="19713">
                  <c:v>-0.61434100000000003</c:v>
                </c:pt>
                <c:pt idx="19714">
                  <c:v>-0.61212999999999995</c:v>
                </c:pt>
                <c:pt idx="19715">
                  <c:v>-0.60633800000000004</c:v>
                </c:pt>
                <c:pt idx="19716">
                  <c:v>-0.60364499999999999</c:v>
                </c:pt>
                <c:pt idx="19717">
                  <c:v>-0.60334699999999997</c:v>
                </c:pt>
                <c:pt idx="19718">
                  <c:v>-0.601858</c:v>
                </c:pt>
                <c:pt idx="19719">
                  <c:v>-0.59492299999999998</c:v>
                </c:pt>
                <c:pt idx="19720">
                  <c:v>-0.59217799999999998</c:v>
                </c:pt>
                <c:pt idx="19721">
                  <c:v>-0.60083299999999995</c:v>
                </c:pt>
                <c:pt idx="19722">
                  <c:v>-0.60589599999999999</c:v>
                </c:pt>
                <c:pt idx="19723">
                  <c:v>-0.60674600000000001</c:v>
                </c:pt>
                <c:pt idx="19724">
                  <c:v>-0.607043</c:v>
                </c:pt>
                <c:pt idx="19725">
                  <c:v>-0.611487</c:v>
                </c:pt>
                <c:pt idx="19726">
                  <c:v>-0.614676</c:v>
                </c:pt>
                <c:pt idx="19727">
                  <c:v>-0.61649100000000001</c:v>
                </c:pt>
                <c:pt idx="19728">
                  <c:v>-0.61594800000000005</c:v>
                </c:pt>
                <c:pt idx="19729">
                  <c:v>-0.60990100000000003</c:v>
                </c:pt>
                <c:pt idx="19730">
                  <c:v>-0.59838100000000005</c:v>
                </c:pt>
                <c:pt idx="19731">
                  <c:v>-0.58918999999999999</c:v>
                </c:pt>
                <c:pt idx="19732">
                  <c:v>-0.58913199999999999</c:v>
                </c:pt>
                <c:pt idx="19733">
                  <c:v>-0.58745999999999998</c:v>
                </c:pt>
                <c:pt idx="19734">
                  <c:v>-0.58039099999999999</c:v>
                </c:pt>
                <c:pt idx="19735">
                  <c:v>-0.57619399999999998</c:v>
                </c:pt>
                <c:pt idx="19736">
                  <c:v>-0.58091199999999998</c:v>
                </c:pt>
                <c:pt idx="19737">
                  <c:v>-0.58666099999999999</c:v>
                </c:pt>
                <c:pt idx="19738">
                  <c:v>-0.589727</c:v>
                </c:pt>
                <c:pt idx="19739">
                  <c:v>-0.59280600000000006</c:v>
                </c:pt>
                <c:pt idx="19740">
                  <c:v>-0.595086</c:v>
                </c:pt>
                <c:pt idx="19741">
                  <c:v>-0.59506300000000001</c:v>
                </c:pt>
                <c:pt idx="19742">
                  <c:v>-0.59285500000000002</c:v>
                </c:pt>
                <c:pt idx="19743">
                  <c:v>-0.58913499999999996</c:v>
                </c:pt>
                <c:pt idx="19744">
                  <c:v>-0.58267400000000003</c:v>
                </c:pt>
                <c:pt idx="19745">
                  <c:v>-0.57525999999999999</c:v>
                </c:pt>
                <c:pt idx="19746">
                  <c:v>-0.58011299999999999</c:v>
                </c:pt>
                <c:pt idx="19747">
                  <c:v>-0.59232099999999999</c:v>
                </c:pt>
                <c:pt idx="19748">
                  <c:v>-0.58517799999999998</c:v>
                </c:pt>
                <c:pt idx="19749">
                  <c:v>-0.57408800000000004</c:v>
                </c:pt>
                <c:pt idx="19750">
                  <c:v>-0.56235500000000005</c:v>
                </c:pt>
                <c:pt idx="19751">
                  <c:v>-0.55671899999999996</c:v>
                </c:pt>
                <c:pt idx="19752">
                  <c:v>-0.54999100000000001</c:v>
                </c:pt>
                <c:pt idx="19753">
                  <c:v>-0.544211</c:v>
                </c:pt>
                <c:pt idx="19754">
                  <c:v>-0.53821099999999999</c:v>
                </c:pt>
                <c:pt idx="19755">
                  <c:v>-0.535304</c:v>
                </c:pt>
                <c:pt idx="19756">
                  <c:v>-0.53717000000000004</c:v>
                </c:pt>
                <c:pt idx="19757">
                  <c:v>-0.53636600000000001</c:v>
                </c:pt>
                <c:pt idx="19758">
                  <c:v>-0.52846499999999996</c:v>
                </c:pt>
                <c:pt idx="19759">
                  <c:v>-0.530142</c:v>
                </c:pt>
                <c:pt idx="19760">
                  <c:v>-0.526061</c:v>
                </c:pt>
                <c:pt idx="19761">
                  <c:v>-0.53213900000000003</c:v>
                </c:pt>
                <c:pt idx="19762">
                  <c:v>-0.52784299999999995</c:v>
                </c:pt>
                <c:pt idx="19763">
                  <c:v>-0.53321099999999999</c:v>
                </c:pt>
                <c:pt idx="19764">
                  <c:v>-0.53604799999999997</c:v>
                </c:pt>
                <c:pt idx="19765">
                  <c:v>-0.53644099999999995</c:v>
                </c:pt>
                <c:pt idx="19766">
                  <c:v>-0.52805299999999999</c:v>
                </c:pt>
                <c:pt idx="19767">
                  <c:v>-0.51898100000000003</c:v>
                </c:pt>
                <c:pt idx="19768">
                  <c:v>-0.513181</c:v>
                </c:pt>
                <c:pt idx="19769">
                  <c:v>-0.51073500000000005</c:v>
                </c:pt>
                <c:pt idx="19770">
                  <c:v>-0.50395500000000004</c:v>
                </c:pt>
                <c:pt idx="19771">
                  <c:v>-0.49843799999999999</c:v>
                </c:pt>
                <c:pt idx="19772">
                  <c:v>-0.48743199999999998</c:v>
                </c:pt>
                <c:pt idx="19773">
                  <c:v>-0.48929499999999998</c:v>
                </c:pt>
                <c:pt idx="19774">
                  <c:v>-0.485869</c:v>
                </c:pt>
                <c:pt idx="19775">
                  <c:v>-0.48208499999999999</c:v>
                </c:pt>
                <c:pt idx="19776">
                  <c:v>-0.47778799999999999</c:v>
                </c:pt>
                <c:pt idx="19777">
                  <c:v>-0.47795599999999999</c:v>
                </c:pt>
                <c:pt idx="19778">
                  <c:v>-0.47472900000000001</c:v>
                </c:pt>
                <c:pt idx="19779">
                  <c:v>-0.46909600000000001</c:v>
                </c:pt>
                <c:pt idx="19780">
                  <c:v>-0.46016800000000002</c:v>
                </c:pt>
                <c:pt idx="19781">
                  <c:v>-0.46177200000000002</c:v>
                </c:pt>
                <c:pt idx="19782">
                  <c:v>-0.46670699999999998</c:v>
                </c:pt>
                <c:pt idx="19783">
                  <c:v>-0.464202</c:v>
                </c:pt>
                <c:pt idx="19784">
                  <c:v>-0.46305800000000003</c:v>
                </c:pt>
                <c:pt idx="19785">
                  <c:v>-0.46378599999999998</c:v>
                </c:pt>
                <c:pt idx="19786">
                  <c:v>-0.46157500000000001</c:v>
                </c:pt>
                <c:pt idx="19787">
                  <c:v>-0.453955</c:v>
                </c:pt>
                <c:pt idx="19788">
                  <c:v>-0.44921299999999997</c:v>
                </c:pt>
                <c:pt idx="19789">
                  <c:v>-0.44615100000000002</c:v>
                </c:pt>
                <c:pt idx="19790">
                  <c:v>-0.44577600000000001</c:v>
                </c:pt>
                <c:pt idx="19791">
                  <c:v>-0.44406299999999999</c:v>
                </c:pt>
                <c:pt idx="19792">
                  <c:v>-0.44870399999999999</c:v>
                </c:pt>
                <c:pt idx="19793">
                  <c:v>-0.44972899999999999</c:v>
                </c:pt>
                <c:pt idx="19794">
                  <c:v>-0.44961600000000002</c:v>
                </c:pt>
                <c:pt idx="19795">
                  <c:v>-0.44572899999999999</c:v>
                </c:pt>
                <c:pt idx="19796">
                  <c:v>-0.44427800000000001</c:v>
                </c:pt>
                <c:pt idx="19797">
                  <c:v>-0.44671</c:v>
                </c:pt>
                <c:pt idx="19798">
                  <c:v>-0.44794899999999999</c:v>
                </c:pt>
                <c:pt idx="19799">
                  <c:v>-0.44368400000000002</c:v>
                </c:pt>
                <c:pt idx="19800">
                  <c:v>-0.44112600000000002</c:v>
                </c:pt>
                <c:pt idx="19801">
                  <c:v>-0.43965100000000001</c:v>
                </c:pt>
                <c:pt idx="19802">
                  <c:v>-0.44391599999999998</c:v>
                </c:pt>
                <c:pt idx="19803">
                  <c:v>-0.44916499999999998</c:v>
                </c:pt>
                <c:pt idx="19804">
                  <c:v>-0.45339099999999999</c:v>
                </c:pt>
                <c:pt idx="19805">
                  <c:v>-0.45597799999999999</c:v>
                </c:pt>
                <c:pt idx="19806">
                  <c:v>-0.45310099999999998</c:v>
                </c:pt>
                <c:pt idx="19807">
                  <c:v>-0.456395</c:v>
                </c:pt>
                <c:pt idx="19808">
                  <c:v>-0.46135300000000001</c:v>
                </c:pt>
                <c:pt idx="19809">
                  <c:v>-0.46468900000000002</c:v>
                </c:pt>
                <c:pt idx="19810">
                  <c:v>-0.47659600000000002</c:v>
                </c:pt>
                <c:pt idx="19811">
                  <c:v>-0.48851</c:v>
                </c:pt>
                <c:pt idx="19812">
                  <c:v>-0.49245899999999998</c:v>
                </c:pt>
                <c:pt idx="19813">
                  <c:v>-0.48879099999999998</c:v>
                </c:pt>
                <c:pt idx="19814">
                  <c:v>-0.48596800000000001</c:v>
                </c:pt>
                <c:pt idx="19815">
                  <c:v>-0.4829</c:v>
                </c:pt>
                <c:pt idx="19816">
                  <c:v>-0.48353200000000002</c:v>
                </c:pt>
                <c:pt idx="19817">
                  <c:v>-0.49159799999999998</c:v>
                </c:pt>
                <c:pt idx="19818">
                  <c:v>-0.49577399999999999</c:v>
                </c:pt>
                <c:pt idx="19819">
                  <c:v>-0.49745699999999998</c:v>
                </c:pt>
                <c:pt idx="19820">
                  <c:v>-0.50030600000000003</c:v>
                </c:pt>
                <c:pt idx="19821">
                  <c:v>-0.50080100000000005</c:v>
                </c:pt>
                <c:pt idx="19822">
                  <c:v>-0.49543700000000002</c:v>
                </c:pt>
                <c:pt idx="19823">
                  <c:v>-0.50239500000000004</c:v>
                </c:pt>
                <c:pt idx="19824">
                  <c:v>-0.51297700000000002</c:v>
                </c:pt>
                <c:pt idx="19825">
                  <c:v>-0.514378</c:v>
                </c:pt>
                <c:pt idx="19826">
                  <c:v>-0.516011</c:v>
                </c:pt>
                <c:pt idx="19827">
                  <c:v>-0.52070000000000005</c:v>
                </c:pt>
                <c:pt idx="19828">
                  <c:v>-0.523366</c:v>
                </c:pt>
                <c:pt idx="19829">
                  <c:v>-0.52153799999999995</c:v>
                </c:pt>
                <c:pt idx="19830">
                  <c:v>-0.51890800000000004</c:v>
                </c:pt>
                <c:pt idx="19831">
                  <c:v>-0.518235</c:v>
                </c:pt>
                <c:pt idx="19832">
                  <c:v>-0.51891699999999996</c:v>
                </c:pt>
                <c:pt idx="19833">
                  <c:v>-0.51919800000000005</c:v>
                </c:pt>
                <c:pt idx="19834">
                  <c:v>-0.51504300000000003</c:v>
                </c:pt>
                <c:pt idx="19835">
                  <c:v>-0.50681600000000004</c:v>
                </c:pt>
                <c:pt idx="19836">
                  <c:v>-0.50990899999999995</c:v>
                </c:pt>
                <c:pt idx="19837">
                  <c:v>-0.51782099999999998</c:v>
                </c:pt>
                <c:pt idx="19838">
                  <c:v>-0.51719400000000004</c:v>
                </c:pt>
                <c:pt idx="19839">
                  <c:v>-0.51192899999999997</c:v>
                </c:pt>
                <c:pt idx="19840">
                  <c:v>-0.50848700000000002</c:v>
                </c:pt>
                <c:pt idx="19841">
                  <c:v>-0.50727199999999995</c:v>
                </c:pt>
                <c:pt idx="19842">
                  <c:v>-0.50976299999999997</c:v>
                </c:pt>
                <c:pt idx="19843">
                  <c:v>-0.52565899999999999</c:v>
                </c:pt>
                <c:pt idx="19844">
                  <c:v>-0.54822899999999997</c:v>
                </c:pt>
                <c:pt idx="19845">
                  <c:v>-0.56026200000000004</c:v>
                </c:pt>
                <c:pt idx="19846">
                  <c:v>-0.55514600000000003</c:v>
                </c:pt>
                <c:pt idx="19847">
                  <c:v>-0.54669900000000005</c:v>
                </c:pt>
                <c:pt idx="19848">
                  <c:v>-0.54206200000000004</c:v>
                </c:pt>
                <c:pt idx="19849">
                  <c:v>-0.54496199999999995</c:v>
                </c:pt>
                <c:pt idx="19850">
                  <c:v>-0.558253</c:v>
                </c:pt>
                <c:pt idx="19851">
                  <c:v>-0.57058399999999998</c:v>
                </c:pt>
                <c:pt idx="19852">
                  <c:v>-0.57310099999999997</c:v>
                </c:pt>
                <c:pt idx="19853">
                  <c:v>-0.569658</c:v>
                </c:pt>
                <c:pt idx="19854">
                  <c:v>-0.56756399999999996</c:v>
                </c:pt>
                <c:pt idx="19855">
                  <c:v>-0.56887500000000002</c:v>
                </c:pt>
                <c:pt idx="19856">
                  <c:v>-0.57203499999999996</c:v>
                </c:pt>
                <c:pt idx="19857">
                  <c:v>-0.57586999999999999</c:v>
                </c:pt>
                <c:pt idx="19858">
                  <c:v>-0.58065699999999998</c:v>
                </c:pt>
                <c:pt idx="19859">
                  <c:v>-0.58684599999999998</c:v>
                </c:pt>
                <c:pt idx="19860">
                  <c:v>-0.58960299999999999</c:v>
                </c:pt>
                <c:pt idx="19861">
                  <c:v>-0.60125399999999996</c:v>
                </c:pt>
                <c:pt idx="19862">
                  <c:v>-0.61391899999999999</c:v>
                </c:pt>
                <c:pt idx="19863">
                  <c:v>-0.61779099999999998</c:v>
                </c:pt>
                <c:pt idx="19864">
                  <c:v>-0.61982700000000002</c:v>
                </c:pt>
                <c:pt idx="19865">
                  <c:v>-0.62015100000000001</c:v>
                </c:pt>
                <c:pt idx="19866">
                  <c:v>-0.61902699999999999</c:v>
                </c:pt>
                <c:pt idx="19867">
                  <c:v>-0.62056699999999998</c:v>
                </c:pt>
                <c:pt idx="19868">
                  <c:v>-0.62567799999999996</c:v>
                </c:pt>
                <c:pt idx="19869">
                  <c:v>-0.63168199999999997</c:v>
                </c:pt>
                <c:pt idx="19870">
                  <c:v>-0.63241199999999997</c:v>
                </c:pt>
                <c:pt idx="19871">
                  <c:v>-0.62993600000000005</c:v>
                </c:pt>
                <c:pt idx="19872">
                  <c:v>-0.630768</c:v>
                </c:pt>
                <c:pt idx="19873">
                  <c:v>-0.63064900000000002</c:v>
                </c:pt>
                <c:pt idx="19874">
                  <c:v>-0.62914000000000003</c:v>
                </c:pt>
                <c:pt idx="19875">
                  <c:v>-0.62849100000000002</c:v>
                </c:pt>
                <c:pt idx="19876">
                  <c:v>-0.62997199999999998</c:v>
                </c:pt>
                <c:pt idx="19877">
                  <c:v>-0.63608799999999999</c:v>
                </c:pt>
                <c:pt idx="19878">
                  <c:v>-0.64308399999999999</c:v>
                </c:pt>
                <c:pt idx="19879">
                  <c:v>-0.64968099999999995</c:v>
                </c:pt>
                <c:pt idx="19880">
                  <c:v>-0.651034</c:v>
                </c:pt>
                <c:pt idx="19881">
                  <c:v>-0.64900899999999995</c:v>
                </c:pt>
                <c:pt idx="19882">
                  <c:v>-0.66274599999999995</c:v>
                </c:pt>
                <c:pt idx="19883">
                  <c:v>-0.68117000000000005</c:v>
                </c:pt>
                <c:pt idx="19884">
                  <c:v>-0.68890600000000002</c:v>
                </c:pt>
                <c:pt idx="19885">
                  <c:v>-0.69832399999999994</c:v>
                </c:pt>
                <c:pt idx="19886">
                  <c:v>-0.70034700000000005</c:v>
                </c:pt>
                <c:pt idx="19887">
                  <c:v>-0.69987200000000005</c:v>
                </c:pt>
                <c:pt idx="19888">
                  <c:v>-0.70554899999999998</c:v>
                </c:pt>
                <c:pt idx="19889">
                  <c:v>-0.71756799999999998</c:v>
                </c:pt>
                <c:pt idx="19890">
                  <c:v>-0.72955300000000001</c:v>
                </c:pt>
                <c:pt idx="19891">
                  <c:v>-0.73456999999999995</c:v>
                </c:pt>
                <c:pt idx="19892">
                  <c:v>-0.73503700000000005</c:v>
                </c:pt>
                <c:pt idx="19893">
                  <c:v>-0.73616199999999998</c:v>
                </c:pt>
                <c:pt idx="19894">
                  <c:v>-0.75218799999999997</c:v>
                </c:pt>
                <c:pt idx="19895">
                  <c:v>-0.77112700000000001</c:v>
                </c:pt>
                <c:pt idx="19896">
                  <c:v>-0.77656899999999995</c:v>
                </c:pt>
                <c:pt idx="19897">
                  <c:v>-0.77934099999999995</c:v>
                </c:pt>
                <c:pt idx="19898">
                  <c:v>-0.78230100000000002</c:v>
                </c:pt>
                <c:pt idx="19899">
                  <c:v>-0.79064599999999996</c:v>
                </c:pt>
                <c:pt idx="19900">
                  <c:v>-0.79636600000000002</c:v>
                </c:pt>
                <c:pt idx="19901">
                  <c:v>-0.79655600000000004</c:v>
                </c:pt>
                <c:pt idx="19902">
                  <c:v>-0.80276999999999998</c:v>
                </c:pt>
                <c:pt idx="19903">
                  <c:v>-0.81442199999999998</c:v>
                </c:pt>
                <c:pt idx="19904">
                  <c:v>-0.81994400000000001</c:v>
                </c:pt>
                <c:pt idx="19905">
                  <c:v>-0.82133400000000001</c:v>
                </c:pt>
                <c:pt idx="19906">
                  <c:v>-0.81933299999999998</c:v>
                </c:pt>
                <c:pt idx="19907">
                  <c:v>-0.81838599999999995</c:v>
                </c:pt>
                <c:pt idx="19908">
                  <c:v>-0.81811</c:v>
                </c:pt>
                <c:pt idx="19909">
                  <c:v>-0.82255199999999995</c:v>
                </c:pt>
                <c:pt idx="19910">
                  <c:v>-0.82889199999999996</c:v>
                </c:pt>
                <c:pt idx="19911">
                  <c:v>-0.83389800000000003</c:v>
                </c:pt>
                <c:pt idx="19912">
                  <c:v>-0.835762</c:v>
                </c:pt>
                <c:pt idx="19913">
                  <c:v>-0.83383799999999997</c:v>
                </c:pt>
                <c:pt idx="19914">
                  <c:v>-0.82982800000000001</c:v>
                </c:pt>
                <c:pt idx="19915">
                  <c:v>-0.831349</c:v>
                </c:pt>
                <c:pt idx="19916">
                  <c:v>-0.83381000000000005</c:v>
                </c:pt>
                <c:pt idx="19917">
                  <c:v>-0.83694500000000005</c:v>
                </c:pt>
                <c:pt idx="19918">
                  <c:v>-0.84129799999999999</c:v>
                </c:pt>
                <c:pt idx="19919">
                  <c:v>-0.848001</c:v>
                </c:pt>
                <c:pt idx="19920">
                  <c:v>-0.85009000000000001</c:v>
                </c:pt>
                <c:pt idx="19921">
                  <c:v>-0.84936599999999995</c:v>
                </c:pt>
                <c:pt idx="19922">
                  <c:v>-0.85912599999999995</c:v>
                </c:pt>
                <c:pt idx="19923">
                  <c:v>-0.86502199999999996</c:v>
                </c:pt>
                <c:pt idx="19924">
                  <c:v>-0.86266200000000004</c:v>
                </c:pt>
                <c:pt idx="19925">
                  <c:v>-0.86160599999999998</c:v>
                </c:pt>
                <c:pt idx="19926">
                  <c:v>-0.87063800000000002</c:v>
                </c:pt>
                <c:pt idx="19927">
                  <c:v>-0.87892999999999999</c:v>
                </c:pt>
                <c:pt idx="19928">
                  <c:v>-0.88311799999999996</c:v>
                </c:pt>
                <c:pt idx="19929">
                  <c:v>-0.88957600000000003</c:v>
                </c:pt>
                <c:pt idx="19930">
                  <c:v>-0.89574600000000004</c:v>
                </c:pt>
                <c:pt idx="19931">
                  <c:v>-0.90361999999999998</c:v>
                </c:pt>
                <c:pt idx="19932">
                  <c:v>-0.90746499999999997</c:v>
                </c:pt>
                <c:pt idx="19933">
                  <c:v>-0.91368899999999997</c:v>
                </c:pt>
                <c:pt idx="19934">
                  <c:v>-0.91554000000000002</c:v>
                </c:pt>
                <c:pt idx="19935">
                  <c:v>-0.918292</c:v>
                </c:pt>
                <c:pt idx="19936">
                  <c:v>-0.91690199999999999</c:v>
                </c:pt>
                <c:pt idx="19937">
                  <c:v>-0.92305300000000001</c:v>
                </c:pt>
                <c:pt idx="19938">
                  <c:v>-0.92829799999999996</c:v>
                </c:pt>
                <c:pt idx="19939">
                  <c:v>-0.93467800000000001</c:v>
                </c:pt>
                <c:pt idx="19940">
                  <c:v>-0.94206699999999999</c:v>
                </c:pt>
                <c:pt idx="19941">
                  <c:v>-0.93818100000000004</c:v>
                </c:pt>
                <c:pt idx="19942">
                  <c:v>-0.94018699999999999</c:v>
                </c:pt>
                <c:pt idx="19943">
                  <c:v>-0.93415000000000004</c:v>
                </c:pt>
                <c:pt idx="19944">
                  <c:v>-0.93497799999999998</c:v>
                </c:pt>
                <c:pt idx="19945">
                  <c:v>-0.93878499999999998</c:v>
                </c:pt>
                <c:pt idx="19946">
                  <c:v>-0.94513899999999995</c:v>
                </c:pt>
                <c:pt idx="19947">
                  <c:v>-0.94580200000000003</c:v>
                </c:pt>
                <c:pt idx="19948">
                  <c:v>-0.94645299999999999</c:v>
                </c:pt>
                <c:pt idx="19949">
                  <c:v>-0.94867100000000004</c:v>
                </c:pt>
                <c:pt idx="19950">
                  <c:v>-0.95699999999999996</c:v>
                </c:pt>
                <c:pt idx="19951">
                  <c:v>-0.96320600000000001</c:v>
                </c:pt>
                <c:pt idx="19952">
                  <c:v>-0.96407100000000001</c:v>
                </c:pt>
                <c:pt idx="19953">
                  <c:v>-0.96760699999999999</c:v>
                </c:pt>
                <c:pt idx="19954">
                  <c:v>-0.97401599999999999</c:v>
                </c:pt>
                <c:pt idx="19955">
                  <c:v>-0.98228700000000002</c:v>
                </c:pt>
                <c:pt idx="19956">
                  <c:v>-0.98319599999999996</c:v>
                </c:pt>
                <c:pt idx="19957">
                  <c:v>-0.97563900000000003</c:v>
                </c:pt>
                <c:pt idx="19958">
                  <c:v>-0.96869799999999995</c:v>
                </c:pt>
                <c:pt idx="19959">
                  <c:v>-0.96387400000000001</c:v>
                </c:pt>
                <c:pt idx="19960">
                  <c:v>-0.96413099999999996</c:v>
                </c:pt>
                <c:pt idx="19961">
                  <c:v>-0.96541399999999999</c:v>
                </c:pt>
                <c:pt idx="19962">
                  <c:v>-0.96763900000000003</c:v>
                </c:pt>
                <c:pt idx="19963">
                  <c:v>-0.97775100000000004</c:v>
                </c:pt>
                <c:pt idx="19964">
                  <c:v>-0.98832500000000001</c:v>
                </c:pt>
                <c:pt idx="19965">
                  <c:v>-0.98955400000000004</c:v>
                </c:pt>
                <c:pt idx="19966">
                  <c:v>-0.99065599999999998</c:v>
                </c:pt>
                <c:pt idx="19967">
                  <c:v>-0.99686900000000001</c:v>
                </c:pt>
                <c:pt idx="19968">
                  <c:v>-1.0008699999999999</c:v>
                </c:pt>
                <c:pt idx="19969">
                  <c:v>-1.0070699999999999</c:v>
                </c:pt>
                <c:pt idx="19970">
                  <c:v>-1.0084299999999999</c:v>
                </c:pt>
                <c:pt idx="19971">
                  <c:v>-1.0126200000000001</c:v>
                </c:pt>
                <c:pt idx="19972">
                  <c:v>-1.0236799999999999</c:v>
                </c:pt>
                <c:pt idx="19973">
                  <c:v>-1.0385800000000001</c:v>
                </c:pt>
                <c:pt idx="19974">
                  <c:v>-1.05941</c:v>
                </c:pt>
                <c:pt idx="19975">
                  <c:v>-1.0710299999999999</c:v>
                </c:pt>
                <c:pt idx="19976">
                  <c:v>-1.0639400000000001</c:v>
                </c:pt>
                <c:pt idx="19977">
                  <c:v>-1.04501</c:v>
                </c:pt>
                <c:pt idx="19978">
                  <c:v>-1.02729</c:v>
                </c:pt>
                <c:pt idx="19979">
                  <c:v>-1.0165</c:v>
                </c:pt>
                <c:pt idx="19980">
                  <c:v>-1.0081100000000001</c:v>
                </c:pt>
                <c:pt idx="19981">
                  <c:v>-1.0000800000000001</c:v>
                </c:pt>
                <c:pt idx="19982">
                  <c:v>-1.0013399999999999</c:v>
                </c:pt>
                <c:pt idx="19983">
                  <c:v>-0.99992000000000003</c:v>
                </c:pt>
                <c:pt idx="19984">
                  <c:v>-0.99126599999999998</c:v>
                </c:pt>
                <c:pt idx="19985">
                  <c:v>-0.97662599999999999</c:v>
                </c:pt>
                <c:pt idx="19986">
                  <c:v>-0.97892299999999999</c:v>
                </c:pt>
                <c:pt idx="19987">
                  <c:v>-0.99381200000000003</c:v>
                </c:pt>
                <c:pt idx="19988">
                  <c:v>-0.994699</c:v>
                </c:pt>
                <c:pt idx="19989">
                  <c:v>-0.98352200000000001</c:v>
                </c:pt>
                <c:pt idx="19990">
                  <c:v>-0.97839500000000001</c:v>
                </c:pt>
                <c:pt idx="19991">
                  <c:v>-0.98123099999999996</c:v>
                </c:pt>
                <c:pt idx="19992">
                  <c:v>-0.98645400000000005</c:v>
                </c:pt>
                <c:pt idx="19993">
                  <c:v>-0.98921700000000001</c:v>
                </c:pt>
                <c:pt idx="19994">
                  <c:v>-0.98644600000000005</c:v>
                </c:pt>
                <c:pt idx="19995">
                  <c:v>-0.97453100000000004</c:v>
                </c:pt>
                <c:pt idx="19996">
                  <c:v>-0.96367000000000003</c:v>
                </c:pt>
                <c:pt idx="19997">
                  <c:v>-0.96363799999999999</c:v>
                </c:pt>
                <c:pt idx="19998">
                  <c:v>-0.96763100000000002</c:v>
                </c:pt>
                <c:pt idx="19999">
                  <c:v>-0.97247899999999998</c:v>
                </c:pt>
                <c:pt idx="20000">
                  <c:v>-0.97451299999999996</c:v>
                </c:pt>
                <c:pt idx="20001">
                  <c:v>-0.97082100000000005</c:v>
                </c:pt>
                <c:pt idx="20002">
                  <c:v>-0.95971899999999999</c:v>
                </c:pt>
                <c:pt idx="20003">
                  <c:v>-0.95194900000000005</c:v>
                </c:pt>
                <c:pt idx="20004">
                  <c:v>-0.94606800000000002</c:v>
                </c:pt>
                <c:pt idx="20005">
                  <c:v>-0.93846300000000005</c:v>
                </c:pt>
                <c:pt idx="20006">
                  <c:v>-0.93013599999999996</c:v>
                </c:pt>
                <c:pt idx="20007">
                  <c:v>-0.92534400000000006</c:v>
                </c:pt>
                <c:pt idx="20008">
                  <c:v>-0.92634700000000003</c:v>
                </c:pt>
                <c:pt idx="20009">
                  <c:v>-0.92616900000000002</c:v>
                </c:pt>
                <c:pt idx="20010">
                  <c:v>-0.927894</c:v>
                </c:pt>
                <c:pt idx="20011">
                  <c:v>-0.92197200000000001</c:v>
                </c:pt>
                <c:pt idx="20012">
                  <c:v>-0.91740600000000005</c:v>
                </c:pt>
                <c:pt idx="20013">
                  <c:v>-0.91552599999999995</c:v>
                </c:pt>
                <c:pt idx="20014">
                  <c:v>-0.91319300000000003</c:v>
                </c:pt>
                <c:pt idx="20015">
                  <c:v>-0.90777600000000003</c:v>
                </c:pt>
                <c:pt idx="20016">
                  <c:v>-0.89574399999999998</c:v>
                </c:pt>
                <c:pt idx="20017">
                  <c:v>-0.8921</c:v>
                </c:pt>
                <c:pt idx="20018">
                  <c:v>-0.89389600000000002</c:v>
                </c:pt>
                <c:pt idx="20019">
                  <c:v>-0.88954599999999995</c:v>
                </c:pt>
                <c:pt idx="20020">
                  <c:v>-0.87696399999999997</c:v>
                </c:pt>
                <c:pt idx="20021">
                  <c:v>-0.87196399999999996</c:v>
                </c:pt>
                <c:pt idx="20022">
                  <c:v>-0.86734599999999995</c:v>
                </c:pt>
                <c:pt idx="20023">
                  <c:v>-0.856877</c:v>
                </c:pt>
                <c:pt idx="20024">
                  <c:v>-0.85351600000000005</c:v>
                </c:pt>
                <c:pt idx="20025">
                  <c:v>-0.85489700000000002</c:v>
                </c:pt>
                <c:pt idx="20026">
                  <c:v>-0.84833800000000004</c:v>
                </c:pt>
                <c:pt idx="20027">
                  <c:v>-0.84319100000000002</c:v>
                </c:pt>
                <c:pt idx="20028">
                  <c:v>-0.84275900000000004</c:v>
                </c:pt>
                <c:pt idx="20029">
                  <c:v>-0.83276799999999995</c:v>
                </c:pt>
                <c:pt idx="20030">
                  <c:v>-0.82174899999999995</c:v>
                </c:pt>
                <c:pt idx="20031">
                  <c:v>-0.81817200000000001</c:v>
                </c:pt>
                <c:pt idx="20032">
                  <c:v>-0.80745900000000004</c:v>
                </c:pt>
                <c:pt idx="20033">
                  <c:v>-0.79379900000000003</c:v>
                </c:pt>
                <c:pt idx="20034">
                  <c:v>-0.78688800000000003</c:v>
                </c:pt>
                <c:pt idx="20035">
                  <c:v>-0.78413100000000002</c:v>
                </c:pt>
                <c:pt idx="20036">
                  <c:v>-0.78166500000000005</c:v>
                </c:pt>
                <c:pt idx="20037">
                  <c:v>-0.78109399999999996</c:v>
                </c:pt>
                <c:pt idx="20038">
                  <c:v>-0.76704499999999998</c:v>
                </c:pt>
                <c:pt idx="20039">
                  <c:v>-0.75341899999999995</c:v>
                </c:pt>
                <c:pt idx="20040">
                  <c:v>-0.74927500000000002</c:v>
                </c:pt>
                <c:pt idx="20041">
                  <c:v>-0.74973900000000004</c:v>
                </c:pt>
                <c:pt idx="20042">
                  <c:v>-0.75340200000000002</c:v>
                </c:pt>
                <c:pt idx="20043">
                  <c:v>-0.75734900000000005</c:v>
                </c:pt>
                <c:pt idx="20044">
                  <c:v>-0.75981200000000004</c:v>
                </c:pt>
                <c:pt idx="20045">
                  <c:v>-0.75358899999999995</c:v>
                </c:pt>
                <c:pt idx="20046">
                  <c:v>-0.74080699999999999</c:v>
                </c:pt>
                <c:pt idx="20047">
                  <c:v>-0.72504599999999997</c:v>
                </c:pt>
                <c:pt idx="20048">
                  <c:v>-0.71311899999999995</c:v>
                </c:pt>
                <c:pt idx="20049">
                  <c:v>-0.70906800000000003</c:v>
                </c:pt>
                <c:pt idx="20050">
                  <c:v>-0.70297299999999996</c:v>
                </c:pt>
                <c:pt idx="20051">
                  <c:v>-0.68939600000000001</c:v>
                </c:pt>
                <c:pt idx="20052">
                  <c:v>-0.68047500000000005</c:v>
                </c:pt>
                <c:pt idx="20053">
                  <c:v>-0.680288</c:v>
                </c:pt>
                <c:pt idx="20054">
                  <c:v>-0.681114</c:v>
                </c:pt>
                <c:pt idx="20055">
                  <c:v>-0.66944999999999999</c:v>
                </c:pt>
                <c:pt idx="20056">
                  <c:v>-0.65856199999999998</c:v>
                </c:pt>
                <c:pt idx="20057">
                  <c:v>-0.65886599999999995</c:v>
                </c:pt>
                <c:pt idx="20058">
                  <c:v>-0.65937699999999999</c:v>
                </c:pt>
                <c:pt idx="20059">
                  <c:v>-0.65573800000000004</c:v>
                </c:pt>
                <c:pt idx="20060">
                  <c:v>-0.652362</c:v>
                </c:pt>
                <c:pt idx="20061">
                  <c:v>-0.65049599999999996</c:v>
                </c:pt>
                <c:pt idx="20062">
                  <c:v>-0.64927000000000001</c:v>
                </c:pt>
                <c:pt idx="20063">
                  <c:v>-0.644814</c:v>
                </c:pt>
                <c:pt idx="20064">
                  <c:v>-0.63352200000000003</c:v>
                </c:pt>
                <c:pt idx="20065">
                  <c:v>-0.61871600000000004</c:v>
                </c:pt>
                <c:pt idx="20066">
                  <c:v>-0.61788500000000002</c:v>
                </c:pt>
                <c:pt idx="20067">
                  <c:v>-0.61351900000000004</c:v>
                </c:pt>
                <c:pt idx="20068">
                  <c:v>-0.607958</c:v>
                </c:pt>
                <c:pt idx="20069">
                  <c:v>-0.60480100000000003</c:v>
                </c:pt>
                <c:pt idx="20070">
                  <c:v>-0.59656799999999999</c:v>
                </c:pt>
                <c:pt idx="20071">
                  <c:v>-0.59278500000000001</c:v>
                </c:pt>
                <c:pt idx="20072">
                  <c:v>-0.59125799999999995</c:v>
                </c:pt>
                <c:pt idx="20073">
                  <c:v>-0.59042600000000001</c:v>
                </c:pt>
                <c:pt idx="20074">
                  <c:v>-0.579627</c:v>
                </c:pt>
                <c:pt idx="20075">
                  <c:v>-0.57159499999999996</c:v>
                </c:pt>
                <c:pt idx="20076">
                  <c:v>-0.56966899999999998</c:v>
                </c:pt>
                <c:pt idx="20077">
                  <c:v>-0.57657599999999998</c:v>
                </c:pt>
                <c:pt idx="20078">
                  <c:v>-0.56936600000000004</c:v>
                </c:pt>
                <c:pt idx="20079">
                  <c:v>-0.55859300000000001</c:v>
                </c:pt>
                <c:pt idx="20080">
                  <c:v>-0.55042800000000003</c:v>
                </c:pt>
                <c:pt idx="20081">
                  <c:v>-0.54490300000000003</c:v>
                </c:pt>
                <c:pt idx="20082">
                  <c:v>-0.54320999999999997</c:v>
                </c:pt>
                <c:pt idx="20083">
                  <c:v>-0.53435299999999997</c:v>
                </c:pt>
                <c:pt idx="20084">
                  <c:v>-0.51983000000000001</c:v>
                </c:pt>
                <c:pt idx="20085">
                  <c:v>-0.51079600000000003</c:v>
                </c:pt>
                <c:pt idx="20086">
                  <c:v>-0.51048000000000004</c:v>
                </c:pt>
                <c:pt idx="20087">
                  <c:v>-0.51461100000000004</c:v>
                </c:pt>
                <c:pt idx="20088">
                  <c:v>-0.51471900000000004</c:v>
                </c:pt>
                <c:pt idx="20089">
                  <c:v>-0.51053000000000004</c:v>
                </c:pt>
                <c:pt idx="20090">
                  <c:v>-0.49973099999999998</c:v>
                </c:pt>
                <c:pt idx="20091">
                  <c:v>-0.49509599999999998</c:v>
                </c:pt>
                <c:pt idx="20092">
                  <c:v>-0.49129699999999998</c:v>
                </c:pt>
                <c:pt idx="20093">
                  <c:v>-0.48744500000000002</c:v>
                </c:pt>
                <c:pt idx="20094">
                  <c:v>-0.48280899999999999</c:v>
                </c:pt>
                <c:pt idx="20095">
                  <c:v>-0.47228999999999999</c:v>
                </c:pt>
                <c:pt idx="20096">
                  <c:v>-0.46369199999999999</c:v>
                </c:pt>
                <c:pt idx="20097">
                  <c:v>-0.46707100000000001</c:v>
                </c:pt>
                <c:pt idx="20098">
                  <c:v>-0.47206500000000001</c:v>
                </c:pt>
                <c:pt idx="20099">
                  <c:v>-0.47294900000000001</c:v>
                </c:pt>
                <c:pt idx="20100">
                  <c:v>-0.46584399999999998</c:v>
                </c:pt>
                <c:pt idx="20101">
                  <c:v>-0.45691500000000002</c:v>
                </c:pt>
                <c:pt idx="20102">
                  <c:v>-0.452878</c:v>
                </c:pt>
                <c:pt idx="20103">
                  <c:v>-0.44534800000000002</c:v>
                </c:pt>
                <c:pt idx="20104">
                  <c:v>-0.438832</c:v>
                </c:pt>
                <c:pt idx="20105">
                  <c:v>-0.43378499999999998</c:v>
                </c:pt>
                <c:pt idx="20106">
                  <c:v>-0.43068899999999999</c:v>
                </c:pt>
                <c:pt idx="20107">
                  <c:v>-0.43515399999999999</c:v>
                </c:pt>
                <c:pt idx="20108">
                  <c:v>-0.43884899999999999</c:v>
                </c:pt>
                <c:pt idx="20109">
                  <c:v>-0.43790400000000002</c:v>
                </c:pt>
                <c:pt idx="20110">
                  <c:v>-0.43230499999999999</c:v>
                </c:pt>
                <c:pt idx="20111">
                  <c:v>-0.422734</c:v>
                </c:pt>
                <c:pt idx="20112">
                  <c:v>-0.41519899999999998</c:v>
                </c:pt>
                <c:pt idx="20113">
                  <c:v>-0.41268700000000003</c:v>
                </c:pt>
                <c:pt idx="20114">
                  <c:v>-0.418572</c:v>
                </c:pt>
                <c:pt idx="20115">
                  <c:v>-0.420933</c:v>
                </c:pt>
                <c:pt idx="20116">
                  <c:v>-0.410638</c:v>
                </c:pt>
                <c:pt idx="20117">
                  <c:v>-0.40146199999999999</c:v>
                </c:pt>
                <c:pt idx="20118">
                  <c:v>-0.39727200000000001</c:v>
                </c:pt>
                <c:pt idx="20119">
                  <c:v>-0.39975699999999997</c:v>
                </c:pt>
                <c:pt idx="20120">
                  <c:v>-0.40470299999999998</c:v>
                </c:pt>
                <c:pt idx="20121">
                  <c:v>-0.40415000000000001</c:v>
                </c:pt>
                <c:pt idx="20122">
                  <c:v>-0.40353</c:v>
                </c:pt>
                <c:pt idx="20123">
                  <c:v>-0.405142</c:v>
                </c:pt>
                <c:pt idx="20124">
                  <c:v>-0.40603699999999998</c:v>
                </c:pt>
                <c:pt idx="20125">
                  <c:v>-0.405696</c:v>
                </c:pt>
                <c:pt idx="20126">
                  <c:v>-0.405561</c:v>
                </c:pt>
                <c:pt idx="20127">
                  <c:v>-0.40600000000000003</c:v>
                </c:pt>
                <c:pt idx="20128">
                  <c:v>-0.40505200000000002</c:v>
                </c:pt>
                <c:pt idx="20129">
                  <c:v>-0.40193099999999998</c:v>
                </c:pt>
                <c:pt idx="20130">
                  <c:v>-0.40427099999999999</c:v>
                </c:pt>
                <c:pt idx="20131">
                  <c:v>-0.40214899999999998</c:v>
                </c:pt>
                <c:pt idx="20132">
                  <c:v>-0.39826800000000001</c:v>
                </c:pt>
                <c:pt idx="20133">
                  <c:v>-0.39517000000000002</c:v>
                </c:pt>
                <c:pt idx="20134">
                  <c:v>-0.40354600000000002</c:v>
                </c:pt>
                <c:pt idx="20135">
                  <c:v>-0.40594999999999998</c:v>
                </c:pt>
                <c:pt idx="20136">
                  <c:v>-0.39780300000000002</c:v>
                </c:pt>
                <c:pt idx="20137">
                  <c:v>-0.38331599999999999</c:v>
                </c:pt>
                <c:pt idx="20138">
                  <c:v>-0.37544300000000003</c:v>
                </c:pt>
                <c:pt idx="20139">
                  <c:v>-0.37516100000000002</c:v>
                </c:pt>
                <c:pt idx="20140">
                  <c:v>-0.38315700000000003</c:v>
                </c:pt>
                <c:pt idx="20141">
                  <c:v>-0.386349</c:v>
                </c:pt>
                <c:pt idx="20142">
                  <c:v>-0.38709900000000003</c:v>
                </c:pt>
                <c:pt idx="20143">
                  <c:v>-0.38107400000000002</c:v>
                </c:pt>
                <c:pt idx="20144">
                  <c:v>-0.37551600000000002</c:v>
                </c:pt>
                <c:pt idx="20145">
                  <c:v>-0.371334</c:v>
                </c:pt>
                <c:pt idx="20146">
                  <c:v>-0.37198799999999999</c:v>
                </c:pt>
                <c:pt idx="20147">
                  <c:v>-0.37491000000000002</c:v>
                </c:pt>
                <c:pt idx="20148">
                  <c:v>-0.37271700000000002</c:v>
                </c:pt>
                <c:pt idx="20149">
                  <c:v>-0.37300299999999997</c:v>
                </c:pt>
                <c:pt idx="20150">
                  <c:v>-0.37274800000000002</c:v>
                </c:pt>
                <c:pt idx="20151">
                  <c:v>-0.37072899999999998</c:v>
                </c:pt>
                <c:pt idx="20152">
                  <c:v>-0.36706800000000001</c:v>
                </c:pt>
                <c:pt idx="20153">
                  <c:v>-0.36064499999999999</c:v>
                </c:pt>
                <c:pt idx="20154">
                  <c:v>-0.35540300000000002</c:v>
                </c:pt>
                <c:pt idx="20155">
                  <c:v>-0.35208099999999998</c:v>
                </c:pt>
                <c:pt idx="20156">
                  <c:v>-0.34895900000000002</c:v>
                </c:pt>
                <c:pt idx="20157">
                  <c:v>-0.34748899999999999</c:v>
                </c:pt>
                <c:pt idx="20158">
                  <c:v>-0.34665699999999999</c:v>
                </c:pt>
                <c:pt idx="20159">
                  <c:v>-0.34703899999999999</c:v>
                </c:pt>
                <c:pt idx="20160">
                  <c:v>-0.34797600000000001</c:v>
                </c:pt>
                <c:pt idx="20161">
                  <c:v>-0.35325899999999999</c:v>
                </c:pt>
                <c:pt idx="20162">
                  <c:v>-0.36752200000000002</c:v>
                </c:pt>
                <c:pt idx="20163">
                  <c:v>-0.37892399999999998</c:v>
                </c:pt>
                <c:pt idx="20164">
                  <c:v>-0.379158</c:v>
                </c:pt>
                <c:pt idx="20165">
                  <c:v>-0.37403900000000001</c:v>
                </c:pt>
                <c:pt idx="20166">
                  <c:v>-0.36740099999999998</c:v>
                </c:pt>
                <c:pt idx="20167">
                  <c:v>-0.362846</c:v>
                </c:pt>
                <c:pt idx="20168">
                  <c:v>-0.36016599999999999</c:v>
                </c:pt>
                <c:pt idx="20169">
                  <c:v>-0.35560999999999998</c:v>
                </c:pt>
                <c:pt idx="20170">
                  <c:v>-0.35802099999999998</c:v>
                </c:pt>
                <c:pt idx="20171">
                  <c:v>-0.373247</c:v>
                </c:pt>
                <c:pt idx="20172">
                  <c:v>-0.38685599999999998</c:v>
                </c:pt>
                <c:pt idx="20173">
                  <c:v>-0.38295699999999999</c:v>
                </c:pt>
                <c:pt idx="20174">
                  <c:v>-0.37673299999999998</c:v>
                </c:pt>
                <c:pt idx="20175">
                  <c:v>-0.36908400000000002</c:v>
                </c:pt>
                <c:pt idx="20176">
                  <c:v>-0.36770000000000003</c:v>
                </c:pt>
                <c:pt idx="20177">
                  <c:v>-0.37001699999999998</c:v>
                </c:pt>
                <c:pt idx="20178">
                  <c:v>-0.36970199999999998</c:v>
                </c:pt>
                <c:pt idx="20179">
                  <c:v>-0.36757499999999999</c:v>
                </c:pt>
                <c:pt idx="20180">
                  <c:v>-0.367475</c:v>
                </c:pt>
                <c:pt idx="20181">
                  <c:v>-0.36593799999999999</c:v>
                </c:pt>
                <c:pt idx="20182">
                  <c:v>-0.36295500000000003</c:v>
                </c:pt>
                <c:pt idx="20183">
                  <c:v>-0.36485099999999998</c:v>
                </c:pt>
                <c:pt idx="20184">
                  <c:v>-0.366066</c:v>
                </c:pt>
                <c:pt idx="20185">
                  <c:v>-0.368834</c:v>
                </c:pt>
                <c:pt idx="20186">
                  <c:v>-0.37303799999999998</c:v>
                </c:pt>
                <c:pt idx="20187">
                  <c:v>-0.37775500000000001</c:v>
                </c:pt>
                <c:pt idx="20188">
                  <c:v>-0.38311499999999998</c:v>
                </c:pt>
                <c:pt idx="20189">
                  <c:v>-0.40202599999999999</c:v>
                </c:pt>
                <c:pt idx="20190">
                  <c:v>-0.409555</c:v>
                </c:pt>
                <c:pt idx="20191">
                  <c:v>-0.409499</c:v>
                </c:pt>
                <c:pt idx="20192">
                  <c:v>-0.40844200000000003</c:v>
                </c:pt>
                <c:pt idx="20193">
                  <c:v>-0.40676000000000001</c:v>
                </c:pt>
                <c:pt idx="20194">
                  <c:v>-0.412493</c:v>
                </c:pt>
                <c:pt idx="20195">
                  <c:v>-0.41556399999999999</c:v>
                </c:pt>
                <c:pt idx="20196">
                  <c:v>-0.41482799999999997</c:v>
                </c:pt>
                <c:pt idx="20197">
                  <c:v>-0.41300399999999998</c:v>
                </c:pt>
                <c:pt idx="20198">
                  <c:v>-0.42236400000000002</c:v>
                </c:pt>
                <c:pt idx="20199">
                  <c:v>-0.43010300000000001</c:v>
                </c:pt>
                <c:pt idx="20200">
                  <c:v>-0.43680400000000003</c:v>
                </c:pt>
                <c:pt idx="20201">
                  <c:v>-0.44092599999999998</c:v>
                </c:pt>
                <c:pt idx="20202">
                  <c:v>-0.44319900000000001</c:v>
                </c:pt>
                <c:pt idx="20203">
                  <c:v>-0.44637300000000002</c:v>
                </c:pt>
                <c:pt idx="20204">
                  <c:v>-0.45573900000000001</c:v>
                </c:pt>
                <c:pt idx="20205">
                  <c:v>-0.46559299999999998</c:v>
                </c:pt>
                <c:pt idx="20206">
                  <c:v>-0.46942600000000001</c:v>
                </c:pt>
                <c:pt idx="20207">
                  <c:v>-0.47584399999999999</c:v>
                </c:pt>
                <c:pt idx="20208">
                  <c:v>-0.48273100000000002</c:v>
                </c:pt>
                <c:pt idx="20209">
                  <c:v>-0.48756699999999997</c:v>
                </c:pt>
                <c:pt idx="20210">
                  <c:v>-0.49476500000000001</c:v>
                </c:pt>
                <c:pt idx="20211">
                  <c:v>-0.49892999999999998</c:v>
                </c:pt>
                <c:pt idx="20212">
                  <c:v>-0.50060800000000005</c:v>
                </c:pt>
                <c:pt idx="20213">
                  <c:v>-0.50173000000000001</c:v>
                </c:pt>
                <c:pt idx="20214">
                  <c:v>-0.498753</c:v>
                </c:pt>
                <c:pt idx="20215">
                  <c:v>-0.49330299999999999</c:v>
                </c:pt>
                <c:pt idx="20216">
                  <c:v>-0.48957699999999998</c:v>
                </c:pt>
                <c:pt idx="20217">
                  <c:v>-0.48600199999999999</c:v>
                </c:pt>
                <c:pt idx="20218">
                  <c:v>-0.48027999999999998</c:v>
                </c:pt>
                <c:pt idx="20219">
                  <c:v>-0.47691499999999998</c:v>
                </c:pt>
                <c:pt idx="20220">
                  <c:v>-0.47744399999999998</c:v>
                </c:pt>
                <c:pt idx="20221">
                  <c:v>-0.47456399999999999</c:v>
                </c:pt>
                <c:pt idx="20222">
                  <c:v>-0.47854099999999999</c:v>
                </c:pt>
                <c:pt idx="20223">
                  <c:v>-0.48315399999999997</c:v>
                </c:pt>
                <c:pt idx="20224">
                  <c:v>-0.48406199999999999</c:v>
                </c:pt>
                <c:pt idx="20225">
                  <c:v>-0.484377</c:v>
                </c:pt>
                <c:pt idx="20226">
                  <c:v>-0.478049</c:v>
                </c:pt>
                <c:pt idx="20227">
                  <c:v>-0.47095999999999999</c:v>
                </c:pt>
                <c:pt idx="20228">
                  <c:v>-0.47091699999999997</c:v>
                </c:pt>
                <c:pt idx="20229">
                  <c:v>-0.48263299999999998</c:v>
                </c:pt>
                <c:pt idx="20230">
                  <c:v>-0.48827900000000002</c:v>
                </c:pt>
                <c:pt idx="20231">
                  <c:v>-0.48326999999999998</c:v>
                </c:pt>
                <c:pt idx="20232">
                  <c:v>-0.47443099999999999</c:v>
                </c:pt>
                <c:pt idx="20233">
                  <c:v>-0.46759000000000001</c:v>
                </c:pt>
                <c:pt idx="20234">
                  <c:v>-0.46748099999999998</c:v>
                </c:pt>
                <c:pt idx="20235">
                  <c:v>-0.46698600000000001</c:v>
                </c:pt>
                <c:pt idx="20236">
                  <c:v>-0.46656199999999998</c:v>
                </c:pt>
                <c:pt idx="20237">
                  <c:v>-0.461779</c:v>
                </c:pt>
                <c:pt idx="20238">
                  <c:v>-0.46043699999999999</c:v>
                </c:pt>
                <c:pt idx="20239">
                  <c:v>-0.46607500000000002</c:v>
                </c:pt>
                <c:pt idx="20240">
                  <c:v>-0.46912900000000002</c:v>
                </c:pt>
                <c:pt idx="20241">
                  <c:v>-0.46628399999999998</c:v>
                </c:pt>
                <c:pt idx="20242">
                  <c:v>-0.461036</c:v>
                </c:pt>
                <c:pt idx="20243">
                  <c:v>-0.45579799999999998</c:v>
                </c:pt>
                <c:pt idx="20244">
                  <c:v>-0.45350200000000002</c:v>
                </c:pt>
                <c:pt idx="20245">
                  <c:v>-0.45190000000000002</c:v>
                </c:pt>
                <c:pt idx="20246">
                  <c:v>-0.44831900000000002</c:v>
                </c:pt>
                <c:pt idx="20247">
                  <c:v>-0.44289000000000001</c:v>
                </c:pt>
                <c:pt idx="20248">
                  <c:v>-0.43704599999999999</c:v>
                </c:pt>
                <c:pt idx="20249">
                  <c:v>-0.43827500000000003</c:v>
                </c:pt>
                <c:pt idx="20250">
                  <c:v>-0.44079499999999999</c:v>
                </c:pt>
                <c:pt idx="20251">
                  <c:v>-0.44548500000000002</c:v>
                </c:pt>
                <c:pt idx="20252">
                  <c:v>-0.443025</c:v>
                </c:pt>
                <c:pt idx="20253">
                  <c:v>-0.44030799999999998</c:v>
                </c:pt>
                <c:pt idx="20254">
                  <c:v>-0.44073200000000001</c:v>
                </c:pt>
                <c:pt idx="20255">
                  <c:v>-0.447158</c:v>
                </c:pt>
                <c:pt idx="20256">
                  <c:v>-0.448986</c:v>
                </c:pt>
                <c:pt idx="20257">
                  <c:v>-0.440104</c:v>
                </c:pt>
                <c:pt idx="20258">
                  <c:v>-0.42775200000000002</c:v>
                </c:pt>
                <c:pt idx="20259">
                  <c:v>-0.42078900000000002</c:v>
                </c:pt>
                <c:pt idx="20260">
                  <c:v>-0.42019299999999998</c:v>
                </c:pt>
                <c:pt idx="20261">
                  <c:v>-0.42840299999999998</c:v>
                </c:pt>
                <c:pt idx="20262">
                  <c:v>-0.43729600000000002</c:v>
                </c:pt>
                <c:pt idx="20263">
                  <c:v>-0.43693300000000002</c:v>
                </c:pt>
                <c:pt idx="20264">
                  <c:v>-0.43505300000000002</c:v>
                </c:pt>
                <c:pt idx="20265">
                  <c:v>-0.43664799999999998</c:v>
                </c:pt>
                <c:pt idx="20266">
                  <c:v>-0.43769000000000002</c:v>
                </c:pt>
                <c:pt idx="20267">
                  <c:v>-0.44008599999999998</c:v>
                </c:pt>
                <c:pt idx="20268">
                  <c:v>-0.44333499999999998</c:v>
                </c:pt>
                <c:pt idx="20269">
                  <c:v>-0.43868200000000002</c:v>
                </c:pt>
                <c:pt idx="20270">
                  <c:v>-0.43770199999999998</c:v>
                </c:pt>
                <c:pt idx="20271">
                  <c:v>-0.43736999999999998</c:v>
                </c:pt>
                <c:pt idx="20272">
                  <c:v>-0.437726</c:v>
                </c:pt>
                <c:pt idx="20273">
                  <c:v>-0.43591000000000002</c:v>
                </c:pt>
                <c:pt idx="20274">
                  <c:v>-0.43484800000000001</c:v>
                </c:pt>
                <c:pt idx="20275">
                  <c:v>-0.43394700000000003</c:v>
                </c:pt>
                <c:pt idx="20276">
                  <c:v>-0.43654199999999999</c:v>
                </c:pt>
                <c:pt idx="20277">
                  <c:v>-0.44532899999999997</c:v>
                </c:pt>
                <c:pt idx="20278">
                  <c:v>-0.46302399999999999</c:v>
                </c:pt>
                <c:pt idx="20279">
                  <c:v>-0.475968</c:v>
                </c:pt>
                <c:pt idx="20280">
                  <c:v>-0.47980899999999999</c:v>
                </c:pt>
                <c:pt idx="20281">
                  <c:v>-0.48224699999999998</c:v>
                </c:pt>
                <c:pt idx="20282">
                  <c:v>-0.47813299999999997</c:v>
                </c:pt>
                <c:pt idx="20283">
                  <c:v>-0.47429399999999999</c:v>
                </c:pt>
                <c:pt idx="20284">
                  <c:v>-0.47088799999999997</c:v>
                </c:pt>
                <c:pt idx="20285">
                  <c:v>-0.47017399999999998</c:v>
                </c:pt>
                <c:pt idx="20286">
                  <c:v>-0.47570699999999999</c:v>
                </c:pt>
                <c:pt idx="20287">
                  <c:v>-0.47800100000000001</c:v>
                </c:pt>
                <c:pt idx="20288">
                  <c:v>-0.47141</c:v>
                </c:pt>
                <c:pt idx="20289">
                  <c:v>-0.459787</c:v>
                </c:pt>
                <c:pt idx="20290">
                  <c:v>-0.44906400000000002</c:v>
                </c:pt>
                <c:pt idx="20291">
                  <c:v>-0.44110700000000003</c:v>
                </c:pt>
                <c:pt idx="20292">
                  <c:v>-0.43956400000000001</c:v>
                </c:pt>
                <c:pt idx="20293">
                  <c:v>-0.45743800000000001</c:v>
                </c:pt>
                <c:pt idx="20294">
                  <c:v>-0.47378500000000001</c:v>
                </c:pt>
                <c:pt idx="20295">
                  <c:v>-0.47914299999999999</c:v>
                </c:pt>
                <c:pt idx="20296">
                  <c:v>-0.47848400000000002</c:v>
                </c:pt>
                <c:pt idx="20297">
                  <c:v>-0.47405999999999998</c:v>
                </c:pt>
                <c:pt idx="20298">
                  <c:v>-0.47018599999999999</c:v>
                </c:pt>
                <c:pt idx="20299">
                  <c:v>-0.46581099999999998</c:v>
                </c:pt>
                <c:pt idx="20300">
                  <c:v>-0.46529500000000001</c:v>
                </c:pt>
                <c:pt idx="20301">
                  <c:v>-0.463202</c:v>
                </c:pt>
                <c:pt idx="20302">
                  <c:v>-0.46502599999999999</c:v>
                </c:pt>
                <c:pt idx="20303">
                  <c:v>-0.46306900000000001</c:v>
                </c:pt>
                <c:pt idx="20304">
                  <c:v>-0.45503900000000003</c:v>
                </c:pt>
                <c:pt idx="20305">
                  <c:v>-0.44383800000000001</c:v>
                </c:pt>
                <c:pt idx="20306">
                  <c:v>-0.438081</c:v>
                </c:pt>
                <c:pt idx="20307">
                  <c:v>-0.43796200000000002</c:v>
                </c:pt>
                <c:pt idx="20308">
                  <c:v>-0.43737199999999998</c:v>
                </c:pt>
                <c:pt idx="20309">
                  <c:v>-0.43739699999999998</c:v>
                </c:pt>
                <c:pt idx="20310">
                  <c:v>-0.44257800000000003</c:v>
                </c:pt>
                <c:pt idx="20311">
                  <c:v>-0.45291300000000001</c:v>
                </c:pt>
                <c:pt idx="20312">
                  <c:v>-0.46252900000000002</c:v>
                </c:pt>
                <c:pt idx="20313">
                  <c:v>-0.45878799999999997</c:v>
                </c:pt>
                <c:pt idx="20314">
                  <c:v>-0.45055600000000001</c:v>
                </c:pt>
                <c:pt idx="20315">
                  <c:v>-0.446349</c:v>
                </c:pt>
                <c:pt idx="20316">
                  <c:v>-0.44453399999999998</c:v>
                </c:pt>
                <c:pt idx="20317">
                  <c:v>-0.44920700000000002</c:v>
                </c:pt>
                <c:pt idx="20318">
                  <c:v>-0.44908799999999999</c:v>
                </c:pt>
                <c:pt idx="20319">
                  <c:v>-0.45130399999999998</c:v>
                </c:pt>
                <c:pt idx="20320">
                  <c:v>-0.44768999999999998</c:v>
                </c:pt>
                <c:pt idx="20321">
                  <c:v>-0.44277100000000003</c:v>
                </c:pt>
                <c:pt idx="20322">
                  <c:v>-0.44090400000000002</c:v>
                </c:pt>
                <c:pt idx="20323">
                  <c:v>-0.44109100000000001</c:v>
                </c:pt>
                <c:pt idx="20324">
                  <c:v>-0.44195200000000001</c:v>
                </c:pt>
                <c:pt idx="20325">
                  <c:v>-0.45131700000000002</c:v>
                </c:pt>
                <c:pt idx="20326">
                  <c:v>-0.45710099999999998</c:v>
                </c:pt>
                <c:pt idx="20327">
                  <c:v>-0.46587499999999998</c:v>
                </c:pt>
                <c:pt idx="20328">
                  <c:v>-0.46984900000000002</c:v>
                </c:pt>
                <c:pt idx="20329">
                  <c:v>-0.47173799999999999</c:v>
                </c:pt>
                <c:pt idx="20330">
                  <c:v>-0.46981899999999999</c:v>
                </c:pt>
                <c:pt idx="20331">
                  <c:v>-0.46896300000000002</c:v>
                </c:pt>
                <c:pt idx="20332">
                  <c:v>-0.46655600000000003</c:v>
                </c:pt>
                <c:pt idx="20333">
                  <c:v>-0.463953</c:v>
                </c:pt>
                <c:pt idx="20334">
                  <c:v>-0.45965200000000001</c:v>
                </c:pt>
                <c:pt idx="20335">
                  <c:v>-0.459372</c:v>
                </c:pt>
                <c:pt idx="20336">
                  <c:v>-0.46173999999999998</c:v>
                </c:pt>
                <c:pt idx="20337">
                  <c:v>-0.461586</c:v>
                </c:pt>
                <c:pt idx="20338">
                  <c:v>-0.46488600000000002</c:v>
                </c:pt>
                <c:pt idx="20339">
                  <c:v>-0.46857900000000002</c:v>
                </c:pt>
                <c:pt idx="20340">
                  <c:v>-0.47040599999999999</c:v>
                </c:pt>
                <c:pt idx="20341">
                  <c:v>-0.46500599999999997</c:v>
                </c:pt>
                <c:pt idx="20342">
                  <c:v>-0.45255099999999998</c:v>
                </c:pt>
                <c:pt idx="20343">
                  <c:v>-0.444602</c:v>
                </c:pt>
                <c:pt idx="20344">
                  <c:v>-0.44414399999999998</c:v>
                </c:pt>
                <c:pt idx="20345">
                  <c:v>-0.445469</c:v>
                </c:pt>
                <c:pt idx="20346">
                  <c:v>-0.44462299999999999</c:v>
                </c:pt>
                <c:pt idx="20347">
                  <c:v>-0.43574800000000002</c:v>
                </c:pt>
                <c:pt idx="20348">
                  <c:v>-0.42764200000000002</c:v>
                </c:pt>
                <c:pt idx="20349">
                  <c:v>-0.42636400000000002</c:v>
                </c:pt>
                <c:pt idx="20350">
                  <c:v>-0.42643700000000001</c:v>
                </c:pt>
                <c:pt idx="20351">
                  <c:v>-0.426149</c:v>
                </c:pt>
                <c:pt idx="20352">
                  <c:v>-0.42206900000000003</c:v>
                </c:pt>
                <c:pt idx="20353">
                  <c:v>-0.417601</c:v>
                </c:pt>
                <c:pt idx="20354">
                  <c:v>-0.41875400000000002</c:v>
                </c:pt>
                <c:pt idx="20355">
                  <c:v>-0.41953600000000002</c:v>
                </c:pt>
                <c:pt idx="20356">
                  <c:v>-0.42029100000000003</c:v>
                </c:pt>
                <c:pt idx="20357">
                  <c:v>-0.414688</c:v>
                </c:pt>
                <c:pt idx="20358">
                  <c:v>-0.402669</c:v>
                </c:pt>
                <c:pt idx="20359">
                  <c:v>-0.40106199999999997</c:v>
                </c:pt>
                <c:pt idx="20360">
                  <c:v>-0.40230399999999999</c:v>
                </c:pt>
                <c:pt idx="20361">
                  <c:v>-0.40044400000000002</c:v>
                </c:pt>
                <c:pt idx="20362">
                  <c:v>-0.39443299999999998</c:v>
                </c:pt>
                <c:pt idx="20363">
                  <c:v>-0.38598199999999999</c:v>
                </c:pt>
                <c:pt idx="20364">
                  <c:v>-0.37875500000000001</c:v>
                </c:pt>
                <c:pt idx="20365">
                  <c:v>-0.36636400000000002</c:v>
                </c:pt>
                <c:pt idx="20366">
                  <c:v>-0.35904199999999997</c:v>
                </c:pt>
                <c:pt idx="20367">
                  <c:v>-0.35603800000000002</c:v>
                </c:pt>
                <c:pt idx="20368">
                  <c:v>-0.35755500000000001</c:v>
                </c:pt>
                <c:pt idx="20369">
                  <c:v>-0.353329</c:v>
                </c:pt>
                <c:pt idx="20370">
                  <c:v>-0.34428599999999998</c:v>
                </c:pt>
                <c:pt idx="20371">
                  <c:v>-0.34050599999999998</c:v>
                </c:pt>
                <c:pt idx="20372">
                  <c:v>-0.33794200000000002</c:v>
                </c:pt>
                <c:pt idx="20373">
                  <c:v>-0.32901999999999998</c:v>
                </c:pt>
                <c:pt idx="20374">
                  <c:v>-0.31731700000000002</c:v>
                </c:pt>
                <c:pt idx="20375">
                  <c:v>-0.29757499999999998</c:v>
                </c:pt>
                <c:pt idx="20376">
                  <c:v>-0.28710799999999997</c:v>
                </c:pt>
                <c:pt idx="20377">
                  <c:v>-0.28344399999999997</c:v>
                </c:pt>
                <c:pt idx="20378">
                  <c:v>-0.28512199999999999</c:v>
                </c:pt>
                <c:pt idx="20379">
                  <c:v>-0.280781</c:v>
                </c:pt>
                <c:pt idx="20380">
                  <c:v>-0.27366699999999999</c:v>
                </c:pt>
                <c:pt idx="20381">
                  <c:v>-0.271287</c:v>
                </c:pt>
                <c:pt idx="20382">
                  <c:v>-0.26626499999999997</c:v>
                </c:pt>
                <c:pt idx="20383">
                  <c:v>-0.25651099999999999</c:v>
                </c:pt>
                <c:pt idx="20384">
                  <c:v>-0.25849699999999998</c:v>
                </c:pt>
                <c:pt idx="20385">
                  <c:v>-0.25290099999999999</c:v>
                </c:pt>
                <c:pt idx="20386">
                  <c:v>-0.24692600000000001</c:v>
                </c:pt>
                <c:pt idx="20387">
                  <c:v>-0.24230199999999999</c:v>
                </c:pt>
                <c:pt idx="20388">
                  <c:v>-0.24048600000000001</c:v>
                </c:pt>
                <c:pt idx="20389">
                  <c:v>-0.24221899999999999</c:v>
                </c:pt>
                <c:pt idx="20390">
                  <c:v>-0.242337</c:v>
                </c:pt>
                <c:pt idx="20391">
                  <c:v>-0.23172200000000001</c:v>
                </c:pt>
                <c:pt idx="20392">
                  <c:v>-0.217527</c:v>
                </c:pt>
                <c:pt idx="20393">
                  <c:v>-0.21566099999999999</c:v>
                </c:pt>
                <c:pt idx="20394">
                  <c:v>-0.21606600000000001</c:v>
                </c:pt>
                <c:pt idx="20395">
                  <c:v>-0.22070999999999999</c:v>
                </c:pt>
                <c:pt idx="20396">
                  <c:v>-0.23039599999999999</c:v>
                </c:pt>
                <c:pt idx="20397">
                  <c:v>-0.240147</c:v>
                </c:pt>
                <c:pt idx="20398">
                  <c:v>-0.24898300000000001</c:v>
                </c:pt>
                <c:pt idx="20399">
                  <c:v>-0.26606299999999999</c:v>
                </c:pt>
                <c:pt idx="20400">
                  <c:v>-0.27048800000000001</c:v>
                </c:pt>
                <c:pt idx="20401">
                  <c:v>-0.26440799999999998</c:v>
                </c:pt>
                <c:pt idx="20402">
                  <c:v>-0.24685099999999999</c:v>
                </c:pt>
                <c:pt idx="20403">
                  <c:v>-0.23880899999999999</c:v>
                </c:pt>
                <c:pt idx="20404">
                  <c:v>-0.23419200000000001</c:v>
                </c:pt>
                <c:pt idx="20405">
                  <c:v>-0.23125499999999999</c:v>
                </c:pt>
                <c:pt idx="20406">
                  <c:v>-0.23408999999999999</c:v>
                </c:pt>
                <c:pt idx="20407">
                  <c:v>-0.243336</c:v>
                </c:pt>
                <c:pt idx="20408">
                  <c:v>-0.24965799999999999</c:v>
                </c:pt>
                <c:pt idx="20409">
                  <c:v>-0.25017600000000001</c:v>
                </c:pt>
                <c:pt idx="20410">
                  <c:v>-0.25020300000000001</c:v>
                </c:pt>
                <c:pt idx="20411">
                  <c:v>-0.24474000000000001</c:v>
                </c:pt>
                <c:pt idx="20412">
                  <c:v>-0.239566</c:v>
                </c:pt>
                <c:pt idx="20413">
                  <c:v>-0.23161000000000001</c:v>
                </c:pt>
                <c:pt idx="20414">
                  <c:v>-0.224355</c:v>
                </c:pt>
                <c:pt idx="20415">
                  <c:v>-0.23185</c:v>
                </c:pt>
                <c:pt idx="20416">
                  <c:v>-0.23281399999999999</c:v>
                </c:pt>
                <c:pt idx="20417">
                  <c:v>-0.22179099999999999</c:v>
                </c:pt>
                <c:pt idx="20418">
                  <c:v>-0.199183</c:v>
                </c:pt>
                <c:pt idx="20419">
                  <c:v>-0.18572</c:v>
                </c:pt>
                <c:pt idx="20420">
                  <c:v>-0.18521000000000001</c:v>
                </c:pt>
                <c:pt idx="20421">
                  <c:v>-0.18421399999999999</c:v>
                </c:pt>
                <c:pt idx="20422">
                  <c:v>-0.17783099999999999</c:v>
                </c:pt>
                <c:pt idx="20423">
                  <c:v>-0.16519400000000001</c:v>
                </c:pt>
                <c:pt idx="20424">
                  <c:v>-0.15701000000000001</c:v>
                </c:pt>
                <c:pt idx="20425">
                  <c:v>-0.15756800000000001</c:v>
                </c:pt>
                <c:pt idx="20426">
                  <c:v>-0.15871099999999999</c:v>
                </c:pt>
                <c:pt idx="20427">
                  <c:v>-0.163963</c:v>
                </c:pt>
                <c:pt idx="20428">
                  <c:v>-0.164827</c:v>
                </c:pt>
                <c:pt idx="20429">
                  <c:v>-0.166271</c:v>
                </c:pt>
                <c:pt idx="20430">
                  <c:v>-0.15850600000000001</c:v>
                </c:pt>
                <c:pt idx="20431">
                  <c:v>-0.14812800000000001</c:v>
                </c:pt>
                <c:pt idx="20432">
                  <c:v>-0.140352</c:v>
                </c:pt>
                <c:pt idx="20433">
                  <c:v>-0.13068399999999999</c:v>
                </c:pt>
                <c:pt idx="20434">
                  <c:v>-0.122615</c:v>
                </c:pt>
                <c:pt idx="20435">
                  <c:v>-0.119212</c:v>
                </c:pt>
                <c:pt idx="20436">
                  <c:v>-0.11415</c:v>
                </c:pt>
                <c:pt idx="20437">
                  <c:v>-0.10775800000000001</c:v>
                </c:pt>
                <c:pt idx="20438">
                  <c:v>-0.10388699999999999</c:v>
                </c:pt>
                <c:pt idx="20439">
                  <c:v>-9.9113199999999999E-2</c:v>
                </c:pt>
                <c:pt idx="20440">
                  <c:v>-9.5332100000000003E-2</c:v>
                </c:pt>
                <c:pt idx="20441">
                  <c:v>-8.9992299999999997E-2</c:v>
                </c:pt>
                <c:pt idx="20442">
                  <c:v>-8.8233500000000006E-2</c:v>
                </c:pt>
                <c:pt idx="20443">
                  <c:v>-8.9349300000000006E-2</c:v>
                </c:pt>
                <c:pt idx="20444">
                  <c:v>-8.9277899999999993E-2</c:v>
                </c:pt>
                <c:pt idx="20445">
                  <c:v>-8.6621000000000004E-2</c:v>
                </c:pt>
                <c:pt idx="20446">
                  <c:v>-8.4037299999999995E-2</c:v>
                </c:pt>
                <c:pt idx="20447">
                  <c:v>-8.44226E-2</c:v>
                </c:pt>
                <c:pt idx="20448">
                  <c:v>-8.7962200000000004E-2</c:v>
                </c:pt>
                <c:pt idx="20449">
                  <c:v>-0.102358</c:v>
                </c:pt>
                <c:pt idx="20450">
                  <c:v>-0.10768</c:v>
                </c:pt>
                <c:pt idx="20451">
                  <c:v>-0.113289</c:v>
                </c:pt>
                <c:pt idx="20452">
                  <c:v>-0.124387</c:v>
                </c:pt>
                <c:pt idx="20453">
                  <c:v>-0.13025300000000001</c:v>
                </c:pt>
                <c:pt idx="20454">
                  <c:v>-0.12995300000000001</c:v>
                </c:pt>
                <c:pt idx="20455">
                  <c:v>-0.132714</c:v>
                </c:pt>
                <c:pt idx="20456">
                  <c:v>-0.13297500000000001</c:v>
                </c:pt>
                <c:pt idx="20457">
                  <c:v>-0.124788</c:v>
                </c:pt>
                <c:pt idx="20458">
                  <c:v>-0.102827</c:v>
                </c:pt>
                <c:pt idx="20459">
                  <c:v>-7.8036099999999997E-2</c:v>
                </c:pt>
                <c:pt idx="20460">
                  <c:v>-6.20613E-2</c:v>
                </c:pt>
                <c:pt idx="20461">
                  <c:v>-5.6379899999999997E-2</c:v>
                </c:pt>
                <c:pt idx="20462">
                  <c:v>-5.4440599999999999E-2</c:v>
                </c:pt>
                <c:pt idx="20463">
                  <c:v>-5.6094100000000001E-2</c:v>
                </c:pt>
                <c:pt idx="20464">
                  <c:v>-5.73339E-2</c:v>
                </c:pt>
                <c:pt idx="20465">
                  <c:v>-5.9649800000000003E-2</c:v>
                </c:pt>
                <c:pt idx="20466">
                  <c:v>-6.25497E-2</c:v>
                </c:pt>
                <c:pt idx="20467">
                  <c:v>-7.4227600000000005E-2</c:v>
                </c:pt>
                <c:pt idx="20468">
                  <c:v>-8.3639599999999995E-2</c:v>
                </c:pt>
                <c:pt idx="20469">
                  <c:v>-8.8234199999999999E-2</c:v>
                </c:pt>
                <c:pt idx="20470">
                  <c:v>-9.0621400000000005E-2</c:v>
                </c:pt>
                <c:pt idx="20471">
                  <c:v>-9.2966999999999994E-2</c:v>
                </c:pt>
                <c:pt idx="20472">
                  <c:v>-9.6357300000000007E-2</c:v>
                </c:pt>
                <c:pt idx="20473">
                  <c:v>-0.10610899999999999</c:v>
                </c:pt>
                <c:pt idx="20474">
                  <c:v>-0.11579299999999999</c:v>
                </c:pt>
                <c:pt idx="20475">
                  <c:v>-0.125526</c:v>
                </c:pt>
                <c:pt idx="20476">
                  <c:v>-0.13075700000000001</c:v>
                </c:pt>
                <c:pt idx="20477">
                  <c:v>-0.131048</c:v>
                </c:pt>
                <c:pt idx="20478">
                  <c:v>-0.12931100000000001</c:v>
                </c:pt>
                <c:pt idx="20479">
                  <c:v>-0.12831899999999999</c:v>
                </c:pt>
                <c:pt idx="20480">
                  <c:v>-0.12833900000000001</c:v>
                </c:pt>
                <c:pt idx="20481">
                  <c:v>-0.128637</c:v>
                </c:pt>
                <c:pt idx="20482">
                  <c:v>-0.12951099999999999</c:v>
                </c:pt>
                <c:pt idx="20483">
                  <c:v>-0.12609500000000001</c:v>
                </c:pt>
                <c:pt idx="20484">
                  <c:v>-0.1237</c:v>
                </c:pt>
                <c:pt idx="20485">
                  <c:v>-0.11878900000000001</c:v>
                </c:pt>
                <c:pt idx="20486">
                  <c:v>-0.124163</c:v>
                </c:pt>
                <c:pt idx="20487">
                  <c:v>-0.139933</c:v>
                </c:pt>
                <c:pt idx="20488">
                  <c:v>-0.15593000000000001</c:v>
                </c:pt>
                <c:pt idx="20489">
                  <c:v>-0.161941</c:v>
                </c:pt>
                <c:pt idx="20490">
                  <c:v>-0.15887799999999999</c:v>
                </c:pt>
                <c:pt idx="20491">
                  <c:v>-0.15152199999999999</c:v>
                </c:pt>
                <c:pt idx="20492">
                  <c:v>-0.14136399999999999</c:v>
                </c:pt>
                <c:pt idx="20493">
                  <c:v>-0.13644600000000001</c:v>
                </c:pt>
                <c:pt idx="20494">
                  <c:v>-0.13850699999999999</c:v>
                </c:pt>
                <c:pt idx="20495">
                  <c:v>-0.14638200000000001</c:v>
                </c:pt>
                <c:pt idx="20496">
                  <c:v>-0.15890399999999999</c:v>
                </c:pt>
                <c:pt idx="20497">
                  <c:v>-0.16720099999999999</c:v>
                </c:pt>
                <c:pt idx="20498">
                  <c:v>-0.17489399999999999</c:v>
                </c:pt>
                <c:pt idx="20499">
                  <c:v>-0.182699</c:v>
                </c:pt>
                <c:pt idx="20500">
                  <c:v>-0.184637</c:v>
                </c:pt>
                <c:pt idx="20501">
                  <c:v>-0.18687599999999999</c:v>
                </c:pt>
                <c:pt idx="20502">
                  <c:v>-0.20039299999999999</c:v>
                </c:pt>
                <c:pt idx="20503">
                  <c:v>-0.20899599999999999</c:v>
                </c:pt>
                <c:pt idx="20504">
                  <c:v>-0.207265</c:v>
                </c:pt>
                <c:pt idx="20505">
                  <c:v>-0.20954100000000001</c:v>
                </c:pt>
                <c:pt idx="20506">
                  <c:v>-0.209531</c:v>
                </c:pt>
                <c:pt idx="20507">
                  <c:v>-0.208145</c:v>
                </c:pt>
                <c:pt idx="20508">
                  <c:v>-0.208791</c:v>
                </c:pt>
                <c:pt idx="20509">
                  <c:v>-0.215202</c:v>
                </c:pt>
                <c:pt idx="20510">
                  <c:v>-0.221383</c:v>
                </c:pt>
                <c:pt idx="20511">
                  <c:v>-0.22107599999999999</c:v>
                </c:pt>
                <c:pt idx="20512">
                  <c:v>-0.21835599999999999</c:v>
                </c:pt>
                <c:pt idx="20513">
                  <c:v>-0.21501000000000001</c:v>
                </c:pt>
                <c:pt idx="20514">
                  <c:v>-0.213589</c:v>
                </c:pt>
                <c:pt idx="20515">
                  <c:v>-0.21374899999999999</c:v>
                </c:pt>
                <c:pt idx="20516">
                  <c:v>-0.21968199999999999</c:v>
                </c:pt>
                <c:pt idx="20517">
                  <c:v>-0.22636100000000001</c:v>
                </c:pt>
                <c:pt idx="20518">
                  <c:v>-0.23930699999999999</c:v>
                </c:pt>
                <c:pt idx="20519">
                  <c:v>-0.259959</c:v>
                </c:pt>
                <c:pt idx="20520">
                  <c:v>-0.27246700000000001</c:v>
                </c:pt>
                <c:pt idx="20521">
                  <c:v>-0.28416000000000002</c:v>
                </c:pt>
                <c:pt idx="20522">
                  <c:v>-0.29518299999999997</c:v>
                </c:pt>
                <c:pt idx="20523">
                  <c:v>-0.303263</c:v>
                </c:pt>
                <c:pt idx="20524">
                  <c:v>-0.30835400000000002</c:v>
                </c:pt>
                <c:pt idx="20525">
                  <c:v>-0.31399300000000002</c:v>
                </c:pt>
                <c:pt idx="20526">
                  <c:v>-0.31789000000000001</c:v>
                </c:pt>
                <c:pt idx="20527">
                  <c:v>-0.32446199999999997</c:v>
                </c:pt>
                <c:pt idx="20528">
                  <c:v>-0.33938000000000001</c:v>
                </c:pt>
                <c:pt idx="20529">
                  <c:v>-0.36057600000000001</c:v>
                </c:pt>
                <c:pt idx="20530">
                  <c:v>-0.37684800000000002</c:v>
                </c:pt>
                <c:pt idx="20531">
                  <c:v>-0.38860499999999998</c:v>
                </c:pt>
                <c:pt idx="20532">
                  <c:v>-0.40749099999999999</c:v>
                </c:pt>
                <c:pt idx="20533">
                  <c:v>-0.42403200000000002</c:v>
                </c:pt>
                <c:pt idx="20534">
                  <c:v>-0.43072100000000002</c:v>
                </c:pt>
                <c:pt idx="20535">
                  <c:v>-0.45056400000000002</c:v>
                </c:pt>
                <c:pt idx="20536">
                  <c:v>-0.46092899999999998</c:v>
                </c:pt>
                <c:pt idx="20537">
                  <c:v>-0.456675</c:v>
                </c:pt>
                <c:pt idx="20538">
                  <c:v>-0.45249600000000001</c:v>
                </c:pt>
                <c:pt idx="20539">
                  <c:v>-0.450017</c:v>
                </c:pt>
                <c:pt idx="20540">
                  <c:v>-0.44278800000000001</c:v>
                </c:pt>
                <c:pt idx="20541">
                  <c:v>-0.42359400000000003</c:v>
                </c:pt>
                <c:pt idx="20542">
                  <c:v>-0.40119700000000003</c:v>
                </c:pt>
                <c:pt idx="20543">
                  <c:v>-0.38735000000000003</c:v>
                </c:pt>
                <c:pt idx="20544">
                  <c:v>-0.37790499999999999</c:v>
                </c:pt>
                <c:pt idx="20545">
                  <c:v>-0.36373699999999998</c:v>
                </c:pt>
                <c:pt idx="20546">
                  <c:v>-0.34379599999999999</c:v>
                </c:pt>
                <c:pt idx="20547">
                  <c:v>-0.32830100000000001</c:v>
                </c:pt>
                <c:pt idx="20548">
                  <c:v>-0.32152599999999998</c:v>
                </c:pt>
                <c:pt idx="20549">
                  <c:v>-0.31961600000000001</c:v>
                </c:pt>
                <c:pt idx="20550">
                  <c:v>-0.320658</c:v>
                </c:pt>
                <c:pt idx="20551">
                  <c:v>-0.31940000000000002</c:v>
                </c:pt>
                <c:pt idx="20552">
                  <c:v>-0.31903799999999999</c:v>
                </c:pt>
                <c:pt idx="20553">
                  <c:v>-0.31901000000000002</c:v>
                </c:pt>
                <c:pt idx="20554">
                  <c:v>-0.32033400000000001</c:v>
                </c:pt>
                <c:pt idx="20555">
                  <c:v>-0.32278000000000001</c:v>
                </c:pt>
                <c:pt idx="20556">
                  <c:v>-0.32189200000000001</c:v>
                </c:pt>
                <c:pt idx="20557">
                  <c:v>-0.32079999999999997</c:v>
                </c:pt>
                <c:pt idx="20558">
                  <c:v>-0.31276199999999998</c:v>
                </c:pt>
                <c:pt idx="20559">
                  <c:v>-0.29445100000000002</c:v>
                </c:pt>
                <c:pt idx="20560">
                  <c:v>-0.27842800000000001</c:v>
                </c:pt>
                <c:pt idx="20561">
                  <c:v>-0.268876</c:v>
                </c:pt>
                <c:pt idx="20562">
                  <c:v>-0.26191500000000001</c:v>
                </c:pt>
                <c:pt idx="20563">
                  <c:v>-0.25795600000000002</c:v>
                </c:pt>
                <c:pt idx="20564">
                  <c:v>-0.25497900000000001</c:v>
                </c:pt>
                <c:pt idx="20565">
                  <c:v>-0.25497199999999998</c:v>
                </c:pt>
                <c:pt idx="20566">
                  <c:v>-0.25972200000000001</c:v>
                </c:pt>
                <c:pt idx="20567">
                  <c:v>-0.26738699999999999</c:v>
                </c:pt>
                <c:pt idx="20568">
                  <c:v>-0.273756</c:v>
                </c:pt>
                <c:pt idx="20569">
                  <c:v>-0.27866000000000002</c:v>
                </c:pt>
                <c:pt idx="20570">
                  <c:v>-0.27308399999999999</c:v>
                </c:pt>
                <c:pt idx="20571">
                  <c:v>-0.26475100000000001</c:v>
                </c:pt>
                <c:pt idx="20572">
                  <c:v>-0.26537300000000003</c:v>
                </c:pt>
                <c:pt idx="20573">
                  <c:v>-0.27212900000000001</c:v>
                </c:pt>
                <c:pt idx="20574">
                  <c:v>-0.27416499999999999</c:v>
                </c:pt>
                <c:pt idx="20575">
                  <c:v>-0.27498800000000001</c:v>
                </c:pt>
                <c:pt idx="20576">
                  <c:v>-0.27966600000000003</c:v>
                </c:pt>
                <c:pt idx="20577">
                  <c:v>-0.28535899999999997</c:v>
                </c:pt>
                <c:pt idx="20578">
                  <c:v>-0.294908</c:v>
                </c:pt>
                <c:pt idx="20579">
                  <c:v>-0.30821599999999999</c:v>
                </c:pt>
                <c:pt idx="20580">
                  <c:v>-0.31373400000000001</c:v>
                </c:pt>
                <c:pt idx="20581">
                  <c:v>-0.314832</c:v>
                </c:pt>
                <c:pt idx="20582">
                  <c:v>-0.319436</c:v>
                </c:pt>
                <c:pt idx="20583">
                  <c:v>-0.32266099999999998</c:v>
                </c:pt>
                <c:pt idx="20584">
                  <c:v>-0.32049100000000003</c:v>
                </c:pt>
                <c:pt idx="20585">
                  <c:v>-0.318602</c:v>
                </c:pt>
                <c:pt idx="20586">
                  <c:v>-0.32059100000000001</c:v>
                </c:pt>
                <c:pt idx="20587">
                  <c:v>-0.32239000000000001</c:v>
                </c:pt>
                <c:pt idx="20588">
                  <c:v>-0.32335000000000003</c:v>
                </c:pt>
                <c:pt idx="20589">
                  <c:v>-0.32198900000000003</c:v>
                </c:pt>
                <c:pt idx="20590">
                  <c:v>-0.32099100000000003</c:v>
                </c:pt>
                <c:pt idx="20591">
                  <c:v>-0.32362299999999999</c:v>
                </c:pt>
                <c:pt idx="20592">
                  <c:v>-0.32721499999999998</c:v>
                </c:pt>
                <c:pt idx="20593">
                  <c:v>-0.334536</c:v>
                </c:pt>
                <c:pt idx="20594">
                  <c:v>-0.34173100000000001</c:v>
                </c:pt>
                <c:pt idx="20595">
                  <c:v>-0.34510800000000003</c:v>
                </c:pt>
                <c:pt idx="20596">
                  <c:v>-0.34720200000000001</c:v>
                </c:pt>
                <c:pt idx="20597">
                  <c:v>-0.35471200000000003</c:v>
                </c:pt>
                <c:pt idx="20598">
                  <c:v>-0.35956900000000003</c:v>
                </c:pt>
                <c:pt idx="20599">
                  <c:v>-0.35401199999999999</c:v>
                </c:pt>
                <c:pt idx="20600">
                  <c:v>-0.34236100000000003</c:v>
                </c:pt>
                <c:pt idx="20601">
                  <c:v>-0.33317999999999998</c:v>
                </c:pt>
                <c:pt idx="20602">
                  <c:v>-0.33011000000000001</c:v>
                </c:pt>
                <c:pt idx="20603">
                  <c:v>-0.32757700000000001</c:v>
                </c:pt>
                <c:pt idx="20604">
                  <c:v>-0.320828</c:v>
                </c:pt>
                <c:pt idx="20605">
                  <c:v>-0.31698599999999999</c:v>
                </c:pt>
                <c:pt idx="20606">
                  <c:v>-0.31874200000000003</c:v>
                </c:pt>
                <c:pt idx="20607">
                  <c:v>-0.32289099999999998</c:v>
                </c:pt>
                <c:pt idx="20608">
                  <c:v>-0.32265100000000002</c:v>
                </c:pt>
                <c:pt idx="20609">
                  <c:v>-0.31814900000000002</c:v>
                </c:pt>
                <c:pt idx="20610">
                  <c:v>-0.314747</c:v>
                </c:pt>
                <c:pt idx="20611">
                  <c:v>-0.309946</c:v>
                </c:pt>
                <c:pt idx="20612">
                  <c:v>-0.30307699999999999</c:v>
                </c:pt>
                <c:pt idx="20613">
                  <c:v>-0.29745899999999997</c:v>
                </c:pt>
                <c:pt idx="20614">
                  <c:v>-0.29650300000000002</c:v>
                </c:pt>
                <c:pt idx="20615">
                  <c:v>-0.29688399999999998</c:v>
                </c:pt>
                <c:pt idx="20616">
                  <c:v>-0.29748799999999997</c:v>
                </c:pt>
                <c:pt idx="20617">
                  <c:v>-0.29747400000000002</c:v>
                </c:pt>
                <c:pt idx="20618">
                  <c:v>-0.29738500000000001</c:v>
                </c:pt>
                <c:pt idx="20619">
                  <c:v>-0.29753099999999999</c:v>
                </c:pt>
                <c:pt idx="20620">
                  <c:v>-0.29120499999999999</c:v>
                </c:pt>
                <c:pt idx="20621">
                  <c:v>-0.277833</c:v>
                </c:pt>
                <c:pt idx="20622">
                  <c:v>-0.268459</c:v>
                </c:pt>
                <c:pt idx="20623">
                  <c:v>-0.25815500000000002</c:v>
                </c:pt>
                <c:pt idx="20624">
                  <c:v>-0.24848600000000001</c:v>
                </c:pt>
                <c:pt idx="20625">
                  <c:v>-0.23336000000000001</c:v>
                </c:pt>
                <c:pt idx="20626">
                  <c:v>-0.21821699999999999</c:v>
                </c:pt>
                <c:pt idx="20627">
                  <c:v>-0.20805699999999999</c:v>
                </c:pt>
                <c:pt idx="20628">
                  <c:v>-0.204484</c:v>
                </c:pt>
                <c:pt idx="20629">
                  <c:v>-0.207981</c:v>
                </c:pt>
                <c:pt idx="20630">
                  <c:v>-0.21037</c:v>
                </c:pt>
                <c:pt idx="20631">
                  <c:v>-0.20683299999999999</c:v>
                </c:pt>
                <c:pt idx="20632">
                  <c:v>-0.20605100000000001</c:v>
                </c:pt>
                <c:pt idx="20633">
                  <c:v>-0.20824300000000001</c:v>
                </c:pt>
                <c:pt idx="20634">
                  <c:v>-0.212529</c:v>
                </c:pt>
                <c:pt idx="20635">
                  <c:v>-0.20895900000000001</c:v>
                </c:pt>
                <c:pt idx="20636">
                  <c:v>-0.20777300000000001</c:v>
                </c:pt>
                <c:pt idx="20637">
                  <c:v>-0.20851500000000001</c:v>
                </c:pt>
                <c:pt idx="20638">
                  <c:v>-0.21390200000000001</c:v>
                </c:pt>
                <c:pt idx="20639">
                  <c:v>-0.216503</c:v>
                </c:pt>
                <c:pt idx="20640">
                  <c:v>-0.218749</c:v>
                </c:pt>
                <c:pt idx="20641">
                  <c:v>-0.21837200000000001</c:v>
                </c:pt>
                <c:pt idx="20642">
                  <c:v>-0.22129399999999999</c:v>
                </c:pt>
                <c:pt idx="20643">
                  <c:v>-0.221387</c:v>
                </c:pt>
                <c:pt idx="20644">
                  <c:v>-0.219275</c:v>
                </c:pt>
                <c:pt idx="20645">
                  <c:v>-0.213531</c:v>
                </c:pt>
                <c:pt idx="20646">
                  <c:v>-0.20929700000000001</c:v>
                </c:pt>
                <c:pt idx="20647">
                  <c:v>-0.20647499999999999</c:v>
                </c:pt>
                <c:pt idx="20648">
                  <c:v>-0.203129</c:v>
                </c:pt>
                <c:pt idx="20649">
                  <c:v>-0.206702</c:v>
                </c:pt>
                <c:pt idx="20650">
                  <c:v>-0.202405</c:v>
                </c:pt>
                <c:pt idx="20651">
                  <c:v>-0.19599900000000001</c:v>
                </c:pt>
                <c:pt idx="20652">
                  <c:v>-0.18753700000000001</c:v>
                </c:pt>
                <c:pt idx="20653">
                  <c:v>-0.181893</c:v>
                </c:pt>
                <c:pt idx="20654">
                  <c:v>-0.17733599999999999</c:v>
                </c:pt>
                <c:pt idx="20655">
                  <c:v>-0.174482</c:v>
                </c:pt>
                <c:pt idx="20656">
                  <c:v>-0.16755400000000001</c:v>
                </c:pt>
                <c:pt idx="20657">
                  <c:v>-0.16439599999999999</c:v>
                </c:pt>
                <c:pt idx="20658">
                  <c:v>-0.16239000000000001</c:v>
                </c:pt>
                <c:pt idx="20659">
                  <c:v>-0.16193099999999999</c:v>
                </c:pt>
                <c:pt idx="20660">
                  <c:v>-0.15907199999999999</c:v>
                </c:pt>
                <c:pt idx="20661">
                  <c:v>-0.156392</c:v>
                </c:pt>
                <c:pt idx="20662">
                  <c:v>-0.16134200000000001</c:v>
                </c:pt>
                <c:pt idx="20663">
                  <c:v>-0.161603</c:v>
                </c:pt>
                <c:pt idx="20664">
                  <c:v>-0.15518299999999999</c:v>
                </c:pt>
                <c:pt idx="20665">
                  <c:v>-0.149118</c:v>
                </c:pt>
                <c:pt idx="20666">
                  <c:v>-0.145123</c:v>
                </c:pt>
                <c:pt idx="20667">
                  <c:v>-0.13911899999999999</c:v>
                </c:pt>
                <c:pt idx="20668">
                  <c:v>-0.13459699999999999</c:v>
                </c:pt>
                <c:pt idx="20669">
                  <c:v>-0.130051</c:v>
                </c:pt>
                <c:pt idx="20670">
                  <c:v>-0.13050800000000001</c:v>
                </c:pt>
                <c:pt idx="20671">
                  <c:v>-0.13050899999999999</c:v>
                </c:pt>
                <c:pt idx="20672">
                  <c:v>-0.12601799999999999</c:v>
                </c:pt>
                <c:pt idx="20673">
                  <c:v>-0.11348900000000001</c:v>
                </c:pt>
                <c:pt idx="20674">
                  <c:v>-0.10093199999999999</c:v>
                </c:pt>
                <c:pt idx="20675">
                  <c:v>-9.1377700000000006E-2</c:v>
                </c:pt>
                <c:pt idx="20676">
                  <c:v>-7.5314000000000006E-2</c:v>
                </c:pt>
                <c:pt idx="20677">
                  <c:v>-6.5264900000000001E-2</c:v>
                </c:pt>
                <c:pt idx="20678">
                  <c:v>-5.9205199999999999E-2</c:v>
                </c:pt>
                <c:pt idx="20679">
                  <c:v>-5.0103200000000001E-2</c:v>
                </c:pt>
                <c:pt idx="20680">
                  <c:v>-3.6044100000000003E-2</c:v>
                </c:pt>
                <c:pt idx="20681">
                  <c:v>-3.1496499999999997E-2</c:v>
                </c:pt>
                <c:pt idx="20682">
                  <c:v>-2.43815E-2</c:v>
                </c:pt>
                <c:pt idx="20683">
                  <c:v>-1.6327100000000001E-2</c:v>
                </c:pt>
                <c:pt idx="20684">
                  <c:v>-1.67841E-2</c:v>
                </c:pt>
                <c:pt idx="20685">
                  <c:v>-2.0707900000000001E-2</c:v>
                </c:pt>
                <c:pt idx="20686">
                  <c:v>-2.50726E-2</c:v>
                </c:pt>
                <c:pt idx="20687">
                  <c:v>-2.2988100000000001E-2</c:v>
                </c:pt>
                <c:pt idx="20688">
                  <c:v>-2.9907799999999998E-2</c:v>
                </c:pt>
                <c:pt idx="20689">
                  <c:v>-3.0746699999999998E-2</c:v>
                </c:pt>
                <c:pt idx="20690">
                  <c:v>-2.6140400000000001E-2</c:v>
                </c:pt>
                <c:pt idx="20691">
                  <c:v>-2.6554100000000001E-2</c:v>
                </c:pt>
                <c:pt idx="20692">
                  <c:v>-3.2456600000000002E-2</c:v>
                </c:pt>
                <c:pt idx="20693">
                  <c:v>-4.3322899999999998E-2</c:v>
                </c:pt>
                <c:pt idx="20694">
                  <c:v>-4.71904E-2</c:v>
                </c:pt>
                <c:pt idx="20695">
                  <c:v>-4.9563599999999999E-2</c:v>
                </c:pt>
                <c:pt idx="20696">
                  <c:v>-4.2452400000000001E-2</c:v>
                </c:pt>
                <c:pt idx="20697">
                  <c:v>-2.8831800000000001E-2</c:v>
                </c:pt>
                <c:pt idx="20698">
                  <c:v>-2.3681000000000001E-2</c:v>
                </c:pt>
                <c:pt idx="20699">
                  <c:v>-1.8072600000000001E-2</c:v>
                </c:pt>
                <c:pt idx="20700">
                  <c:v>-8.9278099999999996E-3</c:v>
                </c:pt>
                <c:pt idx="20701">
                  <c:v>-2.82438E-3</c:v>
                </c:pt>
                <c:pt idx="20702">
                  <c:v>1.13011E-2</c:v>
                </c:pt>
                <c:pt idx="20703">
                  <c:v>1.7056999999999999E-2</c:v>
                </c:pt>
                <c:pt idx="20704">
                  <c:v>1.8285200000000001E-2</c:v>
                </c:pt>
                <c:pt idx="20705">
                  <c:v>1.54287E-2</c:v>
                </c:pt>
                <c:pt idx="20706">
                  <c:v>1.7117799999999999E-2</c:v>
                </c:pt>
                <c:pt idx="20707">
                  <c:v>9.5595899999999998E-3</c:v>
                </c:pt>
                <c:pt idx="20708">
                  <c:v>-4.7519199999999998E-3</c:v>
                </c:pt>
                <c:pt idx="20709">
                  <c:v>-1.41537E-2</c:v>
                </c:pt>
                <c:pt idx="20710">
                  <c:v>-2.2516600000000001E-2</c:v>
                </c:pt>
                <c:pt idx="20711">
                  <c:v>-2.7376000000000001E-2</c:v>
                </c:pt>
                <c:pt idx="20712">
                  <c:v>-3.1812199999999999E-2</c:v>
                </c:pt>
                <c:pt idx="20713">
                  <c:v>-3.0227400000000001E-2</c:v>
                </c:pt>
                <c:pt idx="20714">
                  <c:v>-2.9609400000000001E-2</c:v>
                </c:pt>
                <c:pt idx="20715">
                  <c:v>-2.1411400000000001E-2</c:v>
                </c:pt>
                <c:pt idx="20716">
                  <c:v>-5.2799300000000004E-3</c:v>
                </c:pt>
                <c:pt idx="20717">
                  <c:v>4.76268E-3</c:v>
                </c:pt>
                <c:pt idx="20718">
                  <c:v>1.00272E-2</c:v>
                </c:pt>
                <c:pt idx="20719">
                  <c:v>1.6032600000000001E-2</c:v>
                </c:pt>
                <c:pt idx="20720">
                  <c:v>2.4387099999999998E-2</c:v>
                </c:pt>
                <c:pt idx="20721">
                  <c:v>2.6285599999999999E-2</c:v>
                </c:pt>
                <c:pt idx="20722">
                  <c:v>2.94845E-2</c:v>
                </c:pt>
                <c:pt idx="20723">
                  <c:v>3.0150799999999998E-2</c:v>
                </c:pt>
                <c:pt idx="20724">
                  <c:v>3.4808899999999997E-2</c:v>
                </c:pt>
                <c:pt idx="20725">
                  <c:v>3.4469899999999998E-2</c:v>
                </c:pt>
                <c:pt idx="20726">
                  <c:v>3.1240299999999999E-2</c:v>
                </c:pt>
                <c:pt idx="20727">
                  <c:v>2.6780200000000001E-2</c:v>
                </c:pt>
                <c:pt idx="20728">
                  <c:v>1.7248699999999999E-2</c:v>
                </c:pt>
                <c:pt idx="20729">
                  <c:v>9.9225800000000003E-3</c:v>
                </c:pt>
                <c:pt idx="20730">
                  <c:v>9.3572099999999995E-3</c:v>
                </c:pt>
                <c:pt idx="20731">
                  <c:v>8.9951900000000001E-3</c:v>
                </c:pt>
                <c:pt idx="20732">
                  <c:v>1.04951E-2</c:v>
                </c:pt>
                <c:pt idx="20733">
                  <c:v>5.4392499999999996E-3</c:v>
                </c:pt>
                <c:pt idx="20734">
                  <c:v>5.1605399999999999E-3</c:v>
                </c:pt>
                <c:pt idx="20735">
                  <c:v>5.0461100000000004E-3</c:v>
                </c:pt>
                <c:pt idx="20736">
                  <c:v>5.5518599999999996E-3</c:v>
                </c:pt>
                <c:pt idx="20737">
                  <c:v>8.4213599999999993E-3</c:v>
                </c:pt>
                <c:pt idx="20738">
                  <c:v>1.4472199999999999E-2</c:v>
                </c:pt>
                <c:pt idx="20739">
                  <c:v>1.9554999999999999E-2</c:v>
                </c:pt>
                <c:pt idx="20740">
                  <c:v>2.085E-2</c:v>
                </c:pt>
                <c:pt idx="20741">
                  <c:v>1.7866900000000002E-2</c:v>
                </c:pt>
                <c:pt idx="20742">
                  <c:v>1.5941500000000001E-2</c:v>
                </c:pt>
                <c:pt idx="20743">
                  <c:v>2.0554200000000002E-2</c:v>
                </c:pt>
                <c:pt idx="20744">
                  <c:v>2.6439000000000001E-2</c:v>
                </c:pt>
                <c:pt idx="20745">
                  <c:v>3.12775E-2</c:v>
                </c:pt>
                <c:pt idx="20746">
                  <c:v>3.5551100000000002E-2</c:v>
                </c:pt>
                <c:pt idx="20747">
                  <c:v>3.9444899999999998E-2</c:v>
                </c:pt>
                <c:pt idx="20748">
                  <c:v>4.0892900000000003E-2</c:v>
                </c:pt>
                <c:pt idx="20749">
                  <c:v>3.7662099999999997E-2</c:v>
                </c:pt>
                <c:pt idx="20750">
                  <c:v>3.9656900000000002E-2</c:v>
                </c:pt>
                <c:pt idx="20751">
                  <c:v>4.7322400000000001E-2</c:v>
                </c:pt>
                <c:pt idx="20752">
                  <c:v>5.2426199999999999E-2</c:v>
                </c:pt>
                <c:pt idx="20753">
                  <c:v>5.7970399999999998E-2</c:v>
                </c:pt>
                <c:pt idx="20754">
                  <c:v>6.3313300000000003E-2</c:v>
                </c:pt>
                <c:pt idx="20755">
                  <c:v>6.8642700000000001E-2</c:v>
                </c:pt>
                <c:pt idx="20756">
                  <c:v>7.1734400000000004E-2</c:v>
                </c:pt>
                <c:pt idx="20757">
                  <c:v>6.9701100000000002E-2</c:v>
                </c:pt>
                <c:pt idx="20758">
                  <c:v>7.1016599999999999E-2</c:v>
                </c:pt>
                <c:pt idx="20759">
                  <c:v>7.6725500000000002E-2</c:v>
                </c:pt>
                <c:pt idx="20760">
                  <c:v>8.8938199999999995E-2</c:v>
                </c:pt>
                <c:pt idx="20761">
                  <c:v>9.4532199999999997E-2</c:v>
                </c:pt>
                <c:pt idx="20762">
                  <c:v>9.7316299999999994E-2</c:v>
                </c:pt>
                <c:pt idx="20763">
                  <c:v>9.47379E-2</c:v>
                </c:pt>
                <c:pt idx="20764">
                  <c:v>9.7891699999999998E-2</c:v>
                </c:pt>
                <c:pt idx="20765">
                  <c:v>0.101149</c:v>
                </c:pt>
                <c:pt idx="20766">
                  <c:v>0.104282</c:v>
                </c:pt>
                <c:pt idx="20767">
                  <c:v>0.106738</c:v>
                </c:pt>
                <c:pt idx="20768">
                  <c:v>0.10985200000000001</c:v>
                </c:pt>
                <c:pt idx="20769">
                  <c:v>0.11763700000000001</c:v>
                </c:pt>
                <c:pt idx="20770">
                  <c:v>0.12958900000000001</c:v>
                </c:pt>
                <c:pt idx="20771">
                  <c:v>0.14529</c:v>
                </c:pt>
                <c:pt idx="20772">
                  <c:v>0.15714500000000001</c:v>
                </c:pt>
                <c:pt idx="20773">
                  <c:v>0.16143099999999999</c:v>
                </c:pt>
                <c:pt idx="20774">
                  <c:v>0.16362699999999999</c:v>
                </c:pt>
                <c:pt idx="20775">
                  <c:v>0.16652500000000001</c:v>
                </c:pt>
                <c:pt idx="20776">
                  <c:v>0.17097699999999999</c:v>
                </c:pt>
                <c:pt idx="20777">
                  <c:v>0.168626</c:v>
                </c:pt>
                <c:pt idx="20778">
                  <c:v>0.16819400000000001</c:v>
                </c:pt>
                <c:pt idx="20779">
                  <c:v>0.166993</c:v>
                </c:pt>
                <c:pt idx="20780">
                  <c:v>0.16592100000000001</c:v>
                </c:pt>
                <c:pt idx="20781">
                  <c:v>0.16567000000000001</c:v>
                </c:pt>
                <c:pt idx="20782">
                  <c:v>0.16559599999999999</c:v>
                </c:pt>
                <c:pt idx="20783">
                  <c:v>0.16389200000000001</c:v>
                </c:pt>
                <c:pt idx="20784">
                  <c:v>0.16031599999999999</c:v>
                </c:pt>
                <c:pt idx="20785">
                  <c:v>0.15575900000000001</c:v>
                </c:pt>
                <c:pt idx="20786">
                  <c:v>0.14297899999999999</c:v>
                </c:pt>
                <c:pt idx="20787">
                  <c:v>0.13272200000000001</c:v>
                </c:pt>
                <c:pt idx="20788">
                  <c:v>0.123627</c:v>
                </c:pt>
                <c:pt idx="20789">
                  <c:v>0.121379</c:v>
                </c:pt>
                <c:pt idx="20790">
                  <c:v>0.129553</c:v>
                </c:pt>
                <c:pt idx="20791">
                  <c:v>0.13683999999999999</c:v>
                </c:pt>
                <c:pt idx="20792">
                  <c:v>0.133411</c:v>
                </c:pt>
                <c:pt idx="20793">
                  <c:v>0.130493</c:v>
                </c:pt>
                <c:pt idx="20794">
                  <c:v>0.127971</c:v>
                </c:pt>
                <c:pt idx="20795">
                  <c:v>0.130776</c:v>
                </c:pt>
                <c:pt idx="20796">
                  <c:v>0.137714</c:v>
                </c:pt>
                <c:pt idx="20797">
                  <c:v>0.14646600000000001</c:v>
                </c:pt>
                <c:pt idx="20798">
                  <c:v>0.15717700000000001</c:v>
                </c:pt>
                <c:pt idx="20799">
                  <c:v>0.16264999999999999</c:v>
                </c:pt>
                <c:pt idx="20800">
                  <c:v>0.16614699999999999</c:v>
                </c:pt>
                <c:pt idx="20801">
                  <c:v>0.17161100000000001</c:v>
                </c:pt>
                <c:pt idx="20802">
                  <c:v>0.18134400000000001</c:v>
                </c:pt>
                <c:pt idx="20803">
                  <c:v>0.18714</c:v>
                </c:pt>
                <c:pt idx="20804">
                  <c:v>0.192025</c:v>
                </c:pt>
                <c:pt idx="20805">
                  <c:v>0.197681</c:v>
                </c:pt>
                <c:pt idx="20806">
                  <c:v>0.20125699999999999</c:v>
                </c:pt>
                <c:pt idx="20807">
                  <c:v>0.20947199999999999</c:v>
                </c:pt>
                <c:pt idx="20808">
                  <c:v>0.219835</c:v>
                </c:pt>
                <c:pt idx="20809">
                  <c:v>0.230265</c:v>
                </c:pt>
                <c:pt idx="20810">
                  <c:v>0.239596</c:v>
                </c:pt>
                <c:pt idx="20811">
                  <c:v>0.25026199999999998</c:v>
                </c:pt>
                <c:pt idx="20812">
                  <c:v>0.25964500000000001</c:v>
                </c:pt>
                <c:pt idx="20813">
                  <c:v>0.26708399999999999</c:v>
                </c:pt>
                <c:pt idx="20814">
                  <c:v>0.27451399999999998</c:v>
                </c:pt>
                <c:pt idx="20815">
                  <c:v>0.279308</c:v>
                </c:pt>
                <c:pt idx="20816">
                  <c:v>0.274617</c:v>
                </c:pt>
                <c:pt idx="20817">
                  <c:v>0.26770699999999997</c:v>
                </c:pt>
                <c:pt idx="20818">
                  <c:v>0.26587499999999997</c:v>
                </c:pt>
                <c:pt idx="20819">
                  <c:v>0.26988899999999999</c:v>
                </c:pt>
                <c:pt idx="20820">
                  <c:v>0.28039500000000001</c:v>
                </c:pt>
                <c:pt idx="20821">
                  <c:v>0.28802</c:v>
                </c:pt>
                <c:pt idx="20822">
                  <c:v>0.29444999999999999</c:v>
                </c:pt>
                <c:pt idx="20823">
                  <c:v>0.298705</c:v>
                </c:pt>
                <c:pt idx="20824">
                  <c:v>0.30192999999999998</c:v>
                </c:pt>
                <c:pt idx="20825">
                  <c:v>0.30162299999999997</c:v>
                </c:pt>
                <c:pt idx="20826">
                  <c:v>0.302539</c:v>
                </c:pt>
                <c:pt idx="20827">
                  <c:v>0.30397999999999997</c:v>
                </c:pt>
                <c:pt idx="20828">
                  <c:v>0.30536400000000002</c:v>
                </c:pt>
                <c:pt idx="20829">
                  <c:v>0.30619600000000002</c:v>
                </c:pt>
                <c:pt idx="20830">
                  <c:v>0.30962200000000001</c:v>
                </c:pt>
                <c:pt idx="20831">
                  <c:v>0.32249699999999998</c:v>
                </c:pt>
                <c:pt idx="20832">
                  <c:v>0.32983400000000002</c:v>
                </c:pt>
                <c:pt idx="20833">
                  <c:v>0.33340799999999998</c:v>
                </c:pt>
                <c:pt idx="20834">
                  <c:v>0.33488899999999999</c:v>
                </c:pt>
                <c:pt idx="20835">
                  <c:v>0.338503</c:v>
                </c:pt>
                <c:pt idx="20836">
                  <c:v>0.34574500000000002</c:v>
                </c:pt>
                <c:pt idx="20837">
                  <c:v>0.35062700000000002</c:v>
                </c:pt>
                <c:pt idx="20838">
                  <c:v>0.34827599999999997</c:v>
                </c:pt>
                <c:pt idx="20839">
                  <c:v>0.33992899999999998</c:v>
                </c:pt>
                <c:pt idx="20840">
                  <c:v>0.33290199999999998</c:v>
                </c:pt>
                <c:pt idx="20841">
                  <c:v>0.32584800000000003</c:v>
                </c:pt>
                <c:pt idx="20842">
                  <c:v>0.315052</c:v>
                </c:pt>
                <c:pt idx="20843">
                  <c:v>0.30790899999999999</c:v>
                </c:pt>
                <c:pt idx="20844">
                  <c:v>0.292076</c:v>
                </c:pt>
                <c:pt idx="20845">
                  <c:v>0.29151199999999999</c:v>
                </c:pt>
                <c:pt idx="20846">
                  <c:v>0.294267</c:v>
                </c:pt>
                <c:pt idx="20847">
                  <c:v>0.298454</c:v>
                </c:pt>
                <c:pt idx="20848">
                  <c:v>0.30129699999999998</c:v>
                </c:pt>
                <c:pt idx="20849">
                  <c:v>0.30808400000000002</c:v>
                </c:pt>
                <c:pt idx="20850">
                  <c:v>0.31592700000000001</c:v>
                </c:pt>
                <c:pt idx="20851">
                  <c:v>0.32530999999999999</c:v>
                </c:pt>
                <c:pt idx="20852">
                  <c:v>0.33286399999999999</c:v>
                </c:pt>
                <c:pt idx="20853">
                  <c:v>0.34196300000000002</c:v>
                </c:pt>
                <c:pt idx="20854">
                  <c:v>0.35178399999999999</c:v>
                </c:pt>
                <c:pt idx="20855">
                  <c:v>0.36274800000000001</c:v>
                </c:pt>
                <c:pt idx="20856">
                  <c:v>0.36998799999999998</c:v>
                </c:pt>
                <c:pt idx="20857">
                  <c:v>0.36845499999999998</c:v>
                </c:pt>
                <c:pt idx="20858">
                  <c:v>0.375359</c:v>
                </c:pt>
                <c:pt idx="20859">
                  <c:v>0.38583699999999999</c:v>
                </c:pt>
                <c:pt idx="20860">
                  <c:v>0.39092199999999999</c:v>
                </c:pt>
                <c:pt idx="20861">
                  <c:v>0.39461800000000002</c:v>
                </c:pt>
                <c:pt idx="20862">
                  <c:v>0.39946199999999998</c:v>
                </c:pt>
                <c:pt idx="20863">
                  <c:v>0.39886300000000002</c:v>
                </c:pt>
                <c:pt idx="20864">
                  <c:v>0.399536</c:v>
                </c:pt>
                <c:pt idx="20865">
                  <c:v>0.39984900000000001</c:v>
                </c:pt>
                <c:pt idx="20866">
                  <c:v>0.40387000000000001</c:v>
                </c:pt>
                <c:pt idx="20867">
                  <c:v>0.40791699999999997</c:v>
                </c:pt>
                <c:pt idx="20868">
                  <c:v>0.41344500000000001</c:v>
                </c:pt>
                <c:pt idx="20869">
                  <c:v>0.421929</c:v>
                </c:pt>
                <c:pt idx="20870">
                  <c:v>0.43269400000000002</c:v>
                </c:pt>
                <c:pt idx="20871">
                  <c:v>0.43734299999999998</c:v>
                </c:pt>
                <c:pt idx="20872">
                  <c:v>0.43681700000000001</c:v>
                </c:pt>
                <c:pt idx="20873">
                  <c:v>0.44056099999999998</c:v>
                </c:pt>
                <c:pt idx="20874">
                  <c:v>0.45330300000000001</c:v>
                </c:pt>
                <c:pt idx="20875">
                  <c:v>0.471993</c:v>
                </c:pt>
                <c:pt idx="20876">
                  <c:v>0.48927199999999998</c:v>
                </c:pt>
                <c:pt idx="20877">
                  <c:v>0.50014899999999995</c:v>
                </c:pt>
                <c:pt idx="20878">
                  <c:v>0.50642500000000001</c:v>
                </c:pt>
                <c:pt idx="20879">
                  <c:v>0.50666699999999998</c:v>
                </c:pt>
                <c:pt idx="20880">
                  <c:v>0.50412299999999999</c:v>
                </c:pt>
                <c:pt idx="20881">
                  <c:v>0.49969200000000003</c:v>
                </c:pt>
                <c:pt idx="20882">
                  <c:v>0.50856699999999999</c:v>
                </c:pt>
                <c:pt idx="20883">
                  <c:v>0.523706</c:v>
                </c:pt>
                <c:pt idx="20884">
                  <c:v>0.53634599999999999</c:v>
                </c:pt>
                <c:pt idx="20885">
                  <c:v>0.54587799999999997</c:v>
                </c:pt>
                <c:pt idx="20886">
                  <c:v>0.55730199999999996</c:v>
                </c:pt>
                <c:pt idx="20887">
                  <c:v>0.56694900000000004</c:v>
                </c:pt>
                <c:pt idx="20888">
                  <c:v>0.57695200000000002</c:v>
                </c:pt>
                <c:pt idx="20889">
                  <c:v>0.57567199999999996</c:v>
                </c:pt>
                <c:pt idx="20890">
                  <c:v>0.57682699999999998</c:v>
                </c:pt>
                <c:pt idx="20891">
                  <c:v>0.57901999999999998</c:v>
                </c:pt>
                <c:pt idx="20892">
                  <c:v>0.58702100000000002</c:v>
                </c:pt>
                <c:pt idx="20893">
                  <c:v>0.59313400000000005</c:v>
                </c:pt>
                <c:pt idx="20894">
                  <c:v>0.60269200000000001</c:v>
                </c:pt>
                <c:pt idx="20895">
                  <c:v>0.60177099999999994</c:v>
                </c:pt>
                <c:pt idx="20896">
                  <c:v>0.60710900000000001</c:v>
                </c:pt>
                <c:pt idx="20897">
                  <c:v>0.61446599999999996</c:v>
                </c:pt>
                <c:pt idx="20898">
                  <c:v>0.62288699999999997</c:v>
                </c:pt>
                <c:pt idx="20899">
                  <c:v>0.62998299999999996</c:v>
                </c:pt>
                <c:pt idx="20900">
                  <c:v>0.63969500000000001</c:v>
                </c:pt>
                <c:pt idx="20901">
                  <c:v>0.64763199999999999</c:v>
                </c:pt>
                <c:pt idx="20902">
                  <c:v>0.652644</c:v>
                </c:pt>
                <c:pt idx="20903">
                  <c:v>0.660134</c:v>
                </c:pt>
                <c:pt idx="20904">
                  <c:v>0.66887399999999997</c:v>
                </c:pt>
                <c:pt idx="20905">
                  <c:v>0.67608800000000002</c:v>
                </c:pt>
                <c:pt idx="20906">
                  <c:v>0.67951899999999998</c:v>
                </c:pt>
                <c:pt idx="20907">
                  <c:v>0.68042800000000003</c:v>
                </c:pt>
                <c:pt idx="20908">
                  <c:v>0.68320700000000001</c:v>
                </c:pt>
                <c:pt idx="20909">
                  <c:v>0.67830599999999996</c:v>
                </c:pt>
                <c:pt idx="20910">
                  <c:v>0.67715599999999998</c:v>
                </c:pt>
                <c:pt idx="20911">
                  <c:v>0.68063200000000001</c:v>
                </c:pt>
                <c:pt idx="20912">
                  <c:v>0.687724</c:v>
                </c:pt>
                <c:pt idx="20913">
                  <c:v>0.69038200000000005</c:v>
                </c:pt>
                <c:pt idx="20914">
                  <c:v>0.68935900000000006</c:v>
                </c:pt>
                <c:pt idx="20915">
                  <c:v>0.69069700000000001</c:v>
                </c:pt>
                <c:pt idx="20916">
                  <c:v>0.69504900000000003</c:v>
                </c:pt>
                <c:pt idx="20917">
                  <c:v>0.70262500000000006</c:v>
                </c:pt>
                <c:pt idx="20918">
                  <c:v>0.70752899999999996</c:v>
                </c:pt>
                <c:pt idx="20919">
                  <c:v>0.71189100000000005</c:v>
                </c:pt>
                <c:pt idx="20920">
                  <c:v>0.71690200000000004</c:v>
                </c:pt>
                <c:pt idx="20921">
                  <c:v>0.72548599999999996</c:v>
                </c:pt>
                <c:pt idx="20922">
                  <c:v>0.72605399999999998</c:v>
                </c:pt>
                <c:pt idx="20923">
                  <c:v>0.72297800000000001</c:v>
                </c:pt>
                <c:pt idx="20924">
                  <c:v>0.71962599999999999</c:v>
                </c:pt>
                <c:pt idx="20925">
                  <c:v>0.71836199999999995</c:v>
                </c:pt>
                <c:pt idx="20926">
                  <c:v>0.719109</c:v>
                </c:pt>
                <c:pt idx="20927">
                  <c:v>0.71581899999999998</c:v>
                </c:pt>
                <c:pt idx="20928">
                  <c:v>0.71403499999999998</c:v>
                </c:pt>
                <c:pt idx="20929">
                  <c:v>0.70660599999999996</c:v>
                </c:pt>
                <c:pt idx="20930">
                  <c:v>0.694689</c:v>
                </c:pt>
                <c:pt idx="20931">
                  <c:v>0.68362900000000004</c:v>
                </c:pt>
                <c:pt idx="20932">
                  <c:v>0.674288</c:v>
                </c:pt>
                <c:pt idx="20933">
                  <c:v>0.67574999999999996</c:v>
                </c:pt>
                <c:pt idx="20934">
                  <c:v>0.67996699999999999</c:v>
                </c:pt>
                <c:pt idx="20935">
                  <c:v>0.68194200000000005</c:v>
                </c:pt>
                <c:pt idx="20936">
                  <c:v>0.68301500000000004</c:v>
                </c:pt>
                <c:pt idx="20937">
                  <c:v>0.68833200000000005</c:v>
                </c:pt>
                <c:pt idx="20938">
                  <c:v>0.69239099999999998</c:v>
                </c:pt>
                <c:pt idx="20939">
                  <c:v>0.69667299999999999</c:v>
                </c:pt>
                <c:pt idx="20940">
                  <c:v>0.69986999999999999</c:v>
                </c:pt>
                <c:pt idx="20941">
                  <c:v>0.70714100000000002</c:v>
                </c:pt>
                <c:pt idx="20942">
                  <c:v>0.71928199999999998</c:v>
                </c:pt>
                <c:pt idx="20943">
                  <c:v>0.72695799999999999</c:v>
                </c:pt>
                <c:pt idx="20944">
                  <c:v>0.73033599999999999</c:v>
                </c:pt>
                <c:pt idx="20945">
                  <c:v>0.729545</c:v>
                </c:pt>
                <c:pt idx="20946">
                  <c:v>0.73546699999999998</c:v>
                </c:pt>
                <c:pt idx="20947">
                  <c:v>0.73621800000000004</c:v>
                </c:pt>
                <c:pt idx="20948">
                  <c:v>0.73885699999999999</c:v>
                </c:pt>
                <c:pt idx="20949">
                  <c:v>0.74474300000000004</c:v>
                </c:pt>
                <c:pt idx="20950">
                  <c:v>0.75059699999999996</c:v>
                </c:pt>
                <c:pt idx="20951">
                  <c:v>0.75043599999999999</c:v>
                </c:pt>
                <c:pt idx="20952">
                  <c:v>0.749664</c:v>
                </c:pt>
                <c:pt idx="20953">
                  <c:v>0.747861</c:v>
                </c:pt>
                <c:pt idx="20954">
                  <c:v>0.74719800000000003</c:v>
                </c:pt>
                <c:pt idx="20955">
                  <c:v>0.750749</c:v>
                </c:pt>
                <c:pt idx="20956">
                  <c:v>0.76255899999999999</c:v>
                </c:pt>
                <c:pt idx="20957">
                  <c:v>0.77311399999999997</c:v>
                </c:pt>
                <c:pt idx="20958">
                  <c:v>0.78115299999999999</c:v>
                </c:pt>
                <c:pt idx="20959">
                  <c:v>0.78657900000000003</c:v>
                </c:pt>
                <c:pt idx="20960">
                  <c:v>0.78548499999999999</c:v>
                </c:pt>
                <c:pt idx="20961">
                  <c:v>0.78667399999999998</c:v>
                </c:pt>
                <c:pt idx="20962">
                  <c:v>0.79732000000000003</c:v>
                </c:pt>
                <c:pt idx="20963">
                  <c:v>0.80659400000000003</c:v>
                </c:pt>
                <c:pt idx="20964">
                  <c:v>0.81186800000000003</c:v>
                </c:pt>
                <c:pt idx="20965">
                  <c:v>0.81164700000000001</c:v>
                </c:pt>
                <c:pt idx="20966">
                  <c:v>0.80414699999999995</c:v>
                </c:pt>
                <c:pt idx="20967">
                  <c:v>0.80004399999999998</c:v>
                </c:pt>
                <c:pt idx="20968">
                  <c:v>0.80286100000000005</c:v>
                </c:pt>
                <c:pt idx="20969">
                  <c:v>0.80609299999999995</c:v>
                </c:pt>
                <c:pt idx="20970">
                  <c:v>0.81128</c:v>
                </c:pt>
                <c:pt idx="20971">
                  <c:v>0.81416699999999997</c:v>
                </c:pt>
                <c:pt idx="20972">
                  <c:v>0.812801</c:v>
                </c:pt>
                <c:pt idx="20973">
                  <c:v>0.81445599999999996</c:v>
                </c:pt>
                <c:pt idx="20974">
                  <c:v>0.81403700000000001</c:v>
                </c:pt>
                <c:pt idx="20975">
                  <c:v>0.81289100000000003</c:v>
                </c:pt>
                <c:pt idx="20976">
                  <c:v>0.81735500000000005</c:v>
                </c:pt>
                <c:pt idx="20977">
                  <c:v>0.82255400000000001</c:v>
                </c:pt>
                <c:pt idx="20978">
                  <c:v>0.82402799999999998</c:v>
                </c:pt>
                <c:pt idx="20979">
                  <c:v>0.82204600000000005</c:v>
                </c:pt>
                <c:pt idx="20980">
                  <c:v>0.82350500000000004</c:v>
                </c:pt>
                <c:pt idx="20981">
                  <c:v>0.82947300000000002</c:v>
                </c:pt>
                <c:pt idx="20982">
                  <c:v>0.83583300000000005</c:v>
                </c:pt>
                <c:pt idx="20983">
                  <c:v>0.84383399999999997</c:v>
                </c:pt>
                <c:pt idx="20984">
                  <c:v>0.85435799999999995</c:v>
                </c:pt>
                <c:pt idx="20985">
                  <c:v>0.86400500000000002</c:v>
                </c:pt>
                <c:pt idx="20986">
                  <c:v>0.87049500000000002</c:v>
                </c:pt>
                <c:pt idx="20987">
                  <c:v>0.87066200000000005</c:v>
                </c:pt>
                <c:pt idx="20988">
                  <c:v>0.86838300000000002</c:v>
                </c:pt>
                <c:pt idx="20989">
                  <c:v>0.86036999999999997</c:v>
                </c:pt>
                <c:pt idx="20990">
                  <c:v>0.85678799999999999</c:v>
                </c:pt>
                <c:pt idx="20991">
                  <c:v>0.86338199999999998</c:v>
                </c:pt>
                <c:pt idx="20992">
                  <c:v>0.86626700000000001</c:v>
                </c:pt>
                <c:pt idx="20993">
                  <c:v>0.86886099999999999</c:v>
                </c:pt>
                <c:pt idx="20994">
                  <c:v>0.876969</c:v>
                </c:pt>
                <c:pt idx="20995">
                  <c:v>0.88528700000000005</c:v>
                </c:pt>
                <c:pt idx="20996">
                  <c:v>0.88717299999999999</c:v>
                </c:pt>
                <c:pt idx="20997">
                  <c:v>0.88605</c:v>
                </c:pt>
                <c:pt idx="20998">
                  <c:v>0.886938</c:v>
                </c:pt>
                <c:pt idx="20999">
                  <c:v>0.88944500000000004</c:v>
                </c:pt>
                <c:pt idx="21000">
                  <c:v>0.88849400000000001</c:v>
                </c:pt>
                <c:pt idx="21001">
                  <c:v>0.88912800000000003</c:v>
                </c:pt>
                <c:pt idx="21002">
                  <c:v>0.89682799999999996</c:v>
                </c:pt>
                <c:pt idx="21003">
                  <c:v>0.90166199999999996</c:v>
                </c:pt>
                <c:pt idx="21004">
                  <c:v>0.89881299999999997</c:v>
                </c:pt>
                <c:pt idx="21005">
                  <c:v>0.89615800000000001</c:v>
                </c:pt>
                <c:pt idx="21006">
                  <c:v>0.89761800000000003</c:v>
                </c:pt>
                <c:pt idx="21007">
                  <c:v>0.90042500000000003</c:v>
                </c:pt>
                <c:pt idx="21008">
                  <c:v>0.90072799999999997</c:v>
                </c:pt>
                <c:pt idx="21009">
                  <c:v>0.89836700000000003</c:v>
                </c:pt>
                <c:pt idx="21010">
                  <c:v>0.89815199999999995</c:v>
                </c:pt>
                <c:pt idx="21011">
                  <c:v>0.89859999999999995</c:v>
                </c:pt>
                <c:pt idx="21012">
                  <c:v>0.89671599999999996</c:v>
                </c:pt>
                <c:pt idx="21013">
                  <c:v>0.89224199999999998</c:v>
                </c:pt>
                <c:pt idx="21014">
                  <c:v>0.892764</c:v>
                </c:pt>
                <c:pt idx="21015">
                  <c:v>0.89865099999999998</c:v>
                </c:pt>
                <c:pt idx="21016">
                  <c:v>0.90379500000000002</c:v>
                </c:pt>
                <c:pt idx="21017">
                  <c:v>0.90737000000000001</c:v>
                </c:pt>
                <c:pt idx="21018">
                  <c:v>0.91117099999999995</c:v>
                </c:pt>
                <c:pt idx="21019">
                  <c:v>0.91695300000000002</c:v>
                </c:pt>
                <c:pt idx="21020">
                  <c:v>0.92127400000000004</c:v>
                </c:pt>
                <c:pt idx="21021">
                  <c:v>0.922018</c:v>
                </c:pt>
                <c:pt idx="21022">
                  <c:v>0.91494900000000001</c:v>
                </c:pt>
                <c:pt idx="21023">
                  <c:v>0.91072699999999995</c:v>
                </c:pt>
                <c:pt idx="21024">
                  <c:v>0.91817300000000002</c:v>
                </c:pt>
                <c:pt idx="21025">
                  <c:v>0.92660500000000001</c:v>
                </c:pt>
                <c:pt idx="21026">
                  <c:v>0.924342</c:v>
                </c:pt>
                <c:pt idx="21027">
                  <c:v>0.91624000000000005</c:v>
                </c:pt>
                <c:pt idx="21028">
                  <c:v>0.90604499999999999</c:v>
                </c:pt>
                <c:pt idx="21029">
                  <c:v>0.89800400000000002</c:v>
                </c:pt>
                <c:pt idx="21030">
                  <c:v>0.89225399999999999</c:v>
                </c:pt>
                <c:pt idx="21031">
                  <c:v>0.881162</c:v>
                </c:pt>
                <c:pt idx="21032">
                  <c:v>0.87634599999999996</c:v>
                </c:pt>
                <c:pt idx="21033">
                  <c:v>0.87470599999999998</c:v>
                </c:pt>
                <c:pt idx="21034">
                  <c:v>0.87058500000000005</c:v>
                </c:pt>
                <c:pt idx="21035">
                  <c:v>0.86708700000000005</c:v>
                </c:pt>
                <c:pt idx="21036">
                  <c:v>0.86660199999999998</c:v>
                </c:pt>
                <c:pt idx="21037">
                  <c:v>0.87097800000000003</c:v>
                </c:pt>
                <c:pt idx="21038">
                  <c:v>0.88273400000000002</c:v>
                </c:pt>
                <c:pt idx="21039">
                  <c:v>0.899258</c:v>
                </c:pt>
                <c:pt idx="21040">
                  <c:v>0.91168899999999997</c:v>
                </c:pt>
                <c:pt idx="21041">
                  <c:v>0.91912099999999997</c:v>
                </c:pt>
                <c:pt idx="21042">
                  <c:v>0.91319799999999995</c:v>
                </c:pt>
                <c:pt idx="21043">
                  <c:v>0.90481400000000001</c:v>
                </c:pt>
                <c:pt idx="21044">
                  <c:v>0.90729300000000002</c:v>
                </c:pt>
                <c:pt idx="21045">
                  <c:v>0.90878700000000001</c:v>
                </c:pt>
                <c:pt idx="21046">
                  <c:v>0.91295000000000004</c:v>
                </c:pt>
                <c:pt idx="21047">
                  <c:v>0.91712099999999996</c:v>
                </c:pt>
                <c:pt idx="21048">
                  <c:v>0.92088700000000001</c:v>
                </c:pt>
                <c:pt idx="21049">
                  <c:v>0.92425800000000002</c:v>
                </c:pt>
                <c:pt idx="21050">
                  <c:v>0.92245299999999997</c:v>
                </c:pt>
                <c:pt idx="21051">
                  <c:v>0.92349700000000001</c:v>
                </c:pt>
                <c:pt idx="21052">
                  <c:v>0.92418900000000004</c:v>
                </c:pt>
                <c:pt idx="21053">
                  <c:v>0.92395300000000002</c:v>
                </c:pt>
                <c:pt idx="21054">
                  <c:v>0.92657299999999998</c:v>
                </c:pt>
                <c:pt idx="21055">
                  <c:v>0.92656799999999995</c:v>
                </c:pt>
                <c:pt idx="21056">
                  <c:v>0.92631200000000002</c:v>
                </c:pt>
                <c:pt idx="21057">
                  <c:v>0.92303999999999997</c:v>
                </c:pt>
                <c:pt idx="21058">
                  <c:v>0.91975499999999999</c:v>
                </c:pt>
                <c:pt idx="21059">
                  <c:v>0.92047100000000004</c:v>
                </c:pt>
                <c:pt idx="21060">
                  <c:v>0.91745299999999996</c:v>
                </c:pt>
                <c:pt idx="21061">
                  <c:v>0.91655500000000001</c:v>
                </c:pt>
                <c:pt idx="21062">
                  <c:v>0.91575300000000004</c:v>
                </c:pt>
                <c:pt idx="21063">
                  <c:v>0.90917199999999998</c:v>
                </c:pt>
                <c:pt idx="21064">
                  <c:v>0.90708500000000003</c:v>
                </c:pt>
                <c:pt idx="21065">
                  <c:v>0.91269800000000001</c:v>
                </c:pt>
                <c:pt idx="21066">
                  <c:v>0.91788400000000003</c:v>
                </c:pt>
                <c:pt idx="21067">
                  <c:v>0.905806</c:v>
                </c:pt>
                <c:pt idx="21068">
                  <c:v>0.89521700000000004</c:v>
                </c:pt>
                <c:pt idx="21069">
                  <c:v>0.89732100000000004</c:v>
                </c:pt>
                <c:pt idx="21070">
                  <c:v>0.89801600000000004</c:v>
                </c:pt>
                <c:pt idx="21071">
                  <c:v>0.89943899999999999</c:v>
                </c:pt>
                <c:pt idx="21072">
                  <c:v>0.89740200000000003</c:v>
                </c:pt>
                <c:pt idx="21073">
                  <c:v>0.89617199999999997</c:v>
                </c:pt>
                <c:pt idx="21074">
                  <c:v>0.89652900000000002</c:v>
                </c:pt>
                <c:pt idx="21075">
                  <c:v>0.89659900000000003</c:v>
                </c:pt>
                <c:pt idx="21076">
                  <c:v>0.89652900000000002</c:v>
                </c:pt>
                <c:pt idx="21077">
                  <c:v>0.89937900000000004</c:v>
                </c:pt>
                <c:pt idx="21078">
                  <c:v>0.90153499999999998</c:v>
                </c:pt>
                <c:pt idx="21079">
                  <c:v>0.894432</c:v>
                </c:pt>
                <c:pt idx="21080">
                  <c:v>0.88897000000000004</c:v>
                </c:pt>
                <c:pt idx="21081">
                  <c:v>0.89147100000000001</c:v>
                </c:pt>
                <c:pt idx="21082">
                  <c:v>0.90421499999999999</c:v>
                </c:pt>
                <c:pt idx="21083">
                  <c:v>0.91339400000000004</c:v>
                </c:pt>
                <c:pt idx="21084">
                  <c:v>0.91337400000000002</c:v>
                </c:pt>
                <c:pt idx="21085">
                  <c:v>0.91298100000000004</c:v>
                </c:pt>
                <c:pt idx="21086">
                  <c:v>0.91240900000000003</c:v>
                </c:pt>
                <c:pt idx="21087">
                  <c:v>0.917242</c:v>
                </c:pt>
                <c:pt idx="21088">
                  <c:v>0.92210400000000003</c:v>
                </c:pt>
                <c:pt idx="21089">
                  <c:v>0.92575300000000005</c:v>
                </c:pt>
                <c:pt idx="21090">
                  <c:v>0.92552500000000004</c:v>
                </c:pt>
                <c:pt idx="21091">
                  <c:v>0.921489</c:v>
                </c:pt>
                <c:pt idx="21092">
                  <c:v>0.91991800000000001</c:v>
                </c:pt>
                <c:pt idx="21093">
                  <c:v>0.92006500000000002</c:v>
                </c:pt>
                <c:pt idx="21094">
                  <c:v>0.92666400000000004</c:v>
                </c:pt>
                <c:pt idx="21095">
                  <c:v>0.933616</c:v>
                </c:pt>
                <c:pt idx="21096">
                  <c:v>0.934257</c:v>
                </c:pt>
                <c:pt idx="21097">
                  <c:v>0.93535699999999999</c:v>
                </c:pt>
                <c:pt idx="21098">
                  <c:v>0.94049899999999997</c:v>
                </c:pt>
                <c:pt idx="21099">
                  <c:v>0.94363799999999998</c:v>
                </c:pt>
                <c:pt idx="21100">
                  <c:v>0.94617499999999999</c:v>
                </c:pt>
                <c:pt idx="21101">
                  <c:v>0.94700200000000001</c:v>
                </c:pt>
                <c:pt idx="21102">
                  <c:v>0.94589000000000001</c:v>
                </c:pt>
                <c:pt idx="21103">
                  <c:v>0.94109600000000004</c:v>
                </c:pt>
                <c:pt idx="21104">
                  <c:v>0.93208500000000005</c:v>
                </c:pt>
                <c:pt idx="21105">
                  <c:v>0.93113900000000005</c:v>
                </c:pt>
                <c:pt idx="21106">
                  <c:v>0.93767</c:v>
                </c:pt>
                <c:pt idx="21107">
                  <c:v>0.93952599999999997</c:v>
                </c:pt>
                <c:pt idx="21108">
                  <c:v>0.93932700000000002</c:v>
                </c:pt>
                <c:pt idx="21109">
                  <c:v>0.93958900000000001</c:v>
                </c:pt>
                <c:pt idx="21110">
                  <c:v>0.94143900000000003</c:v>
                </c:pt>
                <c:pt idx="21111">
                  <c:v>0.94300899999999999</c:v>
                </c:pt>
                <c:pt idx="21112">
                  <c:v>0.946075</c:v>
                </c:pt>
                <c:pt idx="21113">
                  <c:v>0.94947999999999999</c:v>
                </c:pt>
                <c:pt idx="21114">
                  <c:v>0.95201000000000002</c:v>
                </c:pt>
                <c:pt idx="21115">
                  <c:v>0.95123400000000002</c:v>
                </c:pt>
                <c:pt idx="21116">
                  <c:v>0.95342300000000002</c:v>
                </c:pt>
                <c:pt idx="21117">
                  <c:v>0.95775600000000005</c:v>
                </c:pt>
                <c:pt idx="21118">
                  <c:v>0.96329200000000004</c:v>
                </c:pt>
                <c:pt idx="21119">
                  <c:v>0.95937300000000003</c:v>
                </c:pt>
                <c:pt idx="21120">
                  <c:v>0.94976700000000003</c:v>
                </c:pt>
                <c:pt idx="21121">
                  <c:v>0.94479299999999999</c:v>
                </c:pt>
                <c:pt idx="21122">
                  <c:v>0.94823000000000002</c:v>
                </c:pt>
                <c:pt idx="21123">
                  <c:v>0.95450299999999999</c:v>
                </c:pt>
                <c:pt idx="21124">
                  <c:v>0.95695799999999998</c:v>
                </c:pt>
                <c:pt idx="21125">
                  <c:v>0.96000300000000005</c:v>
                </c:pt>
                <c:pt idx="21126">
                  <c:v>0.95826500000000003</c:v>
                </c:pt>
                <c:pt idx="21127">
                  <c:v>0.950461</c:v>
                </c:pt>
                <c:pt idx="21128">
                  <c:v>0.94413400000000003</c:v>
                </c:pt>
                <c:pt idx="21129">
                  <c:v>0.94199500000000003</c:v>
                </c:pt>
                <c:pt idx="21130">
                  <c:v>0.94342199999999998</c:v>
                </c:pt>
                <c:pt idx="21131">
                  <c:v>0.94838800000000001</c:v>
                </c:pt>
                <c:pt idx="21132">
                  <c:v>0.95279199999999997</c:v>
                </c:pt>
                <c:pt idx="21133">
                  <c:v>0.95254300000000003</c:v>
                </c:pt>
                <c:pt idx="21134">
                  <c:v>0.94683899999999999</c:v>
                </c:pt>
                <c:pt idx="21135">
                  <c:v>0.93355900000000003</c:v>
                </c:pt>
                <c:pt idx="21136">
                  <c:v>0.92912899999999998</c:v>
                </c:pt>
                <c:pt idx="21137">
                  <c:v>0.92987500000000001</c:v>
                </c:pt>
                <c:pt idx="21138">
                  <c:v>0.93387500000000001</c:v>
                </c:pt>
                <c:pt idx="21139">
                  <c:v>0.94265399999999999</c:v>
                </c:pt>
                <c:pt idx="21140">
                  <c:v>0.94518100000000005</c:v>
                </c:pt>
                <c:pt idx="21141">
                  <c:v>0.94556499999999999</c:v>
                </c:pt>
                <c:pt idx="21142">
                  <c:v>0.94860100000000003</c:v>
                </c:pt>
                <c:pt idx="21143">
                  <c:v>0.95596199999999998</c:v>
                </c:pt>
                <c:pt idx="21144">
                  <c:v>0.95926299999999998</c:v>
                </c:pt>
                <c:pt idx="21145">
                  <c:v>0.95883499999999999</c:v>
                </c:pt>
                <c:pt idx="21146">
                  <c:v>0.95833199999999996</c:v>
                </c:pt>
                <c:pt idx="21147">
                  <c:v>0.95742799999999995</c:v>
                </c:pt>
                <c:pt idx="21148">
                  <c:v>0.95945400000000003</c:v>
                </c:pt>
                <c:pt idx="21149">
                  <c:v>0.95734799999999998</c:v>
                </c:pt>
                <c:pt idx="21150">
                  <c:v>0.95810899999999999</c:v>
                </c:pt>
                <c:pt idx="21151">
                  <c:v>0.95839099999999999</c:v>
                </c:pt>
                <c:pt idx="21152">
                  <c:v>0.95949499999999999</c:v>
                </c:pt>
                <c:pt idx="21153">
                  <c:v>0.96161700000000006</c:v>
                </c:pt>
                <c:pt idx="21154">
                  <c:v>0.96679199999999998</c:v>
                </c:pt>
                <c:pt idx="21155">
                  <c:v>0.97080299999999997</c:v>
                </c:pt>
                <c:pt idx="21156">
                  <c:v>0.97283600000000003</c:v>
                </c:pt>
                <c:pt idx="21157">
                  <c:v>0.97555899999999995</c:v>
                </c:pt>
                <c:pt idx="21158">
                  <c:v>0.97977800000000004</c:v>
                </c:pt>
                <c:pt idx="21159">
                  <c:v>0.98499199999999998</c:v>
                </c:pt>
                <c:pt idx="21160">
                  <c:v>0.98674200000000001</c:v>
                </c:pt>
                <c:pt idx="21161">
                  <c:v>0.98498600000000003</c:v>
                </c:pt>
                <c:pt idx="21162">
                  <c:v>0.98109599999999997</c:v>
                </c:pt>
                <c:pt idx="21163">
                  <c:v>0.96819200000000005</c:v>
                </c:pt>
                <c:pt idx="21164">
                  <c:v>0.96477100000000005</c:v>
                </c:pt>
                <c:pt idx="21165">
                  <c:v>0.96584199999999998</c:v>
                </c:pt>
                <c:pt idx="21166">
                  <c:v>0.96207200000000004</c:v>
                </c:pt>
                <c:pt idx="21167">
                  <c:v>0.96101000000000003</c:v>
                </c:pt>
                <c:pt idx="21168">
                  <c:v>0.96228899999999995</c:v>
                </c:pt>
                <c:pt idx="21169">
                  <c:v>0.97053999999999996</c:v>
                </c:pt>
                <c:pt idx="21170">
                  <c:v>0.97197500000000003</c:v>
                </c:pt>
                <c:pt idx="21171">
                  <c:v>0.96114500000000003</c:v>
                </c:pt>
                <c:pt idx="21172">
                  <c:v>0.94776700000000003</c:v>
                </c:pt>
                <c:pt idx="21173">
                  <c:v>0.94487500000000002</c:v>
                </c:pt>
                <c:pt idx="21174">
                  <c:v>0.94759599999999999</c:v>
                </c:pt>
                <c:pt idx="21175">
                  <c:v>0.95368200000000003</c:v>
                </c:pt>
                <c:pt idx="21176">
                  <c:v>0.96782400000000002</c:v>
                </c:pt>
                <c:pt idx="21177">
                  <c:v>0.97923899999999997</c:v>
                </c:pt>
                <c:pt idx="21178">
                  <c:v>0.99205900000000002</c:v>
                </c:pt>
                <c:pt idx="21179">
                  <c:v>1.00282</c:v>
                </c:pt>
                <c:pt idx="21180">
                  <c:v>1.00627</c:v>
                </c:pt>
                <c:pt idx="21181">
                  <c:v>0.99882199999999999</c:v>
                </c:pt>
                <c:pt idx="21182">
                  <c:v>0.99537500000000001</c:v>
                </c:pt>
                <c:pt idx="21183">
                  <c:v>0.99641400000000002</c:v>
                </c:pt>
                <c:pt idx="21184">
                  <c:v>0.99635200000000002</c:v>
                </c:pt>
                <c:pt idx="21185">
                  <c:v>0.99964399999999998</c:v>
                </c:pt>
                <c:pt idx="21186">
                  <c:v>1.00193</c:v>
                </c:pt>
                <c:pt idx="21187">
                  <c:v>1.00396</c:v>
                </c:pt>
                <c:pt idx="21188">
                  <c:v>1.00528</c:v>
                </c:pt>
                <c:pt idx="21189">
                  <c:v>1.00271</c:v>
                </c:pt>
                <c:pt idx="21190">
                  <c:v>0.99394899999999997</c:v>
                </c:pt>
                <c:pt idx="21191">
                  <c:v>0.99581299999999995</c:v>
                </c:pt>
                <c:pt idx="21192">
                  <c:v>1.00051</c:v>
                </c:pt>
                <c:pt idx="21193">
                  <c:v>1.0055400000000001</c:v>
                </c:pt>
                <c:pt idx="21194">
                  <c:v>1.0098199999999999</c:v>
                </c:pt>
                <c:pt idx="21195">
                  <c:v>1.0111300000000001</c:v>
                </c:pt>
                <c:pt idx="21196">
                  <c:v>1.00346</c:v>
                </c:pt>
                <c:pt idx="21197">
                  <c:v>0.986707</c:v>
                </c:pt>
                <c:pt idx="21198">
                  <c:v>0.97006999999999999</c:v>
                </c:pt>
                <c:pt idx="21199">
                  <c:v>0.96911899999999995</c:v>
                </c:pt>
                <c:pt idx="21200">
                  <c:v>0.97326400000000002</c:v>
                </c:pt>
                <c:pt idx="21201">
                  <c:v>0.97692800000000002</c:v>
                </c:pt>
                <c:pt idx="21202">
                  <c:v>0.98036100000000004</c:v>
                </c:pt>
                <c:pt idx="21203">
                  <c:v>0.98452899999999999</c:v>
                </c:pt>
                <c:pt idx="21204">
                  <c:v>0.98046999999999995</c:v>
                </c:pt>
                <c:pt idx="21205">
                  <c:v>0.978939</c:v>
                </c:pt>
                <c:pt idx="21206">
                  <c:v>0.965642</c:v>
                </c:pt>
                <c:pt idx="21207">
                  <c:v>0.95301100000000005</c:v>
                </c:pt>
                <c:pt idx="21208">
                  <c:v>0.94440000000000002</c:v>
                </c:pt>
                <c:pt idx="21209">
                  <c:v>0.93690099999999998</c:v>
                </c:pt>
                <c:pt idx="21210">
                  <c:v>0.931091</c:v>
                </c:pt>
                <c:pt idx="21211">
                  <c:v>0.92940199999999995</c:v>
                </c:pt>
                <c:pt idx="21212">
                  <c:v>0.92904600000000004</c:v>
                </c:pt>
                <c:pt idx="21213">
                  <c:v>0.93481400000000003</c:v>
                </c:pt>
                <c:pt idx="21214">
                  <c:v>0.93831500000000001</c:v>
                </c:pt>
                <c:pt idx="21215">
                  <c:v>0.94133900000000004</c:v>
                </c:pt>
                <c:pt idx="21216">
                  <c:v>0.94439700000000004</c:v>
                </c:pt>
                <c:pt idx="21217">
                  <c:v>0.94746900000000001</c:v>
                </c:pt>
                <c:pt idx="21218">
                  <c:v>0.94438299999999997</c:v>
                </c:pt>
                <c:pt idx="21219">
                  <c:v>0.94479199999999997</c:v>
                </c:pt>
                <c:pt idx="21220">
                  <c:v>0.94803599999999999</c:v>
                </c:pt>
                <c:pt idx="21221">
                  <c:v>0.94850599999999996</c:v>
                </c:pt>
                <c:pt idx="21222">
                  <c:v>0.94692100000000001</c:v>
                </c:pt>
                <c:pt idx="21223">
                  <c:v>0.94295399999999996</c:v>
                </c:pt>
                <c:pt idx="21224">
                  <c:v>0.94164599999999998</c:v>
                </c:pt>
                <c:pt idx="21225">
                  <c:v>0.93567900000000004</c:v>
                </c:pt>
                <c:pt idx="21226">
                  <c:v>0.93095600000000001</c:v>
                </c:pt>
                <c:pt idx="21227">
                  <c:v>0.92710499999999996</c:v>
                </c:pt>
                <c:pt idx="21228">
                  <c:v>0.92361499999999996</c:v>
                </c:pt>
                <c:pt idx="21229">
                  <c:v>0.92080600000000001</c:v>
                </c:pt>
                <c:pt idx="21230">
                  <c:v>0.91655900000000001</c:v>
                </c:pt>
                <c:pt idx="21231">
                  <c:v>0.90880799999999995</c:v>
                </c:pt>
                <c:pt idx="21232">
                  <c:v>0.88427500000000003</c:v>
                </c:pt>
                <c:pt idx="21233">
                  <c:v>0.87487800000000004</c:v>
                </c:pt>
                <c:pt idx="21234">
                  <c:v>0.87662099999999998</c:v>
                </c:pt>
                <c:pt idx="21235">
                  <c:v>0.87979600000000002</c:v>
                </c:pt>
                <c:pt idx="21236">
                  <c:v>0.88198299999999996</c:v>
                </c:pt>
                <c:pt idx="21237">
                  <c:v>0.88419499999999995</c:v>
                </c:pt>
                <c:pt idx="21238">
                  <c:v>0.88454500000000003</c:v>
                </c:pt>
                <c:pt idx="21239">
                  <c:v>0.88413699999999995</c:v>
                </c:pt>
                <c:pt idx="21240">
                  <c:v>0.88420299999999996</c:v>
                </c:pt>
                <c:pt idx="21241">
                  <c:v>0.88440799999999997</c:v>
                </c:pt>
                <c:pt idx="21242">
                  <c:v>0.88290800000000003</c:v>
                </c:pt>
                <c:pt idx="21243">
                  <c:v>0.87820299999999996</c:v>
                </c:pt>
                <c:pt idx="21244">
                  <c:v>0.87483599999999995</c:v>
                </c:pt>
                <c:pt idx="21245">
                  <c:v>0.87297400000000003</c:v>
                </c:pt>
                <c:pt idx="21246">
                  <c:v>0.85827799999999999</c:v>
                </c:pt>
                <c:pt idx="21247">
                  <c:v>0.85630899999999999</c:v>
                </c:pt>
                <c:pt idx="21248">
                  <c:v>0.85754900000000001</c:v>
                </c:pt>
                <c:pt idx="21249">
                  <c:v>0.86093299999999995</c:v>
                </c:pt>
                <c:pt idx="21250">
                  <c:v>0.86340799999999995</c:v>
                </c:pt>
                <c:pt idx="21251">
                  <c:v>0.86321199999999998</c:v>
                </c:pt>
                <c:pt idx="21252">
                  <c:v>0.86237600000000003</c:v>
                </c:pt>
                <c:pt idx="21253">
                  <c:v>0.85960599999999998</c:v>
                </c:pt>
                <c:pt idx="21254">
                  <c:v>0.85118000000000005</c:v>
                </c:pt>
                <c:pt idx="21255">
                  <c:v>0.84843500000000005</c:v>
                </c:pt>
                <c:pt idx="21256">
                  <c:v>0.84468900000000002</c:v>
                </c:pt>
                <c:pt idx="21257">
                  <c:v>0.84952899999999998</c:v>
                </c:pt>
                <c:pt idx="21258">
                  <c:v>0.84888600000000003</c:v>
                </c:pt>
                <c:pt idx="21259">
                  <c:v>0.85124</c:v>
                </c:pt>
                <c:pt idx="21260">
                  <c:v>0.83661399999999997</c:v>
                </c:pt>
                <c:pt idx="21261">
                  <c:v>0.83186899999999997</c:v>
                </c:pt>
                <c:pt idx="21262">
                  <c:v>0.831376</c:v>
                </c:pt>
                <c:pt idx="21263">
                  <c:v>0.83435800000000004</c:v>
                </c:pt>
                <c:pt idx="21264">
                  <c:v>0.83631200000000006</c:v>
                </c:pt>
                <c:pt idx="21265">
                  <c:v>0.84328800000000004</c:v>
                </c:pt>
                <c:pt idx="21266">
                  <c:v>0.84595399999999998</c:v>
                </c:pt>
                <c:pt idx="21267">
                  <c:v>0.84495799999999999</c:v>
                </c:pt>
                <c:pt idx="21268">
                  <c:v>0.83839300000000005</c:v>
                </c:pt>
                <c:pt idx="21269">
                  <c:v>0.83140700000000001</c:v>
                </c:pt>
                <c:pt idx="21270">
                  <c:v>0.82533699999999999</c:v>
                </c:pt>
                <c:pt idx="21271">
                  <c:v>0.82229399999999997</c:v>
                </c:pt>
                <c:pt idx="21272">
                  <c:v>0.81980200000000003</c:v>
                </c:pt>
                <c:pt idx="21273">
                  <c:v>0.81705000000000005</c:v>
                </c:pt>
                <c:pt idx="21274">
                  <c:v>0.80313400000000001</c:v>
                </c:pt>
                <c:pt idx="21275">
                  <c:v>0.80149000000000004</c:v>
                </c:pt>
                <c:pt idx="21276">
                  <c:v>0.79942999999999997</c:v>
                </c:pt>
                <c:pt idx="21277">
                  <c:v>0.79513199999999995</c:v>
                </c:pt>
                <c:pt idx="21278">
                  <c:v>0.78960200000000003</c:v>
                </c:pt>
                <c:pt idx="21279">
                  <c:v>0.78812099999999996</c:v>
                </c:pt>
                <c:pt idx="21280">
                  <c:v>0.78308299999999997</c:v>
                </c:pt>
                <c:pt idx="21281">
                  <c:v>0.77363499999999996</c:v>
                </c:pt>
                <c:pt idx="21282">
                  <c:v>0.76893900000000004</c:v>
                </c:pt>
                <c:pt idx="21283">
                  <c:v>0.76968599999999998</c:v>
                </c:pt>
                <c:pt idx="21284">
                  <c:v>0.777806</c:v>
                </c:pt>
                <c:pt idx="21285">
                  <c:v>0.77875300000000003</c:v>
                </c:pt>
                <c:pt idx="21286">
                  <c:v>0.775864</c:v>
                </c:pt>
                <c:pt idx="21287">
                  <c:v>0.77346700000000002</c:v>
                </c:pt>
                <c:pt idx="21288">
                  <c:v>0.77099600000000001</c:v>
                </c:pt>
                <c:pt idx="21289">
                  <c:v>0.77070099999999997</c:v>
                </c:pt>
                <c:pt idx="21290">
                  <c:v>0.76376299999999997</c:v>
                </c:pt>
                <c:pt idx="21291">
                  <c:v>0.76768999999999998</c:v>
                </c:pt>
                <c:pt idx="21292">
                  <c:v>0.77437500000000004</c:v>
                </c:pt>
                <c:pt idx="21293">
                  <c:v>0.77553000000000005</c:v>
                </c:pt>
                <c:pt idx="21294">
                  <c:v>0.775142</c:v>
                </c:pt>
                <c:pt idx="21295">
                  <c:v>0.77274500000000002</c:v>
                </c:pt>
                <c:pt idx="21296">
                  <c:v>0.76833899999999999</c:v>
                </c:pt>
                <c:pt idx="21297">
                  <c:v>0.76544500000000004</c:v>
                </c:pt>
                <c:pt idx="21298">
                  <c:v>0.76563999999999999</c:v>
                </c:pt>
                <c:pt idx="21299">
                  <c:v>0.77385700000000002</c:v>
                </c:pt>
                <c:pt idx="21300">
                  <c:v>0.78037299999999998</c:v>
                </c:pt>
                <c:pt idx="21301">
                  <c:v>0.78143899999999999</c:v>
                </c:pt>
                <c:pt idx="21302">
                  <c:v>0.78307199999999999</c:v>
                </c:pt>
                <c:pt idx="21303">
                  <c:v>0.78532000000000002</c:v>
                </c:pt>
                <c:pt idx="21304">
                  <c:v>0.78862399999999999</c:v>
                </c:pt>
                <c:pt idx="21305">
                  <c:v>0.78232999999999997</c:v>
                </c:pt>
                <c:pt idx="21306">
                  <c:v>0.791825</c:v>
                </c:pt>
                <c:pt idx="21307">
                  <c:v>0.80774500000000005</c:v>
                </c:pt>
                <c:pt idx="21308">
                  <c:v>0.81168399999999996</c:v>
                </c:pt>
                <c:pt idx="21309">
                  <c:v>0.80864800000000003</c:v>
                </c:pt>
                <c:pt idx="21310">
                  <c:v>0.806419</c:v>
                </c:pt>
                <c:pt idx="21311">
                  <c:v>0.807975</c:v>
                </c:pt>
                <c:pt idx="21312">
                  <c:v>0.81478600000000001</c:v>
                </c:pt>
                <c:pt idx="21313">
                  <c:v>0.81966799999999995</c:v>
                </c:pt>
                <c:pt idx="21314">
                  <c:v>0.82353900000000002</c:v>
                </c:pt>
                <c:pt idx="21315">
                  <c:v>0.83011400000000002</c:v>
                </c:pt>
                <c:pt idx="21316">
                  <c:v>0.83508199999999999</c:v>
                </c:pt>
                <c:pt idx="21317">
                  <c:v>0.84268900000000002</c:v>
                </c:pt>
                <c:pt idx="21318">
                  <c:v>0.84104299999999999</c:v>
                </c:pt>
                <c:pt idx="21319">
                  <c:v>0.84278799999999998</c:v>
                </c:pt>
                <c:pt idx="21320">
                  <c:v>0.84251699999999996</c:v>
                </c:pt>
                <c:pt idx="21321">
                  <c:v>0.84529600000000005</c:v>
                </c:pt>
                <c:pt idx="21322">
                  <c:v>0.84551399999999999</c:v>
                </c:pt>
                <c:pt idx="21323">
                  <c:v>0.84428000000000003</c:v>
                </c:pt>
                <c:pt idx="21324">
                  <c:v>0.84364700000000004</c:v>
                </c:pt>
                <c:pt idx="21325">
                  <c:v>0.83953299999999997</c:v>
                </c:pt>
                <c:pt idx="21326">
                  <c:v>0.83645800000000003</c:v>
                </c:pt>
                <c:pt idx="21327">
                  <c:v>0.83465999999999996</c:v>
                </c:pt>
                <c:pt idx="21328">
                  <c:v>0.82825899999999997</c:v>
                </c:pt>
                <c:pt idx="21329">
                  <c:v>0.81609299999999996</c:v>
                </c:pt>
                <c:pt idx="21330">
                  <c:v>0.81418199999999996</c:v>
                </c:pt>
                <c:pt idx="21331">
                  <c:v>0.813361</c:v>
                </c:pt>
                <c:pt idx="21332">
                  <c:v>0.81838699999999998</c:v>
                </c:pt>
                <c:pt idx="21333">
                  <c:v>0.825048</c:v>
                </c:pt>
                <c:pt idx="21334">
                  <c:v>0.82635700000000001</c:v>
                </c:pt>
                <c:pt idx="21335">
                  <c:v>0.81662500000000005</c:v>
                </c:pt>
                <c:pt idx="21336">
                  <c:v>0.80377100000000001</c:v>
                </c:pt>
                <c:pt idx="21337">
                  <c:v>0.79212199999999999</c:v>
                </c:pt>
                <c:pt idx="21338">
                  <c:v>0.79417899999999997</c:v>
                </c:pt>
                <c:pt idx="21339">
                  <c:v>0.80919799999999997</c:v>
                </c:pt>
                <c:pt idx="21340">
                  <c:v>0.82427700000000004</c:v>
                </c:pt>
                <c:pt idx="21341">
                  <c:v>0.834314</c:v>
                </c:pt>
                <c:pt idx="21342">
                  <c:v>0.83480100000000002</c:v>
                </c:pt>
                <c:pt idx="21343">
                  <c:v>0.83725099999999997</c:v>
                </c:pt>
                <c:pt idx="21344">
                  <c:v>0.838866</c:v>
                </c:pt>
                <c:pt idx="21345">
                  <c:v>0.84045099999999995</c:v>
                </c:pt>
                <c:pt idx="21346">
                  <c:v>0.84004100000000004</c:v>
                </c:pt>
                <c:pt idx="21347">
                  <c:v>0.83569000000000004</c:v>
                </c:pt>
                <c:pt idx="21348">
                  <c:v>0.82995799999999997</c:v>
                </c:pt>
                <c:pt idx="21349">
                  <c:v>0.82916400000000001</c:v>
                </c:pt>
                <c:pt idx="21350">
                  <c:v>0.83188099999999998</c:v>
                </c:pt>
                <c:pt idx="21351">
                  <c:v>0.83711400000000002</c:v>
                </c:pt>
                <c:pt idx="21352">
                  <c:v>0.83957599999999999</c:v>
                </c:pt>
                <c:pt idx="21353">
                  <c:v>0.83629299999999995</c:v>
                </c:pt>
                <c:pt idx="21354">
                  <c:v>0.83309299999999997</c:v>
                </c:pt>
                <c:pt idx="21355">
                  <c:v>0.84409100000000004</c:v>
                </c:pt>
                <c:pt idx="21356">
                  <c:v>0.85535700000000003</c:v>
                </c:pt>
                <c:pt idx="21357">
                  <c:v>0.86185299999999998</c:v>
                </c:pt>
                <c:pt idx="21358">
                  <c:v>0.86127600000000004</c:v>
                </c:pt>
                <c:pt idx="21359">
                  <c:v>0.85910399999999998</c:v>
                </c:pt>
                <c:pt idx="21360">
                  <c:v>0.86218099999999998</c:v>
                </c:pt>
                <c:pt idx="21361">
                  <c:v>0.87288600000000005</c:v>
                </c:pt>
                <c:pt idx="21362">
                  <c:v>0.88197800000000004</c:v>
                </c:pt>
                <c:pt idx="21363">
                  <c:v>0.88777899999999998</c:v>
                </c:pt>
                <c:pt idx="21364">
                  <c:v>0.88967200000000002</c:v>
                </c:pt>
                <c:pt idx="21365">
                  <c:v>0.88983500000000004</c:v>
                </c:pt>
                <c:pt idx="21366">
                  <c:v>0.88713799999999998</c:v>
                </c:pt>
                <c:pt idx="21367">
                  <c:v>0.88358700000000001</c:v>
                </c:pt>
                <c:pt idx="21368">
                  <c:v>0.88751800000000003</c:v>
                </c:pt>
                <c:pt idx="21369">
                  <c:v>0.88890100000000005</c:v>
                </c:pt>
                <c:pt idx="21370">
                  <c:v>0.893038</c:v>
                </c:pt>
                <c:pt idx="21371">
                  <c:v>0.90436799999999995</c:v>
                </c:pt>
                <c:pt idx="21372">
                  <c:v>0.91881199999999996</c:v>
                </c:pt>
                <c:pt idx="21373">
                  <c:v>0.92867500000000003</c:v>
                </c:pt>
                <c:pt idx="21374">
                  <c:v>0.93857900000000005</c:v>
                </c:pt>
                <c:pt idx="21375">
                  <c:v>0.94958799999999999</c:v>
                </c:pt>
                <c:pt idx="21376">
                  <c:v>0.95713899999999996</c:v>
                </c:pt>
                <c:pt idx="21377">
                  <c:v>0.96448</c:v>
                </c:pt>
                <c:pt idx="21378">
                  <c:v>0.97318099999999996</c:v>
                </c:pt>
                <c:pt idx="21379">
                  <c:v>0.98442200000000002</c:v>
                </c:pt>
                <c:pt idx="21380">
                  <c:v>1.0017199999999999</c:v>
                </c:pt>
                <c:pt idx="21381">
                  <c:v>1.0125999999999999</c:v>
                </c:pt>
                <c:pt idx="21382">
                  <c:v>1.0198700000000001</c:v>
                </c:pt>
                <c:pt idx="21383">
                  <c:v>1.0302199999999999</c:v>
                </c:pt>
                <c:pt idx="21384">
                  <c:v>1.04437</c:v>
                </c:pt>
                <c:pt idx="21385">
                  <c:v>1.0465800000000001</c:v>
                </c:pt>
                <c:pt idx="21386">
                  <c:v>1.0470999999999999</c:v>
                </c:pt>
                <c:pt idx="21387">
                  <c:v>1.04989</c:v>
                </c:pt>
                <c:pt idx="21388">
                  <c:v>1.0482100000000001</c:v>
                </c:pt>
                <c:pt idx="21389">
                  <c:v>1.04006</c:v>
                </c:pt>
                <c:pt idx="21390">
                  <c:v>1.0287599999999999</c:v>
                </c:pt>
                <c:pt idx="21391">
                  <c:v>1.0249299999999999</c:v>
                </c:pt>
                <c:pt idx="21392">
                  <c:v>1.02643</c:v>
                </c:pt>
                <c:pt idx="21393">
                  <c:v>1.03152</c:v>
                </c:pt>
                <c:pt idx="21394">
                  <c:v>1.0298700000000001</c:v>
                </c:pt>
                <c:pt idx="21395">
                  <c:v>1.0328599999999999</c:v>
                </c:pt>
                <c:pt idx="21396">
                  <c:v>1.0383899999999999</c:v>
                </c:pt>
                <c:pt idx="21397">
                  <c:v>1.04924</c:v>
                </c:pt>
                <c:pt idx="21398">
                  <c:v>1.05907</c:v>
                </c:pt>
                <c:pt idx="21399">
                  <c:v>1.0774900000000001</c:v>
                </c:pt>
                <c:pt idx="21400">
                  <c:v>1.08927</c:v>
                </c:pt>
                <c:pt idx="21401">
                  <c:v>1.0894900000000001</c:v>
                </c:pt>
                <c:pt idx="21402">
                  <c:v>1.08484</c:v>
                </c:pt>
                <c:pt idx="21403">
                  <c:v>1.0805100000000001</c:v>
                </c:pt>
                <c:pt idx="21404">
                  <c:v>1.07596</c:v>
                </c:pt>
                <c:pt idx="21405">
                  <c:v>1.07267</c:v>
                </c:pt>
                <c:pt idx="21406">
                  <c:v>1.07457</c:v>
                </c:pt>
                <c:pt idx="21407">
                  <c:v>1.0710500000000001</c:v>
                </c:pt>
                <c:pt idx="21408">
                  <c:v>1.07131</c:v>
                </c:pt>
                <c:pt idx="21409">
                  <c:v>1.0721000000000001</c:v>
                </c:pt>
                <c:pt idx="21410">
                  <c:v>1.0789500000000001</c:v>
                </c:pt>
                <c:pt idx="21411">
                  <c:v>1.0874200000000001</c:v>
                </c:pt>
                <c:pt idx="21412">
                  <c:v>1.09328</c:v>
                </c:pt>
                <c:pt idx="21413">
                  <c:v>1.09527</c:v>
                </c:pt>
                <c:pt idx="21414">
                  <c:v>1.09636</c:v>
                </c:pt>
                <c:pt idx="21415">
                  <c:v>1.0974600000000001</c:v>
                </c:pt>
                <c:pt idx="21416">
                  <c:v>1.09907</c:v>
                </c:pt>
                <c:pt idx="21417">
                  <c:v>1.10162</c:v>
                </c:pt>
                <c:pt idx="21418">
                  <c:v>1.1101000000000001</c:v>
                </c:pt>
                <c:pt idx="21419">
                  <c:v>1.11825</c:v>
                </c:pt>
                <c:pt idx="21420">
                  <c:v>1.12331</c:v>
                </c:pt>
                <c:pt idx="21421">
                  <c:v>1.1321399999999999</c:v>
                </c:pt>
                <c:pt idx="21422">
                  <c:v>1.1423000000000001</c:v>
                </c:pt>
                <c:pt idx="21423">
                  <c:v>1.1491499999999999</c:v>
                </c:pt>
                <c:pt idx="21424">
                  <c:v>1.15337</c:v>
                </c:pt>
                <c:pt idx="21425">
                  <c:v>1.15707</c:v>
                </c:pt>
                <c:pt idx="21426">
                  <c:v>1.1597299999999999</c:v>
                </c:pt>
                <c:pt idx="21427">
                  <c:v>1.16425</c:v>
                </c:pt>
                <c:pt idx="21428">
                  <c:v>1.17438</c:v>
                </c:pt>
                <c:pt idx="21429">
                  <c:v>1.1836500000000001</c:v>
                </c:pt>
                <c:pt idx="21430">
                  <c:v>1.1882200000000001</c:v>
                </c:pt>
                <c:pt idx="21431">
                  <c:v>1.19259</c:v>
                </c:pt>
                <c:pt idx="21432">
                  <c:v>1.1981599999999999</c:v>
                </c:pt>
                <c:pt idx="21433">
                  <c:v>1.2044699999999999</c:v>
                </c:pt>
                <c:pt idx="21434">
                  <c:v>1.2170399999999999</c:v>
                </c:pt>
                <c:pt idx="21435">
                  <c:v>1.2286999999999999</c:v>
                </c:pt>
                <c:pt idx="21436">
                  <c:v>1.2293400000000001</c:v>
                </c:pt>
                <c:pt idx="21437">
                  <c:v>1.22743</c:v>
                </c:pt>
                <c:pt idx="21438">
                  <c:v>1.2241500000000001</c:v>
                </c:pt>
                <c:pt idx="21439">
                  <c:v>1.22156</c:v>
                </c:pt>
                <c:pt idx="21440">
                  <c:v>1.22153</c:v>
                </c:pt>
                <c:pt idx="21441">
                  <c:v>1.22123</c:v>
                </c:pt>
                <c:pt idx="21442">
                  <c:v>1.21976</c:v>
                </c:pt>
                <c:pt idx="21443">
                  <c:v>1.2176499999999999</c:v>
                </c:pt>
                <c:pt idx="21444">
                  <c:v>1.2157</c:v>
                </c:pt>
                <c:pt idx="21445">
                  <c:v>1.2168399999999999</c:v>
                </c:pt>
                <c:pt idx="21446">
                  <c:v>1.21906</c:v>
                </c:pt>
                <c:pt idx="21447">
                  <c:v>1.2179500000000001</c:v>
                </c:pt>
                <c:pt idx="21448">
                  <c:v>1.2139899999999999</c:v>
                </c:pt>
                <c:pt idx="21449">
                  <c:v>1.21641</c:v>
                </c:pt>
                <c:pt idx="21450">
                  <c:v>1.2202200000000001</c:v>
                </c:pt>
                <c:pt idx="21451">
                  <c:v>1.2200599999999999</c:v>
                </c:pt>
                <c:pt idx="21452">
                  <c:v>1.2198899999999999</c:v>
                </c:pt>
                <c:pt idx="21453">
                  <c:v>1.2178899999999999</c:v>
                </c:pt>
                <c:pt idx="21454">
                  <c:v>1.2193700000000001</c:v>
                </c:pt>
                <c:pt idx="21455">
                  <c:v>1.21953</c:v>
                </c:pt>
                <c:pt idx="21456">
                  <c:v>1.21783</c:v>
                </c:pt>
                <c:pt idx="21457">
                  <c:v>1.21723</c:v>
                </c:pt>
                <c:pt idx="21458">
                  <c:v>1.2146999999999999</c:v>
                </c:pt>
                <c:pt idx="21459">
                  <c:v>1.21644</c:v>
                </c:pt>
                <c:pt idx="21460">
                  <c:v>1.2140299999999999</c:v>
                </c:pt>
                <c:pt idx="21461">
                  <c:v>1.2073799999999999</c:v>
                </c:pt>
                <c:pt idx="21462">
                  <c:v>1.19923</c:v>
                </c:pt>
                <c:pt idx="21463">
                  <c:v>1.1871700000000001</c:v>
                </c:pt>
                <c:pt idx="21464">
                  <c:v>1.1738</c:v>
                </c:pt>
                <c:pt idx="21465">
                  <c:v>1.1575800000000001</c:v>
                </c:pt>
                <c:pt idx="21466">
                  <c:v>1.1478600000000001</c:v>
                </c:pt>
                <c:pt idx="21467">
                  <c:v>1.1418999999999999</c:v>
                </c:pt>
                <c:pt idx="21468">
                  <c:v>1.1408799999999999</c:v>
                </c:pt>
                <c:pt idx="21469">
                  <c:v>1.1425099999999999</c:v>
                </c:pt>
                <c:pt idx="21470">
                  <c:v>1.14398</c:v>
                </c:pt>
                <c:pt idx="21471">
                  <c:v>1.14717</c:v>
                </c:pt>
                <c:pt idx="21472">
                  <c:v>1.1466700000000001</c:v>
                </c:pt>
                <c:pt idx="21473">
                  <c:v>1.1397900000000001</c:v>
                </c:pt>
                <c:pt idx="21474">
                  <c:v>1.1241000000000001</c:v>
                </c:pt>
                <c:pt idx="21475">
                  <c:v>1.1217600000000001</c:v>
                </c:pt>
                <c:pt idx="21476">
                  <c:v>1.11879</c:v>
                </c:pt>
                <c:pt idx="21477">
                  <c:v>1.1158699999999999</c:v>
                </c:pt>
                <c:pt idx="21478">
                  <c:v>1.0861499999999999</c:v>
                </c:pt>
                <c:pt idx="21479">
                  <c:v>1.0684899999999999</c:v>
                </c:pt>
                <c:pt idx="21480">
                  <c:v>1.0580099999999999</c:v>
                </c:pt>
                <c:pt idx="21481">
                  <c:v>1.0521799999999999</c:v>
                </c:pt>
                <c:pt idx="21482">
                  <c:v>1.0487500000000001</c:v>
                </c:pt>
                <c:pt idx="21483">
                  <c:v>1.04925</c:v>
                </c:pt>
                <c:pt idx="21484">
                  <c:v>1.0515000000000001</c:v>
                </c:pt>
                <c:pt idx="21485">
                  <c:v>1.0537399999999999</c:v>
                </c:pt>
                <c:pt idx="21486">
                  <c:v>1.0558799999999999</c:v>
                </c:pt>
                <c:pt idx="21487">
                  <c:v>1.05514</c:v>
                </c:pt>
                <c:pt idx="21488">
                  <c:v>1.0553900000000001</c:v>
                </c:pt>
                <c:pt idx="21489">
                  <c:v>1.04474</c:v>
                </c:pt>
                <c:pt idx="21490">
                  <c:v>1.04189</c:v>
                </c:pt>
                <c:pt idx="21491">
                  <c:v>1.0401199999999999</c:v>
                </c:pt>
                <c:pt idx="21492">
                  <c:v>1.04077</c:v>
                </c:pt>
                <c:pt idx="21493">
                  <c:v>1.04149</c:v>
                </c:pt>
                <c:pt idx="21494">
                  <c:v>1.04312</c:v>
                </c:pt>
                <c:pt idx="21495">
                  <c:v>1.04491</c:v>
                </c:pt>
                <c:pt idx="21496">
                  <c:v>1.04487</c:v>
                </c:pt>
                <c:pt idx="21497">
                  <c:v>1.04267</c:v>
                </c:pt>
                <c:pt idx="21498">
                  <c:v>1.0409600000000001</c:v>
                </c:pt>
                <c:pt idx="21499">
                  <c:v>1.0370600000000001</c:v>
                </c:pt>
                <c:pt idx="21500">
                  <c:v>1.03145</c:v>
                </c:pt>
                <c:pt idx="21501">
                  <c:v>1.0261400000000001</c:v>
                </c:pt>
                <c:pt idx="21502">
                  <c:v>1.0254300000000001</c:v>
                </c:pt>
                <c:pt idx="21503">
                  <c:v>1.01813</c:v>
                </c:pt>
                <c:pt idx="21504">
                  <c:v>1.0050600000000001</c:v>
                </c:pt>
                <c:pt idx="21505">
                  <c:v>0.98448999999999998</c:v>
                </c:pt>
                <c:pt idx="21506">
                  <c:v>0.96784700000000001</c:v>
                </c:pt>
                <c:pt idx="21507">
                  <c:v>0.95830400000000004</c:v>
                </c:pt>
                <c:pt idx="21508">
                  <c:v>0.93815000000000004</c:v>
                </c:pt>
                <c:pt idx="21509">
                  <c:v>0.91705700000000001</c:v>
                </c:pt>
                <c:pt idx="21510">
                  <c:v>0.89740200000000003</c:v>
                </c:pt>
                <c:pt idx="21511">
                  <c:v>0.88230299999999995</c:v>
                </c:pt>
                <c:pt idx="21512">
                  <c:v>0.86740300000000004</c:v>
                </c:pt>
                <c:pt idx="21513">
                  <c:v>0.85565400000000003</c:v>
                </c:pt>
                <c:pt idx="21514">
                  <c:v>0.83699100000000004</c:v>
                </c:pt>
                <c:pt idx="21515">
                  <c:v>0.80945999999999996</c:v>
                </c:pt>
                <c:pt idx="21516">
                  <c:v>0.78184900000000002</c:v>
                </c:pt>
                <c:pt idx="21517">
                  <c:v>0.75224599999999997</c:v>
                </c:pt>
                <c:pt idx="21518">
                  <c:v>0.73560899999999996</c:v>
                </c:pt>
                <c:pt idx="21519">
                  <c:v>0.726159</c:v>
                </c:pt>
                <c:pt idx="21520">
                  <c:v>0.71587100000000004</c:v>
                </c:pt>
                <c:pt idx="21521">
                  <c:v>0.70821800000000001</c:v>
                </c:pt>
                <c:pt idx="21522">
                  <c:v>0.70446200000000003</c:v>
                </c:pt>
                <c:pt idx="21523">
                  <c:v>0.70200600000000002</c:v>
                </c:pt>
                <c:pt idx="21524">
                  <c:v>0.69626399999999999</c:v>
                </c:pt>
                <c:pt idx="21525">
                  <c:v>0.68544499999999997</c:v>
                </c:pt>
                <c:pt idx="21526">
                  <c:v>0.67835599999999996</c:v>
                </c:pt>
                <c:pt idx="21527">
                  <c:v>0.67497300000000005</c:v>
                </c:pt>
                <c:pt idx="21528">
                  <c:v>0.66536300000000004</c:v>
                </c:pt>
                <c:pt idx="21529">
                  <c:v>0.65689200000000003</c:v>
                </c:pt>
                <c:pt idx="21530">
                  <c:v>0.65235500000000002</c:v>
                </c:pt>
                <c:pt idx="21531">
                  <c:v>0.64690400000000003</c:v>
                </c:pt>
                <c:pt idx="21532">
                  <c:v>0.64006600000000002</c:v>
                </c:pt>
                <c:pt idx="21533">
                  <c:v>0.63327100000000003</c:v>
                </c:pt>
                <c:pt idx="21534">
                  <c:v>0.62951400000000002</c:v>
                </c:pt>
                <c:pt idx="21535">
                  <c:v>0.62027299999999996</c:v>
                </c:pt>
                <c:pt idx="21536">
                  <c:v>0.60814100000000004</c:v>
                </c:pt>
                <c:pt idx="21537">
                  <c:v>0.59705699999999995</c:v>
                </c:pt>
                <c:pt idx="21538">
                  <c:v>0.589422</c:v>
                </c:pt>
                <c:pt idx="21539">
                  <c:v>0.58731699999999998</c:v>
                </c:pt>
                <c:pt idx="21540">
                  <c:v>0.57515000000000005</c:v>
                </c:pt>
                <c:pt idx="21541">
                  <c:v>0.55999600000000005</c:v>
                </c:pt>
                <c:pt idx="21542">
                  <c:v>0.54753799999999997</c:v>
                </c:pt>
                <c:pt idx="21543">
                  <c:v>0.53769800000000001</c:v>
                </c:pt>
                <c:pt idx="21544">
                  <c:v>0.53408299999999997</c:v>
                </c:pt>
                <c:pt idx="21545">
                  <c:v>0.53304300000000004</c:v>
                </c:pt>
                <c:pt idx="21546">
                  <c:v>0.531725</c:v>
                </c:pt>
                <c:pt idx="21547">
                  <c:v>0.53153799999999995</c:v>
                </c:pt>
                <c:pt idx="21548">
                  <c:v>0.52993999999999997</c:v>
                </c:pt>
                <c:pt idx="21549">
                  <c:v>0.52746899999999997</c:v>
                </c:pt>
                <c:pt idx="21550">
                  <c:v>0.52323799999999998</c:v>
                </c:pt>
                <c:pt idx="21551">
                  <c:v>0.51914099999999996</c:v>
                </c:pt>
                <c:pt idx="21552">
                  <c:v>0.51977600000000002</c:v>
                </c:pt>
                <c:pt idx="21553">
                  <c:v>0.52317599999999997</c:v>
                </c:pt>
                <c:pt idx="21554">
                  <c:v>0.525142</c:v>
                </c:pt>
                <c:pt idx="21555">
                  <c:v>0.522926</c:v>
                </c:pt>
                <c:pt idx="21556">
                  <c:v>0.50653300000000001</c:v>
                </c:pt>
                <c:pt idx="21557">
                  <c:v>0.49207200000000001</c:v>
                </c:pt>
                <c:pt idx="21558">
                  <c:v>0.48359099999999999</c:v>
                </c:pt>
                <c:pt idx="21559">
                  <c:v>0.46934799999999999</c:v>
                </c:pt>
                <c:pt idx="21560">
                  <c:v>0.45096399999999998</c:v>
                </c:pt>
                <c:pt idx="21561">
                  <c:v>0.44306400000000001</c:v>
                </c:pt>
                <c:pt idx="21562">
                  <c:v>0.43728600000000001</c:v>
                </c:pt>
                <c:pt idx="21563">
                  <c:v>0.43517499999999998</c:v>
                </c:pt>
                <c:pt idx="21564">
                  <c:v>0.43624400000000002</c:v>
                </c:pt>
                <c:pt idx="21565">
                  <c:v>0.438359</c:v>
                </c:pt>
                <c:pt idx="21566">
                  <c:v>0.44023000000000001</c:v>
                </c:pt>
                <c:pt idx="21567">
                  <c:v>0.43482300000000002</c:v>
                </c:pt>
                <c:pt idx="21568">
                  <c:v>0.43311500000000003</c:v>
                </c:pt>
                <c:pt idx="21569">
                  <c:v>0.44056299999999998</c:v>
                </c:pt>
                <c:pt idx="21570">
                  <c:v>0.45456099999999999</c:v>
                </c:pt>
                <c:pt idx="21571">
                  <c:v>0.46169900000000003</c:v>
                </c:pt>
                <c:pt idx="21572">
                  <c:v>0.47036800000000001</c:v>
                </c:pt>
                <c:pt idx="21573">
                  <c:v>0.47742099999999998</c:v>
                </c:pt>
                <c:pt idx="21574">
                  <c:v>0.47867599999999999</c:v>
                </c:pt>
                <c:pt idx="21575">
                  <c:v>0.48391499999999998</c:v>
                </c:pt>
                <c:pt idx="21576">
                  <c:v>0.48257699999999998</c:v>
                </c:pt>
                <c:pt idx="21577">
                  <c:v>0.46738600000000002</c:v>
                </c:pt>
                <c:pt idx="21578">
                  <c:v>0.44853700000000002</c:v>
                </c:pt>
                <c:pt idx="21579">
                  <c:v>0.44262000000000001</c:v>
                </c:pt>
                <c:pt idx="21580">
                  <c:v>0.442463</c:v>
                </c:pt>
                <c:pt idx="21581">
                  <c:v>0.44106699999999999</c:v>
                </c:pt>
                <c:pt idx="21582">
                  <c:v>0.43192999999999998</c:v>
                </c:pt>
                <c:pt idx="21583">
                  <c:v>0.42634499999999997</c:v>
                </c:pt>
                <c:pt idx="21584">
                  <c:v>0.42002299999999998</c:v>
                </c:pt>
                <c:pt idx="21585">
                  <c:v>0.41239999999999999</c:v>
                </c:pt>
                <c:pt idx="21586">
                  <c:v>0.40959899999999999</c:v>
                </c:pt>
                <c:pt idx="21587">
                  <c:v>0.409165</c:v>
                </c:pt>
                <c:pt idx="21588">
                  <c:v>0.40682299999999999</c:v>
                </c:pt>
                <c:pt idx="21589">
                  <c:v>0.40226099999999998</c:v>
                </c:pt>
                <c:pt idx="21590">
                  <c:v>0.40923599999999999</c:v>
                </c:pt>
                <c:pt idx="21591">
                  <c:v>0.40961599999999998</c:v>
                </c:pt>
                <c:pt idx="21592">
                  <c:v>0.40524500000000002</c:v>
                </c:pt>
                <c:pt idx="21593">
                  <c:v>0.39919199999999999</c:v>
                </c:pt>
                <c:pt idx="21594">
                  <c:v>0.39516099999999998</c:v>
                </c:pt>
                <c:pt idx="21595">
                  <c:v>0.39377899999999999</c:v>
                </c:pt>
                <c:pt idx="21596">
                  <c:v>0.39560499999999998</c:v>
                </c:pt>
                <c:pt idx="21597">
                  <c:v>0.401389</c:v>
                </c:pt>
                <c:pt idx="21598">
                  <c:v>0.40202100000000002</c:v>
                </c:pt>
                <c:pt idx="21599">
                  <c:v>0.39338299999999998</c:v>
                </c:pt>
                <c:pt idx="21600">
                  <c:v>0.38573600000000002</c:v>
                </c:pt>
                <c:pt idx="21601">
                  <c:v>0.387708</c:v>
                </c:pt>
                <c:pt idx="21602">
                  <c:v>0.39661099999999999</c:v>
                </c:pt>
                <c:pt idx="21603">
                  <c:v>0.400509</c:v>
                </c:pt>
                <c:pt idx="21604">
                  <c:v>0.39038099999999998</c:v>
                </c:pt>
                <c:pt idx="21605">
                  <c:v>0.38044499999999998</c:v>
                </c:pt>
                <c:pt idx="21606">
                  <c:v>0.37639099999999998</c:v>
                </c:pt>
                <c:pt idx="21607">
                  <c:v>0.373915</c:v>
                </c:pt>
                <c:pt idx="21608">
                  <c:v>0.371475</c:v>
                </c:pt>
                <c:pt idx="21609">
                  <c:v>0.36642200000000003</c:v>
                </c:pt>
                <c:pt idx="21610">
                  <c:v>0.36170799999999997</c:v>
                </c:pt>
                <c:pt idx="21611">
                  <c:v>0.35604599999999997</c:v>
                </c:pt>
                <c:pt idx="21612">
                  <c:v>0.35462900000000003</c:v>
                </c:pt>
                <c:pt idx="21613">
                  <c:v>0.35752899999999999</c:v>
                </c:pt>
                <c:pt idx="21614">
                  <c:v>0.353381</c:v>
                </c:pt>
                <c:pt idx="21615">
                  <c:v>0.354877</c:v>
                </c:pt>
                <c:pt idx="21616">
                  <c:v>0.36235499999999998</c:v>
                </c:pt>
                <c:pt idx="21617">
                  <c:v>0.36428300000000002</c:v>
                </c:pt>
                <c:pt idx="21618">
                  <c:v>0.36436099999999999</c:v>
                </c:pt>
                <c:pt idx="21619">
                  <c:v>0.36862099999999998</c:v>
                </c:pt>
                <c:pt idx="21620">
                  <c:v>0.37999100000000002</c:v>
                </c:pt>
                <c:pt idx="21621">
                  <c:v>0.38326399999999999</c:v>
                </c:pt>
                <c:pt idx="21622">
                  <c:v>0.38284000000000001</c:v>
                </c:pt>
                <c:pt idx="21623">
                  <c:v>0.38854</c:v>
                </c:pt>
                <c:pt idx="21624">
                  <c:v>0.39377600000000001</c:v>
                </c:pt>
                <c:pt idx="21625">
                  <c:v>0.39471499999999998</c:v>
                </c:pt>
                <c:pt idx="21626">
                  <c:v>0.401173</c:v>
                </c:pt>
                <c:pt idx="21627">
                  <c:v>0.39300299999999999</c:v>
                </c:pt>
                <c:pt idx="21628">
                  <c:v>0.39039600000000002</c:v>
                </c:pt>
                <c:pt idx="21629">
                  <c:v>0.39410600000000001</c:v>
                </c:pt>
                <c:pt idx="21630">
                  <c:v>0.399308</c:v>
                </c:pt>
                <c:pt idx="21631">
                  <c:v>0.40242800000000001</c:v>
                </c:pt>
                <c:pt idx="21632">
                  <c:v>0.40639700000000001</c:v>
                </c:pt>
                <c:pt idx="21633">
                  <c:v>0.41818</c:v>
                </c:pt>
                <c:pt idx="21634">
                  <c:v>0.43907800000000002</c:v>
                </c:pt>
                <c:pt idx="21635">
                  <c:v>0.454625</c:v>
                </c:pt>
                <c:pt idx="21636">
                  <c:v>0.45586399999999999</c:v>
                </c:pt>
                <c:pt idx="21637">
                  <c:v>0.448295</c:v>
                </c:pt>
                <c:pt idx="21638">
                  <c:v>0.44185999999999998</c:v>
                </c:pt>
                <c:pt idx="21639">
                  <c:v>0.44295299999999999</c:v>
                </c:pt>
                <c:pt idx="21640">
                  <c:v>0.45600499999999999</c:v>
                </c:pt>
                <c:pt idx="21641">
                  <c:v>0.46814499999999998</c:v>
                </c:pt>
                <c:pt idx="21642">
                  <c:v>0.47544900000000001</c:v>
                </c:pt>
                <c:pt idx="21643">
                  <c:v>0.47698499999999999</c:v>
                </c:pt>
                <c:pt idx="21644">
                  <c:v>0.46954699999999999</c:v>
                </c:pt>
                <c:pt idx="21645">
                  <c:v>0.46598499999999998</c:v>
                </c:pt>
                <c:pt idx="21646">
                  <c:v>0.46770699999999998</c:v>
                </c:pt>
                <c:pt idx="21647">
                  <c:v>0.47875000000000001</c:v>
                </c:pt>
                <c:pt idx="21648">
                  <c:v>0.48727100000000001</c:v>
                </c:pt>
                <c:pt idx="21649">
                  <c:v>0.48799100000000001</c:v>
                </c:pt>
                <c:pt idx="21650">
                  <c:v>0.48668499999999998</c:v>
                </c:pt>
                <c:pt idx="21651">
                  <c:v>0.488487</c:v>
                </c:pt>
                <c:pt idx="21652">
                  <c:v>0.48691400000000001</c:v>
                </c:pt>
                <c:pt idx="21653">
                  <c:v>0.48238900000000001</c:v>
                </c:pt>
                <c:pt idx="21654">
                  <c:v>0.48132000000000003</c:v>
                </c:pt>
                <c:pt idx="21655">
                  <c:v>0.48216999999999999</c:v>
                </c:pt>
                <c:pt idx="21656">
                  <c:v>0.48761700000000002</c:v>
                </c:pt>
                <c:pt idx="21657">
                  <c:v>0.495002</c:v>
                </c:pt>
                <c:pt idx="21658">
                  <c:v>0.50006700000000004</c:v>
                </c:pt>
                <c:pt idx="21659">
                  <c:v>0.50170599999999999</c:v>
                </c:pt>
                <c:pt idx="21660">
                  <c:v>0.50187599999999999</c:v>
                </c:pt>
                <c:pt idx="21661">
                  <c:v>0.50313799999999997</c:v>
                </c:pt>
                <c:pt idx="21662">
                  <c:v>0.50705900000000004</c:v>
                </c:pt>
                <c:pt idx="21663">
                  <c:v>0.51270800000000005</c:v>
                </c:pt>
                <c:pt idx="21664">
                  <c:v>0.51661199999999996</c:v>
                </c:pt>
                <c:pt idx="21665">
                  <c:v>0.52421099999999998</c:v>
                </c:pt>
                <c:pt idx="21666">
                  <c:v>0.51601200000000003</c:v>
                </c:pt>
                <c:pt idx="21667">
                  <c:v>0.51057699999999995</c:v>
                </c:pt>
                <c:pt idx="21668">
                  <c:v>0.51941099999999996</c:v>
                </c:pt>
                <c:pt idx="21669">
                  <c:v>0.53125500000000003</c:v>
                </c:pt>
                <c:pt idx="21670">
                  <c:v>0.53963499999999998</c:v>
                </c:pt>
                <c:pt idx="21671">
                  <c:v>0.54368899999999998</c:v>
                </c:pt>
                <c:pt idx="21672">
                  <c:v>0.54929799999999995</c:v>
                </c:pt>
                <c:pt idx="21673">
                  <c:v>0.55376099999999995</c:v>
                </c:pt>
                <c:pt idx="21674">
                  <c:v>0.56103199999999998</c:v>
                </c:pt>
                <c:pt idx="21675">
                  <c:v>0.56849499999999997</c:v>
                </c:pt>
                <c:pt idx="21676">
                  <c:v>0.57729600000000003</c:v>
                </c:pt>
                <c:pt idx="21677">
                  <c:v>0.57932700000000004</c:v>
                </c:pt>
                <c:pt idx="21678">
                  <c:v>0.57638800000000001</c:v>
                </c:pt>
                <c:pt idx="21679">
                  <c:v>0.57720000000000005</c:v>
                </c:pt>
                <c:pt idx="21680">
                  <c:v>0.57359400000000005</c:v>
                </c:pt>
                <c:pt idx="21681">
                  <c:v>0.57084000000000001</c:v>
                </c:pt>
                <c:pt idx="21682">
                  <c:v>0.56676700000000002</c:v>
                </c:pt>
                <c:pt idx="21683">
                  <c:v>0.57314600000000004</c:v>
                </c:pt>
                <c:pt idx="21684">
                  <c:v>0.58726</c:v>
                </c:pt>
                <c:pt idx="21685">
                  <c:v>0.59619999999999995</c:v>
                </c:pt>
                <c:pt idx="21686">
                  <c:v>0.60318099999999997</c:v>
                </c:pt>
                <c:pt idx="21687">
                  <c:v>0.60020799999999996</c:v>
                </c:pt>
                <c:pt idx="21688">
                  <c:v>0.59720399999999996</c:v>
                </c:pt>
                <c:pt idx="21689">
                  <c:v>0.60073500000000002</c:v>
                </c:pt>
                <c:pt idx="21690">
                  <c:v>0.60914199999999996</c:v>
                </c:pt>
                <c:pt idx="21691">
                  <c:v>0.61500200000000005</c:v>
                </c:pt>
                <c:pt idx="21692">
                  <c:v>0.61128499999999997</c:v>
                </c:pt>
                <c:pt idx="21693">
                  <c:v>0.60185</c:v>
                </c:pt>
                <c:pt idx="21694">
                  <c:v>0.58730000000000004</c:v>
                </c:pt>
                <c:pt idx="21695">
                  <c:v>0.57738500000000004</c:v>
                </c:pt>
                <c:pt idx="21696">
                  <c:v>0.58531100000000003</c:v>
                </c:pt>
                <c:pt idx="21697">
                  <c:v>0.58387699999999998</c:v>
                </c:pt>
                <c:pt idx="21698">
                  <c:v>0.582345</c:v>
                </c:pt>
                <c:pt idx="21699">
                  <c:v>0.58836599999999994</c:v>
                </c:pt>
                <c:pt idx="21700">
                  <c:v>0.58932799999999996</c:v>
                </c:pt>
                <c:pt idx="21701">
                  <c:v>0.588835</c:v>
                </c:pt>
                <c:pt idx="21702">
                  <c:v>0.58940400000000004</c:v>
                </c:pt>
                <c:pt idx="21703">
                  <c:v>0.59565999999999997</c:v>
                </c:pt>
                <c:pt idx="21704">
                  <c:v>0.60928099999999996</c:v>
                </c:pt>
                <c:pt idx="21705">
                  <c:v>0.61978599999999995</c:v>
                </c:pt>
                <c:pt idx="21706">
                  <c:v>0.62978000000000001</c:v>
                </c:pt>
                <c:pt idx="21707">
                  <c:v>0.63407599999999997</c:v>
                </c:pt>
                <c:pt idx="21708">
                  <c:v>0.63527999999999996</c:v>
                </c:pt>
                <c:pt idx="21709">
                  <c:v>0.64247900000000002</c:v>
                </c:pt>
                <c:pt idx="21710">
                  <c:v>0.64628200000000002</c:v>
                </c:pt>
                <c:pt idx="21711">
                  <c:v>0.64752200000000004</c:v>
                </c:pt>
                <c:pt idx="21712">
                  <c:v>0.65539800000000004</c:v>
                </c:pt>
                <c:pt idx="21713">
                  <c:v>0.66209300000000004</c:v>
                </c:pt>
                <c:pt idx="21714">
                  <c:v>0.65937100000000004</c:v>
                </c:pt>
                <c:pt idx="21715">
                  <c:v>0.65605199999999997</c:v>
                </c:pt>
                <c:pt idx="21716">
                  <c:v>0.65547</c:v>
                </c:pt>
                <c:pt idx="21717">
                  <c:v>0.66075899999999999</c:v>
                </c:pt>
                <c:pt idx="21718">
                  <c:v>0.667049</c:v>
                </c:pt>
                <c:pt idx="21719">
                  <c:v>0.67900499999999997</c:v>
                </c:pt>
                <c:pt idx="21720">
                  <c:v>0.69242199999999998</c:v>
                </c:pt>
                <c:pt idx="21721">
                  <c:v>0.70105700000000004</c:v>
                </c:pt>
                <c:pt idx="21722">
                  <c:v>0.70860199999999995</c:v>
                </c:pt>
                <c:pt idx="21723">
                  <c:v>0.70099299999999998</c:v>
                </c:pt>
                <c:pt idx="21724">
                  <c:v>0.70003499999999996</c:v>
                </c:pt>
                <c:pt idx="21725">
                  <c:v>0.70187299999999997</c:v>
                </c:pt>
                <c:pt idx="21726">
                  <c:v>0.70758399999999999</c:v>
                </c:pt>
                <c:pt idx="21727">
                  <c:v>0.711206</c:v>
                </c:pt>
                <c:pt idx="21728">
                  <c:v>0.71484199999999998</c:v>
                </c:pt>
                <c:pt idx="21729">
                  <c:v>0.71765400000000001</c:v>
                </c:pt>
                <c:pt idx="21730">
                  <c:v>0.72375199999999995</c:v>
                </c:pt>
                <c:pt idx="21731">
                  <c:v>0.72503799999999996</c:v>
                </c:pt>
                <c:pt idx="21732">
                  <c:v>0.73323799999999995</c:v>
                </c:pt>
                <c:pt idx="21733">
                  <c:v>0.732769</c:v>
                </c:pt>
                <c:pt idx="21734">
                  <c:v>0.73211099999999996</c:v>
                </c:pt>
                <c:pt idx="21735">
                  <c:v>0.73688699999999996</c:v>
                </c:pt>
                <c:pt idx="21736">
                  <c:v>0.74210699999999996</c:v>
                </c:pt>
                <c:pt idx="21737">
                  <c:v>0.747336</c:v>
                </c:pt>
                <c:pt idx="21738">
                  <c:v>0.75256999999999996</c:v>
                </c:pt>
                <c:pt idx="21739">
                  <c:v>0.75681900000000002</c:v>
                </c:pt>
                <c:pt idx="21740">
                  <c:v>0.76107000000000002</c:v>
                </c:pt>
                <c:pt idx="21741">
                  <c:v>0.76580300000000001</c:v>
                </c:pt>
                <c:pt idx="21742">
                  <c:v>0.77340799999999998</c:v>
                </c:pt>
                <c:pt idx="21743">
                  <c:v>0.78656700000000002</c:v>
                </c:pt>
                <c:pt idx="21744">
                  <c:v>0.796983</c:v>
                </c:pt>
                <c:pt idx="21745">
                  <c:v>0.80249400000000004</c:v>
                </c:pt>
                <c:pt idx="21746">
                  <c:v>0.80297499999999999</c:v>
                </c:pt>
                <c:pt idx="21747">
                  <c:v>0.800651</c:v>
                </c:pt>
                <c:pt idx="21748">
                  <c:v>0.79451400000000005</c:v>
                </c:pt>
                <c:pt idx="21749">
                  <c:v>0.803145</c:v>
                </c:pt>
                <c:pt idx="21750">
                  <c:v>0.80848299999999995</c:v>
                </c:pt>
                <c:pt idx="21751">
                  <c:v>0.81225700000000001</c:v>
                </c:pt>
                <c:pt idx="21752">
                  <c:v>0.81520300000000001</c:v>
                </c:pt>
                <c:pt idx="21753">
                  <c:v>0.81618100000000005</c:v>
                </c:pt>
                <c:pt idx="21754">
                  <c:v>0.81032199999999999</c:v>
                </c:pt>
                <c:pt idx="21755">
                  <c:v>0.80918100000000004</c:v>
                </c:pt>
                <c:pt idx="21756">
                  <c:v>0.81384999999999996</c:v>
                </c:pt>
                <c:pt idx="21757">
                  <c:v>0.82311999999999996</c:v>
                </c:pt>
                <c:pt idx="21758">
                  <c:v>0.83340700000000001</c:v>
                </c:pt>
                <c:pt idx="21759">
                  <c:v>0.83826699999999998</c:v>
                </c:pt>
                <c:pt idx="21760">
                  <c:v>0.83958699999999997</c:v>
                </c:pt>
                <c:pt idx="21761">
                  <c:v>0.843808</c:v>
                </c:pt>
                <c:pt idx="21762">
                  <c:v>0.85416300000000001</c:v>
                </c:pt>
                <c:pt idx="21763">
                  <c:v>0.864707</c:v>
                </c:pt>
                <c:pt idx="21764">
                  <c:v>0.86096399999999995</c:v>
                </c:pt>
                <c:pt idx="21765">
                  <c:v>0.86382499999999995</c:v>
                </c:pt>
                <c:pt idx="21766">
                  <c:v>0.86837600000000004</c:v>
                </c:pt>
                <c:pt idx="21767">
                  <c:v>0.87117900000000004</c:v>
                </c:pt>
                <c:pt idx="21768">
                  <c:v>0.87336400000000003</c:v>
                </c:pt>
                <c:pt idx="21769">
                  <c:v>0.87566299999999997</c:v>
                </c:pt>
                <c:pt idx="21770">
                  <c:v>0.88090500000000005</c:v>
                </c:pt>
                <c:pt idx="21771">
                  <c:v>0.88923600000000003</c:v>
                </c:pt>
                <c:pt idx="21772">
                  <c:v>0.89507700000000001</c:v>
                </c:pt>
                <c:pt idx="21773">
                  <c:v>0.89473400000000003</c:v>
                </c:pt>
                <c:pt idx="21774">
                  <c:v>0.88907999999999998</c:v>
                </c:pt>
                <c:pt idx="21775">
                  <c:v>0.88837200000000005</c:v>
                </c:pt>
                <c:pt idx="21776">
                  <c:v>0.89359299999999997</c:v>
                </c:pt>
                <c:pt idx="21777">
                  <c:v>0.90037299999999998</c:v>
                </c:pt>
                <c:pt idx="21778">
                  <c:v>0.90892300000000004</c:v>
                </c:pt>
                <c:pt idx="21779">
                  <c:v>0.92079</c:v>
                </c:pt>
                <c:pt idx="21780">
                  <c:v>0.925153</c:v>
                </c:pt>
                <c:pt idx="21781">
                  <c:v>0.92531300000000005</c:v>
                </c:pt>
                <c:pt idx="21782">
                  <c:v>0.92746200000000001</c:v>
                </c:pt>
                <c:pt idx="21783">
                  <c:v>0.93061199999999999</c:v>
                </c:pt>
                <c:pt idx="21784">
                  <c:v>0.93158700000000005</c:v>
                </c:pt>
                <c:pt idx="21785">
                  <c:v>0.927068</c:v>
                </c:pt>
                <c:pt idx="21786">
                  <c:v>0.92647699999999999</c:v>
                </c:pt>
                <c:pt idx="21787">
                  <c:v>0.93162400000000001</c:v>
                </c:pt>
                <c:pt idx="21788">
                  <c:v>0.93854800000000005</c:v>
                </c:pt>
                <c:pt idx="21789">
                  <c:v>0.94624600000000003</c:v>
                </c:pt>
                <c:pt idx="21790">
                  <c:v>0.95152000000000003</c:v>
                </c:pt>
                <c:pt idx="21791">
                  <c:v>0.95510300000000004</c:v>
                </c:pt>
                <c:pt idx="21792">
                  <c:v>0.95848100000000003</c:v>
                </c:pt>
                <c:pt idx="21793">
                  <c:v>0.95854399999999995</c:v>
                </c:pt>
                <c:pt idx="21794">
                  <c:v>0.95430700000000002</c:v>
                </c:pt>
                <c:pt idx="21795">
                  <c:v>0.95100799999999996</c:v>
                </c:pt>
                <c:pt idx="21796">
                  <c:v>0.94747599999999998</c:v>
                </c:pt>
                <c:pt idx="21797">
                  <c:v>0.94625000000000004</c:v>
                </c:pt>
                <c:pt idx="21798">
                  <c:v>0.95319900000000002</c:v>
                </c:pt>
                <c:pt idx="21799">
                  <c:v>0.957372</c:v>
                </c:pt>
                <c:pt idx="21800">
                  <c:v>0.95669499999999996</c:v>
                </c:pt>
                <c:pt idx="21801">
                  <c:v>0.96072400000000002</c:v>
                </c:pt>
                <c:pt idx="21802">
                  <c:v>0.96816899999999995</c:v>
                </c:pt>
                <c:pt idx="21803">
                  <c:v>0.97415700000000005</c:v>
                </c:pt>
                <c:pt idx="21804">
                  <c:v>0.98095299999999996</c:v>
                </c:pt>
                <c:pt idx="21805">
                  <c:v>0.987321</c:v>
                </c:pt>
                <c:pt idx="21806">
                  <c:v>0.99605999999999995</c:v>
                </c:pt>
                <c:pt idx="21807">
                  <c:v>1.0006299999999999</c:v>
                </c:pt>
                <c:pt idx="21808">
                  <c:v>1.0018899999999999</c:v>
                </c:pt>
                <c:pt idx="21809">
                  <c:v>0.997637</c:v>
                </c:pt>
                <c:pt idx="21810">
                  <c:v>0.999552</c:v>
                </c:pt>
                <c:pt idx="21811">
                  <c:v>1.00162</c:v>
                </c:pt>
                <c:pt idx="21812">
                  <c:v>1.00515</c:v>
                </c:pt>
                <c:pt idx="21813">
                  <c:v>1.0071699999999999</c:v>
                </c:pt>
                <c:pt idx="21814">
                  <c:v>1.0092099999999999</c:v>
                </c:pt>
                <c:pt idx="21815">
                  <c:v>1.00979</c:v>
                </c:pt>
                <c:pt idx="21816">
                  <c:v>1.00898</c:v>
                </c:pt>
                <c:pt idx="21817">
                  <c:v>1.0037400000000001</c:v>
                </c:pt>
                <c:pt idx="21818">
                  <c:v>0.99968999999999997</c:v>
                </c:pt>
                <c:pt idx="21819">
                  <c:v>0.99952200000000002</c:v>
                </c:pt>
                <c:pt idx="21820">
                  <c:v>1.0015400000000001</c:v>
                </c:pt>
                <c:pt idx="21821">
                  <c:v>1.0038100000000001</c:v>
                </c:pt>
                <c:pt idx="21822">
                  <c:v>1.01037</c:v>
                </c:pt>
                <c:pt idx="21823">
                  <c:v>1.0171300000000001</c:v>
                </c:pt>
                <c:pt idx="21824">
                  <c:v>1.02227</c:v>
                </c:pt>
                <c:pt idx="21825">
                  <c:v>1.0258700000000001</c:v>
                </c:pt>
                <c:pt idx="21826">
                  <c:v>1.02159</c:v>
                </c:pt>
                <c:pt idx="21827">
                  <c:v>1.0216099999999999</c:v>
                </c:pt>
                <c:pt idx="21828">
                  <c:v>1.0240800000000001</c:v>
                </c:pt>
                <c:pt idx="21829">
                  <c:v>1.0214700000000001</c:v>
                </c:pt>
                <c:pt idx="21830">
                  <c:v>1.0197000000000001</c:v>
                </c:pt>
                <c:pt idx="21831">
                  <c:v>1.02345</c:v>
                </c:pt>
                <c:pt idx="21832">
                  <c:v>1.03199</c:v>
                </c:pt>
                <c:pt idx="21833">
                  <c:v>1.03041</c:v>
                </c:pt>
                <c:pt idx="21834">
                  <c:v>1.02155</c:v>
                </c:pt>
                <c:pt idx="21835">
                  <c:v>1.0210699999999999</c:v>
                </c:pt>
                <c:pt idx="21836">
                  <c:v>1.02471</c:v>
                </c:pt>
                <c:pt idx="21837">
                  <c:v>1.02972</c:v>
                </c:pt>
                <c:pt idx="21838">
                  <c:v>1.03559</c:v>
                </c:pt>
                <c:pt idx="21839">
                  <c:v>1.03901</c:v>
                </c:pt>
                <c:pt idx="21840">
                  <c:v>1.04108</c:v>
                </c:pt>
                <c:pt idx="21841">
                  <c:v>1.0432999999999999</c:v>
                </c:pt>
                <c:pt idx="21842">
                  <c:v>1.0484599999999999</c:v>
                </c:pt>
                <c:pt idx="21843">
                  <c:v>1.0563100000000001</c:v>
                </c:pt>
                <c:pt idx="21844">
                  <c:v>1.0643100000000001</c:v>
                </c:pt>
                <c:pt idx="21845">
                  <c:v>1.07355</c:v>
                </c:pt>
                <c:pt idx="21846">
                  <c:v>1.0784899999999999</c:v>
                </c:pt>
                <c:pt idx="21847">
                  <c:v>1.0789299999999999</c:v>
                </c:pt>
                <c:pt idx="21848">
                  <c:v>1.08101</c:v>
                </c:pt>
                <c:pt idx="21849">
                  <c:v>1.0827500000000001</c:v>
                </c:pt>
                <c:pt idx="21850">
                  <c:v>1.0817300000000001</c:v>
                </c:pt>
                <c:pt idx="21851">
                  <c:v>1.07744</c:v>
                </c:pt>
                <c:pt idx="21852">
                  <c:v>1.0750500000000001</c:v>
                </c:pt>
                <c:pt idx="21853">
                  <c:v>1.0755399999999999</c:v>
                </c:pt>
                <c:pt idx="21854">
                  <c:v>1.07917</c:v>
                </c:pt>
                <c:pt idx="21855">
                  <c:v>1.08799</c:v>
                </c:pt>
                <c:pt idx="21856">
                  <c:v>1.09609</c:v>
                </c:pt>
                <c:pt idx="21857">
                  <c:v>1.09971</c:v>
                </c:pt>
                <c:pt idx="21858">
                  <c:v>1.0924700000000001</c:v>
                </c:pt>
                <c:pt idx="21859">
                  <c:v>1.08338</c:v>
                </c:pt>
                <c:pt idx="21860">
                  <c:v>1.0806</c:v>
                </c:pt>
                <c:pt idx="21861">
                  <c:v>1.0774699999999999</c:v>
                </c:pt>
                <c:pt idx="21862">
                  <c:v>1.07637</c:v>
                </c:pt>
                <c:pt idx="21863">
                  <c:v>1.0630900000000001</c:v>
                </c:pt>
                <c:pt idx="21864">
                  <c:v>1.052</c:v>
                </c:pt>
                <c:pt idx="21865">
                  <c:v>1.0498400000000001</c:v>
                </c:pt>
                <c:pt idx="21866">
                  <c:v>1.04939</c:v>
                </c:pt>
                <c:pt idx="21867">
                  <c:v>1.0498099999999999</c:v>
                </c:pt>
                <c:pt idx="21868">
                  <c:v>1.0507599999999999</c:v>
                </c:pt>
                <c:pt idx="21869">
                  <c:v>1.0410200000000001</c:v>
                </c:pt>
                <c:pt idx="21870">
                  <c:v>1.02643</c:v>
                </c:pt>
                <c:pt idx="21871">
                  <c:v>1.0296000000000001</c:v>
                </c:pt>
                <c:pt idx="21872">
                  <c:v>1.0236499999999999</c:v>
                </c:pt>
                <c:pt idx="21873">
                  <c:v>1.0162899999999999</c:v>
                </c:pt>
                <c:pt idx="21874">
                  <c:v>1.0107299999999999</c:v>
                </c:pt>
                <c:pt idx="21875">
                  <c:v>1.0099199999999999</c:v>
                </c:pt>
                <c:pt idx="21876">
                  <c:v>1.0082899999999999</c:v>
                </c:pt>
                <c:pt idx="21877">
                  <c:v>1.0075099999999999</c:v>
                </c:pt>
                <c:pt idx="21878">
                  <c:v>1.01214</c:v>
                </c:pt>
                <c:pt idx="21879">
                  <c:v>1.0197000000000001</c:v>
                </c:pt>
                <c:pt idx="21880">
                  <c:v>1.0283199999999999</c:v>
                </c:pt>
                <c:pt idx="21881">
                  <c:v>1.02369</c:v>
                </c:pt>
                <c:pt idx="21882">
                  <c:v>1.02573</c:v>
                </c:pt>
                <c:pt idx="21883">
                  <c:v>1.0326200000000001</c:v>
                </c:pt>
                <c:pt idx="21884">
                  <c:v>1.0410600000000001</c:v>
                </c:pt>
                <c:pt idx="21885">
                  <c:v>1.03576</c:v>
                </c:pt>
                <c:pt idx="21886">
                  <c:v>1.02277</c:v>
                </c:pt>
                <c:pt idx="21887">
                  <c:v>1.01468</c:v>
                </c:pt>
                <c:pt idx="21888">
                  <c:v>1.0060899999999999</c:v>
                </c:pt>
                <c:pt idx="21889">
                  <c:v>1.0027699999999999</c:v>
                </c:pt>
                <c:pt idx="21890">
                  <c:v>0.99589700000000003</c:v>
                </c:pt>
                <c:pt idx="21891">
                  <c:v>0.96646100000000001</c:v>
                </c:pt>
                <c:pt idx="21892">
                  <c:v>0.96149099999999998</c:v>
                </c:pt>
                <c:pt idx="21893">
                  <c:v>0.96739200000000003</c:v>
                </c:pt>
                <c:pt idx="21894">
                  <c:v>0.969468</c:v>
                </c:pt>
                <c:pt idx="21895">
                  <c:v>0.96303000000000005</c:v>
                </c:pt>
                <c:pt idx="21896">
                  <c:v>0.96218999999999999</c:v>
                </c:pt>
                <c:pt idx="21897">
                  <c:v>0.96461399999999997</c:v>
                </c:pt>
                <c:pt idx="21898">
                  <c:v>0.96517600000000003</c:v>
                </c:pt>
                <c:pt idx="21899">
                  <c:v>0.96495900000000001</c:v>
                </c:pt>
                <c:pt idx="21900">
                  <c:v>0.96473399999999998</c:v>
                </c:pt>
                <c:pt idx="21901">
                  <c:v>0.95752800000000005</c:v>
                </c:pt>
                <c:pt idx="21902">
                  <c:v>0.94621100000000002</c:v>
                </c:pt>
                <c:pt idx="21903">
                  <c:v>0.939168</c:v>
                </c:pt>
                <c:pt idx="21904">
                  <c:v>0.93141700000000005</c:v>
                </c:pt>
                <c:pt idx="21905">
                  <c:v>0.92206900000000003</c:v>
                </c:pt>
                <c:pt idx="21906">
                  <c:v>0.91597200000000001</c:v>
                </c:pt>
                <c:pt idx="21907">
                  <c:v>0.91214300000000004</c:v>
                </c:pt>
                <c:pt idx="21908">
                  <c:v>0.91359999999999997</c:v>
                </c:pt>
                <c:pt idx="21909">
                  <c:v>0.90832000000000002</c:v>
                </c:pt>
                <c:pt idx="21910">
                  <c:v>0.90885199999999999</c:v>
                </c:pt>
                <c:pt idx="21911">
                  <c:v>0.91335200000000005</c:v>
                </c:pt>
                <c:pt idx="21912">
                  <c:v>0.92078700000000002</c:v>
                </c:pt>
                <c:pt idx="21913">
                  <c:v>0.92647199999999996</c:v>
                </c:pt>
                <c:pt idx="21914">
                  <c:v>0.92077500000000001</c:v>
                </c:pt>
                <c:pt idx="21915">
                  <c:v>0.92281899999999994</c:v>
                </c:pt>
                <c:pt idx="21916">
                  <c:v>0.93393300000000001</c:v>
                </c:pt>
                <c:pt idx="21917">
                  <c:v>0.93535699999999999</c:v>
                </c:pt>
                <c:pt idx="21918">
                  <c:v>0.93224399999999996</c:v>
                </c:pt>
                <c:pt idx="21919">
                  <c:v>0.93333999999999995</c:v>
                </c:pt>
                <c:pt idx="21920">
                  <c:v>0.93600799999999995</c:v>
                </c:pt>
                <c:pt idx="21921">
                  <c:v>0.93412499999999998</c:v>
                </c:pt>
                <c:pt idx="21922">
                  <c:v>0.93308100000000005</c:v>
                </c:pt>
                <c:pt idx="21923">
                  <c:v>0.93286500000000006</c:v>
                </c:pt>
                <c:pt idx="21924">
                  <c:v>0.93645900000000004</c:v>
                </c:pt>
                <c:pt idx="21925">
                  <c:v>0.93115000000000003</c:v>
                </c:pt>
                <c:pt idx="21926">
                  <c:v>0.92730000000000001</c:v>
                </c:pt>
                <c:pt idx="21927">
                  <c:v>0.92992200000000003</c:v>
                </c:pt>
                <c:pt idx="21928">
                  <c:v>0.93499900000000002</c:v>
                </c:pt>
                <c:pt idx="21929">
                  <c:v>0.94072</c:v>
                </c:pt>
                <c:pt idx="21930">
                  <c:v>0.94662599999999997</c:v>
                </c:pt>
                <c:pt idx="21931">
                  <c:v>0.95652000000000004</c:v>
                </c:pt>
                <c:pt idx="21932">
                  <c:v>0.96636100000000003</c:v>
                </c:pt>
                <c:pt idx="21933">
                  <c:v>0.97471300000000005</c:v>
                </c:pt>
                <c:pt idx="21934">
                  <c:v>0.97310200000000002</c:v>
                </c:pt>
                <c:pt idx="21935">
                  <c:v>0.96391499999999997</c:v>
                </c:pt>
                <c:pt idx="21936">
                  <c:v>0.95742799999999995</c:v>
                </c:pt>
                <c:pt idx="21937">
                  <c:v>0.95638699999999999</c:v>
                </c:pt>
                <c:pt idx="21938">
                  <c:v>0.95609900000000003</c:v>
                </c:pt>
                <c:pt idx="21939">
                  <c:v>0.96363900000000002</c:v>
                </c:pt>
                <c:pt idx="21940">
                  <c:v>0.96520600000000001</c:v>
                </c:pt>
                <c:pt idx="21941">
                  <c:v>0.96765599999999996</c:v>
                </c:pt>
                <c:pt idx="21942">
                  <c:v>0.97206999999999999</c:v>
                </c:pt>
                <c:pt idx="21943">
                  <c:v>0.98380100000000004</c:v>
                </c:pt>
                <c:pt idx="21944">
                  <c:v>0.99975800000000004</c:v>
                </c:pt>
                <c:pt idx="21945">
                  <c:v>1.00621</c:v>
                </c:pt>
                <c:pt idx="21946">
                  <c:v>1.0114700000000001</c:v>
                </c:pt>
                <c:pt idx="21947">
                  <c:v>1.0106599999999999</c:v>
                </c:pt>
                <c:pt idx="21948">
                  <c:v>1.0122599999999999</c:v>
                </c:pt>
                <c:pt idx="21949">
                  <c:v>1.01434</c:v>
                </c:pt>
                <c:pt idx="21950">
                  <c:v>1.0265200000000001</c:v>
                </c:pt>
                <c:pt idx="21951">
                  <c:v>1.0331399999999999</c:v>
                </c:pt>
                <c:pt idx="21952">
                  <c:v>1.03373</c:v>
                </c:pt>
                <c:pt idx="21953">
                  <c:v>1.0354399999999999</c:v>
                </c:pt>
                <c:pt idx="21954">
                  <c:v>1.04118</c:v>
                </c:pt>
                <c:pt idx="21955">
                  <c:v>1.0472699999999999</c:v>
                </c:pt>
                <c:pt idx="21956">
                  <c:v>1.04897</c:v>
                </c:pt>
                <c:pt idx="21957">
                  <c:v>1.0428200000000001</c:v>
                </c:pt>
                <c:pt idx="21958">
                  <c:v>1.03986</c:v>
                </c:pt>
                <c:pt idx="21959">
                  <c:v>1.0414000000000001</c:v>
                </c:pt>
                <c:pt idx="21960">
                  <c:v>1.0406200000000001</c:v>
                </c:pt>
                <c:pt idx="21961">
                  <c:v>1.0451900000000001</c:v>
                </c:pt>
                <c:pt idx="21962">
                  <c:v>1.04654</c:v>
                </c:pt>
                <c:pt idx="21963">
                  <c:v>1.03803</c:v>
                </c:pt>
                <c:pt idx="21964">
                  <c:v>1.0366899999999999</c:v>
                </c:pt>
                <c:pt idx="21965">
                  <c:v>1.03756</c:v>
                </c:pt>
                <c:pt idx="21966">
                  <c:v>1.0450699999999999</c:v>
                </c:pt>
                <c:pt idx="21967">
                  <c:v>1.0526500000000001</c:v>
                </c:pt>
                <c:pt idx="21968">
                  <c:v>1.0631999999999999</c:v>
                </c:pt>
                <c:pt idx="21969">
                  <c:v>1.06979</c:v>
                </c:pt>
                <c:pt idx="21970">
                  <c:v>1.07779</c:v>
                </c:pt>
                <c:pt idx="21971">
                  <c:v>1.08446</c:v>
                </c:pt>
                <c:pt idx="21972">
                  <c:v>1.0816399999999999</c:v>
                </c:pt>
                <c:pt idx="21973">
                  <c:v>1.08328</c:v>
                </c:pt>
                <c:pt idx="21974">
                  <c:v>1.0814600000000001</c:v>
                </c:pt>
                <c:pt idx="21975">
                  <c:v>1.07765</c:v>
                </c:pt>
                <c:pt idx="21976">
                  <c:v>1.07938</c:v>
                </c:pt>
                <c:pt idx="21977">
                  <c:v>1.0814699999999999</c:v>
                </c:pt>
                <c:pt idx="21978">
                  <c:v>1.07664</c:v>
                </c:pt>
                <c:pt idx="21979">
                  <c:v>1.0705899999999999</c:v>
                </c:pt>
                <c:pt idx="21980">
                  <c:v>1.07673</c:v>
                </c:pt>
                <c:pt idx="21981">
                  <c:v>1.08571</c:v>
                </c:pt>
                <c:pt idx="21982">
                  <c:v>1.0967</c:v>
                </c:pt>
                <c:pt idx="21983">
                  <c:v>1.1057399999999999</c:v>
                </c:pt>
                <c:pt idx="21984">
                  <c:v>1.1114299999999999</c:v>
                </c:pt>
                <c:pt idx="21985">
                  <c:v>1.1142099999999999</c:v>
                </c:pt>
                <c:pt idx="21986">
                  <c:v>1.11405</c:v>
                </c:pt>
                <c:pt idx="21987">
                  <c:v>1.1123799999999999</c:v>
                </c:pt>
                <c:pt idx="21988">
                  <c:v>1.1114900000000001</c:v>
                </c:pt>
                <c:pt idx="21989">
                  <c:v>1.1100699999999999</c:v>
                </c:pt>
                <c:pt idx="21990">
                  <c:v>1.10605</c:v>
                </c:pt>
                <c:pt idx="21991">
                  <c:v>1.1049</c:v>
                </c:pt>
                <c:pt idx="21992">
                  <c:v>1.10877</c:v>
                </c:pt>
                <c:pt idx="21993">
                  <c:v>1.11741</c:v>
                </c:pt>
                <c:pt idx="21994">
                  <c:v>1.1244400000000001</c:v>
                </c:pt>
                <c:pt idx="21995">
                  <c:v>1.1185400000000001</c:v>
                </c:pt>
                <c:pt idx="21996">
                  <c:v>1.10572</c:v>
                </c:pt>
                <c:pt idx="21997">
                  <c:v>1.0975900000000001</c:v>
                </c:pt>
                <c:pt idx="21998">
                  <c:v>1.09405</c:v>
                </c:pt>
                <c:pt idx="21999">
                  <c:v>1.09636</c:v>
                </c:pt>
                <c:pt idx="22000">
                  <c:v>1.0999399999999999</c:v>
                </c:pt>
                <c:pt idx="22001">
                  <c:v>1.10083</c:v>
                </c:pt>
                <c:pt idx="22002">
                  <c:v>1.10158</c:v>
                </c:pt>
                <c:pt idx="22003">
                  <c:v>1.10558</c:v>
                </c:pt>
                <c:pt idx="22004">
                  <c:v>1.10951</c:v>
                </c:pt>
                <c:pt idx="22005">
                  <c:v>1.11469</c:v>
                </c:pt>
                <c:pt idx="22006">
                  <c:v>1.12521</c:v>
                </c:pt>
                <c:pt idx="22007">
                  <c:v>1.13828</c:v>
                </c:pt>
                <c:pt idx="22008">
                  <c:v>1.14639</c:v>
                </c:pt>
                <c:pt idx="22009">
                  <c:v>1.14245</c:v>
                </c:pt>
                <c:pt idx="22010">
                  <c:v>1.13781</c:v>
                </c:pt>
                <c:pt idx="22011">
                  <c:v>1.1311599999999999</c:v>
                </c:pt>
                <c:pt idx="22012">
                  <c:v>1.1125100000000001</c:v>
                </c:pt>
                <c:pt idx="22013">
                  <c:v>1.09849</c:v>
                </c:pt>
                <c:pt idx="22014">
                  <c:v>1.0969500000000001</c:v>
                </c:pt>
                <c:pt idx="22015">
                  <c:v>1.1050899999999999</c:v>
                </c:pt>
                <c:pt idx="22016">
                  <c:v>1.11453</c:v>
                </c:pt>
                <c:pt idx="22017">
                  <c:v>1.1256900000000001</c:v>
                </c:pt>
                <c:pt idx="22018">
                  <c:v>1.1400999999999999</c:v>
                </c:pt>
                <c:pt idx="22019">
                  <c:v>1.1608000000000001</c:v>
                </c:pt>
                <c:pt idx="22020">
                  <c:v>1.1772800000000001</c:v>
                </c:pt>
                <c:pt idx="22021">
                  <c:v>1.1843300000000001</c:v>
                </c:pt>
                <c:pt idx="22022">
                  <c:v>1.18605</c:v>
                </c:pt>
                <c:pt idx="22023">
                  <c:v>1.1667099999999999</c:v>
                </c:pt>
                <c:pt idx="22024">
                  <c:v>1.16177</c:v>
                </c:pt>
                <c:pt idx="22025">
                  <c:v>1.16893</c:v>
                </c:pt>
                <c:pt idx="22026">
                  <c:v>1.17608</c:v>
                </c:pt>
                <c:pt idx="22027">
                  <c:v>1.17859</c:v>
                </c:pt>
                <c:pt idx="22028">
                  <c:v>1.1756599999999999</c:v>
                </c:pt>
                <c:pt idx="22029">
                  <c:v>1.1741200000000001</c:v>
                </c:pt>
                <c:pt idx="22030">
                  <c:v>1.1802699999999999</c:v>
                </c:pt>
                <c:pt idx="22031">
                  <c:v>1.1877200000000001</c:v>
                </c:pt>
                <c:pt idx="22032">
                  <c:v>1.1897</c:v>
                </c:pt>
                <c:pt idx="22033">
                  <c:v>1.18977</c:v>
                </c:pt>
                <c:pt idx="22034">
                  <c:v>1.1917800000000001</c:v>
                </c:pt>
                <c:pt idx="22035">
                  <c:v>1.19868</c:v>
                </c:pt>
                <c:pt idx="22036">
                  <c:v>1.2051799999999999</c:v>
                </c:pt>
                <c:pt idx="22037">
                  <c:v>1.2158899999999999</c:v>
                </c:pt>
                <c:pt idx="22038">
                  <c:v>1.22095</c:v>
                </c:pt>
                <c:pt idx="22039">
                  <c:v>1.2244299999999999</c:v>
                </c:pt>
                <c:pt idx="22040">
                  <c:v>1.2234400000000001</c:v>
                </c:pt>
                <c:pt idx="22041">
                  <c:v>1.22309</c:v>
                </c:pt>
                <c:pt idx="22042">
                  <c:v>1.2154799999999999</c:v>
                </c:pt>
                <c:pt idx="22043">
                  <c:v>1.21488</c:v>
                </c:pt>
                <c:pt idx="22044">
                  <c:v>1.21465</c:v>
                </c:pt>
                <c:pt idx="22045">
                  <c:v>1.2176499999999999</c:v>
                </c:pt>
                <c:pt idx="22046">
                  <c:v>1.2198</c:v>
                </c:pt>
                <c:pt idx="22047">
                  <c:v>1.22977</c:v>
                </c:pt>
                <c:pt idx="22048">
                  <c:v>1.2527600000000001</c:v>
                </c:pt>
                <c:pt idx="22049">
                  <c:v>1.2542800000000001</c:v>
                </c:pt>
                <c:pt idx="22050">
                  <c:v>1.25614</c:v>
                </c:pt>
                <c:pt idx="22051">
                  <c:v>1.2543</c:v>
                </c:pt>
                <c:pt idx="22052">
                  <c:v>1.2535499999999999</c:v>
                </c:pt>
                <c:pt idx="22053">
                  <c:v>1.24986</c:v>
                </c:pt>
                <c:pt idx="22054">
                  <c:v>1.25105</c:v>
                </c:pt>
                <c:pt idx="22055">
                  <c:v>1.25448</c:v>
                </c:pt>
                <c:pt idx="22056">
                  <c:v>1.25732</c:v>
                </c:pt>
                <c:pt idx="22057">
                  <c:v>1.26851</c:v>
                </c:pt>
                <c:pt idx="22058">
                  <c:v>1.2807900000000001</c:v>
                </c:pt>
                <c:pt idx="22059">
                  <c:v>1.2943499999999999</c:v>
                </c:pt>
                <c:pt idx="22060">
                  <c:v>1.298</c:v>
                </c:pt>
                <c:pt idx="22061">
                  <c:v>1.28451</c:v>
                </c:pt>
                <c:pt idx="22062">
                  <c:v>1.2769699999999999</c:v>
                </c:pt>
                <c:pt idx="22063">
                  <c:v>1.27973</c:v>
                </c:pt>
                <c:pt idx="22064">
                  <c:v>1.2848599999999999</c:v>
                </c:pt>
                <c:pt idx="22065">
                  <c:v>1.29227</c:v>
                </c:pt>
                <c:pt idx="22066">
                  <c:v>1.29488</c:v>
                </c:pt>
                <c:pt idx="22067">
                  <c:v>1.2924100000000001</c:v>
                </c:pt>
                <c:pt idx="22068">
                  <c:v>1.2917000000000001</c:v>
                </c:pt>
                <c:pt idx="22069">
                  <c:v>1.29715</c:v>
                </c:pt>
                <c:pt idx="22070">
                  <c:v>1.30881</c:v>
                </c:pt>
                <c:pt idx="22071">
                  <c:v>1.3176600000000001</c:v>
                </c:pt>
                <c:pt idx="22072">
                  <c:v>1.32456</c:v>
                </c:pt>
                <c:pt idx="22073">
                  <c:v>1.3316699999999999</c:v>
                </c:pt>
                <c:pt idx="22074">
                  <c:v>1.3407</c:v>
                </c:pt>
                <c:pt idx="22075">
                  <c:v>1.34521</c:v>
                </c:pt>
                <c:pt idx="22076">
                  <c:v>1.3471299999999999</c:v>
                </c:pt>
                <c:pt idx="22077">
                  <c:v>1.3431999999999999</c:v>
                </c:pt>
                <c:pt idx="22078">
                  <c:v>1.3396600000000001</c:v>
                </c:pt>
                <c:pt idx="22079">
                  <c:v>1.3434200000000001</c:v>
                </c:pt>
                <c:pt idx="22080">
                  <c:v>1.3469599999999999</c:v>
                </c:pt>
                <c:pt idx="22081">
                  <c:v>1.35178</c:v>
                </c:pt>
                <c:pt idx="22082">
                  <c:v>1.35477</c:v>
                </c:pt>
                <c:pt idx="22083">
                  <c:v>1.3610500000000001</c:v>
                </c:pt>
                <c:pt idx="22084">
                  <c:v>1.37188</c:v>
                </c:pt>
                <c:pt idx="22085">
                  <c:v>1.3804000000000001</c:v>
                </c:pt>
                <c:pt idx="22086">
                  <c:v>1.3912</c:v>
                </c:pt>
                <c:pt idx="22087">
                  <c:v>1.39822</c:v>
                </c:pt>
                <c:pt idx="22088">
                  <c:v>1.40635</c:v>
                </c:pt>
                <c:pt idx="22089">
                  <c:v>1.4120299999999999</c:v>
                </c:pt>
                <c:pt idx="22090">
                  <c:v>1.41632</c:v>
                </c:pt>
                <c:pt idx="22091">
                  <c:v>1.4174599999999999</c:v>
                </c:pt>
                <c:pt idx="22092">
                  <c:v>1.42106</c:v>
                </c:pt>
                <c:pt idx="22093">
                  <c:v>1.4220999999999999</c:v>
                </c:pt>
                <c:pt idx="22094">
                  <c:v>1.42509</c:v>
                </c:pt>
                <c:pt idx="22095">
                  <c:v>1.42866</c:v>
                </c:pt>
                <c:pt idx="22096">
                  <c:v>1.4307700000000001</c:v>
                </c:pt>
                <c:pt idx="22097">
                  <c:v>1.4355800000000001</c:v>
                </c:pt>
                <c:pt idx="22098">
                  <c:v>1.4401200000000001</c:v>
                </c:pt>
                <c:pt idx="22099">
                  <c:v>1.4404600000000001</c:v>
                </c:pt>
                <c:pt idx="22100">
                  <c:v>1.4399200000000001</c:v>
                </c:pt>
                <c:pt idx="22101">
                  <c:v>1.4417899999999999</c:v>
                </c:pt>
                <c:pt idx="22102">
                  <c:v>1.4501200000000001</c:v>
                </c:pt>
                <c:pt idx="22103">
                  <c:v>1.45984</c:v>
                </c:pt>
                <c:pt idx="22104">
                  <c:v>1.4677199999999999</c:v>
                </c:pt>
                <c:pt idx="22105">
                  <c:v>1.4738599999999999</c:v>
                </c:pt>
                <c:pt idx="22106">
                  <c:v>1.47821</c:v>
                </c:pt>
                <c:pt idx="22107">
                  <c:v>1.47959</c:v>
                </c:pt>
                <c:pt idx="22108">
                  <c:v>1.48241</c:v>
                </c:pt>
                <c:pt idx="22109">
                  <c:v>1.4857400000000001</c:v>
                </c:pt>
                <c:pt idx="22110">
                  <c:v>1.4808399999999999</c:v>
                </c:pt>
                <c:pt idx="22111">
                  <c:v>1.4722900000000001</c:v>
                </c:pt>
                <c:pt idx="22112">
                  <c:v>1.46678</c:v>
                </c:pt>
                <c:pt idx="22113">
                  <c:v>1.4656499999999999</c:v>
                </c:pt>
                <c:pt idx="22114">
                  <c:v>1.47089</c:v>
                </c:pt>
                <c:pt idx="22115">
                  <c:v>1.4752799999999999</c:v>
                </c:pt>
                <c:pt idx="22116">
                  <c:v>1.4758800000000001</c:v>
                </c:pt>
                <c:pt idx="22117">
                  <c:v>1.47271</c:v>
                </c:pt>
                <c:pt idx="22118">
                  <c:v>1.4664299999999999</c:v>
                </c:pt>
                <c:pt idx="22119">
                  <c:v>1.4631400000000001</c:v>
                </c:pt>
                <c:pt idx="22120">
                  <c:v>1.46211</c:v>
                </c:pt>
                <c:pt idx="22121">
                  <c:v>1.45844</c:v>
                </c:pt>
                <c:pt idx="22122">
                  <c:v>1.4536500000000001</c:v>
                </c:pt>
                <c:pt idx="22123">
                  <c:v>1.44865</c:v>
                </c:pt>
                <c:pt idx="22124">
                  <c:v>1.44584</c:v>
                </c:pt>
                <c:pt idx="22125">
                  <c:v>1.4482600000000001</c:v>
                </c:pt>
                <c:pt idx="22126">
                  <c:v>1.4531499999999999</c:v>
                </c:pt>
                <c:pt idx="22127">
                  <c:v>1.4509300000000001</c:v>
                </c:pt>
                <c:pt idx="22128">
                  <c:v>1.44268</c:v>
                </c:pt>
                <c:pt idx="22129">
                  <c:v>1.4402200000000001</c:v>
                </c:pt>
                <c:pt idx="22130">
                  <c:v>1.4400200000000001</c:v>
                </c:pt>
                <c:pt idx="22131">
                  <c:v>1.4417800000000001</c:v>
                </c:pt>
                <c:pt idx="22132">
                  <c:v>1.4429399999999999</c:v>
                </c:pt>
                <c:pt idx="22133">
                  <c:v>1.4448099999999999</c:v>
                </c:pt>
                <c:pt idx="22134">
                  <c:v>1.4515400000000001</c:v>
                </c:pt>
                <c:pt idx="22135">
                  <c:v>1.4636400000000001</c:v>
                </c:pt>
                <c:pt idx="22136">
                  <c:v>1.4760599999999999</c:v>
                </c:pt>
                <c:pt idx="22137">
                  <c:v>1.4761599999999999</c:v>
                </c:pt>
                <c:pt idx="22138">
                  <c:v>1.47356</c:v>
                </c:pt>
                <c:pt idx="22139">
                  <c:v>1.4756499999999999</c:v>
                </c:pt>
                <c:pt idx="22140">
                  <c:v>1.4790099999999999</c:v>
                </c:pt>
                <c:pt idx="22141">
                  <c:v>1.4769300000000001</c:v>
                </c:pt>
                <c:pt idx="22142">
                  <c:v>1.47472</c:v>
                </c:pt>
                <c:pt idx="22143">
                  <c:v>1.4786900000000001</c:v>
                </c:pt>
                <c:pt idx="22144">
                  <c:v>1.48316</c:v>
                </c:pt>
                <c:pt idx="22145">
                  <c:v>1.48837</c:v>
                </c:pt>
                <c:pt idx="22146">
                  <c:v>1.48986</c:v>
                </c:pt>
                <c:pt idx="22147">
                  <c:v>1.4825900000000001</c:v>
                </c:pt>
                <c:pt idx="22148">
                  <c:v>1.47723</c:v>
                </c:pt>
                <c:pt idx="22149">
                  <c:v>1.47427</c:v>
                </c:pt>
                <c:pt idx="22150">
                  <c:v>1.47434</c:v>
                </c:pt>
                <c:pt idx="22151">
                  <c:v>1.4772400000000001</c:v>
                </c:pt>
                <c:pt idx="22152">
                  <c:v>1.48108</c:v>
                </c:pt>
                <c:pt idx="22153">
                  <c:v>1.4834099999999999</c:v>
                </c:pt>
                <c:pt idx="22154">
                  <c:v>1.4845299999999999</c:v>
                </c:pt>
                <c:pt idx="22155">
                  <c:v>1.48292</c:v>
                </c:pt>
                <c:pt idx="22156">
                  <c:v>1.4826299999999999</c:v>
                </c:pt>
                <c:pt idx="22157">
                  <c:v>1.4837100000000001</c:v>
                </c:pt>
                <c:pt idx="22158">
                  <c:v>1.48584</c:v>
                </c:pt>
                <c:pt idx="22159">
                  <c:v>1.48739</c:v>
                </c:pt>
                <c:pt idx="22160">
                  <c:v>1.4827399999999999</c:v>
                </c:pt>
                <c:pt idx="22161">
                  <c:v>1.4815799999999999</c:v>
                </c:pt>
                <c:pt idx="22162">
                  <c:v>1.4818199999999999</c:v>
                </c:pt>
                <c:pt idx="22163">
                  <c:v>1.4740800000000001</c:v>
                </c:pt>
                <c:pt idx="22164">
                  <c:v>1.4657500000000001</c:v>
                </c:pt>
                <c:pt idx="22165">
                  <c:v>1.46183</c:v>
                </c:pt>
                <c:pt idx="22166">
                  <c:v>1.4562600000000001</c:v>
                </c:pt>
                <c:pt idx="22167">
                  <c:v>1.4428099999999999</c:v>
                </c:pt>
                <c:pt idx="22168">
                  <c:v>1.4308700000000001</c:v>
                </c:pt>
                <c:pt idx="22169">
                  <c:v>1.41754</c:v>
                </c:pt>
                <c:pt idx="22170">
                  <c:v>1.3971899999999999</c:v>
                </c:pt>
                <c:pt idx="22171">
                  <c:v>1.3819900000000001</c:v>
                </c:pt>
                <c:pt idx="22172">
                  <c:v>1.3729</c:v>
                </c:pt>
                <c:pt idx="22173">
                  <c:v>1.36222</c:v>
                </c:pt>
                <c:pt idx="22174">
                  <c:v>1.3470800000000001</c:v>
                </c:pt>
                <c:pt idx="22175">
                  <c:v>1.339</c:v>
                </c:pt>
                <c:pt idx="22176">
                  <c:v>1.3247899999999999</c:v>
                </c:pt>
                <c:pt idx="22177">
                  <c:v>1.3143199999999999</c:v>
                </c:pt>
                <c:pt idx="22178">
                  <c:v>1.3050200000000001</c:v>
                </c:pt>
                <c:pt idx="22179">
                  <c:v>1.2923800000000001</c:v>
                </c:pt>
                <c:pt idx="22180">
                  <c:v>1.27596</c:v>
                </c:pt>
                <c:pt idx="22181">
                  <c:v>1.2545900000000001</c:v>
                </c:pt>
                <c:pt idx="22182">
                  <c:v>1.2362299999999999</c:v>
                </c:pt>
                <c:pt idx="22183">
                  <c:v>1.21818</c:v>
                </c:pt>
                <c:pt idx="22184">
                  <c:v>1.20296</c:v>
                </c:pt>
                <c:pt idx="22185">
                  <c:v>1.19143</c:v>
                </c:pt>
                <c:pt idx="22186">
                  <c:v>1.17679</c:v>
                </c:pt>
                <c:pt idx="22187">
                  <c:v>1.1630100000000001</c:v>
                </c:pt>
                <c:pt idx="22188">
                  <c:v>1.15069</c:v>
                </c:pt>
                <c:pt idx="22189">
                  <c:v>1.12094</c:v>
                </c:pt>
                <c:pt idx="22190">
                  <c:v>1.0958000000000001</c:v>
                </c:pt>
                <c:pt idx="22191">
                  <c:v>1.0760400000000001</c:v>
                </c:pt>
                <c:pt idx="22192">
                  <c:v>1.0599499999999999</c:v>
                </c:pt>
                <c:pt idx="22193">
                  <c:v>1.0563899999999999</c:v>
                </c:pt>
                <c:pt idx="22194">
                  <c:v>1.0503100000000001</c:v>
                </c:pt>
                <c:pt idx="22195">
                  <c:v>1.03661</c:v>
                </c:pt>
                <c:pt idx="22196">
                  <c:v>1.0277700000000001</c:v>
                </c:pt>
                <c:pt idx="22197">
                  <c:v>1.0150399999999999</c:v>
                </c:pt>
                <c:pt idx="22198">
                  <c:v>0.99646199999999996</c:v>
                </c:pt>
                <c:pt idx="22199">
                  <c:v>0.97925300000000004</c:v>
                </c:pt>
                <c:pt idx="22200">
                  <c:v>0.95597299999999996</c:v>
                </c:pt>
                <c:pt idx="22201">
                  <c:v>0.93354899999999996</c:v>
                </c:pt>
                <c:pt idx="22202">
                  <c:v>0.89825900000000003</c:v>
                </c:pt>
                <c:pt idx="22203">
                  <c:v>0.87651500000000004</c:v>
                </c:pt>
                <c:pt idx="22204">
                  <c:v>0.85825399999999996</c:v>
                </c:pt>
                <c:pt idx="22205">
                  <c:v>0.83374499999999996</c:v>
                </c:pt>
                <c:pt idx="22206">
                  <c:v>0.81391100000000005</c:v>
                </c:pt>
                <c:pt idx="22207">
                  <c:v>0.79765799999999998</c:v>
                </c:pt>
                <c:pt idx="22208">
                  <c:v>0.78446400000000005</c:v>
                </c:pt>
                <c:pt idx="22209">
                  <c:v>0.77673999999999999</c:v>
                </c:pt>
                <c:pt idx="22210">
                  <c:v>0.76973999999999998</c:v>
                </c:pt>
                <c:pt idx="22211">
                  <c:v>0.76222400000000001</c:v>
                </c:pt>
                <c:pt idx="22212">
                  <c:v>0.752166</c:v>
                </c:pt>
                <c:pt idx="22213">
                  <c:v>0.74059399999999997</c:v>
                </c:pt>
                <c:pt idx="22214">
                  <c:v>0.72741999999999996</c:v>
                </c:pt>
                <c:pt idx="22215">
                  <c:v>0.715584</c:v>
                </c:pt>
                <c:pt idx="22216">
                  <c:v>0.70748599999999995</c:v>
                </c:pt>
                <c:pt idx="22217">
                  <c:v>0.70723800000000003</c:v>
                </c:pt>
                <c:pt idx="22218">
                  <c:v>0.71243699999999999</c:v>
                </c:pt>
                <c:pt idx="22219">
                  <c:v>0.71446399999999999</c:v>
                </c:pt>
                <c:pt idx="22220">
                  <c:v>0.71289599999999997</c:v>
                </c:pt>
                <c:pt idx="22221">
                  <c:v>0.70849399999999996</c:v>
                </c:pt>
                <c:pt idx="22222">
                  <c:v>0.71040999999999999</c:v>
                </c:pt>
                <c:pt idx="22223">
                  <c:v>0.71858200000000005</c:v>
                </c:pt>
                <c:pt idx="22224">
                  <c:v>0.729576</c:v>
                </c:pt>
                <c:pt idx="22225">
                  <c:v>0.73729199999999995</c:v>
                </c:pt>
                <c:pt idx="22226">
                  <c:v>0.730487</c:v>
                </c:pt>
                <c:pt idx="22227">
                  <c:v>0.71001800000000004</c:v>
                </c:pt>
                <c:pt idx="22228">
                  <c:v>0.70210899999999998</c:v>
                </c:pt>
                <c:pt idx="22229">
                  <c:v>0.70229299999999995</c:v>
                </c:pt>
                <c:pt idx="22230">
                  <c:v>0.70058600000000004</c:v>
                </c:pt>
                <c:pt idx="22231">
                  <c:v>0.69850999999999996</c:v>
                </c:pt>
                <c:pt idx="22232">
                  <c:v>0.69711900000000004</c:v>
                </c:pt>
                <c:pt idx="22233">
                  <c:v>0.697237</c:v>
                </c:pt>
                <c:pt idx="22234">
                  <c:v>0.69512099999999999</c:v>
                </c:pt>
                <c:pt idx="22235">
                  <c:v>0.69146799999999997</c:v>
                </c:pt>
                <c:pt idx="22236">
                  <c:v>0.68851099999999998</c:v>
                </c:pt>
                <c:pt idx="22237">
                  <c:v>0.68480200000000002</c:v>
                </c:pt>
                <c:pt idx="22238">
                  <c:v>0.68430400000000002</c:v>
                </c:pt>
                <c:pt idx="22239">
                  <c:v>0.68759800000000004</c:v>
                </c:pt>
                <c:pt idx="22240">
                  <c:v>0.68405700000000003</c:v>
                </c:pt>
                <c:pt idx="22241">
                  <c:v>0.68501400000000001</c:v>
                </c:pt>
                <c:pt idx="22242">
                  <c:v>0.69481899999999996</c:v>
                </c:pt>
                <c:pt idx="22243">
                  <c:v>0.70343299999999997</c:v>
                </c:pt>
                <c:pt idx="22244">
                  <c:v>0.70509699999999997</c:v>
                </c:pt>
                <c:pt idx="22245">
                  <c:v>0.70501499999999995</c:v>
                </c:pt>
                <c:pt idx="22246">
                  <c:v>0.70478700000000005</c:v>
                </c:pt>
                <c:pt idx="22247">
                  <c:v>0.71074300000000001</c:v>
                </c:pt>
                <c:pt idx="22248">
                  <c:v>0.71858</c:v>
                </c:pt>
                <c:pt idx="22249">
                  <c:v>0.71777000000000002</c:v>
                </c:pt>
                <c:pt idx="22250">
                  <c:v>0.71380900000000003</c:v>
                </c:pt>
                <c:pt idx="22251">
                  <c:v>0.710484</c:v>
                </c:pt>
                <c:pt idx="22252">
                  <c:v>0.69687900000000003</c:v>
                </c:pt>
                <c:pt idx="22253">
                  <c:v>0.68223800000000001</c:v>
                </c:pt>
                <c:pt idx="22254">
                  <c:v>0.66053600000000001</c:v>
                </c:pt>
                <c:pt idx="22255">
                  <c:v>0.65288199999999996</c:v>
                </c:pt>
                <c:pt idx="22256">
                  <c:v>0.63775899999999996</c:v>
                </c:pt>
                <c:pt idx="22257">
                  <c:v>0.63125299999999995</c:v>
                </c:pt>
                <c:pt idx="22258">
                  <c:v>0.61685699999999999</c:v>
                </c:pt>
                <c:pt idx="22259">
                  <c:v>0.59340999999999999</c:v>
                </c:pt>
                <c:pt idx="22260">
                  <c:v>0.57609200000000005</c:v>
                </c:pt>
                <c:pt idx="22261">
                  <c:v>0.56785300000000005</c:v>
                </c:pt>
                <c:pt idx="22262">
                  <c:v>0.56404399999999999</c:v>
                </c:pt>
                <c:pt idx="22263">
                  <c:v>0.55887200000000004</c:v>
                </c:pt>
                <c:pt idx="22264">
                  <c:v>0.54989100000000002</c:v>
                </c:pt>
                <c:pt idx="22265">
                  <c:v>0.53870399999999996</c:v>
                </c:pt>
                <c:pt idx="22266">
                  <c:v>0.51596399999999998</c:v>
                </c:pt>
                <c:pt idx="22267">
                  <c:v>0.50570800000000005</c:v>
                </c:pt>
                <c:pt idx="22268">
                  <c:v>0.49975900000000001</c:v>
                </c:pt>
                <c:pt idx="22269">
                  <c:v>0.488784</c:v>
                </c:pt>
                <c:pt idx="22270">
                  <c:v>0.46933900000000001</c:v>
                </c:pt>
                <c:pt idx="22271">
                  <c:v>0.46076299999999998</c:v>
                </c:pt>
                <c:pt idx="22272">
                  <c:v>0.45733299999999999</c:v>
                </c:pt>
                <c:pt idx="22273">
                  <c:v>0.45719100000000001</c:v>
                </c:pt>
                <c:pt idx="22274">
                  <c:v>0.44935399999999998</c:v>
                </c:pt>
                <c:pt idx="22275">
                  <c:v>0.43498399999999998</c:v>
                </c:pt>
                <c:pt idx="22276">
                  <c:v>0.42607600000000001</c:v>
                </c:pt>
                <c:pt idx="22277">
                  <c:v>0.41822199999999998</c:v>
                </c:pt>
                <c:pt idx="22278">
                  <c:v>0.41394199999999998</c:v>
                </c:pt>
                <c:pt idx="22279">
                  <c:v>0.39402799999999999</c:v>
                </c:pt>
                <c:pt idx="22280">
                  <c:v>0.38481100000000001</c:v>
                </c:pt>
                <c:pt idx="22281">
                  <c:v>0.37540400000000002</c:v>
                </c:pt>
                <c:pt idx="22282">
                  <c:v>0.36494100000000002</c:v>
                </c:pt>
                <c:pt idx="22283">
                  <c:v>0.35211799999999999</c:v>
                </c:pt>
                <c:pt idx="22284">
                  <c:v>0.34520400000000001</c:v>
                </c:pt>
                <c:pt idx="22285">
                  <c:v>0.34231800000000001</c:v>
                </c:pt>
                <c:pt idx="22286">
                  <c:v>0.33581899999999998</c:v>
                </c:pt>
                <c:pt idx="22287">
                  <c:v>0.32873400000000003</c:v>
                </c:pt>
                <c:pt idx="22288">
                  <c:v>0.318882</c:v>
                </c:pt>
                <c:pt idx="22289">
                  <c:v>0.31093700000000002</c:v>
                </c:pt>
                <c:pt idx="22290">
                  <c:v>0.29963000000000001</c:v>
                </c:pt>
                <c:pt idx="22291">
                  <c:v>0.28791499999999998</c:v>
                </c:pt>
                <c:pt idx="22292">
                  <c:v>0.27581099999999997</c:v>
                </c:pt>
                <c:pt idx="22293">
                  <c:v>0.26570500000000002</c:v>
                </c:pt>
                <c:pt idx="22294">
                  <c:v>0.27087499999999998</c:v>
                </c:pt>
                <c:pt idx="22295">
                  <c:v>0.26980399999999999</c:v>
                </c:pt>
                <c:pt idx="22296">
                  <c:v>0.27197700000000002</c:v>
                </c:pt>
                <c:pt idx="22297">
                  <c:v>0.271727</c:v>
                </c:pt>
                <c:pt idx="22298">
                  <c:v>0.27337</c:v>
                </c:pt>
                <c:pt idx="22299">
                  <c:v>0.272588</c:v>
                </c:pt>
                <c:pt idx="22300">
                  <c:v>0.272117</c:v>
                </c:pt>
                <c:pt idx="22301">
                  <c:v>0.27182600000000001</c:v>
                </c:pt>
                <c:pt idx="22302">
                  <c:v>0.27013300000000001</c:v>
                </c:pt>
                <c:pt idx="22303">
                  <c:v>0.26774399999999998</c:v>
                </c:pt>
                <c:pt idx="22304">
                  <c:v>0.26357000000000003</c:v>
                </c:pt>
                <c:pt idx="22305">
                  <c:v>0.26411000000000001</c:v>
                </c:pt>
                <c:pt idx="22306">
                  <c:v>0.25989400000000001</c:v>
                </c:pt>
                <c:pt idx="22307">
                  <c:v>0.25064500000000001</c:v>
                </c:pt>
                <c:pt idx="22308">
                  <c:v>0.245702</c:v>
                </c:pt>
                <c:pt idx="22309">
                  <c:v>0.24169399999999999</c:v>
                </c:pt>
                <c:pt idx="22310">
                  <c:v>0.23946300000000001</c:v>
                </c:pt>
                <c:pt idx="22311">
                  <c:v>0.23830899999999999</c:v>
                </c:pt>
                <c:pt idx="22312">
                  <c:v>0.23632300000000001</c:v>
                </c:pt>
                <c:pt idx="22313">
                  <c:v>0.230375</c:v>
                </c:pt>
                <c:pt idx="22314">
                  <c:v>0.222995</c:v>
                </c:pt>
                <c:pt idx="22315">
                  <c:v>0.22151399999999999</c:v>
                </c:pt>
                <c:pt idx="22316">
                  <c:v>0.225604</c:v>
                </c:pt>
                <c:pt idx="22317">
                  <c:v>0.22744300000000001</c:v>
                </c:pt>
                <c:pt idx="22318">
                  <c:v>0.22481100000000001</c:v>
                </c:pt>
                <c:pt idx="22319">
                  <c:v>0.22167100000000001</c:v>
                </c:pt>
                <c:pt idx="22320">
                  <c:v>0.22006999999999999</c:v>
                </c:pt>
                <c:pt idx="22321">
                  <c:v>0.223194</c:v>
                </c:pt>
                <c:pt idx="22322">
                  <c:v>0.22426699999999999</c:v>
                </c:pt>
                <c:pt idx="22323">
                  <c:v>0.22661400000000001</c:v>
                </c:pt>
                <c:pt idx="22324">
                  <c:v>0.22761500000000001</c:v>
                </c:pt>
                <c:pt idx="22325">
                  <c:v>0.22453500000000001</c:v>
                </c:pt>
                <c:pt idx="22326">
                  <c:v>0.22183700000000001</c:v>
                </c:pt>
                <c:pt idx="22327">
                  <c:v>0.21834999999999999</c:v>
                </c:pt>
                <c:pt idx="22328">
                  <c:v>0.225966</c:v>
                </c:pt>
                <c:pt idx="22329">
                  <c:v>0.23572399999999999</c:v>
                </c:pt>
                <c:pt idx="22330">
                  <c:v>0.23547499999999999</c:v>
                </c:pt>
                <c:pt idx="22331">
                  <c:v>0.23443600000000001</c:v>
                </c:pt>
                <c:pt idx="22332">
                  <c:v>0.22978000000000001</c:v>
                </c:pt>
                <c:pt idx="22333">
                  <c:v>0.222249</c:v>
                </c:pt>
                <c:pt idx="22334">
                  <c:v>0.22769700000000001</c:v>
                </c:pt>
                <c:pt idx="22335">
                  <c:v>0.23990300000000001</c:v>
                </c:pt>
                <c:pt idx="22336">
                  <c:v>0.249915</c:v>
                </c:pt>
                <c:pt idx="22337">
                  <c:v>0.249889</c:v>
                </c:pt>
                <c:pt idx="22338">
                  <c:v>0.23776</c:v>
                </c:pt>
                <c:pt idx="22339">
                  <c:v>0.22673099999999999</c:v>
                </c:pt>
                <c:pt idx="22340">
                  <c:v>0.22628200000000001</c:v>
                </c:pt>
                <c:pt idx="22341">
                  <c:v>0.223548</c:v>
                </c:pt>
                <c:pt idx="22342">
                  <c:v>0.22471099999999999</c:v>
                </c:pt>
                <c:pt idx="22343">
                  <c:v>0.23138600000000001</c:v>
                </c:pt>
                <c:pt idx="22344">
                  <c:v>0.23022699999999999</c:v>
                </c:pt>
                <c:pt idx="22345">
                  <c:v>0.22161700000000001</c:v>
                </c:pt>
                <c:pt idx="22346">
                  <c:v>0.22380800000000001</c:v>
                </c:pt>
                <c:pt idx="22347">
                  <c:v>0.22989200000000001</c:v>
                </c:pt>
                <c:pt idx="22348">
                  <c:v>0.231154</c:v>
                </c:pt>
                <c:pt idx="22349">
                  <c:v>0.220361</c:v>
                </c:pt>
                <c:pt idx="22350">
                  <c:v>0.219301</c:v>
                </c:pt>
                <c:pt idx="22351">
                  <c:v>0.21664900000000001</c:v>
                </c:pt>
                <c:pt idx="22352">
                  <c:v>0.21190400000000001</c:v>
                </c:pt>
                <c:pt idx="22353">
                  <c:v>0.212057</c:v>
                </c:pt>
                <c:pt idx="22354">
                  <c:v>0.215887</c:v>
                </c:pt>
                <c:pt idx="22355">
                  <c:v>0.22189400000000001</c:v>
                </c:pt>
                <c:pt idx="22356">
                  <c:v>0.218834</c:v>
                </c:pt>
                <c:pt idx="22357">
                  <c:v>0.21729200000000001</c:v>
                </c:pt>
                <c:pt idx="22358">
                  <c:v>0.21406</c:v>
                </c:pt>
                <c:pt idx="22359">
                  <c:v>0.20946400000000001</c:v>
                </c:pt>
                <c:pt idx="22360">
                  <c:v>0.214481</c:v>
                </c:pt>
                <c:pt idx="22361">
                  <c:v>0.21624399999999999</c:v>
                </c:pt>
                <c:pt idx="22362">
                  <c:v>0.207813</c:v>
                </c:pt>
                <c:pt idx="22363">
                  <c:v>0.20349100000000001</c:v>
                </c:pt>
                <c:pt idx="22364">
                  <c:v>0.21227099999999999</c:v>
                </c:pt>
                <c:pt idx="22365">
                  <c:v>0.21831100000000001</c:v>
                </c:pt>
                <c:pt idx="22366">
                  <c:v>0.220363</c:v>
                </c:pt>
                <c:pt idx="22367">
                  <c:v>0.220446</c:v>
                </c:pt>
                <c:pt idx="22368">
                  <c:v>0.21889500000000001</c:v>
                </c:pt>
                <c:pt idx="22369">
                  <c:v>0.21269099999999999</c:v>
                </c:pt>
                <c:pt idx="22370">
                  <c:v>0.203711</c:v>
                </c:pt>
                <c:pt idx="22371">
                  <c:v>0.195914</c:v>
                </c:pt>
                <c:pt idx="22372">
                  <c:v>0.18895600000000001</c:v>
                </c:pt>
                <c:pt idx="22373">
                  <c:v>0.18229300000000001</c:v>
                </c:pt>
                <c:pt idx="22374">
                  <c:v>0.180369</c:v>
                </c:pt>
                <c:pt idx="22375">
                  <c:v>0.180476</c:v>
                </c:pt>
                <c:pt idx="22376">
                  <c:v>0.17959700000000001</c:v>
                </c:pt>
                <c:pt idx="22377">
                  <c:v>0.180622</c:v>
                </c:pt>
                <c:pt idx="22378">
                  <c:v>0.18382000000000001</c:v>
                </c:pt>
                <c:pt idx="22379">
                  <c:v>0.18212500000000001</c:v>
                </c:pt>
                <c:pt idx="22380">
                  <c:v>0.17476</c:v>
                </c:pt>
                <c:pt idx="22381">
                  <c:v>0.17611599999999999</c:v>
                </c:pt>
                <c:pt idx="22382">
                  <c:v>0.17826900000000001</c:v>
                </c:pt>
                <c:pt idx="22383">
                  <c:v>0.185415</c:v>
                </c:pt>
                <c:pt idx="22384">
                  <c:v>0.18860399999999999</c:v>
                </c:pt>
                <c:pt idx="22385">
                  <c:v>0.18268400000000001</c:v>
                </c:pt>
                <c:pt idx="22386">
                  <c:v>0.17363899999999999</c:v>
                </c:pt>
                <c:pt idx="22387">
                  <c:v>0.160797</c:v>
                </c:pt>
                <c:pt idx="22388">
                  <c:v>0.14815800000000001</c:v>
                </c:pt>
                <c:pt idx="22389">
                  <c:v>0.13864299999999999</c:v>
                </c:pt>
                <c:pt idx="22390">
                  <c:v>0.131628</c:v>
                </c:pt>
                <c:pt idx="22391">
                  <c:v>0.123617</c:v>
                </c:pt>
                <c:pt idx="22392">
                  <c:v>0.118392</c:v>
                </c:pt>
                <c:pt idx="22393">
                  <c:v>0.112826</c:v>
                </c:pt>
                <c:pt idx="22394">
                  <c:v>0.114388</c:v>
                </c:pt>
                <c:pt idx="22395">
                  <c:v>0.12045</c:v>
                </c:pt>
                <c:pt idx="22396">
                  <c:v>0.119626</c:v>
                </c:pt>
                <c:pt idx="22397">
                  <c:v>0.12471</c:v>
                </c:pt>
                <c:pt idx="22398">
                  <c:v>0.126995</c:v>
                </c:pt>
                <c:pt idx="22399">
                  <c:v>0.123144</c:v>
                </c:pt>
                <c:pt idx="22400">
                  <c:v>0.117634</c:v>
                </c:pt>
                <c:pt idx="22401">
                  <c:v>0.113638</c:v>
                </c:pt>
                <c:pt idx="22402">
                  <c:v>0.110573</c:v>
                </c:pt>
                <c:pt idx="22403">
                  <c:v>0.105348</c:v>
                </c:pt>
                <c:pt idx="22404">
                  <c:v>0.107267</c:v>
                </c:pt>
                <c:pt idx="22405">
                  <c:v>0.110841</c:v>
                </c:pt>
                <c:pt idx="22406">
                  <c:v>0.11050699999999999</c:v>
                </c:pt>
                <c:pt idx="22407">
                  <c:v>0.10922800000000001</c:v>
                </c:pt>
                <c:pt idx="22408">
                  <c:v>0.10460899999999999</c:v>
                </c:pt>
                <c:pt idx="22409">
                  <c:v>0.10199800000000001</c:v>
                </c:pt>
                <c:pt idx="22410">
                  <c:v>0.104725</c:v>
                </c:pt>
                <c:pt idx="22411">
                  <c:v>0.101107</c:v>
                </c:pt>
                <c:pt idx="22412">
                  <c:v>9.7499100000000005E-2</c:v>
                </c:pt>
                <c:pt idx="22413">
                  <c:v>0.101455</c:v>
                </c:pt>
                <c:pt idx="22414">
                  <c:v>0.106862</c:v>
                </c:pt>
                <c:pt idx="22415">
                  <c:v>0.11452900000000001</c:v>
                </c:pt>
                <c:pt idx="22416">
                  <c:v>0.112735</c:v>
                </c:pt>
                <c:pt idx="22417">
                  <c:v>0.10982599999999999</c:v>
                </c:pt>
                <c:pt idx="22418">
                  <c:v>0.115566</c:v>
                </c:pt>
                <c:pt idx="22419">
                  <c:v>0.124769</c:v>
                </c:pt>
                <c:pt idx="22420">
                  <c:v>0.124657</c:v>
                </c:pt>
                <c:pt idx="22421">
                  <c:v>0.12363200000000001</c:v>
                </c:pt>
                <c:pt idx="22422">
                  <c:v>0.123404</c:v>
                </c:pt>
                <c:pt idx="22423">
                  <c:v>0.118697</c:v>
                </c:pt>
                <c:pt idx="22424">
                  <c:v>0.119091</c:v>
                </c:pt>
                <c:pt idx="22425">
                  <c:v>0.12214800000000001</c:v>
                </c:pt>
                <c:pt idx="22426">
                  <c:v>0.11984300000000001</c:v>
                </c:pt>
                <c:pt idx="22427">
                  <c:v>0.11025</c:v>
                </c:pt>
                <c:pt idx="22428">
                  <c:v>0.110487</c:v>
                </c:pt>
                <c:pt idx="22429">
                  <c:v>0.112521</c:v>
                </c:pt>
                <c:pt idx="22430">
                  <c:v>0.11317000000000001</c:v>
                </c:pt>
                <c:pt idx="22431">
                  <c:v>0.106381</c:v>
                </c:pt>
                <c:pt idx="22432">
                  <c:v>0.10084600000000001</c:v>
                </c:pt>
                <c:pt idx="22433">
                  <c:v>0.10415099999999999</c:v>
                </c:pt>
                <c:pt idx="22434">
                  <c:v>0.109872</c:v>
                </c:pt>
                <c:pt idx="22435">
                  <c:v>0.11386499999999999</c:v>
                </c:pt>
                <c:pt idx="22436">
                  <c:v>0.123684</c:v>
                </c:pt>
                <c:pt idx="22437">
                  <c:v>0.124919</c:v>
                </c:pt>
                <c:pt idx="22438">
                  <c:v>0.116577</c:v>
                </c:pt>
                <c:pt idx="22439">
                  <c:v>0.109193</c:v>
                </c:pt>
                <c:pt idx="22440">
                  <c:v>0.103315</c:v>
                </c:pt>
                <c:pt idx="22441">
                  <c:v>0.10065499999999999</c:v>
                </c:pt>
                <c:pt idx="22442">
                  <c:v>0.101165</c:v>
                </c:pt>
                <c:pt idx="22443">
                  <c:v>0.100564</c:v>
                </c:pt>
                <c:pt idx="22444">
                  <c:v>9.6047499999999994E-2</c:v>
                </c:pt>
                <c:pt idx="22445">
                  <c:v>9.3037499999999995E-2</c:v>
                </c:pt>
                <c:pt idx="22446">
                  <c:v>9.5816799999999994E-2</c:v>
                </c:pt>
                <c:pt idx="22447">
                  <c:v>9.4491500000000006E-2</c:v>
                </c:pt>
                <c:pt idx="22448">
                  <c:v>9.6639900000000001E-2</c:v>
                </c:pt>
                <c:pt idx="22449">
                  <c:v>0.101494</c:v>
                </c:pt>
                <c:pt idx="22450">
                  <c:v>0.105586</c:v>
                </c:pt>
                <c:pt idx="22451">
                  <c:v>0.105113</c:v>
                </c:pt>
                <c:pt idx="22452">
                  <c:v>9.6983700000000006E-2</c:v>
                </c:pt>
                <c:pt idx="22453">
                  <c:v>7.9425399999999993E-2</c:v>
                </c:pt>
                <c:pt idx="22454">
                  <c:v>7.0049899999999998E-2</c:v>
                </c:pt>
                <c:pt idx="22455">
                  <c:v>6.4444799999999997E-2</c:v>
                </c:pt>
                <c:pt idx="22456">
                  <c:v>6.1297200000000003E-2</c:v>
                </c:pt>
                <c:pt idx="22457">
                  <c:v>6.00913E-2</c:v>
                </c:pt>
                <c:pt idx="22458">
                  <c:v>6.3378699999999996E-2</c:v>
                </c:pt>
                <c:pt idx="22459">
                  <c:v>6.4592999999999998E-2</c:v>
                </c:pt>
                <c:pt idx="22460">
                  <c:v>7.1370100000000006E-2</c:v>
                </c:pt>
                <c:pt idx="22461">
                  <c:v>7.0522500000000002E-2</c:v>
                </c:pt>
                <c:pt idx="22462">
                  <c:v>6.7008300000000007E-2</c:v>
                </c:pt>
                <c:pt idx="22463">
                  <c:v>6.0394099999999999E-2</c:v>
                </c:pt>
                <c:pt idx="22464">
                  <c:v>5.6631099999999997E-2</c:v>
                </c:pt>
                <c:pt idx="22465">
                  <c:v>5.1960899999999997E-2</c:v>
                </c:pt>
                <c:pt idx="22466">
                  <c:v>4.9738600000000001E-2</c:v>
                </c:pt>
                <c:pt idx="22467">
                  <c:v>4.5629700000000002E-2</c:v>
                </c:pt>
                <c:pt idx="22468">
                  <c:v>4.4204399999999998E-2</c:v>
                </c:pt>
                <c:pt idx="22469">
                  <c:v>4.2777200000000001E-2</c:v>
                </c:pt>
                <c:pt idx="22470">
                  <c:v>4.5702899999999998E-2</c:v>
                </c:pt>
                <c:pt idx="22471">
                  <c:v>4.7242300000000001E-2</c:v>
                </c:pt>
                <c:pt idx="22472">
                  <c:v>5.0712399999999998E-2</c:v>
                </c:pt>
                <c:pt idx="22473">
                  <c:v>5.8588399999999999E-2</c:v>
                </c:pt>
                <c:pt idx="22474">
                  <c:v>6.8944199999999997E-2</c:v>
                </c:pt>
                <c:pt idx="22475">
                  <c:v>6.7877800000000002E-2</c:v>
                </c:pt>
                <c:pt idx="22476">
                  <c:v>6.4273399999999994E-2</c:v>
                </c:pt>
                <c:pt idx="22477">
                  <c:v>6.0877599999999997E-2</c:v>
                </c:pt>
                <c:pt idx="22478">
                  <c:v>6.1160300000000001E-2</c:v>
                </c:pt>
                <c:pt idx="22479">
                  <c:v>6.2863199999999994E-2</c:v>
                </c:pt>
                <c:pt idx="22480">
                  <c:v>6.2791399999999997E-2</c:v>
                </c:pt>
                <c:pt idx="22481">
                  <c:v>6.0696800000000002E-2</c:v>
                </c:pt>
                <c:pt idx="22482">
                  <c:v>5.9775099999999998E-2</c:v>
                </c:pt>
                <c:pt idx="22483">
                  <c:v>5.7928300000000002E-2</c:v>
                </c:pt>
                <c:pt idx="22484">
                  <c:v>5.7365100000000002E-2</c:v>
                </c:pt>
                <c:pt idx="22485">
                  <c:v>6.0761099999999998E-2</c:v>
                </c:pt>
                <c:pt idx="22486">
                  <c:v>6.5126500000000004E-2</c:v>
                </c:pt>
                <c:pt idx="22487">
                  <c:v>6.5182199999999996E-2</c:v>
                </c:pt>
                <c:pt idx="22488">
                  <c:v>6.9022700000000006E-2</c:v>
                </c:pt>
                <c:pt idx="22489">
                  <c:v>7.0395200000000005E-2</c:v>
                </c:pt>
                <c:pt idx="22490">
                  <c:v>6.80978E-2</c:v>
                </c:pt>
                <c:pt idx="22491">
                  <c:v>6.6027199999999994E-2</c:v>
                </c:pt>
                <c:pt idx="22492">
                  <c:v>6.3530000000000003E-2</c:v>
                </c:pt>
                <c:pt idx="22493">
                  <c:v>6.5347600000000006E-2</c:v>
                </c:pt>
                <c:pt idx="22494">
                  <c:v>6.7338899999999993E-2</c:v>
                </c:pt>
                <c:pt idx="22495">
                  <c:v>6.5350400000000003E-2</c:v>
                </c:pt>
                <c:pt idx="22496">
                  <c:v>6.2597700000000006E-2</c:v>
                </c:pt>
                <c:pt idx="22497">
                  <c:v>5.8092699999999997E-2</c:v>
                </c:pt>
                <c:pt idx="22498">
                  <c:v>5.4372200000000002E-2</c:v>
                </c:pt>
                <c:pt idx="22499">
                  <c:v>5.3468799999999997E-2</c:v>
                </c:pt>
                <c:pt idx="22500">
                  <c:v>5.3151900000000002E-2</c:v>
                </c:pt>
                <c:pt idx="22501">
                  <c:v>5.2114899999999999E-2</c:v>
                </c:pt>
                <c:pt idx="22502">
                  <c:v>4.6728499999999999E-2</c:v>
                </c:pt>
                <c:pt idx="22503">
                  <c:v>3.99196E-2</c:v>
                </c:pt>
                <c:pt idx="22504">
                  <c:v>2.7449299999999999E-2</c:v>
                </c:pt>
                <c:pt idx="22505">
                  <c:v>1.7281100000000001E-2</c:v>
                </c:pt>
                <c:pt idx="22506">
                  <c:v>2.1325E-2</c:v>
                </c:pt>
                <c:pt idx="22507">
                  <c:v>2.0206499999999999E-2</c:v>
                </c:pt>
                <c:pt idx="22508">
                  <c:v>1.5472100000000001E-2</c:v>
                </c:pt>
                <c:pt idx="22509">
                  <c:v>1.1321899999999999E-2</c:v>
                </c:pt>
                <c:pt idx="22510">
                  <c:v>6.8917700000000002E-3</c:v>
                </c:pt>
                <c:pt idx="22511">
                  <c:v>4.7664400000000003E-3</c:v>
                </c:pt>
                <c:pt idx="22512">
                  <c:v>3.5412400000000002E-3</c:v>
                </c:pt>
                <c:pt idx="22513">
                  <c:v>4.5124099999999997E-3</c:v>
                </c:pt>
                <c:pt idx="22514">
                  <c:v>-2.1036500000000001E-4</c:v>
                </c:pt>
                <c:pt idx="22515">
                  <c:v>-8.1936500000000002E-3</c:v>
                </c:pt>
                <c:pt idx="22516">
                  <c:v>-1.16398E-2</c:v>
                </c:pt>
                <c:pt idx="22517">
                  <c:v>-1.1010799999999999E-2</c:v>
                </c:pt>
                <c:pt idx="22518">
                  <c:v>-1.1699899999999999E-2</c:v>
                </c:pt>
                <c:pt idx="22519">
                  <c:v>-1.6475099999999999E-2</c:v>
                </c:pt>
                <c:pt idx="22520">
                  <c:v>-1.7412899999999999E-2</c:v>
                </c:pt>
                <c:pt idx="22521">
                  <c:v>-2.2479699999999998E-2</c:v>
                </c:pt>
                <c:pt idx="22522">
                  <c:v>-2.59933E-2</c:v>
                </c:pt>
                <c:pt idx="22523">
                  <c:v>-2.7540800000000001E-2</c:v>
                </c:pt>
                <c:pt idx="22524">
                  <c:v>-2.5309600000000002E-2</c:v>
                </c:pt>
                <c:pt idx="22525">
                  <c:v>-2.5270999999999998E-2</c:v>
                </c:pt>
                <c:pt idx="22526">
                  <c:v>-2.5275300000000001E-2</c:v>
                </c:pt>
                <c:pt idx="22527">
                  <c:v>-2.2873399999999999E-2</c:v>
                </c:pt>
                <c:pt idx="22528">
                  <c:v>-1.02497E-2</c:v>
                </c:pt>
                <c:pt idx="22529">
                  <c:v>-7.7176800000000002E-3</c:v>
                </c:pt>
                <c:pt idx="22530">
                  <c:v>-9.3496199999999995E-3</c:v>
                </c:pt>
                <c:pt idx="22531">
                  <c:v>-7.7580699999999997E-3</c:v>
                </c:pt>
                <c:pt idx="22532">
                  <c:v>-8.9695899999999995E-3</c:v>
                </c:pt>
                <c:pt idx="22533">
                  <c:v>-3.5774100000000001E-3</c:v>
                </c:pt>
                <c:pt idx="22534">
                  <c:v>5.2554699999999999E-3</c:v>
                </c:pt>
                <c:pt idx="22535">
                  <c:v>1.8605300000000002E-2</c:v>
                </c:pt>
                <c:pt idx="22536">
                  <c:v>1.90642E-2</c:v>
                </c:pt>
                <c:pt idx="22537">
                  <c:v>2.0722899999999999E-2</c:v>
                </c:pt>
                <c:pt idx="22538">
                  <c:v>2.3318200000000001E-2</c:v>
                </c:pt>
                <c:pt idx="22539">
                  <c:v>3.8294599999999998E-2</c:v>
                </c:pt>
                <c:pt idx="22540">
                  <c:v>4.1425700000000003E-2</c:v>
                </c:pt>
                <c:pt idx="22541">
                  <c:v>1.9200800000000001E-2</c:v>
                </c:pt>
                <c:pt idx="22542">
                  <c:v>-2.9376699999999999E-3</c:v>
                </c:pt>
                <c:pt idx="22543">
                  <c:v>-1.17334E-2</c:v>
                </c:pt>
                <c:pt idx="22544">
                  <c:v>-2.06503E-2</c:v>
                </c:pt>
                <c:pt idx="22545">
                  <c:v>-4.7896000000000001E-2</c:v>
                </c:pt>
                <c:pt idx="22546">
                  <c:v>-6.6543500000000005E-2</c:v>
                </c:pt>
                <c:pt idx="22547">
                  <c:v>-8.0874299999999996E-2</c:v>
                </c:pt>
                <c:pt idx="22548">
                  <c:v>-9.42244E-2</c:v>
                </c:pt>
                <c:pt idx="22549">
                  <c:v>-0.108746</c:v>
                </c:pt>
                <c:pt idx="22550">
                  <c:v>-0.12665899999999999</c:v>
                </c:pt>
                <c:pt idx="22551">
                  <c:v>-0.147253</c:v>
                </c:pt>
                <c:pt idx="22552">
                  <c:v>-0.168263</c:v>
                </c:pt>
                <c:pt idx="22553">
                  <c:v>-0.18648700000000001</c:v>
                </c:pt>
                <c:pt idx="22554">
                  <c:v>-0.20387</c:v>
                </c:pt>
                <c:pt idx="22555">
                  <c:v>-0.226272</c:v>
                </c:pt>
                <c:pt idx="22556">
                  <c:v>-0.24669099999999999</c:v>
                </c:pt>
                <c:pt idx="22557">
                  <c:v>-0.25916099999999997</c:v>
                </c:pt>
                <c:pt idx="22558">
                  <c:v>-0.26502100000000001</c:v>
                </c:pt>
                <c:pt idx="22559">
                  <c:v>-0.28116000000000002</c:v>
                </c:pt>
                <c:pt idx="22560">
                  <c:v>-0.29409999999999997</c:v>
                </c:pt>
                <c:pt idx="22561">
                  <c:v>-0.29937599999999998</c:v>
                </c:pt>
                <c:pt idx="22562">
                  <c:v>-0.30685000000000001</c:v>
                </c:pt>
                <c:pt idx="22563">
                  <c:v>-0.31441599999999997</c:v>
                </c:pt>
                <c:pt idx="22564">
                  <c:v>-0.32334499999999999</c:v>
                </c:pt>
                <c:pt idx="22565">
                  <c:v>-0.32962599999999997</c:v>
                </c:pt>
                <c:pt idx="22566">
                  <c:v>-0.33044699999999999</c:v>
                </c:pt>
                <c:pt idx="22567">
                  <c:v>-0.32974799999999999</c:v>
                </c:pt>
                <c:pt idx="22568">
                  <c:v>-0.32717400000000002</c:v>
                </c:pt>
                <c:pt idx="22569">
                  <c:v>-0.32442799999999999</c:v>
                </c:pt>
                <c:pt idx="22570">
                  <c:v>-0.31998700000000002</c:v>
                </c:pt>
                <c:pt idx="22571">
                  <c:v>-0.31957999999999998</c:v>
                </c:pt>
                <c:pt idx="22572">
                  <c:v>-0.32655499999999998</c:v>
                </c:pt>
                <c:pt idx="22573">
                  <c:v>-0.33106000000000002</c:v>
                </c:pt>
                <c:pt idx="22574">
                  <c:v>-0.32850099999999999</c:v>
                </c:pt>
                <c:pt idx="22575">
                  <c:v>-0.323216</c:v>
                </c:pt>
                <c:pt idx="22576">
                  <c:v>-0.32161499999999998</c:v>
                </c:pt>
                <c:pt idx="22577">
                  <c:v>-0.32311499999999999</c:v>
                </c:pt>
                <c:pt idx="22578">
                  <c:v>-0.32373400000000002</c:v>
                </c:pt>
                <c:pt idx="22579">
                  <c:v>-0.32022499999999998</c:v>
                </c:pt>
                <c:pt idx="22580">
                  <c:v>-0.31951000000000002</c:v>
                </c:pt>
                <c:pt idx="22581">
                  <c:v>-0.32449899999999998</c:v>
                </c:pt>
                <c:pt idx="22582">
                  <c:v>-0.32922000000000001</c:v>
                </c:pt>
                <c:pt idx="22583">
                  <c:v>-0.329073</c:v>
                </c:pt>
                <c:pt idx="22584">
                  <c:v>-0.32056099999999998</c:v>
                </c:pt>
                <c:pt idx="22585">
                  <c:v>-0.31269799999999998</c:v>
                </c:pt>
                <c:pt idx="22586">
                  <c:v>-0.30832199999999998</c:v>
                </c:pt>
                <c:pt idx="22587">
                  <c:v>-0.30062100000000003</c:v>
                </c:pt>
                <c:pt idx="22588">
                  <c:v>-0.29802299999999998</c:v>
                </c:pt>
                <c:pt idx="22589">
                  <c:v>-0.30230800000000002</c:v>
                </c:pt>
                <c:pt idx="22590">
                  <c:v>-0.30531999999999998</c:v>
                </c:pt>
                <c:pt idx="22591">
                  <c:v>-0.304149</c:v>
                </c:pt>
                <c:pt idx="22592">
                  <c:v>-0.30302099999999998</c:v>
                </c:pt>
                <c:pt idx="22593">
                  <c:v>-0.304479</c:v>
                </c:pt>
                <c:pt idx="22594">
                  <c:v>-0.30234499999999997</c:v>
                </c:pt>
                <c:pt idx="22595">
                  <c:v>-0.29903400000000002</c:v>
                </c:pt>
                <c:pt idx="22596">
                  <c:v>-0.29193200000000002</c:v>
                </c:pt>
                <c:pt idx="22597">
                  <c:v>-0.29287200000000002</c:v>
                </c:pt>
                <c:pt idx="22598">
                  <c:v>-0.29227799999999998</c:v>
                </c:pt>
                <c:pt idx="22599">
                  <c:v>-0.28370699999999999</c:v>
                </c:pt>
                <c:pt idx="22600">
                  <c:v>-0.27565899999999999</c:v>
                </c:pt>
                <c:pt idx="22601">
                  <c:v>-0.27204699999999998</c:v>
                </c:pt>
                <c:pt idx="22602">
                  <c:v>-0.26662200000000003</c:v>
                </c:pt>
                <c:pt idx="22603">
                  <c:v>-0.26153300000000002</c:v>
                </c:pt>
                <c:pt idx="22604">
                  <c:v>-0.26134200000000002</c:v>
                </c:pt>
                <c:pt idx="22605">
                  <c:v>-0.26218999999999998</c:v>
                </c:pt>
                <c:pt idx="22606">
                  <c:v>-0.26065300000000002</c:v>
                </c:pt>
                <c:pt idx="22607">
                  <c:v>-0.257436</c:v>
                </c:pt>
                <c:pt idx="22608">
                  <c:v>-0.25500499999999998</c:v>
                </c:pt>
                <c:pt idx="22609">
                  <c:v>-0.25169000000000002</c:v>
                </c:pt>
                <c:pt idx="22610">
                  <c:v>-0.2412</c:v>
                </c:pt>
                <c:pt idx="22611">
                  <c:v>-0.22573399999999999</c:v>
                </c:pt>
                <c:pt idx="22612">
                  <c:v>-0.21753400000000001</c:v>
                </c:pt>
                <c:pt idx="22613">
                  <c:v>-0.21800900000000001</c:v>
                </c:pt>
                <c:pt idx="22614">
                  <c:v>-0.22158900000000001</c:v>
                </c:pt>
                <c:pt idx="22615">
                  <c:v>-0.22416</c:v>
                </c:pt>
                <c:pt idx="22616">
                  <c:v>-0.214174</c:v>
                </c:pt>
                <c:pt idx="22617">
                  <c:v>-0.20569899999999999</c:v>
                </c:pt>
                <c:pt idx="22618">
                  <c:v>-0.20547000000000001</c:v>
                </c:pt>
                <c:pt idx="22619">
                  <c:v>-0.20690900000000001</c:v>
                </c:pt>
                <c:pt idx="22620">
                  <c:v>-0.20519000000000001</c:v>
                </c:pt>
                <c:pt idx="22621">
                  <c:v>-0.20708799999999999</c:v>
                </c:pt>
                <c:pt idx="22622">
                  <c:v>-0.205707</c:v>
                </c:pt>
                <c:pt idx="22623">
                  <c:v>-0.20654700000000001</c:v>
                </c:pt>
                <c:pt idx="22624">
                  <c:v>-0.20771999999999999</c:v>
                </c:pt>
                <c:pt idx="22625">
                  <c:v>-0.20885100000000001</c:v>
                </c:pt>
                <c:pt idx="22626">
                  <c:v>-0.20261299999999999</c:v>
                </c:pt>
                <c:pt idx="22627">
                  <c:v>-0.195655</c:v>
                </c:pt>
                <c:pt idx="22628">
                  <c:v>-0.187301</c:v>
                </c:pt>
                <c:pt idx="22629">
                  <c:v>-0.18485699999999999</c:v>
                </c:pt>
                <c:pt idx="22630">
                  <c:v>-0.18728300000000001</c:v>
                </c:pt>
                <c:pt idx="22631">
                  <c:v>-0.19112399999999999</c:v>
                </c:pt>
                <c:pt idx="22632">
                  <c:v>-0.191464</c:v>
                </c:pt>
                <c:pt idx="22633">
                  <c:v>-0.20038500000000001</c:v>
                </c:pt>
                <c:pt idx="22634">
                  <c:v>-0.20439599999999999</c:v>
                </c:pt>
                <c:pt idx="22635">
                  <c:v>-0.205815</c:v>
                </c:pt>
                <c:pt idx="22636">
                  <c:v>-0.199659</c:v>
                </c:pt>
                <c:pt idx="22637">
                  <c:v>-0.19057199999999999</c:v>
                </c:pt>
                <c:pt idx="22638">
                  <c:v>-0.18105199999999999</c:v>
                </c:pt>
                <c:pt idx="22639">
                  <c:v>-0.18098900000000001</c:v>
                </c:pt>
                <c:pt idx="22640">
                  <c:v>-0.18101999999999999</c:v>
                </c:pt>
                <c:pt idx="22641">
                  <c:v>-0.17067399999999999</c:v>
                </c:pt>
                <c:pt idx="22642">
                  <c:v>-0.16358800000000001</c:v>
                </c:pt>
                <c:pt idx="22643">
                  <c:v>-0.16364200000000001</c:v>
                </c:pt>
                <c:pt idx="22644">
                  <c:v>-0.166518</c:v>
                </c:pt>
                <c:pt idx="22645">
                  <c:v>-0.16374</c:v>
                </c:pt>
                <c:pt idx="22646">
                  <c:v>-0.16391800000000001</c:v>
                </c:pt>
                <c:pt idx="22647">
                  <c:v>-0.16001799999999999</c:v>
                </c:pt>
                <c:pt idx="22648">
                  <c:v>-0.155891</c:v>
                </c:pt>
                <c:pt idx="22649">
                  <c:v>-0.15449599999999999</c:v>
                </c:pt>
                <c:pt idx="22650">
                  <c:v>-0.14873400000000001</c:v>
                </c:pt>
                <c:pt idx="22651">
                  <c:v>-0.14535500000000001</c:v>
                </c:pt>
                <c:pt idx="22652">
                  <c:v>-0.14673900000000001</c:v>
                </c:pt>
                <c:pt idx="22653">
                  <c:v>-0.14397399999999999</c:v>
                </c:pt>
                <c:pt idx="22654">
                  <c:v>-0.13560800000000001</c:v>
                </c:pt>
                <c:pt idx="22655">
                  <c:v>-0.12851499999999999</c:v>
                </c:pt>
                <c:pt idx="22656">
                  <c:v>-0.126444</c:v>
                </c:pt>
                <c:pt idx="22657">
                  <c:v>-0.12695999999999999</c:v>
                </c:pt>
                <c:pt idx="22658">
                  <c:v>-0.125721</c:v>
                </c:pt>
                <c:pt idx="22659">
                  <c:v>-0.12940299999999999</c:v>
                </c:pt>
                <c:pt idx="22660">
                  <c:v>-0.129996</c:v>
                </c:pt>
                <c:pt idx="22661">
                  <c:v>-0.123282</c:v>
                </c:pt>
                <c:pt idx="22662">
                  <c:v>-0.114749</c:v>
                </c:pt>
                <c:pt idx="22663">
                  <c:v>-0.10628799999999999</c:v>
                </c:pt>
                <c:pt idx="22664">
                  <c:v>-0.10503899999999999</c:v>
                </c:pt>
                <c:pt idx="22665">
                  <c:v>-0.101407</c:v>
                </c:pt>
                <c:pt idx="22666">
                  <c:v>-0.10283200000000001</c:v>
                </c:pt>
                <c:pt idx="22667">
                  <c:v>-9.7974000000000006E-2</c:v>
                </c:pt>
                <c:pt idx="22668">
                  <c:v>-9.5309400000000002E-2</c:v>
                </c:pt>
                <c:pt idx="22669">
                  <c:v>-8.9896299999999998E-2</c:v>
                </c:pt>
                <c:pt idx="22670">
                  <c:v>-8.3758200000000005E-2</c:v>
                </c:pt>
                <c:pt idx="22671">
                  <c:v>-7.9124200000000006E-2</c:v>
                </c:pt>
                <c:pt idx="22672">
                  <c:v>-7.6854699999999998E-2</c:v>
                </c:pt>
                <c:pt idx="22673">
                  <c:v>-8.1206500000000001E-2</c:v>
                </c:pt>
                <c:pt idx="22674">
                  <c:v>-8.5154999999999995E-2</c:v>
                </c:pt>
                <c:pt idx="22675">
                  <c:v>-9.1144500000000003E-2</c:v>
                </c:pt>
                <c:pt idx="22676">
                  <c:v>-9.2678200000000002E-2</c:v>
                </c:pt>
                <c:pt idx="22677">
                  <c:v>-9.41163E-2</c:v>
                </c:pt>
                <c:pt idx="22678">
                  <c:v>-9.7993899999999995E-2</c:v>
                </c:pt>
                <c:pt idx="22679">
                  <c:v>-0.10995000000000001</c:v>
                </c:pt>
                <c:pt idx="22680">
                  <c:v>-0.11898400000000001</c:v>
                </c:pt>
                <c:pt idx="22681">
                  <c:v>-0.12496500000000001</c:v>
                </c:pt>
                <c:pt idx="22682">
                  <c:v>-0.13596800000000001</c:v>
                </c:pt>
                <c:pt idx="22683">
                  <c:v>-0.14288600000000001</c:v>
                </c:pt>
                <c:pt idx="22684">
                  <c:v>-0.122658</c:v>
                </c:pt>
                <c:pt idx="22685">
                  <c:v>-7.4853699999999995E-2</c:v>
                </c:pt>
                <c:pt idx="22686">
                  <c:v>-7.0905399999999993E-2</c:v>
                </c:pt>
                <c:pt idx="22687">
                  <c:v>-0.59138800000000002</c:v>
                </c:pt>
                <c:pt idx="22688">
                  <c:v>-1.3578600000000001</c:v>
                </c:pt>
                <c:pt idx="22689">
                  <c:v>-1.3588199999999999</c:v>
                </c:pt>
                <c:pt idx="22690">
                  <c:v>-0.55595099999999997</c:v>
                </c:pt>
                <c:pt idx="22691">
                  <c:v>-2.4361399999999998E-2</c:v>
                </c:pt>
                <c:pt idx="22692">
                  <c:v>-8.3110500000000004E-2</c:v>
                </c:pt>
                <c:pt idx="22693">
                  <c:v>-0.122853</c:v>
                </c:pt>
                <c:pt idx="22694">
                  <c:v>-0.119129</c:v>
                </c:pt>
                <c:pt idx="22695">
                  <c:v>-0.118384</c:v>
                </c:pt>
                <c:pt idx="22696">
                  <c:v>-0.12241</c:v>
                </c:pt>
                <c:pt idx="22697">
                  <c:v>-0.124319</c:v>
                </c:pt>
                <c:pt idx="22698">
                  <c:v>-0.12693299999999999</c:v>
                </c:pt>
                <c:pt idx="22699">
                  <c:v>-0.12968199999999999</c:v>
                </c:pt>
                <c:pt idx="22700">
                  <c:v>-0.13017500000000001</c:v>
                </c:pt>
                <c:pt idx="22701">
                  <c:v>-0.143181</c:v>
                </c:pt>
                <c:pt idx="22702">
                  <c:v>-0.14540900000000001</c:v>
                </c:pt>
                <c:pt idx="22703">
                  <c:v>-0.152697</c:v>
                </c:pt>
                <c:pt idx="22704">
                  <c:v>-0.166266</c:v>
                </c:pt>
                <c:pt idx="22705">
                  <c:v>-0.201126</c:v>
                </c:pt>
                <c:pt idx="22706">
                  <c:v>-0.23242199999999999</c:v>
                </c:pt>
                <c:pt idx="22707">
                  <c:v>-0.25009599999999998</c:v>
                </c:pt>
                <c:pt idx="22708">
                  <c:v>-0.25827499999999998</c:v>
                </c:pt>
                <c:pt idx="22709">
                  <c:v>-0.26480900000000002</c:v>
                </c:pt>
                <c:pt idx="22710">
                  <c:v>-0.27262500000000001</c:v>
                </c:pt>
                <c:pt idx="22711">
                  <c:v>-0.28366000000000002</c:v>
                </c:pt>
                <c:pt idx="22712">
                  <c:v>-0.29216399999999998</c:v>
                </c:pt>
                <c:pt idx="22713">
                  <c:v>-0.30104599999999998</c:v>
                </c:pt>
                <c:pt idx="22714">
                  <c:v>-0.31290499999999999</c:v>
                </c:pt>
                <c:pt idx="22715">
                  <c:v>-0.34149800000000002</c:v>
                </c:pt>
                <c:pt idx="22716">
                  <c:v>-0.35447099999999998</c:v>
                </c:pt>
                <c:pt idx="22717">
                  <c:v>-0.36524600000000002</c:v>
                </c:pt>
                <c:pt idx="22718">
                  <c:v>-0.37726900000000002</c:v>
                </c:pt>
                <c:pt idx="22719">
                  <c:v>-0.38655400000000001</c:v>
                </c:pt>
                <c:pt idx="22720">
                  <c:v>-0.39360200000000001</c:v>
                </c:pt>
                <c:pt idx="22721">
                  <c:v>-0.40053</c:v>
                </c:pt>
                <c:pt idx="22722">
                  <c:v>-0.40246900000000002</c:v>
                </c:pt>
                <c:pt idx="22723">
                  <c:v>-0.39435199999999998</c:v>
                </c:pt>
                <c:pt idx="22724">
                  <c:v>-0.37553399999999998</c:v>
                </c:pt>
                <c:pt idx="22725">
                  <c:v>-0.36281400000000003</c:v>
                </c:pt>
                <c:pt idx="22726">
                  <c:v>-0.36188500000000001</c:v>
                </c:pt>
                <c:pt idx="22727">
                  <c:v>-0.35850700000000002</c:v>
                </c:pt>
                <c:pt idx="22728">
                  <c:v>-0.35193200000000002</c:v>
                </c:pt>
                <c:pt idx="22729">
                  <c:v>-0.34105200000000002</c:v>
                </c:pt>
                <c:pt idx="22730">
                  <c:v>-0.32366499999999998</c:v>
                </c:pt>
                <c:pt idx="22731">
                  <c:v>-0.320884</c:v>
                </c:pt>
                <c:pt idx="22732">
                  <c:v>-0.32217299999999999</c:v>
                </c:pt>
                <c:pt idx="22733">
                  <c:v>-0.32458700000000001</c:v>
                </c:pt>
                <c:pt idx="22734">
                  <c:v>-0.32275199999999998</c:v>
                </c:pt>
                <c:pt idx="22735">
                  <c:v>-0.31880199999999997</c:v>
                </c:pt>
                <c:pt idx="22736">
                  <c:v>-0.31676500000000002</c:v>
                </c:pt>
                <c:pt idx="22737">
                  <c:v>-0.31725599999999998</c:v>
                </c:pt>
                <c:pt idx="22738">
                  <c:v>-0.31335800000000003</c:v>
                </c:pt>
                <c:pt idx="22739">
                  <c:v>-0.30693300000000001</c:v>
                </c:pt>
                <c:pt idx="22740">
                  <c:v>-0.30491499999999999</c:v>
                </c:pt>
                <c:pt idx="22741">
                  <c:v>-0.31070900000000001</c:v>
                </c:pt>
                <c:pt idx="22742">
                  <c:v>-0.31227300000000002</c:v>
                </c:pt>
                <c:pt idx="22743">
                  <c:v>-0.30869200000000002</c:v>
                </c:pt>
                <c:pt idx="22744">
                  <c:v>-0.301701</c:v>
                </c:pt>
                <c:pt idx="22745">
                  <c:v>-0.30274600000000002</c:v>
                </c:pt>
                <c:pt idx="22746">
                  <c:v>-0.30199799999999999</c:v>
                </c:pt>
                <c:pt idx="22747">
                  <c:v>-0.29896299999999998</c:v>
                </c:pt>
                <c:pt idx="22748">
                  <c:v>-0.29563099999999998</c:v>
                </c:pt>
                <c:pt idx="22749">
                  <c:v>-0.29332000000000003</c:v>
                </c:pt>
                <c:pt idx="22750">
                  <c:v>-0.29080299999999998</c:v>
                </c:pt>
                <c:pt idx="22751">
                  <c:v>-0.28485700000000003</c:v>
                </c:pt>
                <c:pt idx="22752">
                  <c:v>-0.27506700000000001</c:v>
                </c:pt>
                <c:pt idx="22753">
                  <c:v>-0.27141300000000002</c:v>
                </c:pt>
                <c:pt idx="22754">
                  <c:v>-0.27335199999999998</c:v>
                </c:pt>
                <c:pt idx="22755">
                  <c:v>-0.273171</c:v>
                </c:pt>
                <c:pt idx="22756">
                  <c:v>-0.26323200000000002</c:v>
                </c:pt>
                <c:pt idx="22757">
                  <c:v>-0.25295800000000002</c:v>
                </c:pt>
                <c:pt idx="22758">
                  <c:v>-0.24704200000000001</c:v>
                </c:pt>
                <c:pt idx="22759">
                  <c:v>-0.25147000000000003</c:v>
                </c:pt>
                <c:pt idx="22760">
                  <c:v>-0.25487700000000002</c:v>
                </c:pt>
                <c:pt idx="22761">
                  <c:v>-0.26343</c:v>
                </c:pt>
                <c:pt idx="22762">
                  <c:v>-0.266903</c:v>
                </c:pt>
                <c:pt idx="22763">
                  <c:v>-0.27447100000000002</c:v>
                </c:pt>
                <c:pt idx="22764">
                  <c:v>-0.28277200000000002</c:v>
                </c:pt>
                <c:pt idx="22765">
                  <c:v>-0.284889</c:v>
                </c:pt>
                <c:pt idx="22766">
                  <c:v>-0.28523599999999999</c:v>
                </c:pt>
                <c:pt idx="22767">
                  <c:v>-0.28894700000000001</c:v>
                </c:pt>
                <c:pt idx="22768">
                  <c:v>-0.29164499999999999</c:v>
                </c:pt>
                <c:pt idx="22769">
                  <c:v>-0.29821999999999999</c:v>
                </c:pt>
                <c:pt idx="22770">
                  <c:v>-0.30721300000000001</c:v>
                </c:pt>
                <c:pt idx="22771">
                  <c:v>-0.31151200000000001</c:v>
                </c:pt>
                <c:pt idx="22772">
                  <c:v>-0.31605299999999997</c:v>
                </c:pt>
                <c:pt idx="22773">
                  <c:v>-0.32583699999999999</c:v>
                </c:pt>
                <c:pt idx="22774">
                  <c:v>-0.33393200000000001</c:v>
                </c:pt>
                <c:pt idx="22775">
                  <c:v>-0.34814899999999999</c:v>
                </c:pt>
                <c:pt idx="22776">
                  <c:v>-0.37385400000000002</c:v>
                </c:pt>
                <c:pt idx="22777">
                  <c:v>-0.39406600000000003</c:v>
                </c:pt>
                <c:pt idx="22778">
                  <c:v>-0.41903299999999999</c:v>
                </c:pt>
                <c:pt idx="22779">
                  <c:v>-0.433614</c:v>
                </c:pt>
                <c:pt idx="22780">
                  <c:v>-0.44564500000000001</c:v>
                </c:pt>
                <c:pt idx="22781">
                  <c:v>-0.45599600000000001</c:v>
                </c:pt>
                <c:pt idx="22782">
                  <c:v>-0.47086899999999998</c:v>
                </c:pt>
                <c:pt idx="22783">
                  <c:v>-0.48377799999999999</c:v>
                </c:pt>
                <c:pt idx="22784">
                  <c:v>-0.49223</c:v>
                </c:pt>
                <c:pt idx="22785">
                  <c:v>-0.49840000000000001</c:v>
                </c:pt>
                <c:pt idx="22786">
                  <c:v>-0.50281900000000002</c:v>
                </c:pt>
                <c:pt idx="22787">
                  <c:v>-0.50131700000000001</c:v>
                </c:pt>
                <c:pt idx="22788">
                  <c:v>-0.50083100000000003</c:v>
                </c:pt>
                <c:pt idx="22789">
                  <c:v>-0.50470800000000005</c:v>
                </c:pt>
                <c:pt idx="22790">
                  <c:v>-0.50783500000000004</c:v>
                </c:pt>
                <c:pt idx="22791">
                  <c:v>-0.50953999999999999</c:v>
                </c:pt>
                <c:pt idx="22792">
                  <c:v>-0.51073100000000005</c:v>
                </c:pt>
                <c:pt idx="22793">
                  <c:v>-0.51456100000000005</c:v>
                </c:pt>
                <c:pt idx="22794">
                  <c:v>-0.52832599999999996</c:v>
                </c:pt>
                <c:pt idx="22795">
                  <c:v>-0.53490599999999999</c:v>
                </c:pt>
                <c:pt idx="22796">
                  <c:v>-0.54596299999999998</c:v>
                </c:pt>
                <c:pt idx="22797">
                  <c:v>-0.55402700000000005</c:v>
                </c:pt>
                <c:pt idx="22798">
                  <c:v>-0.55332000000000003</c:v>
                </c:pt>
                <c:pt idx="22799">
                  <c:v>-0.56967000000000001</c:v>
                </c:pt>
                <c:pt idx="22800">
                  <c:v>-0.571465</c:v>
                </c:pt>
                <c:pt idx="22801">
                  <c:v>-0.57533999999999996</c:v>
                </c:pt>
                <c:pt idx="22802">
                  <c:v>-0.57718999999999998</c:v>
                </c:pt>
                <c:pt idx="22803">
                  <c:v>-0.58477199999999996</c:v>
                </c:pt>
                <c:pt idx="22804">
                  <c:v>-0.59454600000000002</c:v>
                </c:pt>
                <c:pt idx="22805">
                  <c:v>-0.599943</c:v>
                </c:pt>
                <c:pt idx="22806">
                  <c:v>-0.59828300000000001</c:v>
                </c:pt>
                <c:pt idx="22807">
                  <c:v>-0.60222399999999998</c:v>
                </c:pt>
                <c:pt idx="22808">
                  <c:v>-0.60456399999999999</c:v>
                </c:pt>
                <c:pt idx="22809">
                  <c:v>-0.60994099999999996</c:v>
                </c:pt>
                <c:pt idx="22810">
                  <c:v>-0.61431100000000005</c:v>
                </c:pt>
                <c:pt idx="22811">
                  <c:v>-0.617757</c:v>
                </c:pt>
                <c:pt idx="22812">
                  <c:v>-0.60714299999999999</c:v>
                </c:pt>
                <c:pt idx="22813">
                  <c:v>-0.59518199999999999</c:v>
                </c:pt>
                <c:pt idx="22814">
                  <c:v>-0.58871499999999999</c:v>
                </c:pt>
                <c:pt idx="22815">
                  <c:v>-0.58577800000000002</c:v>
                </c:pt>
                <c:pt idx="22816">
                  <c:v>-0.58768699999999996</c:v>
                </c:pt>
                <c:pt idx="22817">
                  <c:v>-0.58688600000000002</c:v>
                </c:pt>
                <c:pt idx="22818">
                  <c:v>-0.58538699999999999</c:v>
                </c:pt>
                <c:pt idx="22819">
                  <c:v>-0.59057000000000004</c:v>
                </c:pt>
                <c:pt idx="22820">
                  <c:v>-0.59988799999999998</c:v>
                </c:pt>
                <c:pt idx="22821">
                  <c:v>-0.60459300000000005</c:v>
                </c:pt>
                <c:pt idx="22822">
                  <c:v>-0.60682800000000003</c:v>
                </c:pt>
                <c:pt idx="22823">
                  <c:v>-0.60795299999999997</c:v>
                </c:pt>
                <c:pt idx="22824">
                  <c:v>-0.61971699999999996</c:v>
                </c:pt>
                <c:pt idx="22825">
                  <c:v>-0.632911</c:v>
                </c:pt>
                <c:pt idx="22826">
                  <c:v>-0.63679200000000002</c:v>
                </c:pt>
                <c:pt idx="22827">
                  <c:v>-0.63330699999999995</c:v>
                </c:pt>
                <c:pt idx="22828">
                  <c:v>-0.63730299999999995</c:v>
                </c:pt>
                <c:pt idx="22829">
                  <c:v>-0.63657799999999998</c:v>
                </c:pt>
                <c:pt idx="22830">
                  <c:v>-0.63817100000000004</c:v>
                </c:pt>
                <c:pt idx="22831">
                  <c:v>-0.64097700000000002</c:v>
                </c:pt>
                <c:pt idx="22832">
                  <c:v>-0.63981200000000005</c:v>
                </c:pt>
                <c:pt idx="22833">
                  <c:v>-0.63869399999999998</c:v>
                </c:pt>
                <c:pt idx="22834">
                  <c:v>-0.63847100000000001</c:v>
                </c:pt>
                <c:pt idx="22835">
                  <c:v>-0.64812800000000004</c:v>
                </c:pt>
                <c:pt idx="22836">
                  <c:v>-0.65311600000000003</c:v>
                </c:pt>
                <c:pt idx="22837">
                  <c:v>-0.64980400000000005</c:v>
                </c:pt>
                <c:pt idx="22838">
                  <c:v>-0.64647100000000002</c:v>
                </c:pt>
                <c:pt idx="22839">
                  <c:v>-0.65094600000000002</c:v>
                </c:pt>
                <c:pt idx="22840">
                  <c:v>-0.660103</c:v>
                </c:pt>
                <c:pt idx="22841">
                  <c:v>-0.65709499999999998</c:v>
                </c:pt>
                <c:pt idx="22842">
                  <c:v>-0.65786900000000004</c:v>
                </c:pt>
                <c:pt idx="22843">
                  <c:v>-0.67194600000000004</c:v>
                </c:pt>
                <c:pt idx="22844">
                  <c:v>-0.67932599999999999</c:v>
                </c:pt>
                <c:pt idx="22845">
                  <c:v>-0.69025700000000001</c:v>
                </c:pt>
                <c:pt idx="22846">
                  <c:v>-0.69329499999999999</c:v>
                </c:pt>
                <c:pt idx="22847">
                  <c:v>-0.693832</c:v>
                </c:pt>
                <c:pt idx="22848">
                  <c:v>-0.69650599999999996</c:v>
                </c:pt>
                <c:pt idx="22849">
                  <c:v>-0.702264</c:v>
                </c:pt>
                <c:pt idx="22850">
                  <c:v>-0.71140499999999995</c:v>
                </c:pt>
                <c:pt idx="22851">
                  <c:v>-0.72036500000000003</c:v>
                </c:pt>
                <c:pt idx="22852">
                  <c:v>-0.72710900000000001</c:v>
                </c:pt>
                <c:pt idx="22853">
                  <c:v>-0.72882199999999997</c:v>
                </c:pt>
                <c:pt idx="22854">
                  <c:v>-0.72769600000000001</c:v>
                </c:pt>
                <c:pt idx="22855">
                  <c:v>-0.73017299999999996</c:v>
                </c:pt>
                <c:pt idx="22856">
                  <c:v>-0.74550000000000005</c:v>
                </c:pt>
                <c:pt idx="22857">
                  <c:v>-0.75711200000000001</c:v>
                </c:pt>
                <c:pt idx="22858">
                  <c:v>-0.77569600000000005</c:v>
                </c:pt>
                <c:pt idx="22859">
                  <c:v>-0.79258499999999998</c:v>
                </c:pt>
                <c:pt idx="22860">
                  <c:v>-0.79896199999999995</c:v>
                </c:pt>
                <c:pt idx="22861">
                  <c:v>-0.80258300000000005</c:v>
                </c:pt>
                <c:pt idx="22862">
                  <c:v>-0.80976400000000004</c:v>
                </c:pt>
                <c:pt idx="22863">
                  <c:v>-0.82252499999999995</c:v>
                </c:pt>
                <c:pt idx="22864">
                  <c:v>-0.83350000000000002</c:v>
                </c:pt>
                <c:pt idx="22865">
                  <c:v>-0.84462400000000004</c:v>
                </c:pt>
                <c:pt idx="22866">
                  <c:v>-0.85387000000000002</c:v>
                </c:pt>
                <c:pt idx="22867">
                  <c:v>-0.86192899999999995</c:v>
                </c:pt>
                <c:pt idx="22868">
                  <c:v>-0.87504599999999999</c:v>
                </c:pt>
                <c:pt idx="22869">
                  <c:v>-0.88674600000000003</c:v>
                </c:pt>
                <c:pt idx="22870">
                  <c:v>-0.90535500000000002</c:v>
                </c:pt>
                <c:pt idx="22871">
                  <c:v>-0.91978300000000002</c:v>
                </c:pt>
                <c:pt idx="22872">
                  <c:v>-0.93921600000000005</c:v>
                </c:pt>
                <c:pt idx="22873">
                  <c:v>-0.94949700000000004</c:v>
                </c:pt>
                <c:pt idx="22874">
                  <c:v>-0.95686700000000002</c:v>
                </c:pt>
                <c:pt idx="22875">
                  <c:v>-0.96125899999999997</c:v>
                </c:pt>
                <c:pt idx="22876">
                  <c:v>-0.966364</c:v>
                </c:pt>
                <c:pt idx="22877">
                  <c:v>-0.97824699999999998</c:v>
                </c:pt>
                <c:pt idx="22878">
                  <c:v>-0.99521000000000004</c:v>
                </c:pt>
                <c:pt idx="22879">
                  <c:v>-1.00502</c:v>
                </c:pt>
                <c:pt idx="22880">
                  <c:v>-1.01135</c:v>
                </c:pt>
                <c:pt idx="22881">
                  <c:v>-1.0160400000000001</c:v>
                </c:pt>
                <c:pt idx="22882">
                  <c:v>-1.0234000000000001</c:v>
                </c:pt>
                <c:pt idx="22883">
                  <c:v>-1.03582</c:v>
                </c:pt>
                <c:pt idx="22884">
                  <c:v>-1.04756</c:v>
                </c:pt>
                <c:pt idx="22885">
                  <c:v>-1.0587500000000001</c:v>
                </c:pt>
                <c:pt idx="22886">
                  <c:v>-1.0797000000000001</c:v>
                </c:pt>
                <c:pt idx="22887">
                  <c:v>-1.0818300000000001</c:v>
                </c:pt>
                <c:pt idx="22888">
                  <c:v>-1.0889</c:v>
                </c:pt>
                <c:pt idx="22889">
                  <c:v>-1.1004400000000001</c:v>
                </c:pt>
                <c:pt idx="22890">
                  <c:v>-1.1148199999999999</c:v>
                </c:pt>
                <c:pt idx="22891">
                  <c:v>-1.1346700000000001</c:v>
                </c:pt>
                <c:pt idx="22892">
                  <c:v>-1.1503300000000001</c:v>
                </c:pt>
                <c:pt idx="22893">
                  <c:v>-1.16848</c:v>
                </c:pt>
                <c:pt idx="22894">
                  <c:v>-1.19807</c:v>
                </c:pt>
                <c:pt idx="22895">
                  <c:v>-1.22631</c:v>
                </c:pt>
                <c:pt idx="22896">
                  <c:v>-1.23228</c:v>
                </c:pt>
                <c:pt idx="22897">
                  <c:v>-1.2349699999999999</c:v>
                </c:pt>
                <c:pt idx="22898">
                  <c:v>-1.2356</c:v>
                </c:pt>
                <c:pt idx="22899">
                  <c:v>-1.23553</c:v>
                </c:pt>
                <c:pt idx="22900">
                  <c:v>-1.23702</c:v>
                </c:pt>
                <c:pt idx="22901">
                  <c:v>-1.2374700000000001</c:v>
                </c:pt>
                <c:pt idx="22902">
                  <c:v>-1.24956</c:v>
                </c:pt>
                <c:pt idx="22903">
                  <c:v>-1.2588200000000001</c:v>
                </c:pt>
                <c:pt idx="22904">
                  <c:v>-1.26305</c:v>
                </c:pt>
                <c:pt idx="22905">
                  <c:v>-1.2659400000000001</c:v>
                </c:pt>
                <c:pt idx="22906">
                  <c:v>-1.2708699999999999</c:v>
                </c:pt>
                <c:pt idx="22907">
                  <c:v>-1.27626</c:v>
                </c:pt>
                <c:pt idx="22908">
                  <c:v>-1.2898000000000001</c:v>
                </c:pt>
                <c:pt idx="22909">
                  <c:v>-1.29952</c:v>
                </c:pt>
                <c:pt idx="22910">
                  <c:v>-1.30386</c:v>
                </c:pt>
                <c:pt idx="22911">
                  <c:v>-1.3039400000000001</c:v>
                </c:pt>
                <c:pt idx="22912">
                  <c:v>-1.3065899999999999</c:v>
                </c:pt>
                <c:pt idx="22913">
                  <c:v>-1.3081</c:v>
                </c:pt>
                <c:pt idx="22914">
                  <c:v>-1.3046800000000001</c:v>
                </c:pt>
                <c:pt idx="22915">
                  <c:v>-1.30331</c:v>
                </c:pt>
                <c:pt idx="22916">
                  <c:v>-1.3037000000000001</c:v>
                </c:pt>
                <c:pt idx="22917">
                  <c:v>-1.3118300000000001</c:v>
                </c:pt>
                <c:pt idx="22918">
                  <c:v>-1.3189900000000001</c:v>
                </c:pt>
                <c:pt idx="22919">
                  <c:v>-1.3143899999999999</c:v>
                </c:pt>
                <c:pt idx="22920">
                  <c:v>-1.3109999999999999</c:v>
                </c:pt>
                <c:pt idx="22921">
                  <c:v>-1.3075000000000001</c:v>
                </c:pt>
                <c:pt idx="22922">
                  <c:v>-1.3050299999999999</c:v>
                </c:pt>
                <c:pt idx="22923">
                  <c:v>-1.30324</c:v>
                </c:pt>
                <c:pt idx="22924">
                  <c:v>-1.3061</c:v>
                </c:pt>
                <c:pt idx="22925">
                  <c:v>-1.31701</c:v>
                </c:pt>
                <c:pt idx="22926">
                  <c:v>-1.3301400000000001</c:v>
                </c:pt>
                <c:pt idx="22927">
                  <c:v>-1.33928</c:v>
                </c:pt>
                <c:pt idx="22928">
                  <c:v>-1.34589</c:v>
                </c:pt>
                <c:pt idx="22929">
                  <c:v>-1.3519399999999999</c:v>
                </c:pt>
                <c:pt idx="22930">
                  <c:v>-1.35663</c:v>
                </c:pt>
                <c:pt idx="22931">
                  <c:v>-1.3608199999999999</c:v>
                </c:pt>
                <c:pt idx="22932">
                  <c:v>-1.3694999999999999</c:v>
                </c:pt>
                <c:pt idx="22933">
                  <c:v>-1.38262</c:v>
                </c:pt>
                <c:pt idx="22934">
                  <c:v>-1.39177</c:v>
                </c:pt>
                <c:pt idx="22935">
                  <c:v>-1.4027000000000001</c:v>
                </c:pt>
                <c:pt idx="22936">
                  <c:v>-1.41137</c:v>
                </c:pt>
                <c:pt idx="22937">
                  <c:v>-1.4263999999999999</c:v>
                </c:pt>
                <c:pt idx="22938">
                  <c:v>-1.4418200000000001</c:v>
                </c:pt>
                <c:pt idx="22939">
                  <c:v>-1.4460500000000001</c:v>
                </c:pt>
                <c:pt idx="22940">
                  <c:v>-1.44723</c:v>
                </c:pt>
                <c:pt idx="22941">
                  <c:v>-1.4540599999999999</c:v>
                </c:pt>
                <c:pt idx="22942">
                  <c:v>-1.4648600000000001</c:v>
                </c:pt>
                <c:pt idx="22943">
                  <c:v>-1.4772700000000001</c:v>
                </c:pt>
                <c:pt idx="22944">
                  <c:v>-1.4915099999999999</c:v>
                </c:pt>
                <c:pt idx="22945">
                  <c:v>-1.49702</c:v>
                </c:pt>
                <c:pt idx="22946">
                  <c:v>-1.50302</c:v>
                </c:pt>
                <c:pt idx="22947">
                  <c:v>-1.5149900000000001</c:v>
                </c:pt>
                <c:pt idx="22948">
                  <c:v>-1.52197</c:v>
                </c:pt>
                <c:pt idx="22949">
                  <c:v>-1.53349</c:v>
                </c:pt>
                <c:pt idx="22950">
                  <c:v>-1.55009</c:v>
                </c:pt>
                <c:pt idx="22951">
                  <c:v>-1.56532</c:v>
                </c:pt>
                <c:pt idx="22952">
                  <c:v>-1.5724899999999999</c:v>
                </c:pt>
                <c:pt idx="22953">
                  <c:v>-1.57101</c:v>
                </c:pt>
                <c:pt idx="22954">
                  <c:v>-1.5633999999999999</c:v>
                </c:pt>
                <c:pt idx="22955">
                  <c:v>-1.5573699999999999</c:v>
                </c:pt>
                <c:pt idx="22956">
                  <c:v>-1.55199</c:v>
                </c:pt>
                <c:pt idx="22957">
                  <c:v>-1.54548</c:v>
                </c:pt>
                <c:pt idx="22958">
                  <c:v>-1.54213</c:v>
                </c:pt>
                <c:pt idx="22959">
                  <c:v>-1.53766</c:v>
                </c:pt>
                <c:pt idx="22960">
                  <c:v>-1.5313000000000001</c:v>
                </c:pt>
                <c:pt idx="22961">
                  <c:v>-1.5314000000000001</c:v>
                </c:pt>
                <c:pt idx="22962">
                  <c:v>-1.5316799999999999</c:v>
                </c:pt>
                <c:pt idx="22963">
                  <c:v>-1.53108</c:v>
                </c:pt>
                <c:pt idx="22964">
                  <c:v>-1.5332300000000001</c:v>
                </c:pt>
                <c:pt idx="22965">
                  <c:v>-1.5404500000000001</c:v>
                </c:pt>
                <c:pt idx="22966">
                  <c:v>-1.5501199999999999</c:v>
                </c:pt>
                <c:pt idx="22967">
                  <c:v>-1.55989</c:v>
                </c:pt>
                <c:pt idx="22968">
                  <c:v>-1.5706100000000001</c:v>
                </c:pt>
                <c:pt idx="22969">
                  <c:v>-1.57928</c:v>
                </c:pt>
                <c:pt idx="22970">
                  <c:v>-1.5929500000000001</c:v>
                </c:pt>
                <c:pt idx="22971">
                  <c:v>-1.60453</c:v>
                </c:pt>
                <c:pt idx="22972">
                  <c:v>-1.6133200000000001</c:v>
                </c:pt>
                <c:pt idx="22973">
                  <c:v>-1.6255200000000001</c:v>
                </c:pt>
                <c:pt idx="22974">
                  <c:v>-1.6329400000000001</c:v>
                </c:pt>
                <c:pt idx="22975">
                  <c:v>-1.6429800000000001</c:v>
                </c:pt>
                <c:pt idx="22976">
                  <c:v>-1.65158</c:v>
                </c:pt>
                <c:pt idx="22977">
                  <c:v>-1.6560999999999999</c:v>
                </c:pt>
                <c:pt idx="22978">
                  <c:v>-1.6620999999999999</c:v>
                </c:pt>
                <c:pt idx="22979">
                  <c:v>-1.6679600000000001</c:v>
                </c:pt>
                <c:pt idx="22980">
                  <c:v>-1.6763600000000001</c:v>
                </c:pt>
                <c:pt idx="22981">
                  <c:v>-1.68404</c:v>
                </c:pt>
                <c:pt idx="22982">
                  <c:v>-1.6922600000000001</c:v>
                </c:pt>
                <c:pt idx="22983">
                  <c:v>-1.6993100000000001</c:v>
                </c:pt>
                <c:pt idx="22984">
                  <c:v>-1.7077800000000001</c:v>
                </c:pt>
                <c:pt idx="22985">
                  <c:v>-1.7155199999999999</c:v>
                </c:pt>
                <c:pt idx="22986">
                  <c:v>-1.7206399999999999</c:v>
                </c:pt>
                <c:pt idx="22987">
                  <c:v>-1.7254700000000001</c:v>
                </c:pt>
                <c:pt idx="22988">
                  <c:v>-1.72736</c:v>
                </c:pt>
                <c:pt idx="22989">
                  <c:v>-1.7271000000000001</c:v>
                </c:pt>
                <c:pt idx="22990">
                  <c:v>-1.7314400000000001</c:v>
                </c:pt>
                <c:pt idx="22991">
                  <c:v>-1.73584</c:v>
                </c:pt>
                <c:pt idx="22992">
                  <c:v>-1.73688</c:v>
                </c:pt>
                <c:pt idx="22993">
                  <c:v>-1.7374000000000001</c:v>
                </c:pt>
                <c:pt idx="22994">
                  <c:v>-1.7387999999999999</c:v>
                </c:pt>
                <c:pt idx="22995">
                  <c:v>-1.7398100000000001</c:v>
                </c:pt>
                <c:pt idx="22996">
                  <c:v>-1.7400199999999999</c:v>
                </c:pt>
                <c:pt idx="22997">
                  <c:v>-1.74346</c:v>
                </c:pt>
                <c:pt idx="22998">
                  <c:v>-1.75146</c:v>
                </c:pt>
                <c:pt idx="22999">
                  <c:v>-1.7593099999999999</c:v>
                </c:pt>
                <c:pt idx="23000">
                  <c:v>-1.7657499999999999</c:v>
                </c:pt>
                <c:pt idx="23001">
                  <c:v>-1.77115</c:v>
                </c:pt>
                <c:pt idx="23002">
                  <c:v>-1.7779799999999999</c:v>
                </c:pt>
                <c:pt idx="23003">
                  <c:v>-1.7848599999999999</c:v>
                </c:pt>
                <c:pt idx="23004">
                  <c:v>-1.7903500000000001</c:v>
                </c:pt>
                <c:pt idx="23005">
                  <c:v>-1.79484</c:v>
                </c:pt>
                <c:pt idx="23006">
                  <c:v>-1.8061799999999999</c:v>
                </c:pt>
                <c:pt idx="23007">
                  <c:v>-1.8102799999999999</c:v>
                </c:pt>
                <c:pt idx="23008">
                  <c:v>-1.81148</c:v>
                </c:pt>
                <c:pt idx="23009">
                  <c:v>-1.8192299999999999</c:v>
                </c:pt>
                <c:pt idx="23010">
                  <c:v>-1.8292600000000001</c:v>
                </c:pt>
                <c:pt idx="23011">
                  <c:v>-1.83714</c:v>
                </c:pt>
                <c:pt idx="23012">
                  <c:v>-1.8413299999999999</c:v>
                </c:pt>
                <c:pt idx="23013">
                  <c:v>-1.8449500000000001</c:v>
                </c:pt>
                <c:pt idx="23014">
                  <c:v>-1.8497699999999999</c:v>
                </c:pt>
                <c:pt idx="23015">
                  <c:v>-1.85538</c:v>
                </c:pt>
                <c:pt idx="23016">
                  <c:v>-1.8623499999999999</c:v>
                </c:pt>
                <c:pt idx="23017">
                  <c:v>-1.8681000000000001</c:v>
                </c:pt>
                <c:pt idx="23018">
                  <c:v>-1.8599600000000001</c:v>
                </c:pt>
                <c:pt idx="23019">
                  <c:v>-1.8512900000000001</c:v>
                </c:pt>
                <c:pt idx="23020">
                  <c:v>-1.85348</c:v>
                </c:pt>
                <c:pt idx="23021">
                  <c:v>-1.8634500000000001</c:v>
                </c:pt>
                <c:pt idx="23022">
                  <c:v>-1.8593900000000001</c:v>
                </c:pt>
                <c:pt idx="23023">
                  <c:v>-1.8547</c:v>
                </c:pt>
                <c:pt idx="23024">
                  <c:v>-1.8484700000000001</c:v>
                </c:pt>
                <c:pt idx="23025">
                  <c:v>-1.84473</c:v>
                </c:pt>
                <c:pt idx="23026">
                  <c:v>-1.84606</c:v>
                </c:pt>
                <c:pt idx="23027">
                  <c:v>-1.8428800000000001</c:v>
                </c:pt>
                <c:pt idx="23028">
                  <c:v>-1.8313999999999999</c:v>
                </c:pt>
                <c:pt idx="23029">
                  <c:v>-1.8263499999999999</c:v>
                </c:pt>
                <c:pt idx="23030">
                  <c:v>-1.8264100000000001</c:v>
                </c:pt>
                <c:pt idx="23031">
                  <c:v>-1.8164400000000001</c:v>
                </c:pt>
                <c:pt idx="23032">
                  <c:v>-1.8143100000000001</c:v>
                </c:pt>
                <c:pt idx="23033">
                  <c:v>-1.81131</c:v>
                </c:pt>
                <c:pt idx="23034">
                  <c:v>-1.79695</c:v>
                </c:pt>
                <c:pt idx="23035">
                  <c:v>-1.79314</c:v>
                </c:pt>
                <c:pt idx="23036">
                  <c:v>-1.7906299999999999</c:v>
                </c:pt>
                <c:pt idx="23037">
                  <c:v>-1.7800100000000001</c:v>
                </c:pt>
                <c:pt idx="23038">
                  <c:v>-1.7795399999999999</c:v>
                </c:pt>
                <c:pt idx="23039">
                  <c:v>-1.7787200000000001</c:v>
                </c:pt>
                <c:pt idx="23040">
                  <c:v>-1.7726500000000001</c:v>
                </c:pt>
                <c:pt idx="23041">
                  <c:v>-1.75488</c:v>
                </c:pt>
                <c:pt idx="23042">
                  <c:v>-1.73851</c:v>
                </c:pt>
                <c:pt idx="23043">
                  <c:v>-1.73631</c:v>
                </c:pt>
                <c:pt idx="23044">
                  <c:v>-1.7374400000000001</c:v>
                </c:pt>
                <c:pt idx="23045">
                  <c:v>-1.7434099999999999</c:v>
                </c:pt>
                <c:pt idx="23046">
                  <c:v>-1.74979</c:v>
                </c:pt>
                <c:pt idx="23047">
                  <c:v>-1.76508</c:v>
                </c:pt>
                <c:pt idx="23048">
                  <c:v>-1.7791600000000001</c:v>
                </c:pt>
                <c:pt idx="23049">
                  <c:v>-1.7986</c:v>
                </c:pt>
                <c:pt idx="23050">
                  <c:v>-1.8169999999999999</c:v>
                </c:pt>
                <c:pt idx="23051">
                  <c:v>-1.82934</c:v>
                </c:pt>
                <c:pt idx="23052">
                  <c:v>-1.8509800000000001</c:v>
                </c:pt>
                <c:pt idx="23053">
                  <c:v>-1.87286</c:v>
                </c:pt>
                <c:pt idx="23054">
                  <c:v>-1.8746400000000001</c:v>
                </c:pt>
                <c:pt idx="23055">
                  <c:v>-1.8719600000000001</c:v>
                </c:pt>
                <c:pt idx="23056">
                  <c:v>-1.87073</c:v>
                </c:pt>
                <c:pt idx="23057">
                  <c:v>-1.87354</c:v>
                </c:pt>
                <c:pt idx="23058">
                  <c:v>-1.87792</c:v>
                </c:pt>
                <c:pt idx="23059">
                  <c:v>-1.8858600000000001</c:v>
                </c:pt>
                <c:pt idx="23060">
                  <c:v>-1.8916299999999999</c:v>
                </c:pt>
                <c:pt idx="23061">
                  <c:v>-1.8912</c:v>
                </c:pt>
                <c:pt idx="23062">
                  <c:v>-1.8935599999999999</c:v>
                </c:pt>
                <c:pt idx="23063">
                  <c:v>-1.9005399999999999</c:v>
                </c:pt>
                <c:pt idx="23064">
                  <c:v>-1.9086099999999999</c:v>
                </c:pt>
                <c:pt idx="23065">
                  <c:v>-1.91266</c:v>
                </c:pt>
                <c:pt idx="23066">
                  <c:v>-1.91066</c:v>
                </c:pt>
                <c:pt idx="23067">
                  <c:v>-1.91272</c:v>
                </c:pt>
                <c:pt idx="23068">
                  <c:v>-1.9151400000000001</c:v>
                </c:pt>
                <c:pt idx="23069">
                  <c:v>-1.91004</c:v>
                </c:pt>
                <c:pt idx="23070">
                  <c:v>-1.9060999999999999</c:v>
                </c:pt>
                <c:pt idx="23071">
                  <c:v>-1.9041600000000001</c:v>
                </c:pt>
                <c:pt idx="23072">
                  <c:v>-1.9036900000000001</c:v>
                </c:pt>
                <c:pt idx="23073">
                  <c:v>-1.9043699999999999</c:v>
                </c:pt>
                <c:pt idx="23074">
                  <c:v>-1.90663</c:v>
                </c:pt>
                <c:pt idx="23075">
                  <c:v>-1.89967</c:v>
                </c:pt>
                <c:pt idx="23076">
                  <c:v>-1.8930899999999999</c:v>
                </c:pt>
                <c:pt idx="23077">
                  <c:v>-1.89445</c:v>
                </c:pt>
                <c:pt idx="23078">
                  <c:v>-1.8952199999999999</c:v>
                </c:pt>
                <c:pt idx="23079">
                  <c:v>-1.89245</c:v>
                </c:pt>
                <c:pt idx="23080">
                  <c:v>-1.8905700000000001</c:v>
                </c:pt>
                <c:pt idx="23081">
                  <c:v>-1.8936500000000001</c:v>
                </c:pt>
                <c:pt idx="23082">
                  <c:v>-1.8880600000000001</c:v>
                </c:pt>
                <c:pt idx="23083">
                  <c:v>-1.8883000000000001</c:v>
                </c:pt>
                <c:pt idx="23084">
                  <c:v>-1.88703</c:v>
                </c:pt>
                <c:pt idx="23085">
                  <c:v>-1.89086</c:v>
                </c:pt>
                <c:pt idx="23086">
                  <c:v>-1.8924099999999999</c:v>
                </c:pt>
                <c:pt idx="23087">
                  <c:v>-1.8913899999999999</c:v>
                </c:pt>
                <c:pt idx="23088">
                  <c:v>-1.8907799999999999</c:v>
                </c:pt>
                <c:pt idx="23089">
                  <c:v>-1.8867100000000001</c:v>
                </c:pt>
                <c:pt idx="23090">
                  <c:v>-1.88107</c:v>
                </c:pt>
                <c:pt idx="23091">
                  <c:v>-1.8806700000000001</c:v>
                </c:pt>
                <c:pt idx="23092">
                  <c:v>-1.8839699999999999</c:v>
                </c:pt>
                <c:pt idx="23093">
                  <c:v>-1.89303</c:v>
                </c:pt>
                <c:pt idx="23094">
                  <c:v>-1.90327</c:v>
                </c:pt>
                <c:pt idx="23095">
                  <c:v>-1.91259</c:v>
                </c:pt>
                <c:pt idx="23096">
                  <c:v>-1.9054899999999999</c:v>
                </c:pt>
                <c:pt idx="23097">
                  <c:v>-1.8833800000000001</c:v>
                </c:pt>
                <c:pt idx="23098">
                  <c:v>-1.8840699999999999</c:v>
                </c:pt>
                <c:pt idx="23099">
                  <c:v>-1.88209</c:v>
                </c:pt>
                <c:pt idx="23100">
                  <c:v>-1.8800300000000001</c:v>
                </c:pt>
                <c:pt idx="23101">
                  <c:v>-1.88287</c:v>
                </c:pt>
                <c:pt idx="23102">
                  <c:v>-1.8772200000000001</c:v>
                </c:pt>
                <c:pt idx="23103">
                  <c:v>-1.86934</c:v>
                </c:pt>
                <c:pt idx="23104">
                  <c:v>-1.87202</c:v>
                </c:pt>
                <c:pt idx="23105">
                  <c:v>-1.8729899999999999</c:v>
                </c:pt>
                <c:pt idx="23106">
                  <c:v>-1.8679600000000001</c:v>
                </c:pt>
                <c:pt idx="23107">
                  <c:v>-1.8631500000000001</c:v>
                </c:pt>
                <c:pt idx="23108">
                  <c:v>-1.8577600000000001</c:v>
                </c:pt>
                <c:pt idx="23109">
                  <c:v>-1.8510800000000001</c:v>
                </c:pt>
                <c:pt idx="23110">
                  <c:v>-1.84799</c:v>
                </c:pt>
                <c:pt idx="23111">
                  <c:v>-1.8480700000000001</c:v>
                </c:pt>
                <c:pt idx="23112">
                  <c:v>-1.85137</c:v>
                </c:pt>
                <c:pt idx="23113">
                  <c:v>-1.8450299999999999</c:v>
                </c:pt>
                <c:pt idx="23114">
                  <c:v>-1.83606</c:v>
                </c:pt>
                <c:pt idx="23115">
                  <c:v>-1.8298399999999999</c:v>
                </c:pt>
                <c:pt idx="23116">
                  <c:v>-1.82606</c:v>
                </c:pt>
                <c:pt idx="23117">
                  <c:v>-1.8158399999999999</c:v>
                </c:pt>
                <c:pt idx="23118">
                  <c:v>-1.8005800000000001</c:v>
                </c:pt>
                <c:pt idx="23119">
                  <c:v>-1.7886500000000001</c:v>
                </c:pt>
                <c:pt idx="23120">
                  <c:v>-1.78332</c:v>
                </c:pt>
                <c:pt idx="23121">
                  <c:v>-1.78176</c:v>
                </c:pt>
                <c:pt idx="23122">
                  <c:v>-1.7867500000000001</c:v>
                </c:pt>
                <c:pt idx="23123">
                  <c:v>-1.78942</c:v>
                </c:pt>
                <c:pt idx="23124">
                  <c:v>-1.78264</c:v>
                </c:pt>
                <c:pt idx="23125">
                  <c:v>-1.7692300000000001</c:v>
                </c:pt>
                <c:pt idx="23126">
                  <c:v>-1.7661</c:v>
                </c:pt>
                <c:pt idx="23127">
                  <c:v>-1.7616099999999999</c:v>
                </c:pt>
                <c:pt idx="23128">
                  <c:v>-1.75305</c:v>
                </c:pt>
                <c:pt idx="23129">
                  <c:v>-1.7423200000000001</c:v>
                </c:pt>
                <c:pt idx="23130">
                  <c:v>-1.7382599999999999</c:v>
                </c:pt>
                <c:pt idx="23131">
                  <c:v>-1.7386200000000001</c:v>
                </c:pt>
                <c:pt idx="23132">
                  <c:v>-1.7322200000000001</c:v>
                </c:pt>
                <c:pt idx="23133">
                  <c:v>-1.72342</c:v>
                </c:pt>
                <c:pt idx="23134">
                  <c:v>-1.72603</c:v>
                </c:pt>
                <c:pt idx="23135">
                  <c:v>-1.72828</c:v>
                </c:pt>
                <c:pt idx="23136">
                  <c:v>-1.73224</c:v>
                </c:pt>
                <c:pt idx="23137">
                  <c:v>-1.7396499999999999</c:v>
                </c:pt>
                <c:pt idx="23138">
                  <c:v>-1.7300500000000001</c:v>
                </c:pt>
                <c:pt idx="23139">
                  <c:v>-1.71628</c:v>
                </c:pt>
                <c:pt idx="23140">
                  <c:v>-1.71963</c:v>
                </c:pt>
                <c:pt idx="23141">
                  <c:v>-1.71722</c:v>
                </c:pt>
                <c:pt idx="23142">
                  <c:v>-1.70912</c:v>
                </c:pt>
                <c:pt idx="23143">
                  <c:v>-1.6986300000000001</c:v>
                </c:pt>
                <c:pt idx="23144">
                  <c:v>-1.68666</c:v>
                </c:pt>
                <c:pt idx="23145">
                  <c:v>-1.67171</c:v>
                </c:pt>
                <c:pt idx="23146">
                  <c:v>-1.6528099999999999</c:v>
                </c:pt>
                <c:pt idx="23147">
                  <c:v>-1.6388400000000001</c:v>
                </c:pt>
                <c:pt idx="23148">
                  <c:v>-1.62876</c:v>
                </c:pt>
                <c:pt idx="23149">
                  <c:v>-1.6260300000000001</c:v>
                </c:pt>
                <c:pt idx="23150">
                  <c:v>-1.6295599999999999</c:v>
                </c:pt>
                <c:pt idx="23151">
                  <c:v>-1.64184</c:v>
                </c:pt>
                <c:pt idx="23152">
                  <c:v>-1.6464099999999999</c:v>
                </c:pt>
                <c:pt idx="23153">
                  <c:v>-1.6407499999999999</c:v>
                </c:pt>
                <c:pt idx="23154">
                  <c:v>-1.62531</c:v>
                </c:pt>
                <c:pt idx="23155">
                  <c:v>-1.6186</c:v>
                </c:pt>
                <c:pt idx="23156">
                  <c:v>-1.6131200000000001</c:v>
                </c:pt>
                <c:pt idx="23157">
                  <c:v>-1.61025</c:v>
                </c:pt>
                <c:pt idx="23158">
                  <c:v>-1.60792</c:v>
                </c:pt>
                <c:pt idx="23159">
                  <c:v>-1.6042700000000001</c:v>
                </c:pt>
                <c:pt idx="23160">
                  <c:v>-1.6030199999999999</c:v>
                </c:pt>
                <c:pt idx="23161">
                  <c:v>-1.6010500000000001</c:v>
                </c:pt>
                <c:pt idx="23162">
                  <c:v>-1.60087</c:v>
                </c:pt>
                <c:pt idx="23163">
                  <c:v>-1.60276</c:v>
                </c:pt>
                <c:pt idx="23164">
                  <c:v>-1.6004499999999999</c:v>
                </c:pt>
                <c:pt idx="23165">
                  <c:v>-1.6052999999999999</c:v>
                </c:pt>
                <c:pt idx="23166">
                  <c:v>-1.6059300000000001</c:v>
                </c:pt>
                <c:pt idx="23167">
                  <c:v>-1.59781</c:v>
                </c:pt>
                <c:pt idx="23168">
                  <c:v>-1.59657</c:v>
                </c:pt>
                <c:pt idx="23169">
                  <c:v>-1.5986</c:v>
                </c:pt>
                <c:pt idx="23170">
                  <c:v>-1.5981099999999999</c:v>
                </c:pt>
                <c:pt idx="23171">
                  <c:v>-1.59348</c:v>
                </c:pt>
                <c:pt idx="23172">
                  <c:v>-1.5908599999999999</c:v>
                </c:pt>
                <c:pt idx="23173">
                  <c:v>-1.5885100000000001</c:v>
                </c:pt>
                <c:pt idx="23174">
                  <c:v>-1.5773600000000001</c:v>
                </c:pt>
                <c:pt idx="23175">
                  <c:v>-1.5645</c:v>
                </c:pt>
                <c:pt idx="23176">
                  <c:v>-1.55278</c:v>
                </c:pt>
                <c:pt idx="23177">
                  <c:v>-1.54661</c:v>
                </c:pt>
                <c:pt idx="23178">
                  <c:v>-1.5468599999999999</c:v>
                </c:pt>
                <c:pt idx="23179">
                  <c:v>-1.55375</c:v>
                </c:pt>
                <c:pt idx="23180">
                  <c:v>-1.5593600000000001</c:v>
                </c:pt>
                <c:pt idx="23181">
                  <c:v>-1.5611200000000001</c:v>
                </c:pt>
                <c:pt idx="23182">
                  <c:v>-1.5609299999999999</c:v>
                </c:pt>
                <c:pt idx="23183">
                  <c:v>-1.56097</c:v>
                </c:pt>
                <c:pt idx="23184">
                  <c:v>-1.56237</c:v>
                </c:pt>
                <c:pt idx="23185">
                  <c:v>-1.5545800000000001</c:v>
                </c:pt>
                <c:pt idx="23186">
                  <c:v>-1.54155</c:v>
                </c:pt>
                <c:pt idx="23187">
                  <c:v>-1.53498</c:v>
                </c:pt>
                <c:pt idx="23188">
                  <c:v>-1.5332600000000001</c:v>
                </c:pt>
                <c:pt idx="23189">
                  <c:v>-1.5317099999999999</c:v>
                </c:pt>
                <c:pt idx="23190">
                  <c:v>-1.5290699999999999</c:v>
                </c:pt>
                <c:pt idx="23191">
                  <c:v>-1.5277400000000001</c:v>
                </c:pt>
                <c:pt idx="23192">
                  <c:v>-1.5261</c:v>
                </c:pt>
                <c:pt idx="23193">
                  <c:v>-1.52529</c:v>
                </c:pt>
                <c:pt idx="23194">
                  <c:v>-1.5255399999999999</c:v>
                </c:pt>
                <c:pt idx="23195">
                  <c:v>-1.52461</c:v>
                </c:pt>
                <c:pt idx="23196">
                  <c:v>-1.5300800000000001</c:v>
                </c:pt>
                <c:pt idx="23197">
                  <c:v>-1.53871</c:v>
                </c:pt>
                <c:pt idx="23198">
                  <c:v>-1.5413300000000001</c:v>
                </c:pt>
                <c:pt idx="23199">
                  <c:v>-1.53931</c:v>
                </c:pt>
                <c:pt idx="23200">
                  <c:v>-1.5359400000000001</c:v>
                </c:pt>
                <c:pt idx="23201">
                  <c:v>-1.5301400000000001</c:v>
                </c:pt>
                <c:pt idx="23202">
                  <c:v>-1.52728</c:v>
                </c:pt>
                <c:pt idx="23203">
                  <c:v>-1.5263800000000001</c:v>
                </c:pt>
                <c:pt idx="23204">
                  <c:v>-1.5266299999999999</c:v>
                </c:pt>
                <c:pt idx="23205">
                  <c:v>-1.5251300000000001</c:v>
                </c:pt>
                <c:pt idx="23206">
                  <c:v>-1.5238700000000001</c:v>
                </c:pt>
                <c:pt idx="23207">
                  <c:v>-1.51878</c:v>
                </c:pt>
                <c:pt idx="23208">
                  <c:v>-1.5098499999999999</c:v>
                </c:pt>
                <c:pt idx="23209">
                  <c:v>-1.4992300000000001</c:v>
                </c:pt>
                <c:pt idx="23210">
                  <c:v>-1.4948600000000001</c:v>
                </c:pt>
                <c:pt idx="23211">
                  <c:v>-1.4956700000000001</c:v>
                </c:pt>
                <c:pt idx="23212">
                  <c:v>-1.4930600000000001</c:v>
                </c:pt>
                <c:pt idx="23213">
                  <c:v>-1.4974000000000001</c:v>
                </c:pt>
                <c:pt idx="23214">
                  <c:v>-1.49004</c:v>
                </c:pt>
                <c:pt idx="23215">
                  <c:v>-1.4817800000000001</c:v>
                </c:pt>
                <c:pt idx="23216">
                  <c:v>-1.4759800000000001</c:v>
                </c:pt>
                <c:pt idx="23217">
                  <c:v>-1.4745699999999999</c:v>
                </c:pt>
                <c:pt idx="23218">
                  <c:v>-1.4745999999999999</c:v>
                </c:pt>
                <c:pt idx="23219">
                  <c:v>-1.47607</c:v>
                </c:pt>
                <c:pt idx="23220">
                  <c:v>-1.4782599999999999</c:v>
                </c:pt>
                <c:pt idx="23221">
                  <c:v>-1.47414</c:v>
                </c:pt>
                <c:pt idx="23222">
                  <c:v>-1.4719599999999999</c:v>
                </c:pt>
                <c:pt idx="23223">
                  <c:v>-1.4815799999999999</c:v>
                </c:pt>
                <c:pt idx="23224">
                  <c:v>-1.4865600000000001</c:v>
                </c:pt>
                <c:pt idx="23225">
                  <c:v>-1.4926999999999999</c:v>
                </c:pt>
                <c:pt idx="23226">
                  <c:v>-1.4986600000000001</c:v>
                </c:pt>
                <c:pt idx="23227">
                  <c:v>-1.50034</c:v>
                </c:pt>
                <c:pt idx="23228">
                  <c:v>-1.4991399999999999</c:v>
                </c:pt>
                <c:pt idx="23229">
                  <c:v>-1.49773</c:v>
                </c:pt>
                <c:pt idx="23230">
                  <c:v>-1.4957800000000001</c:v>
                </c:pt>
                <c:pt idx="23231">
                  <c:v>-1.4914400000000001</c:v>
                </c:pt>
                <c:pt idx="23232">
                  <c:v>-1.4903299999999999</c:v>
                </c:pt>
                <c:pt idx="23233">
                  <c:v>-1.4944299999999999</c:v>
                </c:pt>
                <c:pt idx="23234">
                  <c:v>-1.5015400000000001</c:v>
                </c:pt>
                <c:pt idx="23235">
                  <c:v>-1.5053099999999999</c:v>
                </c:pt>
                <c:pt idx="23236">
                  <c:v>-1.49983</c:v>
                </c:pt>
                <c:pt idx="23237">
                  <c:v>-1.49533</c:v>
                </c:pt>
                <c:pt idx="23238">
                  <c:v>-1.4955000000000001</c:v>
                </c:pt>
                <c:pt idx="23239">
                  <c:v>-1.4996700000000001</c:v>
                </c:pt>
                <c:pt idx="23240">
                  <c:v>-1.51153</c:v>
                </c:pt>
                <c:pt idx="23241">
                  <c:v>-1.5296099999999999</c:v>
                </c:pt>
                <c:pt idx="23242">
                  <c:v>-1.5430900000000001</c:v>
                </c:pt>
                <c:pt idx="23243">
                  <c:v>-1.54732</c:v>
                </c:pt>
                <c:pt idx="23244">
                  <c:v>-1.5481</c:v>
                </c:pt>
                <c:pt idx="23245">
                  <c:v>-1.5464800000000001</c:v>
                </c:pt>
                <c:pt idx="23246">
                  <c:v>-1.5476300000000001</c:v>
                </c:pt>
                <c:pt idx="23247">
                  <c:v>-1.55162</c:v>
                </c:pt>
                <c:pt idx="23248">
                  <c:v>-1.5525199999999999</c:v>
                </c:pt>
                <c:pt idx="23249">
                  <c:v>-1.54796</c:v>
                </c:pt>
                <c:pt idx="23250">
                  <c:v>-1.5424</c:v>
                </c:pt>
                <c:pt idx="23251">
                  <c:v>-1.5535300000000001</c:v>
                </c:pt>
                <c:pt idx="23252">
                  <c:v>-1.5649599999999999</c:v>
                </c:pt>
                <c:pt idx="23253">
                  <c:v>-1.5715699999999999</c:v>
                </c:pt>
                <c:pt idx="23254">
                  <c:v>-1.5772999999999999</c:v>
                </c:pt>
                <c:pt idx="23255">
                  <c:v>-1.57579</c:v>
                </c:pt>
                <c:pt idx="23256">
                  <c:v>-1.5738000000000001</c:v>
                </c:pt>
                <c:pt idx="23257">
                  <c:v>-1.57375</c:v>
                </c:pt>
                <c:pt idx="23258">
                  <c:v>-1.57314</c:v>
                </c:pt>
                <c:pt idx="23259">
                  <c:v>-1.57517</c:v>
                </c:pt>
                <c:pt idx="23260">
                  <c:v>-1.5847599999999999</c:v>
                </c:pt>
                <c:pt idx="23261">
                  <c:v>-1.5919399999999999</c:v>
                </c:pt>
                <c:pt idx="23262">
                  <c:v>-1.5895699999999999</c:v>
                </c:pt>
                <c:pt idx="23263">
                  <c:v>-1.58413</c:v>
                </c:pt>
                <c:pt idx="23264">
                  <c:v>-1.5786199999999999</c:v>
                </c:pt>
                <c:pt idx="23265">
                  <c:v>-1.57595</c:v>
                </c:pt>
                <c:pt idx="23266">
                  <c:v>-1.5767599999999999</c:v>
                </c:pt>
                <c:pt idx="23267">
                  <c:v>-1.58073</c:v>
                </c:pt>
                <c:pt idx="23268">
                  <c:v>-1.5882000000000001</c:v>
                </c:pt>
                <c:pt idx="23269">
                  <c:v>-1.59337</c:v>
                </c:pt>
                <c:pt idx="23270">
                  <c:v>-1.59945</c:v>
                </c:pt>
                <c:pt idx="23271">
                  <c:v>-1.6032200000000001</c:v>
                </c:pt>
                <c:pt idx="23272">
                  <c:v>-1.5999399999999999</c:v>
                </c:pt>
                <c:pt idx="23273">
                  <c:v>-1.59151</c:v>
                </c:pt>
                <c:pt idx="23274">
                  <c:v>-1.5875300000000001</c:v>
                </c:pt>
                <c:pt idx="23275">
                  <c:v>-1.6005199999999999</c:v>
                </c:pt>
                <c:pt idx="23276">
                  <c:v>-1.615</c:v>
                </c:pt>
                <c:pt idx="23277">
                  <c:v>-1.6211100000000001</c:v>
                </c:pt>
                <c:pt idx="23278">
                  <c:v>-1.6246</c:v>
                </c:pt>
                <c:pt idx="23279">
                  <c:v>-1.6236200000000001</c:v>
                </c:pt>
                <c:pt idx="23280">
                  <c:v>-1.6254</c:v>
                </c:pt>
                <c:pt idx="23281">
                  <c:v>-1.62564</c:v>
                </c:pt>
                <c:pt idx="23282">
                  <c:v>-1.63235</c:v>
                </c:pt>
                <c:pt idx="23283">
                  <c:v>-1.6373200000000001</c:v>
                </c:pt>
                <c:pt idx="23284">
                  <c:v>-1.6362099999999999</c:v>
                </c:pt>
                <c:pt idx="23285">
                  <c:v>-1.63906</c:v>
                </c:pt>
                <c:pt idx="23286">
                  <c:v>-1.6419999999999999</c:v>
                </c:pt>
                <c:pt idx="23287">
                  <c:v>-1.6485099999999999</c:v>
                </c:pt>
                <c:pt idx="23288">
                  <c:v>-1.6571199999999999</c:v>
                </c:pt>
                <c:pt idx="23289">
                  <c:v>-1.66839</c:v>
                </c:pt>
                <c:pt idx="23290">
                  <c:v>-1.6720299999999999</c:v>
                </c:pt>
                <c:pt idx="23291">
                  <c:v>-1.67431</c:v>
                </c:pt>
                <c:pt idx="23292">
                  <c:v>-1.68764</c:v>
                </c:pt>
                <c:pt idx="23293">
                  <c:v>-1.69594</c:v>
                </c:pt>
                <c:pt idx="23294">
                  <c:v>-1.70092</c:v>
                </c:pt>
                <c:pt idx="23295">
                  <c:v>-1.7037</c:v>
                </c:pt>
                <c:pt idx="23296">
                  <c:v>-1.70265</c:v>
                </c:pt>
                <c:pt idx="23297">
                  <c:v>-1.7022299999999999</c:v>
                </c:pt>
                <c:pt idx="23298">
                  <c:v>-1.70353</c:v>
                </c:pt>
                <c:pt idx="23299">
                  <c:v>-1.70391</c:v>
                </c:pt>
                <c:pt idx="23300">
                  <c:v>-1.70679</c:v>
                </c:pt>
                <c:pt idx="23301">
                  <c:v>-1.7109799999999999</c:v>
                </c:pt>
                <c:pt idx="23302">
                  <c:v>-1.72092</c:v>
                </c:pt>
                <c:pt idx="23303">
                  <c:v>-1.73387</c:v>
                </c:pt>
                <c:pt idx="23304">
                  <c:v>-1.7391300000000001</c:v>
                </c:pt>
                <c:pt idx="23305">
                  <c:v>-1.7445600000000001</c:v>
                </c:pt>
                <c:pt idx="23306">
                  <c:v>-1.74976</c:v>
                </c:pt>
                <c:pt idx="23307">
                  <c:v>-1.75804</c:v>
                </c:pt>
                <c:pt idx="23308">
                  <c:v>-1.7682899999999999</c:v>
                </c:pt>
                <c:pt idx="23309">
                  <c:v>-1.7738700000000001</c:v>
                </c:pt>
                <c:pt idx="23310">
                  <c:v>-1.77457</c:v>
                </c:pt>
                <c:pt idx="23311">
                  <c:v>-1.7767900000000001</c:v>
                </c:pt>
                <c:pt idx="23312">
                  <c:v>-1.7791300000000001</c:v>
                </c:pt>
                <c:pt idx="23313">
                  <c:v>-1.77806</c:v>
                </c:pt>
                <c:pt idx="23314">
                  <c:v>-1.78</c:v>
                </c:pt>
                <c:pt idx="23315">
                  <c:v>-1.7859400000000001</c:v>
                </c:pt>
                <c:pt idx="23316">
                  <c:v>-1.79331</c:v>
                </c:pt>
                <c:pt idx="23317">
                  <c:v>-1.79826</c:v>
                </c:pt>
                <c:pt idx="23318">
                  <c:v>-1.7975699999999999</c:v>
                </c:pt>
                <c:pt idx="23319">
                  <c:v>-1.7964100000000001</c:v>
                </c:pt>
                <c:pt idx="23320">
                  <c:v>-1.79695</c:v>
                </c:pt>
                <c:pt idx="23321">
                  <c:v>-1.7986599999999999</c:v>
                </c:pt>
                <c:pt idx="23322">
                  <c:v>-1.80322</c:v>
                </c:pt>
                <c:pt idx="23323">
                  <c:v>-1.8069</c:v>
                </c:pt>
                <c:pt idx="23324">
                  <c:v>-1.8077300000000001</c:v>
                </c:pt>
                <c:pt idx="23325">
                  <c:v>-1.8070600000000001</c:v>
                </c:pt>
                <c:pt idx="23326">
                  <c:v>-1.80871</c:v>
                </c:pt>
                <c:pt idx="23327">
                  <c:v>-1.81176</c:v>
                </c:pt>
                <c:pt idx="23328">
                  <c:v>-1.81819</c:v>
                </c:pt>
                <c:pt idx="23329">
                  <c:v>-1.8234900000000001</c:v>
                </c:pt>
                <c:pt idx="23330">
                  <c:v>-1.82237</c:v>
                </c:pt>
                <c:pt idx="23331">
                  <c:v>-1.81856</c:v>
                </c:pt>
                <c:pt idx="23332">
                  <c:v>-1.8172699999999999</c:v>
                </c:pt>
                <c:pt idx="23333">
                  <c:v>-1.8249200000000001</c:v>
                </c:pt>
                <c:pt idx="23334">
                  <c:v>-1.8302700000000001</c:v>
                </c:pt>
                <c:pt idx="23335">
                  <c:v>-1.8268500000000001</c:v>
                </c:pt>
                <c:pt idx="23336">
                  <c:v>-1.8261499999999999</c:v>
                </c:pt>
                <c:pt idx="23337">
                  <c:v>-1.82927</c:v>
                </c:pt>
                <c:pt idx="23338">
                  <c:v>-1.8269899999999999</c:v>
                </c:pt>
                <c:pt idx="23339">
                  <c:v>-1.8262499999999999</c:v>
                </c:pt>
                <c:pt idx="23340">
                  <c:v>-1.8261700000000001</c:v>
                </c:pt>
                <c:pt idx="23341">
                  <c:v>-1.8287599999999999</c:v>
                </c:pt>
                <c:pt idx="23342">
                  <c:v>-1.8314699999999999</c:v>
                </c:pt>
                <c:pt idx="23343">
                  <c:v>-1.83344</c:v>
                </c:pt>
                <c:pt idx="23344">
                  <c:v>-1.8307800000000001</c:v>
                </c:pt>
                <c:pt idx="23345">
                  <c:v>-1.82907</c:v>
                </c:pt>
                <c:pt idx="23346">
                  <c:v>-1.82677</c:v>
                </c:pt>
                <c:pt idx="23347">
                  <c:v>-1.8228899999999999</c:v>
                </c:pt>
                <c:pt idx="23348">
                  <c:v>-1.8169900000000001</c:v>
                </c:pt>
                <c:pt idx="23349">
                  <c:v>-1.8094699999999999</c:v>
                </c:pt>
                <c:pt idx="23350">
                  <c:v>-1.8031999999999999</c:v>
                </c:pt>
                <c:pt idx="23351">
                  <c:v>-1.80606</c:v>
                </c:pt>
                <c:pt idx="23352">
                  <c:v>-1.81674</c:v>
                </c:pt>
                <c:pt idx="23353">
                  <c:v>-1.8305100000000001</c:v>
                </c:pt>
                <c:pt idx="23354">
                  <c:v>-1.8368599999999999</c:v>
                </c:pt>
                <c:pt idx="23355">
                  <c:v>-1.8311500000000001</c:v>
                </c:pt>
                <c:pt idx="23356">
                  <c:v>-1.825</c:v>
                </c:pt>
                <c:pt idx="23357">
                  <c:v>-1.8161099999999999</c:v>
                </c:pt>
                <c:pt idx="23358">
                  <c:v>-1.8122799999999999</c:v>
                </c:pt>
                <c:pt idx="23359">
                  <c:v>-1.80745</c:v>
                </c:pt>
                <c:pt idx="23360">
                  <c:v>-1.8048299999999999</c:v>
                </c:pt>
                <c:pt idx="23361">
                  <c:v>-1.7985899999999999</c:v>
                </c:pt>
                <c:pt idx="23362">
                  <c:v>-1.79325</c:v>
                </c:pt>
                <c:pt idx="23363">
                  <c:v>-1.78762</c:v>
                </c:pt>
                <c:pt idx="23364">
                  <c:v>-1.7817000000000001</c:v>
                </c:pt>
                <c:pt idx="23365">
                  <c:v>-1.77806</c:v>
                </c:pt>
                <c:pt idx="23366">
                  <c:v>-1.7783899999999999</c:v>
                </c:pt>
                <c:pt idx="23367">
                  <c:v>-1.7782800000000001</c:v>
                </c:pt>
                <c:pt idx="23368">
                  <c:v>-1.7769200000000001</c:v>
                </c:pt>
                <c:pt idx="23369">
                  <c:v>-1.7815300000000001</c:v>
                </c:pt>
                <c:pt idx="23370">
                  <c:v>-1.7870999999999999</c:v>
                </c:pt>
                <c:pt idx="23371">
                  <c:v>-1.7882499999999999</c:v>
                </c:pt>
                <c:pt idx="23372">
                  <c:v>-1.79101</c:v>
                </c:pt>
                <c:pt idx="23373">
                  <c:v>-1.7954699999999999</c:v>
                </c:pt>
                <c:pt idx="23374">
                  <c:v>-1.8002199999999999</c:v>
                </c:pt>
                <c:pt idx="23375">
                  <c:v>-1.7998400000000001</c:v>
                </c:pt>
                <c:pt idx="23376">
                  <c:v>-1.7974600000000001</c:v>
                </c:pt>
                <c:pt idx="23377">
                  <c:v>-1.79193</c:v>
                </c:pt>
                <c:pt idx="23378">
                  <c:v>-1.78935</c:v>
                </c:pt>
                <c:pt idx="23379">
                  <c:v>-1.79233</c:v>
                </c:pt>
                <c:pt idx="23380">
                  <c:v>-1.7881899999999999</c:v>
                </c:pt>
                <c:pt idx="23381">
                  <c:v>-1.7822100000000001</c:v>
                </c:pt>
                <c:pt idx="23382">
                  <c:v>-1.7766299999999999</c:v>
                </c:pt>
                <c:pt idx="23383">
                  <c:v>-1.76715</c:v>
                </c:pt>
                <c:pt idx="23384">
                  <c:v>-1.76224</c:v>
                </c:pt>
                <c:pt idx="23385">
                  <c:v>-1.7598400000000001</c:v>
                </c:pt>
                <c:pt idx="23386">
                  <c:v>-1.7573000000000001</c:v>
                </c:pt>
                <c:pt idx="23387">
                  <c:v>-1.75271</c:v>
                </c:pt>
                <c:pt idx="23388">
                  <c:v>-1.7464599999999999</c:v>
                </c:pt>
                <c:pt idx="23389">
                  <c:v>-1.7448300000000001</c:v>
                </c:pt>
                <c:pt idx="23390">
                  <c:v>-1.7484299999999999</c:v>
                </c:pt>
                <c:pt idx="23391">
                  <c:v>-1.7538899999999999</c:v>
                </c:pt>
                <c:pt idx="23392">
                  <c:v>-1.75464</c:v>
                </c:pt>
                <c:pt idx="23393">
                  <c:v>-1.74878</c:v>
                </c:pt>
                <c:pt idx="23394">
                  <c:v>-1.7452300000000001</c:v>
                </c:pt>
                <c:pt idx="23395">
                  <c:v>-1.7494099999999999</c:v>
                </c:pt>
                <c:pt idx="23396">
                  <c:v>-1.7623899999999999</c:v>
                </c:pt>
                <c:pt idx="23397">
                  <c:v>-1.77044</c:v>
                </c:pt>
                <c:pt idx="23398">
                  <c:v>-1.77169</c:v>
                </c:pt>
                <c:pt idx="23399">
                  <c:v>-1.7667900000000001</c:v>
                </c:pt>
                <c:pt idx="23400">
                  <c:v>-1.7636099999999999</c:v>
                </c:pt>
                <c:pt idx="23401">
                  <c:v>-1.76573</c:v>
                </c:pt>
                <c:pt idx="23402">
                  <c:v>-1.7640800000000001</c:v>
                </c:pt>
                <c:pt idx="23403">
                  <c:v>-1.7578499999999999</c:v>
                </c:pt>
                <c:pt idx="23404">
                  <c:v>-1.7518899999999999</c:v>
                </c:pt>
                <c:pt idx="23405">
                  <c:v>-1.7468999999999999</c:v>
                </c:pt>
                <c:pt idx="23406">
                  <c:v>-1.7459199999999999</c:v>
                </c:pt>
                <c:pt idx="23407">
                  <c:v>-1.74908</c:v>
                </c:pt>
                <c:pt idx="23408">
                  <c:v>-1.75539</c:v>
                </c:pt>
                <c:pt idx="23409">
                  <c:v>-1.75352</c:v>
                </c:pt>
                <c:pt idx="23410">
                  <c:v>-1.7487600000000001</c:v>
                </c:pt>
                <c:pt idx="23411">
                  <c:v>-1.74793</c:v>
                </c:pt>
                <c:pt idx="23412">
                  <c:v>-1.7423299999999999</c:v>
                </c:pt>
                <c:pt idx="23413">
                  <c:v>-1.7354499999999999</c:v>
                </c:pt>
                <c:pt idx="23414">
                  <c:v>-1.72855</c:v>
                </c:pt>
                <c:pt idx="23415">
                  <c:v>-1.7203900000000001</c:v>
                </c:pt>
                <c:pt idx="23416">
                  <c:v>-1.7084299999999999</c:v>
                </c:pt>
                <c:pt idx="23417">
                  <c:v>-1.6954499999999999</c:v>
                </c:pt>
                <c:pt idx="23418">
                  <c:v>-1.6887099999999999</c:v>
                </c:pt>
                <c:pt idx="23419">
                  <c:v>-1.6811100000000001</c:v>
                </c:pt>
                <c:pt idx="23420">
                  <c:v>-1.6719200000000001</c:v>
                </c:pt>
                <c:pt idx="23421">
                  <c:v>-1.6683699999999999</c:v>
                </c:pt>
                <c:pt idx="23422">
                  <c:v>-1.66726</c:v>
                </c:pt>
                <c:pt idx="23423">
                  <c:v>-1.6734199999999999</c:v>
                </c:pt>
                <c:pt idx="23424">
                  <c:v>-1.67309</c:v>
                </c:pt>
                <c:pt idx="23425">
                  <c:v>-1.67041</c:v>
                </c:pt>
                <c:pt idx="23426">
                  <c:v>-1.663</c:v>
                </c:pt>
                <c:pt idx="23427">
                  <c:v>-1.6540900000000001</c:v>
                </c:pt>
                <c:pt idx="23428">
                  <c:v>-1.64581</c:v>
                </c:pt>
                <c:pt idx="23429">
                  <c:v>-1.6417299999999999</c:v>
                </c:pt>
                <c:pt idx="23430">
                  <c:v>-1.6434899999999999</c:v>
                </c:pt>
                <c:pt idx="23431">
                  <c:v>-1.64886</c:v>
                </c:pt>
                <c:pt idx="23432">
                  <c:v>-1.6568799999999999</c:v>
                </c:pt>
                <c:pt idx="23433">
                  <c:v>-1.6539900000000001</c:v>
                </c:pt>
                <c:pt idx="23434">
                  <c:v>-1.6474800000000001</c:v>
                </c:pt>
                <c:pt idx="23435">
                  <c:v>-1.64185</c:v>
                </c:pt>
                <c:pt idx="23436">
                  <c:v>-1.6363799999999999</c:v>
                </c:pt>
                <c:pt idx="23437">
                  <c:v>-1.6295900000000001</c:v>
                </c:pt>
                <c:pt idx="23438">
                  <c:v>-1.62978</c:v>
                </c:pt>
                <c:pt idx="23439">
                  <c:v>-1.63385</c:v>
                </c:pt>
                <c:pt idx="23440">
                  <c:v>-1.63032</c:v>
                </c:pt>
                <c:pt idx="23441">
                  <c:v>-1.6248899999999999</c:v>
                </c:pt>
                <c:pt idx="23442">
                  <c:v>-1.6186700000000001</c:v>
                </c:pt>
                <c:pt idx="23443">
                  <c:v>-1.61642</c:v>
                </c:pt>
                <c:pt idx="23444">
                  <c:v>-1.6172299999999999</c:v>
                </c:pt>
                <c:pt idx="23445">
                  <c:v>-1.61225</c:v>
                </c:pt>
                <c:pt idx="23446">
                  <c:v>-1.61147</c:v>
                </c:pt>
                <c:pt idx="23447">
                  <c:v>-1.6125100000000001</c:v>
                </c:pt>
                <c:pt idx="23448">
                  <c:v>-1.6090599999999999</c:v>
                </c:pt>
                <c:pt idx="23449">
                  <c:v>-1.59992</c:v>
                </c:pt>
                <c:pt idx="23450">
                  <c:v>-1.58884</c:v>
                </c:pt>
                <c:pt idx="23451">
                  <c:v>-1.58328</c:v>
                </c:pt>
                <c:pt idx="23452">
                  <c:v>-1.5820700000000001</c:v>
                </c:pt>
                <c:pt idx="23453">
                  <c:v>-1.5770900000000001</c:v>
                </c:pt>
                <c:pt idx="23454">
                  <c:v>-1.5699099999999999</c:v>
                </c:pt>
                <c:pt idx="23455">
                  <c:v>-1.56965</c:v>
                </c:pt>
                <c:pt idx="23456">
                  <c:v>-1.5772699999999999</c:v>
                </c:pt>
                <c:pt idx="23457">
                  <c:v>-1.5821400000000001</c:v>
                </c:pt>
                <c:pt idx="23458">
                  <c:v>-1.5795300000000001</c:v>
                </c:pt>
                <c:pt idx="23459">
                  <c:v>-1.5714300000000001</c:v>
                </c:pt>
                <c:pt idx="23460">
                  <c:v>-1.5565</c:v>
                </c:pt>
                <c:pt idx="23461">
                  <c:v>-1.54626</c:v>
                </c:pt>
                <c:pt idx="23462">
                  <c:v>-1.54623</c:v>
                </c:pt>
                <c:pt idx="23463">
                  <c:v>-1.5502199999999999</c:v>
                </c:pt>
                <c:pt idx="23464">
                  <c:v>-1.5509299999999999</c:v>
                </c:pt>
                <c:pt idx="23465">
                  <c:v>-1.54541</c:v>
                </c:pt>
                <c:pt idx="23466">
                  <c:v>-1.5331699999999999</c:v>
                </c:pt>
                <c:pt idx="23467">
                  <c:v>-1.5145</c:v>
                </c:pt>
                <c:pt idx="23468">
                  <c:v>-1.4931300000000001</c:v>
                </c:pt>
                <c:pt idx="23469">
                  <c:v>-1.4849000000000001</c:v>
                </c:pt>
                <c:pt idx="23470">
                  <c:v>-1.48926</c:v>
                </c:pt>
                <c:pt idx="23471">
                  <c:v>-1.4947699999999999</c:v>
                </c:pt>
                <c:pt idx="23472">
                  <c:v>-1.48997</c:v>
                </c:pt>
                <c:pt idx="23473">
                  <c:v>-1.4834700000000001</c:v>
                </c:pt>
                <c:pt idx="23474">
                  <c:v>-1.4811000000000001</c:v>
                </c:pt>
                <c:pt idx="23475">
                  <c:v>-1.4779500000000001</c:v>
                </c:pt>
                <c:pt idx="23476">
                  <c:v>-1.4753700000000001</c:v>
                </c:pt>
                <c:pt idx="23477">
                  <c:v>-1.47197</c:v>
                </c:pt>
                <c:pt idx="23478">
                  <c:v>-1.46601</c:v>
                </c:pt>
                <c:pt idx="23479">
                  <c:v>-1.4600900000000001</c:v>
                </c:pt>
                <c:pt idx="23480">
                  <c:v>-1.4560500000000001</c:v>
                </c:pt>
                <c:pt idx="23481">
                  <c:v>-1.45394</c:v>
                </c:pt>
                <c:pt idx="23482">
                  <c:v>-1.4511700000000001</c:v>
                </c:pt>
                <c:pt idx="23483">
                  <c:v>-1.44154</c:v>
                </c:pt>
                <c:pt idx="23484">
                  <c:v>-1.4285300000000001</c:v>
                </c:pt>
                <c:pt idx="23485">
                  <c:v>-1.4218200000000001</c:v>
                </c:pt>
                <c:pt idx="23486">
                  <c:v>-1.4225300000000001</c:v>
                </c:pt>
                <c:pt idx="23487">
                  <c:v>-1.4231</c:v>
                </c:pt>
                <c:pt idx="23488">
                  <c:v>-1.4195899999999999</c:v>
                </c:pt>
                <c:pt idx="23489">
                  <c:v>-1.4196899999999999</c:v>
                </c:pt>
                <c:pt idx="23490">
                  <c:v>-1.4123300000000001</c:v>
                </c:pt>
                <c:pt idx="23491">
                  <c:v>-1.39577</c:v>
                </c:pt>
                <c:pt idx="23492">
                  <c:v>-1.3866499999999999</c:v>
                </c:pt>
                <c:pt idx="23493">
                  <c:v>-1.3834299999999999</c:v>
                </c:pt>
                <c:pt idx="23494">
                  <c:v>-1.3796200000000001</c:v>
                </c:pt>
                <c:pt idx="23495">
                  <c:v>-1.38198</c:v>
                </c:pt>
                <c:pt idx="23496">
                  <c:v>-1.3847499999999999</c:v>
                </c:pt>
                <c:pt idx="23497">
                  <c:v>-1.3835599999999999</c:v>
                </c:pt>
                <c:pt idx="23498">
                  <c:v>-1.3781600000000001</c:v>
                </c:pt>
                <c:pt idx="23499">
                  <c:v>-1.3716600000000001</c:v>
                </c:pt>
                <c:pt idx="23500">
                  <c:v>-1.35917</c:v>
                </c:pt>
                <c:pt idx="23501">
                  <c:v>-1.3438300000000001</c:v>
                </c:pt>
                <c:pt idx="23502">
                  <c:v>-1.33508</c:v>
                </c:pt>
                <c:pt idx="23503">
                  <c:v>-1.33403</c:v>
                </c:pt>
                <c:pt idx="23504">
                  <c:v>-1.3330900000000001</c:v>
                </c:pt>
                <c:pt idx="23505">
                  <c:v>-1.32542</c:v>
                </c:pt>
                <c:pt idx="23506">
                  <c:v>-1.3136000000000001</c:v>
                </c:pt>
                <c:pt idx="23507">
                  <c:v>-1.30288</c:v>
                </c:pt>
                <c:pt idx="23508">
                  <c:v>-1.2922199999999999</c:v>
                </c:pt>
                <c:pt idx="23509">
                  <c:v>-1.28491</c:v>
                </c:pt>
                <c:pt idx="23510">
                  <c:v>-1.2820400000000001</c:v>
                </c:pt>
                <c:pt idx="23511">
                  <c:v>-1.28169</c:v>
                </c:pt>
                <c:pt idx="23512">
                  <c:v>-1.2793600000000001</c:v>
                </c:pt>
                <c:pt idx="23513">
                  <c:v>-1.2758700000000001</c:v>
                </c:pt>
                <c:pt idx="23514">
                  <c:v>-1.2694099999999999</c:v>
                </c:pt>
                <c:pt idx="23515">
                  <c:v>-1.2611600000000001</c:v>
                </c:pt>
                <c:pt idx="23516">
                  <c:v>-1.2497100000000001</c:v>
                </c:pt>
                <c:pt idx="23517">
                  <c:v>-1.24413</c:v>
                </c:pt>
                <c:pt idx="23518">
                  <c:v>-1.24146</c:v>
                </c:pt>
                <c:pt idx="23519">
                  <c:v>-1.23803</c:v>
                </c:pt>
                <c:pt idx="23520">
                  <c:v>-1.23228</c:v>
                </c:pt>
                <c:pt idx="23521">
                  <c:v>-1.2251099999999999</c:v>
                </c:pt>
                <c:pt idx="23522">
                  <c:v>-1.2216100000000001</c:v>
                </c:pt>
                <c:pt idx="23523">
                  <c:v>-1.2175199999999999</c:v>
                </c:pt>
                <c:pt idx="23524">
                  <c:v>-1.2134199999999999</c:v>
                </c:pt>
                <c:pt idx="23525">
                  <c:v>-1.2056800000000001</c:v>
                </c:pt>
                <c:pt idx="23526">
                  <c:v>-1.1968000000000001</c:v>
                </c:pt>
                <c:pt idx="23527">
                  <c:v>-1.19204</c:v>
                </c:pt>
                <c:pt idx="23528">
                  <c:v>-1.1869799999999999</c:v>
                </c:pt>
                <c:pt idx="23529">
                  <c:v>-1.1849799999999999</c:v>
                </c:pt>
                <c:pt idx="23530">
                  <c:v>-1.18519</c:v>
                </c:pt>
                <c:pt idx="23531">
                  <c:v>-1.1833499999999999</c:v>
                </c:pt>
                <c:pt idx="23532">
                  <c:v>-1.18052</c:v>
                </c:pt>
                <c:pt idx="23533">
                  <c:v>-1.1762600000000001</c:v>
                </c:pt>
                <c:pt idx="23534">
                  <c:v>-1.1696899999999999</c:v>
                </c:pt>
                <c:pt idx="23535">
                  <c:v>-1.16408</c:v>
                </c:pt>
                <c:pt idx="23536">
                  <c:v>-1.1584300000000001</c:v>
                </c:pt>
                <c:pt idx="23537">
                  <c:v>-1.15506</c:v>
                </c:pt>
                <c:pt idx="23538">
                  <c:v>-1.15449</c:v>
                </c:pt>
                <c:pt idx="23539">
                  <c:v>-1.1528799999999999</c:v>
                </c:pt>
                <c:pt idx="23540">
                  <c:v>-1.14872</c:v>
                </c:pt>
                <c:pt idx="23541">
                  <c:v>-1.14974</c:v>
                </c:pt>
                <c:pt idx="23542">
                  <c:v>-1.15578</c:v>
                </c:pt>
                <c:pt idx="23543">
                  <c:v>-1.1553</c:v>
                </c:pt>
                <c:pt idx="23544">
                  <c:v>-1.1517999999999999</c:v>
                </c:pt>
                <c:pt idx="23545">
                  <c:v>-1.1503300000000001</c:v>
                </c:pt>
                <c:pt idx="23546">
                  <c:v>-1.1495</c:v>
                </c:pt>
                <c:pt idx="23547">
                  <c:v>-1.1446000000000001</c:v>
                </c:pt>
                <c:pt idx="23548">
                  <c:v>-1.13608</c:v>
                </c:pt>
                <c:pt idx="23549">
                  <c:v>-1.1238900000000001</c:v>
                </c:pt>
                <c:pt idx="23550">
                  <c:v>-1.11263</c:v>
                </c:pt>
                <c:pt idx="23551">
                  <c:v>-1.10812</c:v>
                </c:pt>
                <c:pt idx="23552">
                  <c:v>-1.1057699999999999</c:v>
                </c:pt>
                <c:pt idx="23553">
                  <c:v>-1.1058600000000001</c:v>
                </c:pt>
                <c:pt idx="23554">
                  <c:v>-1.10686</c:v>
                </c:pt>
                <c:pt idx="23555">
                  <c:v>-1.1045</c:v>
                </c:pt>
                <c:pt idx="23556">
                  <c:v>-1.1020399999999999</c:v>
                </c:pt>
                <c:pt idx="23557">
                  <c:v>-1.10002</c:v>
                </c:pt>
                <c:pt idx="23558">
                  <c:v>-1.0969899999999999</c:v>
                </c:pt>
                <c:pt idx="23559">
                  <c:v>-1.09335</c:v>
                </c:pt>
                <c:pt idx="23560">
                  <c:v>-1.09127</c:v>
                </c:pt>
                <c:pt idx="23561">
                  <c:v>-1.0887800000000001</c:v>
                </c:pt>
                <c:pt idx="23562">
                  <c:v>-1.0831999999999999</c:v>
                </c:pt>
                <c:pt idx="23563">
                  <c:v>-1.0827100000000001</c:v>
                </c:pt>
                <c:pt idx="23564">
                  <c:v>-1.08063</c:v>
                </c:pt>
                <c:pt idx="23565">
                  <c:v>-1.07637</c:v>
                </c:pt>
                <c:pt idx="23566">
                  <c:v>-1.07463</c:v>
                </c:pt>
                <c:pt idx="23567">
                  <c:v>-1.0766199999999999</c:v>
                </c:pt>
                <c:pt idx="23568">
                  <c:v>-1.07142</c:v>
                </c:pt>
                <c:pt idx="23569">
                  <c:v>-1.06219</c:v>
                </c:pt>
                <c:pt idx="23570">
                  <c:v>-1.0599099999999999</c:v>
                </c:pt>
                <c:pt idx="23571">
                  <c:v>-1.06186</c:v>
                </c:pt>
                <c:pt idx="23572">
                  <c:v>-1.0619000000000001</c:v>
                </c:pt>
                <c:pt idx="23573">
                  <c:v>-1.0530900000000001</c:v>
                </c:pt>
                <c:pt idx="23574">
                  <c:v>-1.0456099999999999</c:v>
                </c:pt>
                <c:pt idx="23575">
                  <c:v>-1.0440499999999999</c:v>
                </c:pt>
                <c:pt idx="23576">
                  <c:v>-1.0436399999999999</c:v>
                </c:pt>
                <c:pt idx="23577">
                  <c:v>-1.03491</c:v>
                </c:pt>
                <c:pt idx="23578">
                  <c:v>-1.0297400000000001</c:v>
                </c:pt>
                <c:pt idx="23579">
                  <c:v>-1.0259400000000001</c:v>
                </c:pt>
                <c:pt idx="23580">
                  <c:v>-1.01955</c:v>
                </c:pt>
                <c:pt idx="23581">
                  <c:v>-1.00806</c:v>
                </c:pt>
                <c:pt idx="23582">
                  <c:v>-0.99953199999999998</c:v>
                </c:pt>
                <c:pt idx="23583">
                  <c:v>-0.99992300000000001</c:v>
                </c:pt>
                <c:pt idx="23584">
                  <c:v>-1.0033300000000001</c:v>
                </c:pt>
                <c:pt idx="23585">
                  <c:v>-0.99782300000000002</c:v>
                </c:pt>
                <c:pt idx="23586">
                  <c:v>-0.98745700000000003</c:v>
                </c:pt>
                <c:pt idx="23587">
                  <c:v>-0.99149200000000004</c:v>
                </c:pt>
                <c:pt idx="23588">
                  <c:v>-0.99442399999999997</c:v>
                </c:pt>
                <c:pt idx="23589">
                  <c:v>-0.98857200000000001</c:v>
                </c:pt>
                <c:pt idx="23590">
                  <c:v>-0.98181600000000002</c:v>
                </c:pt>
                <c:pt idx="23591">
                  <c:v>-0.98288600000000004</c:v>
                </c:pt>
                <c:pt idx="23592">
                  <c:v>-0.98617500000000002</c:v>
                </c:pt>
                <c:pt idx="23593">
                  <c:v>-0.98193900000000001</c:v>
                </c:pt>
                <c:pt idx="23594">
                  <c:v>-0.982877</c:v>
                </c:pt>
                <c:pt idx="23595">
                  <c:v>-0.98281799999999997</c:v>
                </c:pt>
                <c:pt idx="23596">
                  <c:v>-0.97889199999999998</c:v>
                </c:pt>
                <c:pt idx="23597">
                  <c:v>-0.97051500000000002</c:v>
                </c:pt>
                <c:pt idx="23598">
                  <c:v>-0.95994599999999997</c:v>
                </c:pt>
                <c:pt idx="23599">
                  <c:v>-0.94978499999999999</c:v>
                </c:pt>
                <c:pt idx="23600">
                  <c:v>-0.94510899999999998</c:v>
                </c:pt>
                <c:pt idx="23601">
                  <c:v>-0.940029</c:v>
                </c:pt>
                <c:pt idx="23602">
                  <c:v>-0.93708800000000003</c:v>
                </c:pt>
                <c:pt idx="23603">
                  <c:v>-0.94183600000000001</c:v>
                </c:pt>
                <c:pt idx="23604">
                  <c:v>-0.94363399999999997</c:v>
                </c:pt>
                <c:pt idx="23605">
                  <c:v>-0.95016500000000004</c:v>
                </c:pt>
                <c:pt idx="23606">
                  <c:v>-0.95146299999999995</c:v>
                </c:pt>
                <c:pt idx="23607">
                  <c:v>-0.94256899999999999</c:v>
                </c:pt>
                <c:pt idx="23608">
                  <c:v>-0.93310300000000002</c:v>
                </c:pt>
                <c:pt idx="23609">
                  <c:v>-0.93624099999999999</c:v>
                </c:pt>
                <c:pt idx="23610">
                  <c:v>-0.93826200000000004</c:v>
                </c:pt>
                <c:pt idx="23611">
                  <c:v>-0.93771400000000005</c:v>
                </c:pt>
                <c:pt idx="23612">
                  <c:v>-0.93609900000000001</c:v>
                </c:pt>
                <c:pt idx="23613">
                  <c:v>-0.92776499999999995</c:v>
                </c:pt>
                <c:pt idx="23614">
                  <c:v>-0.91941200000000001</c:v>
                </c:pt>
                <c:pt idx="23615">
                  <c:v>-0.91290700000000002</c:v>
                </c:pt>
                <c:pt idx="23616">
                  <c:v>-0.90825</c:v>
                </c:pt>
                <c:pt idx="23617">
                  <c:v>-0.90258000000000005</c:v>
                </c:pt>
                <c:pt idx="23618">
                  <c:v>-0.89319000000000004</c:v>
                </c:pt>
                <c:pt idx="23619">
                  <c:v>-0.883405</c:v>
                </c:pt>
                <c:pt idx="23620">
                  <c:v>-0.87964900000000001</c:v>
                </c:pt>
                <c:pt idx="23621">
                  <c:v>-0.88486600000000004</c:v>
                </c:pt>
                <c:pt idx="23622">
                  <c:v>-0.88889899999999999</c:v>
                </c:pt>
                <c:pt idx="23623">
                  <c:v>-0.88922100000000004</c:v>
                </c:pt>
                <c:pt idx="23624">
                  <c:v>-0.89348300000000003</c:v>
                </c:pt>
                <c:pt idx="23625">
                  <c:v>-0.89490099999999995</c:v>
                </c:pt>
                <c:pt idx="23626">
                  <c:v>-0.89837400000000001</c:v>
                </c:pt>
                <c:pt idx="23627">
                  <c:v>-0.90340600000000004</c:v>
                </c:pt>
                <c:pt idx="23628">
                  <c:v>-0.90131700000000003</c:v>
                </c:pt>
                <c:pt idx="23629">
                  <c:v>-0.90164100000000003</c:v>
                </c:pt>
                <c:pt idx="23630">
                  <c:v>-0.90482499999999999</c:v>
                </c:pt>
                <c:pt idx="23631">
                  <c:v>-0.91024000000000005</c:v>
                </c:pt>
                <c:pt idx="23632">
                  <c:v>-0.91631700000000005</c:v>
                </c:pt>
                <c:pt idx="23633">
                  <c:v>-0.91572299999999995</c:v>
                </c:pt>
                <c:pt idx="23634">
                  <c:v>-0.91262799999999999</c:v>
                </c:pt>
                <c:pt idx="23635">
                  <c:v>-0.91249899999999995</c:v>
                </c:pt>
                <c:pt idx="23636">
                  <c:v>-0.91061300000000001</c:v>
                </c:pt>
                <c:pt idx="23637">
                  <c:v>-0.90751400000000004</c:v>
                </c:pt>
                <c:pt idx="23638">
                  <c:v>-0.90922800000000004</c:v>
                </c:pt>
                <c:pt idx="23639">
                  <c:v>-0.91536399999999996</c:v>
                </c:pt>
                <c:pt idx="23640">
                  <c:v>-0.922234</c:v>
                </c:pt>
                <c:pt idx="23641">
                  <c:v>-0.91881800000000002</c:v>
                </c:pt>
                <c:pt idx="23642">
                  <c:v>-0.91511200000000004</c:v>
                </c:pt>
                <c:pt idx="23643">
                  <c:v>-0.91209200000000001</c:v>
                </c:pt>
                <c:pt idx="23644">
                  <c:v>-0.909856</c:v>
                </c:pt>
                <c:pt idx="23645">
                  <c:v>-0.91281199999999996</c:v>
                </c:pt>
                <c:pt idx="23646">
                  <c:v>-0.92587600000000003</c:v>
                </c:pt>
                <c:pt idx="23647">
                  <c:v>-0.92496599999999995</c:v>
                </c:pt>
                <c:pt idx="23648">
                  <c:v>-0.92163600000000001</c:v>
                </c:pt>
                <c:pt idx="23649">
                  <c:v>-0.91029199999999999</c:v>
                </c:pt>
                <c:pt idx="23650">
                  <c:v>-0.89935799999999999</c:v>
                </c:pt>
                <c:pt idx="23651">
                  <c:v>-0.889235</c:v>
                </c:pt>
                <c:pt idx="23652">
                  <c:v>-0.88243799999999994</c:v>
                </c:pt>
                <c:pt idx="23653">
                  <c:v>-0.87590900000000005</c:v>
                </c:pt>
                <c:pt idx="23654">
                  <c:v>-0.87251699999999999</c:v>
                </c:pt>
                <c:pt idx="23655">
                  <c:v>-0.87727100000000002</c:v>
                </c:pt>
                <c:pt idx="23656">
                  <c:v>-0.88572399999999996</c:v>
                </c:pt>
                <c:pt idx="23657">
                  <c:v>-0.88897199999999998</c:v>
                </c:pt>
                <c:pt idx="23658">
                  <c:v>-0.89343799999999995</c:v>
                </c:pt>
                <c:pt idx="23659">
                  <c:v>-0.89023399999999997</c:v>
                </c:pt>
                <c:pt idx="23660">
                  <c:v>-0.89112599999999997</c:v>
                </c:pt>
                <c:pt idx="23661">
                  <c:v>-0.88688299999999998</c:v>
                </c:pt>
                <c:pt idx="23662">
                  <c:v>-0.88228399999999996</c:v>
                </c:pt>
                <c:pt idx="23663">
                  <c:v>-0.87626800000000005</c:v>
                </c:pt>
                <c:pt idx="23664">
                  <c:v>-0.87670499999999996</c:v>
                </c:pt>
                <c:pt idx="23665">
                  <c:v>-0.87663400000000002</c:v>
                </c:pt>
                <c:pt idx="23666">
                  <c:v>-0.86907299999999998</c:v>
                </c:pt>
                <c:pt idx="23667">
                  <c:v>-0.87072499999999997</c:v>
                </c:pt>
                <c:pt idx="23668">
                  <c:v>-0.87840399999999996</c:v>
                </c:pt>
                <c:pt idx="23669">
                  <c:v>-0.888405</c:v>
                </c:pt>
                <c:pt idx="23670">
                  <c:v>-0.88934299999999999</c:v>
                </c:pt>
                <c:pt idx="23671">
                  <c:v>-0.88400400000000001</c:v>
                </c:pt>
                <c:pt idx="23672">
                  <c:v>-0.87866599999999995</c:v>
                </c:pt>
                <c:pt idx="23673">
                  <c:v>-0.87926300000000002</c:v>
                </c:pt>
                <c:pt idx="23674">
                  <c:v>-0.87960000000000005</c:v>
                </c:pt>
                <c:pt idx="23675">
                  <c:v>-0.87530799999999997</c:v>
                </c:pt>
                <c:pt idx="23676">
                  <c:v>-0.87196799999999997</c:v>
                </c:pt>
                <c:pt idx="23677">
                  <c:v>-0.87016099999999996</c:v>
                </c:pt>
                <c:pt idx="23678">
                  <c:v>-0.864846</c:v>
                </c:pt>
                <c:pt idx="23679">
                  <c:v>-0.86146100000000003</c:v>
                </c:pt>
                <c:pt idx="23680">
                  <c:v>-0.86022200000000004</c:v>
                </c:pt>
                <c:pt idx="23681">
                  <c:v>-0.86760899999999996</c:v>
                </c:pt>
                <c:pt idx="23682">
                  <c:v>-0.881019</c:v>
                </c:pt>
                <c:pt idx="23683">
                  <c:v>-0.88368500000000005</c:v>
                </c:pt>
                <c:pt idx="23684">
                  <c:v>-0.87142699999999995</c:v>
                </c:pt>
                <c:pt idx="23685">
                  <c:v>-0.85113799999999995</c:v>
                </c:pt>
                <c:pt idx="23686">
                  <c:v>-0.84038199999999996</c:v>
                </c:pt>
                <c:pt idx="23687">
                  <c:v>-0.83796400000000004</c:v>
                </c:pt>
                <c:pt idx="23688">
                  <c:v>-0.83990299999999996</c:v>
                </c:pt>
                <c:pt idx="23689">
                  <c:v>-0.84373299999999996</c:v>
                </c:pt>
                <c:pt idx="23690">
                  <c:v>-0.85214599999999996</c:v>
                </c:pt>
                <c:pt idx="23691">
                  <c:v>-0.858491</c:v>
                </c:pt>
                <c:pt idx="23692">
                  <c:v>-0.85724</c:v>
                </c:pt>
                <c:pt idx="23693">
                  <c:v>-0.86821400000000004</c:v>
                </c:pt>
                <c:pt idx="23694">
                  <c:v>-0.87541400000000003</c:v>
                </c:pt>
                <c:pt idx="23695">
                  <c:v>-0.88031099999999995</c:v>
                </c:pt>
                <c:pt idx="23696">
                  <c:v>-0.88137399999999999</c:v>
                </c:pt>
                <c:pt idx="23697">
                  <c:v>-0.87990299999999999</c:v>
                </c:pt>
                <c:pt idx="23698">
                  <c:v>-0.88524899999999995</c:v>
                </c:pt>
                <c:pt idx="23699">
                  <c:v>-0.89297700000000002</c:v>
                </c:pt>
                <c:pt idx="23700">
                  <c:v>-0.893895</c:v>
                </c:pt>
                <c:pt idx="23701">
                  <c:v>-0.89128600000000002</c:v>
                </c:pt>
                <c:pt idx="23702">
                  <c:v>-0.89318200000000003</c:v>
                </c:pt>
                <c:pt idx="23703">
                  <c:v>-0.893621</c:v>
                </c:pt>
                <c:pt idx="23704">
                  <c:v>-0.89387700000000003</c:v>
                </c:pt>
                <c:pt idx="23705">
                  <c:v>-0.89313299999999995</c:v>
                </c:pt>
                <c:pt idx="23706">
                  <c:v>-0.88819099999999995</c:v>
                </c:pt>
                <c:pt idx="23707">
                  <c:v>-0.88158999999999998</c:v>
                </c:pt>
                <c:pt idx="23708">
                  <c:v>-0.87727200000000005</c:v>
                </c:pt>
                <c:pt idx="23709">
                  <c:v>-0.88186299999999995</c:v>
                </c:pt>
                <c:pt idx="23710">
                  <c:v>-0.89093500000000003</c:v>
                </c:pt>
                <c:pt idx="23711">
                  <c:v>-0.89729599999999998</c:v>
                </c:pt>
                <c:pt idx="23712">
                  <c:v>-0.90234300000000001</c:v>
                </c:pt>
                <c:pt idx="23713">
                  <c:v>-0.90172799999999997</c:v>
                </c:pt>
                <c:pt idx="23714">
                  <c:v>-0.89986299999999997</c:v>
                </c:pt>
                <c:pt idx="23715">
                  <c:v>-0.90674500000000002</c:v>
                </c:pt>
                <c:pt idx="23716">
                  <c:v>-0.91914899999999999</c:v>
                </c:pt>
                <c:pt idx="23717">
                  <c:v>-0.92806500000000003</c:v>
                </c:pt>
                <c:pt idx="23718">
                  <c:v>-0.930122</c:v>
                </c:pt>
                <c:pt idx="23719">
                  <c:v>-0.93332899999999996</c:v>
                </c:pt>
                <c:pt idx="23720">
                  <c:v>-0.93934499999999999</c:v>
                </c:pt>
                <c:pt idx="23721">
                  <c:v>-0.94246799999999997</c:v>
                </c:pt>
                <c:pt idx="23722">
                  <c:v>-0.93896800000000002</c:v>
                </c:pt>
                <c:pt idx="23723">
                  <c:v>-0.93207600000000002</c:v>
                </c:pt>
                <c:pt idx="23724">
                  <c:v>-0.92670399999999997</c:v>
                </c:pt>
                <c:pt idx="23725">
                  <c:v>-0.92527999999999999</c:v>
                </c:pt>
                <c:pt idx="23726">
                  <c:v>-0.92914699999999995</c:v>
                </c:pt>
                <c:pt idx="23727">
                  <c:v>-0.93535599999999997</c:v>
                </c:pt>
                <c:pt idx="23728">
                  <c:v>-0.93879299999999999</c:v>
                </c:pt>
                <c:pt idx="23729">
                  <c:v>-0.94215199999999999</c:v>
                </c:pt>
                <c:pt idx="23730">
                  <c:v>-0.94481000000000004</c:v>
                </c:pt>
                <c:pt idx="23731">
                  <c:v>-0.94297600000000004</c:v>
                </c:pt>
                <c:pt idx="23732">
                  <c:v>-0.94871499999999997</c:v>
                </c:pt>
                <c:pt idx="23733">
                  <c:v>-0.95468900000000001</c:v>
                </c:pt>
                <c:pt idx="23734">
                  <c:v>-0.954044</c:v>
                </c:pt>
                <c:pt idx="23735">
                  <c:v>-0.95645400000000003</c:v>
                </c:pt>
                <c:pt idx="23736">
                  <c:v>-0.95748100000000003</c:v>
                </c:pt>
                <c:pt idx="23737">
                  <c:v>-0.96032200000000001</c:v>
                </c:pt>
                <c:pt idx="23738">
                  <c:v>-0.96482999999999997</c:v>
                </c:pt>
                <c:pt idx="23739">
                  <c:v>-0.96731800000000001</c:v>
                </c:pt>
                <c:pt idx="23740">
                  <c:v>-0.97312399999999999</c:v>
                </c:pt>
                <c:pt idx="23741">
                  <c:v>-0.978468</c:v>
                </c:pt>
                <c:pt idx="23742">
                  <c:v>-0.97635400000000006</c:v>
                </c:pt>
                <c:pt idx="23743">
                  <c:v>-0.97548699999999999</c:v>
                </c:pt>
                <c:pt idx="23744">
                  <c:v>-0.97547200000000001</c:v>
                </c:pt>
                <c:pt idx="23745">
                  <c:v>-0.976746</c:v>
                </c:pt>
                <c:pt idx="23746">
                  <c:v>-0.97520499999999999</c:v>
                </c:pt>
                <c:pt idx="23747">
                  <c:v>-0.97572800000000004</c:v>
                </c:pt>
                <c:pt idx="23748">
                  <c:v>-0.97826999999999997</c:v>
                </c:pt>
                <c:pt idx="23749">
                  <c:v>-0.98333700000000002</c:v>
                </c:pt>
                <c:pt idx="23750">
                  <c:v>-0.98579700000000003</c:v>
                </c:pt>
                <c:pt idx="23751">
                  <c:v>-0.98361900000000002</c:v>
                </c:pt>
                <c:pt idx="23752">
                  <c:v>-0.97819800000000001</c:v>
                </c:pt>
                <c:pt idx="23753">
                  <c:v>-0.97415799999999997</c:v>
                </c:pt>
                <c:pt idx="23754">
                  <c:v>-0.97300799999999998</c:v>
                </c:pt>
                <c:pt idx="23755">
                  <c:v>-0.97655499999999995</c:v>
                </c:pt>
                <c:pt idx="23756">
                  <c:v>-0.98064499999999999</c:v>
                </c:pt>
                <c:pt idx="23757">
                  <c:v>-0.98555099999999995</c:v>
                </c:pt>
                <c:pt idx="23758">
                  <c:v>-0.99047099999999999</c:v>
                </c:pt>
                <c:pt idx="23759">
                  <c:v>-0.98576600000000003</c:v>
                </c:pt>
                <c:pt idx="23760">
                  <c:v>-0.97972899999999996</c:v>
                </c:pt>
                <c:pt idx="23761">
                  <c:v>-0.97918400000000005</c:v>
                </c:pt>
                <c:pt idx="23762">
                  <c:v>-0.97671300000000005</c:v>
                </c:pt>
                <c:pt idx="23763">
                  <c:v>-0.970383</c:v>
                </c:pt>
                <c:pt idx="23764">
                  <c:v>-0.965082</c:v>
                </c:pt>
                <c:pt idx="23765">
                  <c:v>-0.96681099999999998</c:v>
                </c:pt>
                <c:pt idx="23766">
                  <c:v>-0.97021500000000005</c:v>
                </c:pt>
                <c:pt idx="23767">
                  <c:v>-0.97030700000000003</c:v>
                </c:pt>
                <c:pt idx="23768">
                  <c:v>-0.96437200000000001</c:v>
                </c:pt>
                <c:pt idx="23769">
                  <c:v>-0.962557</c:v>
                </c:pt>
                <c:pt idx="23770">
                  <c:v>-0.96032899999999999</c:v>
                </c:pt>
                <c:pt idx="23771">
                  <c:v>-0.96316400000000002</c:v>
                </c:pt>
                <c:pt idx="23772">
                  <c:v>-0.96378900000000001</c:v>
                </c:pt>
                <c:pt idx="23773">
                  <c:v>-0.96365299999999998</c:v>
                </c:pt>
                <c:pt idx="23774">
                  <c:v>-0.962669</c:v>
                </c:pt>
                <c:pt idx="23775">
                  <c:v>-0.96313400000000005</c:v>
                </c:pt>
                <c:pt idx="23776">
                  <c:v>-0.96646900000000002</c:v>
                </c:pt>
                <c:pt idx="23777">
                  <c:v>-0.96812200000000004</c:v>
                </c:pt>
                <c:pt idx="23778">
                  <c:v>-0.96440199999999998</c:v>
                </c:pt>
                <c:pt idx="23779">
                  <c:v>-0.96121800000000002</c:v>
                </c:pt>
                <c:pt idx="23780">
                  <c:v>-0.96038599999999996</c:v>
                </c:pt>
                <c:pt idx="23781">
                  <c:v>-0.97605699999999995</c:v>
                </c:pt>
                <c:pt idx="23782">
                  <c:v>-0.98553800000000003</c:v>
                </c:pt>
                <c:pt idx="23783">
                  <c:v>-0.98491600000000001</c:v>
                </c:pt>
                <c:pt idx="23784">
                  <c:v>-0.98341400000000001</c:v>
                </c:pt>
                <c:pt idx="23785">
                  <c:v>-0.97923899999999997</c:v>
                </c:pt>
                <c:pt idx="23786">
                  <c:v>-0.97159099999999998</c:v>
                </c:pt>
                <c:pt idx="23787">
                  <c:v>-0.97051699999999996</c:v>
                </c:pt>
                <c:pt idx="23788">
                  <c:v>-0.97776399999999997</c:v>
                </c:pt>
                <c:pt idx="23789">
                  <c:v>-0.98746900000000004</c:v>
                </c:pt>
                <c:pt idx="23790">
                  <c:v>-0.992147</c:v>
                </c:pt>
                <c:pt idx="23791">
                  <c:v>-0.99623300000000004</c:v>
                </c:pt>
                <c:pt idx="23792">
                  <c:v>-0.99827500000000002</c:v>
                </c:pt>
                <c:pt idx="23793">
                  <c:v>-1.0033300000000001</c:v>
                </c:pt>
                <c:pt idx="23794">
                  <c:v>-1.0079199999999999</c:v>
                </c:pt>
                <c:pt idx="23795">
                  <c:v>-1.01658</c:v>
                </c:pt>
                <c:pt idx="23796">
                  <c:v>-1.02565</c:v>
                </c:pt>
                <c:pt idx="23797">
                  <c:v>-1.03067</c:v>
                </c:pt>
                <c:pt idx="23798">
                  <c:v>-1.0324800000000001</c:v>
                </c:pt>
                <c:pt idx="23799">
                  <c:v>-1.0261899999999999</c:v>
                </c:pt>
                <c:pt idx="23800">
                  <c:v>-1.0194399999999999</c:v>
                </c:pt>
                <c:pt idx="23801">
                  <c:v>-1.0188900000000001</c:v>
                </c:pt>
                <c:pt idx="23802">
                  <c:v>-1.02033</c:v>
                </c:pt>
                <c:pt idx="23803">
                  <c:v>-1.0227299999999999</c:v>
                </c:pt>
                <c:pt idx="23804">
                  <c:v>-1.0343500000000001</c:v>
                </c:pt>
                <c:pt idx="23805">
                  <c:v>-1.03593</c:v>
                </c:pt>
                <c:pt idx="23806">
                  <c:v>-1.0317099999999999</c:v>
                </c:pt>
                <c:pt idx="23807">
                  <c:v>-1.02197</c:v>
                </c:pt>
                <c:pt idx="23808">
                  <c:v>-1.01437</c:v>
                </c:pt>
                <c:pt idx="23809">
                  <c:v>-1.0117400000000001</c:v>
                </c:pt>
                <c:pt idx="23810">
                  <c:v>-1.0160400000000001</c:v>
                </c:pt>
                <c:pt idx="23811">
                  <c:v>-1.0175000000000001</c:v>
                </c:pt>
                <c:pt idx="23812">
                  <c:v>-1.0192600000000001</c:v>
                </c:pt>
                <c:pt idx="23813">
                  <c:v>-1.01562</c:v>
                </c:pt>
                <c:pt idx="23814">
                  <c:v>-1.01037</c:v>
                </c:pt>
                <c:pt idx="23815">
                  <c:v>-1.0099800000000001</c:v>
                </c:pt>
                <c:pt idx="23816">
                  <c:v>-1.01369</c:v>
                </c:pt>
                <c:pt idx="23817">
                  <c:v>-1.0226</c:v>
                </c:pt>
                <c:pt idx="23818">
                  <c:v>-1.0216099999999999</c:v>
                </c:pt>
                <c:pt idx="23819">
                  <c:v>-1.01631</c:v>
                </c:pt>
                <c:pt idx="23820">
                  <c:v>-1.0124599999999999</c:v>
                </c:pt>
                <c:pt idx="23821">
                  <c:v>-1.0132399999999999</c:v>
                </c:pt>
                <c:pt idx="23822">
                  <c:v>-1.0078800000000001</c:v>
                </c:pt>
                <c:pt idx="23823">
                  <c:v>-0.99840600000000002</c:v>
                </c:pt>
                <c:pt idx="23824">
                  <c:v>-0.99037500000000001</c:v>
                </c:pt>
                <c:pt idx="23825">
                  <c:v>-0.98409100000000005</c:v>
                </c:pt>
                <c:pt idx="23826">
                  <c:v>-0.98607800000000001</c:v>
                </c:pt>
                <c:pt idx="23827">
                  <c:v>-0.99252600000000002</c:v>
                </c:pt>
                <c:pt idx="23828">
                  <c:v>-0.99692000000000003</c:v>
                </c:pt>
                <c:pt idx="23829">
                  <c:v>-0.99581299999999995</c:v>
                </c:pt>
                <c:pt idx="23830">
                  <c:v>-0.99560400000000004</c:v>
                </c:pt>
                <c:pt idx="23831">
                  <c:v>-1.0011300000000001</c:v>
                </c:pt>
                <c:pt idx="23832">
                  <c:v>-1.01132</c:v>
                </c:pt>
                <c:pt idx="23833">
                  <c:v>-1.01905</c:v>
                </c:pt>
                <c:pt idx="23834">
                  <c:v>-1.02067</c:v>
                </c:pt>
                <c:pt idx="23835">
                  <c:v>-1.0238100000000001</c:v>
                </c:pt>
                <c:pt idx="23836">
                  <c:v>-1.0243599999999999</c:v>
                </c:pt>
                <c:pt idx="23837">
                  <c:v>-1.0250300000000001</c:v>
                </c:pt>
                <c:pt idx="23838">
                  <c:v>-1.0243100000000001</c:v>
                </c:pt>
                <c:pt idx="23839">
                  <c:v>-1.02322</c:v>
                </c:pt>
                <c:pt idx="23840">
                  <c:v>-1.022</c:v>
                </c:pt>
                <c:pt idx="23841">
                  <c:v>-1.02363</c:v>
                </c:pt>
                <c:pt idx="23842">
                  <c:v>-1.02763</c:v>
                </c:pt>
                <c:pt idx="23843">
                  <c:v>-1.0298099999999999</c:v>
                </c:pt>
                <c:pt idx="23844">
                  <c:v>-1.0272300000000001</c:v>
                </c:pt>
                <c:pt idx="23845">
                  <c:v>-1.0215000000000001</c:v>
                </c:pt>
                <c:pt idx="23846">
                  <c:v>-1.0213699999999999</c:v>
                </c:pt>
                <c:pt idx="23847">
                  <c:v>-1.0241499999999999</c:v>
                </c:pt>
                <c:pt idx="23848">
                  <c:v>-1.03281</c:v>
                </c:pt>
                <c:pt idx="23849">
                  <c:v>-1.0390600000000001</c:v>
                </c:pt>
                <c:pt idx="23850">
                  <c:v>-1.0416099999999999</c:v>
                </c:pt>
                <c:pt idx="23851">
                  <c:v>-1.0448900000000001</c:v>
                </c:pt>
                <c:pt idx="23852">
                  <c:v>-1.04542</c:v>
                </c:pt>
                <c:pt idx="23853">
                  <c:v>-1.03704</c:v>
                </c:pt>
                <c:pt idx="23854">
                  <c:v>-1.03163</c:v>
                </c:pt>
                <c:pt idx="23855">
                  <c:v>-1.0389900000000001</c:v>
                </c:pt>
                <c:pt idx="23856">
                  <c:v>-1.04653</c:v>
                </c:pt>
                <c:pt idx="23857">
                  <c:v>-1.0483499999999999</c:v>
                </c:pt>
                <c:pt idx="23858">
                  <c:v>-1.0415399999999999</c:v>
                </c:pt>
                <c:pt idx="23859">
                  <c:v>-1.04027</c:v>
                </c:pt>
                <c:pt idx="23860">
                  <c:v>-1.0407</c:v>
                </c:pt>
                <c:pt idx="23861">
                  <c:v>-1.04315</c:v>
                </c:pt>
                <c:pt idx="23862">
                  <c:v>-1.0393600000000001</c:v>
                </c:pt>
                <c:pt idx="23863">
                  <c:v>-1.0375099999999999</c:v>
                </c:pt>
                <c:pt idx="23864">
                  <c:v>-1.0340400000000001</c:v>
                </c:pt>
                <c:pt idx="23865">
                  <c:v>-1.0416700000000001</c:v>
                </c:pt>
                <c:pt idx="23866">
                  <c:v>-1.0478700000000001</c:v>
                </c:pt>
                <c:pt idx="23867">
                  <c:v>-1.05203</c:v>
                </c:pt>
                <c:pt idx="23868">
                  <c:v>-1.0401100000000001</c:v>
                </c:pt>
                <c:pt idx="23869">
                  <c:v>-1.02932</c:v>
                </c:pt>
                <c:pt idx="23870">
                  <c:v>-1.0299</c:v>
                </c:pt>
                <c:pt idx="23871">
                  <c:v>-1.0285899999999999</c:v>
                </c:pt>
                <c:pt idx="23872">
                  <c:v>-1.0274399999999999</c:v>
                </c:pt>
                <c:pt idx="23873">
                  <c:v>-1.0285899999999999</c:v>
                </c:pt>
                <c:pt idx="23874">
                  <c:v>-1.0289299999999999</c:v>
                </c:pt>
                <c:pt idx="23875">
                  <c:v>-1.02867</c:v>
                </c:pt>
                <c:pt idx="23876">
                  <c:v>-1.02871</c:v>
                </c:pt>
                <c:pt idx="23877">
                  <c:v>-1.0294099999999999</c:v>
                </c:pt>
                <c:pt idx="23878">
                  <c:v>-1.0177700000000001</c:v>
                </c:pt>
                <c:pt idx="23879">
                  <c:v>-1.0052300000000001</c:v>
                </c:pt>
                <c:pt idx="23880">
                  <c:v>-1.0074799999999999</c:v>
                </c:pt>
                <c:pt idx="23881">
                  <c:v>-1.01291</c:v>
                </c:pt>
                <c:pt idx="23882">
                  <c:v>-1.0288200000000001</c:v>
                </c:pt>
                <c:pt idx="23883">
                  <c:v>-1.02746</c:v>
                </c:pt>
                <c:pt idx="23884">
                  <c:v>-1.02257</c:v>
                </c:pt>
                <c:pt idx="23885">
                  <c:v>-1.02173</c:v>
                </c:pt>
                <c:pt idx="23886">
                  <c:v>-1.02345</c:v>
                </c:pt>
                <c:pt idx="23887">
                  <c:v>-1.02467</c:v>
                </c:pt>
                <c:pt idx="23888">
                  <c:v>-1.02536</c:v>
                </c:pt>
                <c:pt idx="23889">
                  <c:v>-1.0235700000000001</c:v>
                </c:pt>
                <c:pt idx="23890">
                  <c:v>-1.0243100000000001</c:v>
                </c:pt>
                <c:pt idx="23891">
                  <c:v>-1.02176</c:v>
                </c:pt>
                <c:pt idx="23892">
                  <c:v>-1.0106200000000001</c:v>
                </c:pt>
                <c:pt idx="23893">
                  <c:v>-0.99912199999999995</c:v>
                </c:pt>
                <c:pt idx="23894">
                  <c:v>-0.99930300000000005</c:v>
                </c:pt>
                <c:pt idx="23895">
                  <c:v>-1.00308</c:v>
                </c:pt>
                <c:pt idx="23896">
                  <c:v>-1.0048999999999999</c:v>
                </c:pt>
                <c:pt idx="23897">
                  <c:v>-1.00169</c:v>
                </c:pt>
                <c:pt idx="23898">
                  <c:v>-1.00353</c:v>
                </c:pt>
                <c:pt idx="23899">
                  <c:v>-1.00251</c:v>
                </c:pt>
                <c:pt idx="23900">
                  <c:v>-1.00126</c:v>
                </c:pt>
                <c:pt idx="23901">
                  <c:v>-0.99853599999999998</c:v>
                </c:pt>
                <c:pt idx="23902">
                  <c:v>-0.99301300000000003</c:v>
                </c:pt>
                <c:pt idx="23903">
                  <c:v>-0.99078100000000002</c:v>
                </c:pt>
                <c:pt idx="23904">
                  <c:v>-0.98133800000000004</c:v>
                </c:pt>
                <c:pt idx="23905">
                  <c:v>-0.97890699999999997</c:v>
                </c:pt>
                <c:pt idx="23906">
                  <c:v>-0.97739699999999996</c:v>
                </c:pt>
                <c:pt idx="23907">
                  <c:v>-0.97017699999999996</c:v>
                </c:pt>
                <c:pt idx="23908">
                  <c:v>-0.96954700000000005</c:v>
                </c:pt>
                <c:pt idx="23909">
                  <c:v>-0.96882800000000002</c:v>
                </c:pt>
                <c:pt idx="23910">
                  <c:v>-0.96622300000000005</c:v>
                </c:pt>
                <c:pt idx="23911">
                  <c:v>-0.96651900000000002</c:v>
                </c:pt>
                <c:pt idx="23912">
                  <c:v>-0.96871799999999997</c:v>
                </c:pt>
                <c:pt idx="23913">
                  <c:v>-0.97436400000000001</c:v>
                </c:pt>
                <c:pt idx="23914">
                  <c:v>-0.96987500000000004</c:v>
                </c:pt>
                <c:pt idx="23915">
                  <c:v>-0.96992100000000003</c:v>
                </c:pt>
                <c:pt idx="23916">
                  <c:v>-0.96970800000000001</c:v>
                </c:pt>
                <c:pt idx="23917">
                  <c:v>-0.98175100000000004</c:v>
                </c:pt>
                <c:pt idx="23918">
                  <c:v>-0.982819</c:v>
                </c:pt>
                <c:pt idx="23919">
                  <c:v>-0.97418199999999999</c:v>
                </c:pt>
                <c:pt idx="23920">
                  <c:v>-0.96356399999999998</c:v>
                </c:pt>
                <c:pt idx="23921">
                  <c:v>-0.96098700000000004</c:v>
                </c:pt>
                <c:pt idx="23922">
                  <c:v>-0.958735</c:v>
                </c:pt>
                <c:pt idx="23923">
                  <c:v>-0.95056700000000005</c:v>
                </c:pt>
                <c:pt idx="23924">
                  <c:v>-0.94712499999999999</c:v>
                </c:pt>
                <c:pt idx="23925">
                  <c:v>-0.95081700000000002</c:v>
                </c:pt>
                <c:pt idx="23926">
                  <c:v>-0.95652300000000001</c:v>
                </c:pt>
                <c:pt idx="23927">
                  <c:v>-0.96096400000000004</c:v>
                </c:pt>
                <c:pt idx="23928">
                  <c:v>-0.96123000000000003</c:v>
                </c:pt>
                <c:pt idx="23929">
                  <c:v>-0.95588300000000004</c:v>
                </c:pt>
                <c:pt idx="23930">
                  <c:v>-0.95644899999999999</c:v>
                </c:pt>
                <c:pt idx="23931">
                  <c:v>-0.95904599999999995</c:v>
                </c:pt>
                <c:pt idx="23932">
                  <c:v>-0.95419799999999999</c:v>
                </c:pt>
                <c:pt idx="23933">
                  <c:v>-0.94954499999999997</c:v>
                </c:pt>
                <c:pt idx="23934">
                  <c:v>-0.95548</c:v>
                </c:pt>
                <c:pt idx="23935">
                  <c:v>-0.96152499999999996</c:v>
                </c:pt>
                <c:pt idx="23936">
                  <c:v>-0.96004</c:v>
                </c:pt>
                <c:pt idx="23937">
                  <c:v>-0.94758200000000004</c:v>
                </c:pt>
                <c:pt idx="23938">
                  <c:v>-0.94577800000000001</c:v>
                </c:pt>
                <c:pt idx="23939">
                  <c:v>-0.94519799999999998</c:v>
                </c:pt>
                <c:pt idx="23940">
                  <c:v>-0.94409799999999999</c:v>
                </c:pt>
                <c:pt idx="23941">
                  <c:v>-0.93837999999999999</c:v>
                </c:pt>
                <c:pt idx="23942">
                  <c:v>-0.93834499999999998</c:v>
                </c:pt>
                <c:pt idx="23943">
                  <c:v>-0.94457199999999997</c:v>
                </c:pt>
                <c:pt idx="23944">
                  <c:v>-0.94326399999999999</c:v>
                </c:pt>
                <c:pt idx="23945">
                  <c:v>-0.94129399999999996</c:v>
                </c:pt>
                <c:pt idx="23946">
                  <c:v>-0.936948</c:v>
                </c:pt>
                <c:pt idx="23947">
                  <c:v>-0.934585</c:v>
                </c:pt>
                <c:pt idx="23948">
                  <c:v>-0.93787200000000004</c:v>
                </c:pt>
                <c:pt idx="23949">
                  <c:v>-0.93495600000000001</c:v>
                </c:pt>
                <c:pt idx="23950">
                  <c:v>-0.92811399999999999</c:v>
                </c:pt>
                <c:pt idx="23951">
                  <c:v>-0.92475799999999997</c:v>
                </c:pt>
                <c:pt idx="23952">
                  <c:v>-0.92513199999999995</c:v>
                </c:pt>
                <c:pt idx="23953">
                  <c:v>-0.92682900000000001</c:v>
                </c:pt>
                <c:pt idx="23954">
                  <c:v>-0.92718400000000001</c:v>
                </c:pt>
                <c:pt idx="23955">
                  <c:v>-0.92704900000000001</c:v>
                </c:pt>
                <c:pt idx="23956">
                  <c:v>-0.92505199999999999</c:v>
                </c:pt>
                <c:pt idx="23957">
                  <c:v>-0.91722700000000001</c:v>
                </c:pt>
                <c:pt idx="23958">
                  <c:v>-0.909053</c:v>
                </c:pt>
                <c:pt idx="23959">
                  <c:v>-0.89959</c:v>
                </c:pt>
                <c:pt idx="23960">
                  <c:v>-0.89136400000000005</c:v>
                </c:pt>
                <c:pt idx="23961">
                  <c:v>-0.88078299999999998</c:v>
                </c:pt>
                <c:pt idx="23962">
                  <c:v>-0.87335600000000002</c:v>
                </c:pt>
                <c:pt idx="23963">
                  <c:v>-0.86727900000000002</c:v>
                </c:pt>
                <c:pt idx="23964">
                  <c:v>-0.86662600000000001</c:v>
                </c:pt>
                <c:pt idx="23965">
                  <c:v>-0.86826800000000004</c:v>
                </c:pt>
                <c:pt idx="23966">
                  <c:v>-0.86557700000000004</c:v>
                </c:pt>
                <c:pt idx="23967">
                  <c:v>-0.85436800000000002</c:v>
                </c:pt>
                <c:pt idx="23968">
                  <c:v>-0.84056200000000003</c:v>
                </c:pt>
                <c:pt idx="23969">
                  <c:v>-0.83677599999999996</c:v>
                </c:pt>
                <c:pt idx="23970">
                  <c:v>-0.835283</c:v>
                </c:pt>
                <c:pt idx="23971">
                  <c:v>-0.82739300000000005</c:v>
                </c:pt>
                <c:pt idx="23972">
                  <c:v>-0.82188899999999998</c:v>
                </c:pt>
                <c:pt idx="23973">
                  <c:v>-0.823102</c:v>
                </c:pt>
                <c:pt idx="23974">
                  <c:v>-0.82252800000000004</c:v>
                </c:pt>
                <c:pt idx="23975">
                  <c:v>-0.82663600000000004</c:v>
                </c:pt>
                <c:pt idx="23976">
                  <c:v>-0.82551300000000005</c:v>
                </c:pt>
                <c:pt idx="23977">
                  <c:v>-0.82472500000000004</c:v>
                </c:pt>
                <c:pt idx="23978">
                  <c:v>-0.82524500000000001</c:v>
                </c:pt>
                <c:pt idx="23979">
                  <c:v>-0.82206299999999999</c:v>
                </c:pt>
                <c:pt idx="23980">
                  <c:v>-0.81522499999999998</c:v>
                </c:pt>
                <c:pt idx="23981">
                  <c:v>-0.80669000000000002</c:v>
                </c:pt>
                <c:pt idx="23982">
                  <c:v>-0.79647699999999999</c:v>
                </c:pt>
                <c:pt idx="23983">
                  <c:v>-0.78633500000000001</c:v>
                </c:pt>
                <c:pt idx="23984">
                  <c:v>-0.78239099999999995</c:v>
                </c:pt>
                <c:pt idx="23985">
                  <c:v>-0.78147100000000003</c:v>
                </c:pt>
                <c:pt idx="23986">
                  <c:v>-0.77698900000000004</c:v>
                </c:pt>
                <c:pt idx="23987">
                  <c:v>-0.76705999999999996</c:v>
                </c:pt>
                <c:pt idx="23988">
                  <c:v>-0.75048899999999996</c:v>
                </c:pt>
                <c:pt idx="23989">
                  <c:v>-0.74007100000000003</c:v>
                </c:pt>
                <c:pt idx="23990">
                  <c:v>-0.74112299999999998</c:v>
                </c:pt>
                <c:pt idx="23991">
                  <c:v>-0.74639999999999995</c:v>
                </c:pt>
                <c:pt idx="23992">
                  <c:v>-0.74252200000000002</c:v>
                </c:pt>
                <c:pt idx="23993">
                  <c:v>-0.73499300000000001</c:v>
                </c:pt>
                <c:pt idx="23994">
                  <c:v>-0.72496899999999997</c:v>
                </c:pt>
                <c:pt idx="23995">
                  <c:v>-0.72587599999999997</c:v>
                </c:pt>
                <c:pt idx="23996">
                  <c:v>-0.72301800000000005</c:v>
                </c:pt>
                <c:pt idx="23997">
                  <c:v>-0.70991499999999996</c:v>
                </c:pt>
                <c:pt idx="23998">
                  <c:v>-0.69234499999999999</c:v>
                </c:pt>
                <c:pt idx="23999">
                  <c:v>-0.68174599999999996</c:v>
                </c:pt>
                <c:pt idx="24000">
                  <c:v>-0.67736399999999997</c:v>
                </c:pt>
                <c:pt idx="24001">
                  <c:v>-0.671933</c:v>
                </c:pt>
                <c:pt idx="24002">
                  <c:v>-0.66829099999999997</c:v>
                </c:pt>
                <c:pt idx="24003">
                  <c:v>-0.66448499999999999</c:v>
                </c:pt>
                <c:pt idx="24004">
                  <c:v>-0.65459299999999998</c:v>
                </c:pt>
                <c:pt idx="24005">
                  <c:v>-0.64727000000000001</c:v>
                </c:pt>
                <c:pt idx="24006">
                  <c:v>-0.63986500000000002</c:v>
                </c:pt>
                <c:pt idx="24007">
                  <c:v>-0.64133099999999998</c:v>
                </c:pt>
                <c:pt idx="24008">
                  <c:v>-0.64492400000000005</c:v>
                </c:pt>
                <c:pt idx="24009">
                  <c:v>-0.64619199999999999</c:v>
                </c:pt>
                <c:pt idx="24010">
                  <c:v>-0.63710800000000001</c:v>
                </c:pt>
                <c:pt idx="24011">
                  <c:v>-0.615205</c:v>
                </c:pt>
                <c:pt idx="24012">
                  <c:v>-0.61110299999999995</c:v>
                </c:pt>
                <c:pt idx="24013">
                  <c:v>-0.60921899999999996</c:v>
                </c:pt>
                <c:pt idx="24014">
                  <c:v>-0.60758800000000002</c:v>
                </c:pt>
                <c:pt idx="24015">
                  <c:v>-0.60843899999999995</c:v>
                </c:pt>
                <c:pt idx="24016">
                  <c:v>-0.61297100000000004</c:v>
                </c:pt>
                <c:pt idx="24017">
                  <c:v>-0.61690900000000004</c:v>
                </c:pt>
                <c:pt idx="24018">
                  <c:v>-0.61811099999999997</c:v>
                </c:pt>
                <c:pt idx="24019">
                  <c:v>-0.61435600000000001</c:v>
                </c:pt>
                <c:pt idx="24020">
                  <c:v>-0.60597000000000001</c:v>
                </c:pt>
                <c:pt idx="24021">
                  <c:v>-0.60009199999999996</c:v>
                </c:pt>
                <c:pt idx="24022">
                  <c:v>-0.595441</c:v>
                </c:pt>
                <c:pt idx="24023">
                  <c:v>-0.59116599999999997</c:v>
                </c:pt>
                <c:pt idx="24024">
                  <c:v>-0.58702200000000004</c:v>
                </c:pt>
                <c:pt idx="24025">
                  <c:v>-0.58154399999999995</c:v>
                </c:pt>
                <c:pt idx="24026">
                  <c:v>-0.57345500000000005</c:v>
                </c:pt>
                <c:pt idx="24027">
                  <c:v>-0.57447700000000002</c:v>
                </c:pt>
                <c:pt idx="24028">
                  <c:v>-0.57627899999999999</c:v>
                </c:pt>
                <c:pt idx="24029">
                  <c:v>-0.57888700000000004</c:v>
                </c:pt>
                <c:pt idx="24030">
                  <c:v>-0.57730300000000001</c:v>
                </c:pt>
                <c:pt idx="24031">
                  <c:v>-0.57081499999999996</c:v>
                </c:pt>
                <c:pt idx="24032">
                  <c:v>-0.56016500000000002</c:v>
                </c:pt>
                <c:pt idx="24033">
                  <c:v>-0.54015400000000002</c:v>
                </c:pt>
                <c:pt idx="24034">
                  <c:v>-0.53091600000000005</c:v>
                </c:pt>
                <c:pt idx="24035">
                  <c:v>-0.52384500000000001</c:v>
                </c:pt>
                <c:pt idx="24036">
                  <c:v>-0.51927299999999998</c:v>
                </c:pt>
                <c:pt idx="24037">
                  <c:v>-0.51434800000000003</c:v>
                </c:pt>
                <c:pt idx="24038">
                  <c:v>-0.51140799999999997</c:v>
                </c:pt>
                <c:pt idx="24039">
                  <c:v>-0.51639500000000005</c:v>
                </c:pt>
                <c:pt idx="24040">
                  <c:v>-0.51562300000000005</c:v>
                </c:pt>
                <c:pt idx="24041">
                  <c:v>-0.50883800000000001</c:v>
                </c:pt>
                <c:pt idx="24042">
                  <c:v>-0.50721499999999997</c:v>
                </c:pt>
                <c:pt idx="24043">
                  <c:v>-0.51291799999999999</c:v>
                </c:pt>
                <c:pt idx="24044">
                  <c:v>-0.52613299999999996</c:v>
                </c:pt>
                <c:pt idx="24045">
                  <c:v>-0.53265899999999999</c:v>
                </c:pt>
                <c:pt idx="24046">
                  <c:v>-0.53715800000000002</c:v>
                </c:pt>
                <c:pt idx="24047">
                  <c:v>-0.54599500000000001</c:v>
                </c:pt>
                <c:pt idx="24048">
                  <c:v>-0.55373300000000003</c:v>
                </c:pt>
                <c:pt idx="24049">
                  <c:v>-0.56290499999999999</c:v>
                </c:pt>
                <c:pt idx="24050">
                  <c:v>-0.572573</c:v>
                </c:pt>
                <c:pt idx="24051">
                  <c:v>-0.58687500000000004</c:v>
                </c:pt>
                <c:pt idx="24052">
                  <c:v>-0.58724200000000004</c:v>
                </c:pt>
                <c:pt idx="24053">
                  <c:v>-0.58596800000000004</c:v>
                </c:pt>
                <c:pt idx="24054">
                  <c:v>-0.59409900000000004</c:v>
                </c:pt>
                <c:pt idx="24055">
                  <c:v>-0.60210600000000003</c:v>
                </c:pt>
                <c:pt idx="24056">
                  <c:v>-0.60614699999999999</c:v>
                </c:pt>
                <c:pt idx="24057">
                  <c:v>-0.60836199999999996</c:v>
                </c:pt>
                <c:pt idx="24058">
                  <c:v>-0.61118099999999997</c:v>
                </c:pt>
                <c:pt idx="24059">
                  <c:v>-0.60404899999999995</c:v>
                </c:pt>
                <c:pt idx="24060">
                  <c:v>-0.54311799999999999</c:v>
                </c:pt>
                <c:pt idx="24061">
                  <c:v>-0.49807099999999999</c:v>
                </c:pt>
                <c:pt idx="24062">
                  <c:v>-0.76607700000000001</c:v>
                </c:pt>
                <c:pt idx="24063">
                  <c:v>-1.14608</c:v>
                </c:pt>
                <c:pt idx="24064">
                  <c:v>-0.95293799999999995</c:v>
                </c:pt>
                <c:pt idx="24065">
                  <c:v>-0.62191799999999997</c:v>
                </c:pt>
                <c:pt idx="24066">
                  <c:v>-0.53688599999999997</c:v>
                </c:pt>
                <c:pt idx="24067">
                  <c:v>-0.51563000000000003</c:v>
                </c:pt>
                <c:pt idx="24068">
                  <c:v>-0.48397800000000002</c:v>
                </c:pt>
                <c:pt idx="24069">
                  <c:v>-0.46540500000000001</c:v>
                </c:pt>
                <c:pt idx="24070">
                  <c:v>-0.46366299999999999</c:v>
                </c:pt>
                <c:pt idx="24071">
                  <c:v>-0.47233599999999998</c:v>
                </c:pt>
                <c:pt idx="24072">
                  <c:v>-0.48497099999999999</c:v>
                </c:pt>
                <c:pt idx="24073">
                  <c:v>-0.50354200000000005</c:v>
                </c:pt>
                <c:pt idx="24074">
                  <c:v>-0.52707999999999999</c:v>
                </c:pt>
                <c:pt idx="24075">
                  <c:v>-0.55049599999999999</c:v>
                </c:pt>
                <c:pt idx="24076">
                  <c:v>-0.556925</c:v>
                </c:pt>
                <c:pt idx="24077">
                  <c:v>-0.56606500000000004</c:v>
                </c:pt>
                <c:pt idx="24078">
                  <c:v>-0.57095600000000002</c:v>
                </c:pt>
                <c:pt idx="24079">
                  <c:v>-0.57474199999999998</c:v>
                </c:pt>
                <c:pt idx="24080">
                  <c:v>-0.57262000000000002</c:v>
                </c:pt>
                <c:pt idx="24081">
                  <c:v>-0.55810000000000004</c:v>
                </c:pt>
                <c:pt idx="24082">
                  <c:v>-0.55246399999999996</c:v>
                </c:pt>
                <c:pt idx="24083">
                  <c:v>-0.56373899999999999</c:v>
                </c:pt>
                <c:pt idx="24084">
                  <c:v>-0.62758000000000003</c:v>
                </c:pt>
                <c:pt idx="24085">
                  <c:v>-0.85728099999999996</c:v>
                </c:pt>
                <c:pt idx="24086">
                  <c:v>-1.1202000000000001</c:v>
                </c:pt>
                <c:pt idx="24087">
                  <c:v>-1.0184599999999999</c:v>
                </c:pt>
                <c:pt idx="24088">
                  <c:v>-0.77077399999999996</c:v>
                </c:pt>
                <c:pt idx="24089">
                  <c:v>-0.68188499999999996</c:v>
                </c:pt>
                <c:pt idx="24090">
                  <c:v>-0.61621599999999999</c:v>
                </c:pt>
                <c:pt idx="24091">
                  <c:v>-0.52579100000000001</c:v>
                </c:pt>
                <c:pt idx="24092">
                  <c:v>-0.443855</c:v>
                </c:pt>
                <c:pt idx="24093">
                  <c:v>-0.40210499999999999</c:v>
                </c:pt>
                <c:pt idx="24094">
                  <c:v>-0.378778</c:v>
                </c:pt>
                <c:pt idx="24095">
                  <c:v>-0.36553099999999999</c:v>
                </c:pt>
                <c:pt idx="24096">
                  <c:v>-0.35572999999999999</c:v>
                </c:pt>
                <c:pt idx="24097">
                  <c:v>-0.34710200000000002</c:v>
                </c:pt>
                <c:pt idx="24098">
                  <c:v>-0.34216000000000002</c:v>
                </c:pt>
                <c:pt idx="24099">
                  <c:v>-0.339808</c:v>
                </c:pt>
                <c:pt idx="24100">
                  <c:v>-0.33205299999999999</c:v>
                </c:pt>
                <c:pt idx="24101">
                  <c:v>-0.32714199999999999</c:v>
                </c:pt>
                <c:pt idx="24102">
                  <c:v>-0.32666800000000001</c:v>
                </c:pt>
                <c:pt idx="24103">
                  <c:v>-0.32395800000000002</c:v>
                </c:pt>
                <c:pt idx="24104">
                  <c:v>-0.31059999999999999</c:v>
                </c:pt>
                <c:pt idx="24105">
                  <c:v>-0.293549</c:v>
                </c:pt>
                <c:pt idx="24106">
                  <c:v>-0.283414</c:v>
                </c:pt>
                <c:pt idx="24107">
                  <c:v>-0.27655000000000002</c:v>
                </c:pt>
                <c:pt idx="24108">
                  <c:v>-0.27099400000000001</c:v>
                </c:pt>
                <c:pt idx="24109">
                  <c:v>-0.26987899999999998</c:v>
                </c:pt>
                <c:pt idx="24110">
                  <c:v>-0.26966400000000001</c:v>
                </c:pt>
                <c:pt idx="24111">
                  <c:v>-0.26773599999999997</c:v>
                </c:pt>
                <c:pt idx="24112">
                  <c:v>-0.27517399999999997</c:v>
                </c:pt>
                <c:pt idx="24113">
                  <c:v>-0.28537899999999999</c:v>
                </c:pt>
                <c:pt idx="24114">
                  <c:v>-0.30221500000000001</c:v>
                </c:pt>
                <c:pt idx="24115">
                  <c:v>-0.324158</c:v>
                </c:pt>
                <c:pt idx="24116">
                  <c:v>-0.32957700000000001</c:v>
                </c:pt>
                <c:pt idx="24117">
                  <c:v>-0.322297</c:v>
                </c:pt>
                <c:pt idx="24118">
                  <c:v>-0.31376100000000001</c:v>
                </c:pt>
                <c:pt idx="24119">
                  <c:v>-0.309867</c:v>
                </c:pt>
                <c:pt idx="24120">
                  <c:v>-0.31184099999999998</c:v>
                </c:pt>
                <c:pt idx="24121">
                  <c:v>-0.31326300000000001</c:v>
                </c:pt>
                <c:pt idx="24122">
                  <c:v>-0.31152800000000003</c:v>
                </c:pt>
                <c:pt idx="24123">
                  <c:v>-0.308952</c:v>
                </c:pt>
                <c:pt idx="24124">
                  <c:v>-0.30693399999999998</c:v>
                </c:pt>
                <c:pt idx="24125">
                  <c:v>-0.32441199999999998</c:v>
                </c:pt>
                <c:pt idx="24126">
                  <c:v>-0.33971600000000002</c:v>
                </c:pt>
                <c:pt idx="24127">
                  <c:v>-0.34447499999999998</c:v>
                </c:pt>
                <c:pt idx="24128">
                  <c:v>-0.34570200000000001</c:v>
                </c:pt>
                <c:pt idx="24129">
                  <c:v>-0.34634999999999999</c:v>
                </c:pt>
                <c:pt idx="24130">
                  <c:v>-0.35193200000000002</c:v>
                </c:pt>
                <c:pt idx="24131">
                  <c:v>-0.35161399999999998</c:v>
                </c:pt>
                <c:pt idx="24132">
                  <c:v>-0.346107</c:v>
                </c:pt>
                <c:pt idx="24133">
                  <c:v>-0.342557</c:v>
                </c:pt>
                <c:pt idx="24134">
                  <c:v>-0.34720800000000002</c:v>
                </c:pt>
                <c:pt idx="24135">
                  <c:v>-0.358601</c:v>
                </c:pt>
                <c:pt idx="24136">
                  <c:v>-0.36446200000000001</c:v>
                </c:pt>
                <c:pt idx="24137">
                  <c:v>-0.36669099999999999</c:v>
                </c:pt>
                <c:pt idx="24138">
                  <c:v>-0.37206499999999998</c:v>
                </c:pt>
                <c:pt idx="24139">
                  <c:v>-0.372396</c:v>
                </c:pt>
                <c:pt idx="24140">
                  <c:v>-0.36782300000000001</c:v>
                </c:pt>
                <c:pt idx="24141">
                  <c:v>-0.36606100000000003</c:v>
                </c:pt>
                <c:pt idx="24142">
                  <c:v>-0.36561900000000003</c:v>
                </c:pt>
                <c:pt idx="24143">
                  <c:v>-0.36417500000000003</c:v>
                </c:pt>
                <c:pt idx="24144">
                  <c:v>-0.36301899999999998</c:v>
                </c:pt>
                <c:pt idx="24145">
                  <c:v>-0.36141699999999999</c:v>
                </c:pt>
                <c:pt idx="24146">
                  <c:v>-0.36041299999999998</c:v>
                </c:pt>
                <c:pt idx="24147">
                  <c:v>-0.36424499999999999</c:v>
                </c:pt>
                <c:pt idx="24148">
                  <c:v>-0.37202800000000003</c:v>
                </c:pt>
                <c:pt idx="24149">
                  <c:v>-0.37698900000000002</c:v>
                </c:pt>
                <c:pt idx="24150">
                  <c:v>-0.37804300000000002</c:v>
                </c:pt>
                <c:pt idx="24151">
                  <c:v>-0.38408700000000001</c:v>
                </c:pt>
                <c:pt idx="24152">
                  <c:v>-0.38650299999999999</c:v>
                </c:pt>
                <c:pt idx="24153">
                  <c:v>-0.38216099999999997</c:v>
                </c:pt>
                <c:pt idx="24154">
                  <c:v>-0.380635</c:v>
                </c:pt>
                <c:pt idx="24155">
                  <c:v>-0.37857299999999999</c:v>
                </c:pt>
                <c:pt idx="24156">
                  <c:v>-0.37790499999999999</c:v>
                </c:pt>
                <c:pt idx="24157">
                  <c:v>-0.37806800000000002</c:v>
                </c:pt>
                <c:pt idx="24158">
                  <c:v>-0.376106</c:v>
                </c:pt>
                <c:pt idx="24159">
                  <c:v>-0.376413</c:v>
                </c:pt>
                <c:pt idx="24160">
                  <c:v>-0.37803799999999999</c:v>
                </c:pt>
                <c:pt idx="24161">
                  <c:v>-0.37874400000000003</c:v>
                </c:pt>
                <c:pt idx="24162">
                  <c:v>-0.38134400000000002</c:v>
                </c:pt>
                <c:pt idx="24163">
                  <c:v>-0.38681100000000002</c:v>
                </c:pt>
                <c:pt idx="24164">
                  <c:v>-0.38957000000000003</c:v>
                </c:pt>
                <c:pt idx="24165">
                  <c:v>-0.38792300000000002</c:v>
                </c:pt>
                <c:pt idx="24166">
                  <c:v>-0.38767400000000002</c:v>
                </c:pt>
                <c:pt idx="24167">
                  <c:v>-0.382102</c:v>
                </c:pt>
                <c:pt idx="24168">
                  <c:v>-0.37325199999999997</c:v>
                </c:pt>
                <c:pt idx="24169">
                  <c:v>-0.36390400000000001</c:v>
                </c:pt>
                <c:pt idx="24170">
                  <c:v>-0.35758800000000002</c:v>
                </c:pt>
                <c:pt idx="24171">
                  <c:v>-0.35278900000000002</c:v>
                </c:pt>
                <c:pt idx="24172">
                  <c:v>-0.34908699999999998</c:v>
                </c:pt>
                <c:pt idx="24173">
                  <c:v>-0.34859899999999999</c:v>
                </c:pt>
                <c:pt idx="24174">
                  <c:v>-0.342893</c:v>
                </c:pt>
                <c:pt idx="24175">
                  <c:v>-0.33932499999999999</c:v>
                </c:pt>
                <c:pt idx="24176">
                  <c:v>-0.34034300000000001</c:v>
                </c:pt>
                <c:pt idx="24177">
                  <c:v>-0.33435599999999999</c:v>
                </c:pt>
                <c:pt idx="24178">
                  <c:v>-0.33367000000000002</c:v>
                </c:pt>
                <c:pt idx="24179">
                  <c:v>-0.33724900000000002</c:v>
                </c:pt>
                <c:pt idx="24180">
                  <c:v>-0.342497</c:v>
                </c:pt>
                <c:pt idx="24181">
                  <c:v>-0.34290599999999999</c:v>
                </c:pt>
                <c:pt idx="24182">
                  <c:v>-0.34210600000000002</c:v>
                </c:pt>
                <c:pt idx="24183">
                  <c:v>-0.338951</c:v>
                </c:pt>
                <c:pt idx="24184">
                  <c:v>-0.34201900000000002</c:v>
                </c:pt>
                <c:pt idx="24185">
                  <c:v>-0.34187299999999998</c:v>
                </c:pt>
                <c:pt idx="24186">
                  <c:v>-0.34275899999999998</c:v>
                </c:pt>
                <c:pt idx="24187">
                  <c:v>-0.34539599999999998</c:v>
                </c:pt>
                <c:pt idx="24188">
                  <c:v>-0.34196799999999999</c:v>
                </c:pt>
                <c:pt idx="24189">
                  <c:v>-0.34469300000000003</c:v>
                </c:pt>
                <c:pt idx="24190">
                  <c:v>-0.34203499999999998</c:v>
                </c:pt>
                <c:pt idx="24191">
                  <c:v>-0.34250999999999998</c:v>
                </c:pt>
                <c:pt idx="24192">
                  <c:v>-0.336478</c:v>
                </c:pt>
                <c:pt idx="24193">
                  <c:v>-0.33806399999999998</c:v>
                </c:pt>
                <c:pt idx="24194">
                  <c:v>-0.33679199999999998</c:v>
                </c:pt>
                <c:pt idx="24195">
                  <c:v>-0.33649899999999999</c:v>
                </c:pt>
                <c:pt idx="24196">
                  <c:v>-0.33223200000000003</c:v>
                </c:pt>
                <c:pt idx="24197">
                  <c:v>-0.32910600000000001</c:v>
                </c:pt>
                <c:pt idx="24198">
                  <c:v>-0.32377800000000001</c:v>
                </c:pt>
                <c:pt idx="24199">
                  <c:v>-0.316085</c:v>
                </c:pt>
                <c:pt idx="24200">
                  <c:v>-0.30792700000000001</c:v>
                </c:pt>
                <c:pt idx="24201">
                  <c:v>-0.30335299999999998</c:v>
                </c:pt>
                <c:pt idx="24202">
                  <c:v>-0.31128699999999998</c:v>
                </c:pt>
                <c:pt idx="24203">
                  <c:v>-0.31078499999999998</c:v>
                </c:pt>
                <c:pt idx="24204">
                  <c:v>-0.304317</c:v>
                </c:pt>
                <c:pt idx="24205">
                  <c:v>-0.29143799999999997</c:v>
                </c:pt>
                <c:pt idx="24206">
                  <c:v>-0.29302800000000001</c:v>
                </c:pt>
                <c:pt idx="24207">
                  <c:v>-0.287553</c:v>
                </c:pt>
                <c:pt idx="24208">
                  <c:v>-0.27382499999999999</c:v>
                </c:pt>
                <c:pt idx="24209">
                  <c:v>-0.25980500000000001</c:v>
                </c:pt>
                <c:pt idx="24210">
                  <c:v>-0.25082500000000002</c:v>
                </c:pt>
                <c:pt idx="24211">
                  <c:v>-0.24629200000000001</c:v>
                </c:pt>
                <c:pt idx="24212">
                  <c:v>-0.24419199999999999</c:v>
                </c:pt>
                <c:pt idx="24213">
                  <c:v>-0.24209800000000001</c:v>
                </c:pt>
                <c:pt idx="24214">
                  <c:v>-0.243094</c:v>
                </c:pt>
                <c:pt idx="24215">
                  <c:v>-0.24904499999999999</c:v>
                </c:pt>
                <c:pt idx="24216">
                  <c:v>-0.25279000000000001</c:v>
                </c:pt>
                <c:pt idx="24217">
                  <c:v>-0.248112</c:v>
                </c:pt>
                <c:pt idx="24218">
                  <c:v>-0.24349100000000001</c:v>
                </c:pt>
                <c:pt idx="24219">
                  <c:v>-0.23589399999999999</c:v>
                </c:pt>
                <c:pt idx="24220">
                  <c:v>-0.22866800000000001</c:v>
                </c:pt>
                <c:pt idx="24221">
                  <c:v>-0.21407999999999999</c:v>
                </c:pt>
                <c:pt idx="24222">
                  <c:v>-0.20929500000000001</c:v>
                </c:pt>
                <c:pt idx="24223">
                  <c:v>-0.210259</c:v>
                </c:pt>
                <c:pt idx="24224">
                  <c:v>-0.209036</c:v>
                </c:pt>
                <c:pt idx="24225">
                  <c:v>-0.20338800000000001</c:v>
                </c:pt>
                <c:pt idx="24226">
                  <c:v>-0.19556200000000001</c:v>
                </c:pt>
                <c:pt idx="24227">
                  <c:v>-0.180949</c:v>
                </c:pt>
                <c:pt idx="24228">
                  <c:v>-0.172627</c:v>
                </c:pt>
                <c:pt idx="24229">
                  <c:v>-0.16663500000000001</c:v>
                </c:pt>
                <c:pt idx="24230">
                  <c:v>-0.16438900000000001</c:v>
                </c:pt>
                <c:pt idx="24231">
                  <c:v>-0.16811899999999999</c:v>
                </c:pt>
                <c:pt idx="24232">
                  <c:v>-0.171816</c:v>
                </c:pt>
                <c:pt idx="24233">
                  <c:v>-0.16764999999999999</c:v>
                </c:pt>
                <c:pt idx="24234">
                  <c:v>-0.15869900000000001</c:v>
                </c:pt>
                <c:pt idx="24235">
                  <c:v>-0.15174099999999999</c:v>
                </c:pt>
                <c:pt idx="24236">
                  <c:v>-0.13829900000000001</c:v>
                </c:pt>
                <c:pt idx="24237">
                  <c:v>-0.13386100000000001</c:v>
                </c:pt>
                <c:pt idx="24238">
                  <c:v>-0.13237299999999999</c:v>
                </c:pt>
                <c:pt idx="24239">
                  <c:v>-0.137131</c:v>
                </c:pt>
                <c:pt idx="24240">
                  <c:v>-0.13999700000000001</c:v>
                </c:pt>
                <c:pt idx="24241">
                  <c:v>-0.14080599999999999</c:v>
                </c:pt>
                <c:pt idx="24242">
                  <c:v>-0.136266</c:v>
                </c:pt>
                <c:pt idx="24243">
                  <c:v>-0.13336700000000001</c:v>
                </c:pt>
                <c:pt idx="24244">
                  <c:v>-0.12494</c:v>
                </c:pt>
                <c:pt idx="24245">
                  <c:v>-0.119049</c:v>
                </c:pt>
                <c:pt idx="24246">
                  <c:v>-0.116442</c:v>
                </c:pt>
                <c:pt idx="24247">
                  <c:v>-0.113436</c:v>
                </c:pt>
                <c:pt idx="24248">
                  <c:v>-0.10705000000000001</c:v>
                </c:pt>
                <c:pt idx="24249">
                  <c:v>-0.104043</c:v>
                </c:pt>
                <c:pt idx="24250">
                  <c:v>-0.105827</c:v>
                </c:pt>
                <c:pt idx="24251">
                  <c:v>-0.100882</c:v>
                </c:pt>
                <c:pt idx="24252">
                  <c:v>-8.9502100000000001E-2</c:v>
                </c:pt>
                <c:pt idx="24253">
                  <c:v>-7.3312299999999997E-2</c:v>
                </c:pt>
                <c:pt idx="24254">
                  <c:v>-6.0408299999999998E-2</c:v>
                </c:pt>
                <c:pt idx="24255">
                  <c:v>-4.7435999999999999E-2</c:v>
                </c:pt>
                <c:pt idx="24256">
                  <c:v>-3.3182299999999998E-2</c:v>
                </c:pt>
                <c:pt idx="24257">
                  <c:v>-1.90251E-2</c:v>
                </c:pt>
                <c:pt idx="24258">
                  <c:v>-3.9640700000000001E-3</c:v>
                </c:pt>
                <c:pt idx="24259">
                  <c:v>1.8467600000000001E-2</c:v>
                </c:pt>
                <c:pt idx="24260">
                  <c:v>4.1878400000000003E-2</c:v>
                </c:pt>
                <c:pt idx="24261">
                  <c:v>5.0019000000000001E-2</c:v>
                </c:pt>
                <c:pt idx="24262">
                  <c:v>5.4191999999999997E-2</c:v>
                </c:pt>
                <c:pt idx="24263">
                  <c:v>6.1718299999999997E-2</c:v>
                </c:pt>
                <c:pt idx="24264">
                  <c:v>7.1025199999999997E-2</c:v>
                </c:pt>
                <c:pt idx="24265">
                  <c:v>7.9838300000000001E-2</c:v>
                </c:pt>
                <c:pt idx="24266">
                  <c:v>9.2747999999999997E-2</c:v>
                </c:pt>
                <c:pt idx="24267">
                  <c:v>0.102383</c:v>
                </c:pt>
                <c:pt idx="24268">
                  <c:v>0.107471</c:v>
                </c:pt>
                <c:pt idx="24269">
                  <c:v>0.110512</c:v>
                </c:pt>
                <c:pt idx="24270">
                  <c:v>0.114665</c:v>
                </c:pt>
                <c:pt idx="24271">
                  <c:v>0.11683200000000001</c:v>
                </c:pt>
                <c:pt idx="24272">
                  <c:v>0.116953</c:v>
                </c:pt>
                <c:pt idx="24273">
                  <c:v>0.117044</c:v>
                </c:pt>
                <c:pt idx="24274">
                  <c:v>0.11779100000000001</c:v>
                </c:pt>
                <c:pt idx="24275">
                  <c:v>0.118343</c:v>
                </c:pt>
                <c:pt idx="24276">
                  <c:v>0.111813</c:v>
                </c:pt>
                <c:pt idx="24277">
                  <c:v>9.6531800000000001E-2</c:v>
                </c:pt>
                <c:pt idx="24278">
                  <c:v>8.8446200000000003E-2</c:v>
                </c:pt>
                <c:pt idx="24279">
                  <c:v>8.3071599999999995E-2</c:v>
                </c:pt>
                <c:pt idx="24280">
                  <c:v>7.6415800000000006E-2</c:v>
                </c:pt>
                <c:pt idx="24281">
                  <c:v>6.9461999999999996E-2</c:v>
                </c:pt>
                <c:pt idx="24282">
                  <c:v>6.0380000000000003E-2</c:v>
                </c:pt>
                <c:pt idx="24283">
                  <c:v>5.8019500000000002E-2</c:v>
                </c:pt>
                <c:pt idx="24284">
                  <c:v>5.6685399999999997E-2</c:v>
                </c:pt>
                <c:pt idx="24285">
                  <c:v>5.3274099999999998E-2</c:v>
                </c:pt>
                <c:pt idx="24286">
                  <c:v>4.8153599999999998E-2</c:v>
                </c:pt>
                <c:pt idx="24287">
                  <c:v>4.4641E-2</c:v>
                </c:pt>
                <c:pt idx="24288">
                  <c:v>4.6449400000000002E-2</c:v>
                </c:pt>
                <c:pt idx="24289">
                  <c:v>5.62128E-2</c:v>
                </c:pt>
                <c:pt idx="24290">
                  <c:v>7.9002199999999995E-2</c:v>
                </c:pt>
                <c:pt idx="24291">
                  <c:v>0.101718</c:v>
                </c:pt>
                <c:pt idx="24292">
                  <c:v>0.123011</c:v>
                </c:pt>
                <c:pt idx="24293">
                  <c:v>0.14297899999999999</c:v>
                </c:pt>
                <c:pt idx="24294">
                  <c:v>0.15886400000000001</c:v>
                </c:pt>
                <c:pt idx="24295">
                  <c:v>0.17113400000000001</c:v>
                </c:pt>
                <c:pt idx="24296">
                  <c:v>0.177207</c:v>
                </c:pt>
                <c:pt idx="24297">
                  <c:v>0.180645</c:v>
                </c:pt>
                <c:pt idx="24298">
                  <c:v>0.183506</c:v>
                </c:pt>
                <c:pt idx="24299">
                  <c:v>0.184475</c:v>
                </c:pt>
                <c:pt idx="24300">
                  <c:v>0.18779100000000001</c:v>
                </c:pt>
                <c:pt idx="24301">
                  <c:v>0.18900900000000001</c:v>
                </c:pt>
                <c:pt idx="24302">
                  <c:v>0.195294</c:v>
                </c:pt>
                <c:pt idx="24303">
                  <c:v>0.194714</c:v>
                </c:pt>
                <c:pt idx="24304">
                  <c:v>0.19911599999999999</c:v>
                </c:pt>
                <c:pt idx="24305">
                  <c:v>0.20988699999999999</c:v>
                </c:pt>
                <c:pt idx="24306">
                  <c:v>0.21421200000000001</c:v>
                </c:pt>
                <c:pt idx="24307">
                  <c:v>0.219473</c:v>
                </c:pt>
                <c:pt idx="24308">
                  <c:v>0.22953100000000001</c:v>
                </c:pt>
                <c:pt idx="24309">
                  <c:v>0.24526800000000001</c:v>
                </c:pt>
                <c:pt idx="24310">
                  <c:v>0.250886</c:v>
                </c:pt>
                <c:pt idx="24311">
                  <c:v>0.25234699999999999</c:v>
                </c:pt>
                <c:pt idx="24312">
                  <c:v>0.257741</c:v>
                </c:pt>
                <c:pt idx="24313">
                  <c:v>0.26315100000000002</c:v>
                </c:pt>
                <c:pt idx="24314">
                  <c:v>0.26680999999999999</c:v>
                </c:pt>
                <c:pt idx="24315">
                  <c:v>0.26569100000000001</c:v>
                </c:pt>
                <c:pt idx="24316">
                  <c:v>0.26983699999999999</c:v>
                </c:pt>
                <c:pt idx="24317">
                  <c:v>0.27577600000000002</c:v>
                </c:pt>
                <c:pt idx="24318">
                  <c:v>0.27837499999999998</c:v>
                </c:pt>
                <c:pt idx="24319">
                  <c:v>0.28227200000000002</c:v>
                </c:pt>
                <c:pt idx="24320">
                  <c:v>0.29224899999999998</c:v>
                </c:pt>
                <c:pt idx="24321">
                  <c:v>0.29841600000000001</c:v>
                </c:pt>
                <c:pt idx="24322">
                  <c:v>0.30672199999999999</c:v>
                </c:pt>
                <c:pt idx="24323">
                  <c:v>0.32161499999999998</c:v>
                </c:pt>
                <c:pt idx="24324">
                  <c:v>0.33427400000000002</c:v>
                </c:pt>
                <c:pt idx="24325">
                  <c:v>0.35239100000000001</c:v>
                </c:pt>
                <c:pt idx="24326">
                  <c:v>0.37641799999999997</c:v>
                </c:pt>
                <c:pt idx="24327">
                  <c:v>0.40502899999999997</c:v>
                </c:pt>
                <c:pt idx="24328">
                  <c:v>0.42886999999999997</c:v>
                </c:pt>
                <c:pt idx="24329">
                  <c:v>0.44801400000000002</c:v>
                </c:pt>
                <c:pt idx="24330">
                  <c:v>0.464779</c:v>
                </c:pt>
                <c:pt idx="24331">
                  <c:v>0.478601</c:v>
                </c:pt>
                <c:pt idx="24332">
                  <c:v>0.48871199999999998</c:v>
                </c:pt>
                <c:pt idx="24333">
                  <c:v>0.48870200000000003</c:v>
                </c:pt>
                <c:pt idx="24334">
                  <c:v>0.47942000000000001</c:v>
                </c:pt>
                <c:pt idx="24335">
                  <c:v>0.47282999999999997</c:v>
                </c:pt>
                <c:pt idx="24336">
                  <c:v>0.46269900000000003</c:v>
                </c:pt>
                <c:pt idx="24337">
                  <c:v>0.45638800000000002</c:v>
                </c:pt>
                <c:pt idx="24338">
                  <c:v>0.46092899999999998</c:v>
                </c:pt>
                <c:pt idx="24339">
                  <c:v>0.470665</c:v>
                </c:pt>
                <c:pt idx="24340">
                  <c:v>0.48111999999999999</c:v>
                </c:pt>
                <c:pt idx="24341">
                  <c:v>0.49311500000000003</c:v>
                </c:pt>
                <c:pt idx="24342">
                  <c:v>0.50517599999999996</c:v>
                </c:pt>
                <c:pt idx="24343">
                  <c:v>0.52517999999999998</c:v>
                </c:pt>
                <c:pt idx="24344">
                  <c:v>0.55768099999999998</c:v>
                </c:pt>
                <c:pt idx="24345">
                  <c:v>0.58246299999999995</c:v>
                </c:pt>
                <c:pt idx="24346">
                  <c:v>0.60177400000000003</c:v>
                </c:pt>
                <c:pt idx="24347">
                  <c:v>0.61567499999999997</c:v>
                </c:pt>
                <c:pt idx="24348">
                  <c:v>0.628668</c:v>
                </c:pt>
                <c:pt idx="24349">
                  <c:v>0.64244599999999996</c:v>
                </c:pt>
                <c:pt idx="24350">
                  <c:v>0.65523200000000004</c:v>
                </c:pt>
                <c:pt idx="24351">
                  <c:v>0.66837000000000002</c:v>
                </c:pt>
                <c:pt idx="24352">
                  <c:v>0.68129099999999998</c:v>
                </c:pt>
                <c:pt idx="24353">
                  <c:v>0.69092200000000004</c:v>
                </c:pt>
                <c:pt idx="24354">
                  <c:v>0.69675900000000002</c:v>
                </c:pt>
                <c:pt idx="24355">
                  <c:v>0.70281400000000005</c:v>
                </c:pt>
                <c:pt idx="24356">
                  <c:v>0.70915600000000001</c:v>
                </c:pt>
                <c:pt idx="24357">
                  <c:v>0.71239699999999995</c:v>
                </c:pt>
                <c:pt idx="24358">
                  <c:v>0.71410600000000002</c:v>
                </c:pt>
                <c:pt idx="24359">
                  <c:v>0.70297299999999996</c:v>
                </c:pt>
                <c:pt idx="24360">
                  <c:v>0.69775600000000004</c:v>
                </c:pt>
                <c:pt idx="24361">
                  <c:v>0.69247999999999998</c:v>
                </c:pt>
                <c:pt idx="24362">
                  <c:v>0.68710000000000004</c:v>
                </c:pt>
                <c:pt idx="24363">
                  <c:v>0.68306699999999998</c:v>
                </c:pt>
                <c:pt idx="24364">
                  <c:v>0.68612099999999998</c:v>
                </c:pt>
                <c:pt idx="24365">
                  <c:v>0.68837400000000004</c:v>
                </c:pt>
                <c:pt idx="24366">
                  <c:v>0.690029</c:v>
                </c:pt>
                <c:pt idx="24367">
                  <c:v>0.69371000000000005</c:v>
                </c:pt>
                <c:pt idx="24368">
                  <c:v>0.69548399999999999</c:v>
                </c:pt>
                <c:pt idx="24369">
                  <c:v>0.69271000000000005</c:v>
                </c:pt>
                <c:pt idx="24370">
                  <c:v>0.68991400000000003</c:v>
                </c:pt>
                <c:pt idx="24371">
                  <c:v>0.68610099999999996</c:v>
                </c:pt>
                <c:pt idx="24372">
                  <c:v>0.68482799999999999</c:v>
                </c:pt>
                <c:pt idx="24373">
                  <c:v>0.68002700000000005</c:v>
                </c:pt>
                <c:pt idx="24374">
                  <c:v>0.68369000000000002</c:v>
                </c:pt>
                <c:pt idx="24375">
                  <c:v>0.69042999999999999</c:v>
                </c:pt>
                <c:pt idx="24376">
                  <c:v>0.69516900000000004</c:v>
                </c:pt>
                <c:pt idx="24377">
                  <c:v>0.70138699999999998</c:v>
                </c:pt>
                <c:pt idx="24378">
                  <c:v>0.71350899999999995</c:v>
                </c:pt>
                <c:pt idx="24379">
                  <c:v>0.74012999999999995</c:v>
                </c:pt>
                <c:pt idx="24380">
                  <c:v>0.76499700000000004</c:v>
                </c:pt>
                <c:pt idx="24381">
                  <c:v>0.778775</c:v>
                </c:pt>
                <c:pt idx="24382">
                  <c:v>0.79841600000000001</c:v>
                </c:pt>
                <c:pt idx="24383">
                  <c:v>0.81631799999999999</c:v>
                </c:pt>
                <c:pt idx="24384">
                  <c:v>0.82482500000000003</c:v>
                </c:pt>
                <c:pt idx="24385">
                  <c:v>0.82670999999999994</c:v>
                </c:pt>
                <c:pt idx="24386">
                  <c:v>0.82985200000000003</c:v>
                </c:pt>
                <c:pt idx="24387">
                  <c:v>0.83808099999999996</c:v>
                </c:pt>
                <c:pt idx="24388">
                  <c:v>0.84318000000000004</c:v>
                </c:pt>
                <c:pt idx="24389">
                  <c:v>0.84172999999999998</c:v>
                </c:pt>
                <c:pt idx="24390">
                  <c:v>0.839063</c:v>
                </c:pt>
                <c:pt idx="24391">
                  <c:v>0.83650800000000003</c:v>
                </c:pt>
                <c:pt idx="24392">
                  <c:v>0.83319399999999999</c:v>
                </c:pt>
                <c:pt idx="24393">
                  <c:v>0.83370299999999997</c:v>
                </c:pt>
                <c:pt idx="24394">
                  <c:v>0.82512799999999997</c:v>
                </c:pt>
                <c:pt idx="24395">
                  <c:v>0.80795600000000001</c:v>
                </c:pt>
                <c:pt idx="24396">
                  <c:v>0.78931200000000001</c:v>
                </c:pt>
                <c:pt idx="24397">
                  <c:v>0.76701299999999994</c:v>
                </c:pt>
                <c:pt idx="24398">
                  <c:v>0.75764399999999998</c:v>
                </c:pt>
                <c:pt idx="24399">
                  <c:v>0.76744299999999999</c:v>
                </c:pt>
                <c:pt idx="24400">
                  <c:v>0.78741899999999998</c:v>
                </c:pt>
                <c:pt idx="24401">
                  <c:v>0.80366300000000002</c:v>
                </c:pt>
                <c:pt idx="24402">
                  <c:v>0.81388899999999997</c:v>
                </c:pt>
                <c:pt idx="24403">
                  <c:v>0.81837499999999996</c:v>
                </c:pt>
                <c:pt idx="24404">
                  <c:v>0.82218100000000005</c:v>
                </c:pt>
                <c:pt idx="24405">
                  <c:v>0.83055400000000001</c:v>
                </c:pt>
                <c:pt idx="24406">
                  <c:v>0.84255500000000005</c:v>
                </c:pt>
                <c:pt idx="24407">
                  <c:v>0.85511400000000004</c:v>
                </c:pt>
                <c:pt idx="24408">
                  <c:v>0.86939900000000003</c:v>
                </c:pt>
                <c:pt idx="24409">
                  <c:v>0.88131700000000002</c:v>
                </c:pt>
                <c:pt idx="24410">
                  <c:v>0.89290099999999994</c:v>
                </c:pt>
                <c:pt idx="24411">
                  <c:v>0.90395800000000004</c:v>
                </c:pt>
                <c:pt idx="24412">
                  <c:v>0.91193299999999999</c:v>
                </c:pt>
                <c:pt idx="24413">
                  <c:v>0.91906100000000002</c:v>
                </c:pt>
                <c:pt idx="24414">
                  <c:v>0.92400300000000002</c:v>
                </c:pt>
                <c:pt idx="24415">
                  <c:v>0.92664299999999999</c:v>
                </c:pt>
                <c:pt idx="24416">
                  <c:v>0.92924200000000001</c:v>
                </c:pt>
                <c:pt idx="24417">
                  <c:v>0.930037</c:v>
                </c:pt>
                <c:pt idx="24418">
                  <c:v>0.92308999999999997</c:v>
                </c:pt>
                <c:pt idx="24419">
                  <c:v>0.91816699999999996</c:v>
                </c:pt>
                <c:pt idx="24420">
                  <c:v>0.915404</c:v>
                </c:pt>
                <c:pt idx="24421">
                  <c:v>0.91157500000000002</c:v>
                </c:pt>
                <c:pt idx="24422">
                  <c:v>0.90770600000000001</c:v>
                </c:pt>
                <c:pt idx="24423">
                  <c:v>0.90161100000000005</c:v>
                </c:pt>
                <c:pt idx="24424">
                  <c:v>0.89817599999999997</c:v>
                </c:pt>
                <c:pt idx="24425">
                  <c:v>0.89658199999999999</c:v>
                </c:pt>
                <c:pt idx="24426">
                  <c:v>0.89463899999999996</c:v>
                </c:pt>
                <c:pt idx="24427">
                  <c:v>0.89560200000000001</c:v>
                </c:pt>
                <c:pt idx="24428">
                  <c:v>0.89622800000000002</c:v>
                </c:pt>
                <c:pt idx="24429">
                  <c:v>0.894926</c:v>
                </c:pt>
                <c:pt idx="24430">
                  <c:v>0.89580300000000002</c:v>
                </c:pt>
                <c:pt idx="24431">
                  <c:v>0.89720200000000006</c:v>
                </c:pt>
                <c:pt idx="24432">
                  <c:v>0.89759800000000001</c:v>
                </c:pt>
                <c:pt idx="24433">
                  <c:v>0.90020299999999998</c:v>
                </c:pt>
                <c:pt idx="24434">
                  <c:v>0.90224800000000005</c:v>
                </c:pt>
                <c:pt idx="24435">
                  <c:v>0.904308</c:v>
                </c:pt>
                <c:pt idx="24436">
                  <c:v>0.90469900000000003</c:v>
                </c:pt>
                <c:pt idx="24437">
                  <c:v>0.90323699999999996</c:v>
                </c:pt>
                <c:pt idx="24438">
                  <c:v>0.90957299999999996</c:v>
                </c:pt>
                <c:pt idx="24439">
                  <c:v>0.91337000000000002</c:v>
                </c:pt>
                <c:pt idx="24440">
                  <c:v>0.91505899999999996</c:v>
                </c:pt>
                <c:pt idx="24441">
                  <c:v>0.91638799999999998</c:v>
                </c:pt>
                <c:pt idx="24442">
                  <c:v>0.91951300000000002</c:v>
                </c:pt>
                <c:pt idx="24443">
                  <c:v>0.92206999999999995</c:v>
                </c:pt>
                <c:pt idx="24444">
                  <c:v>0.92509799999999998</c:v>
                </c:pt>
                <c:pt idx="24445">
                  <c:v>0.92772200000000005</c:v>
                </c:pt>
                <c:pt idx="24446">
                  <c:v>0.931782</c:v>
                </c:pt>
                <c:pt idx="24447">
                  <c:v>0.93480600000000003</c:v>
                </c:pt>
                <c:pt idx="24448">
                  <c:v>0.93836900000000001</c:v>
                </c:pt>
                <c:pt idx="24449">
                  <c:v>0.94430499999999995</c:v>
                </c:pt>
                <c:pt idx="24450">
                  <c:v>0.94937800000000006</c:v>
                </c:pt>
                <c:pt idx="24451">
                  <c:v>0.93934300000000004</c:v>
                </c:pt>
                <c:pt idx="24452">
                  <c:v>0.94381300000000001</c:v>
                </c:pt>
                <c:pt idx="24453">
                  <c:v>0.96271300000000004</c:v>
                </c:pt>
                <c:pt idx="24454">
                  <c:v>0.970306</c:v>
                </c:pt>
                <c:pt idx="24455">
                  <c:v>0.97454099999999999</c:v>
                </c:pt>
                <c:pt idx="24456">
                  <c:v>0.97953299999999999</c:v>
                </c:pt>
                <c:pt idx="24457">
                  <c:v>0.98504499999999995</c:v>
                </c:pt>
                <c:pt idx="24458">
                  <c:v>0.98987800000000004</c:v>
                </c:pt>
                <c:pt idx="24459">
                  <c:v>0.99396499999999999</c:v>
                </c:pt>
                <c:pt idx="24460">
                  <c:v>0.99813300000000005</c:v>
                </c:pt>
                <c:pt idx="24461">
                  <c:v>1.00135</c:v>
                </c:pt>
                <c:pt idx="24462">
                  <c:v>1.00275</c:v>
                </c:pt>
                <c:pt idx="24463">
                  <c:v>1.0045599999999999</c:v>
                </c:pt>
                <c:pt idx="24464">
                  <c:v>1.00857</c:v>
                </c:pt>
                <c:pt idx="24465">
                  <c:v>1.0131699999999999</c:v>
                </c:pt>
                <c:pt idx="24466">
                  <c:v>1.01814</c:v>
                </c:pt>
                <c:pt idx="24467">
                  <c:v>1.02247</c:v>
                </c:pt>
                <c:pt idx="24468">
                  <c:v>1.02586</c:v>
                </c:pt>
                <c:pt idx="24469">
                  <c:v>1.02813</c:v>
                </c:pt>
                <c:pt idx="24470">
                  <c:v>1.03182</c:v>
                </c:pt>
                <c:pt idx="24471">
                  <c:v>1.03704</c:v>
                </c:pt>
                <c:pt idx="24472">
                  <c:v>1.0387599999999999</c:v>
                </c:pt>
                <c:pt idx="24473">
                  <c:v>1.0409900000000001</c:v>
                </c:pt>
                <c:pt idx="24474">
                  <c:v>1.0459799999999999</c:v>
                </c:pt>
                <c:pt idx="24475">
                  <c:v>1.0492900000000001</c:v>
                </c:pt>
                <c:pt idx="24476">
                  <c:v>1.0505</c:v>
                </c:pt>
                <c:pt idx="24477">
                  <c:v>1.05111</c:v>
                </c:pt>
                <c:pt idx="24478">
                  <c:v>1.0538000000000001</c:v>
                </c:pt>
                <c:pt idx="24479">
                  <c:v>1.0600499999999999</c:v>
                </c:pt>
                <c:pt idx="24480">
                  <c:v>1.06338</c:v>
                </c:pt>
                <c:pt idx="24481">
                  <c:v>1.06616</c:v>
                </c:pt>
                <c:pt idx="24482">
                  <c:v>1.0731299999999999</c:v>
                </c:pt>
                <c:pt idx="24483">
                  <c:v>1.0747500000000001</c:v>
                </c:pt>
                <c:pt idx="24484">
                  <c:v>1.07622</c:v>
                </c:pt>
                <c:pt idx="24485">
                  <c:v>1.0812999999999999</c:v>
                </c:pt>
                <c:pt idx="24486">
                  <c:v>1.0829</c:v>
                </c:pt>
                <c:pt idx="24487">
                  <c:v>1.0865199999999999</c:v>
                </c:pt>
                <c:pt idx="24488">
                  <c:v>1.0916300000000001</c:v>
                </c:pt>
                <c:pt idx="24489">
                  <c:v>1.0940099999999999</c:v>
                </c:pt>
                <c:pt idx="24490">
                  <c:v>1.0940099999999999</c:v>
                </c:pt>
                <c:pt idx="24491">
                  <c:v>1.09887</c:v>
                </c:pt>
                <c:pt idx="24492">
                  <c:v>1.1014900000000001</c:v>
                </c:pt>
                <c:pt idx="24493">
                  <c:v>1.10358</c:v>
                </c:pt>
                <c:pt idx="24494">
                  <c:v>1.10907</c:v>
                </c:pt>
                <c:pt idx="24495">
                  <c:v>1.1078699999999999</c:v>
                </c:pt>
                <c:pt idx="24496">
                  <c:v>1.1079000000000001</c:v>
                </c:pt>
                <c:pt idx="24497">
                  <c:v>1.1099399999999999</c:v>
                </c:pt>
                <c:pt idx="24498">
                  <c:v>1.1105100000000001</c:v>
                </c:pt>
                <c:pt idx="24499">
                  <c:v>1.1131</c:v>
                </c:pt>
                <c:pt idx="24500">
                  <c:v>1.11503</c:v>
                </c:pt>
                <c:pt idx="24501">
                  <c:v>1.1136600000000001</c:v>
                </c:pt>
                <c:pt idx="24502">
                  <c:v>1.1128800000000001</c:v>
                </c:pt>
                <c:pt idx="24503">
                  <c:v>1.1137999999999999</c:v>
                </c:pt>
                <c:pt idx="24504">
                  <c:v>1.11144</c:v>
                </c:pt>
                <c:pt idx="24505">
                  <c:v>1.11049</c:v>
                </c:pt>
                <c:pt idx="24506">
                  <c:v>1.1131599999999999</c:v>
                </c:pt>
                <c:pt idx="24507">
                  <c:v>1.11433</c:v>
                </c:pt>
                <c:pt idx="24508">
                  <c:v>1.1154500000000001</c:v>
                </c:pt>
                <c:pt idx="24509">
                  <c:v>1.11669</c:v>
                </c:pt>
                <c:pt idx="24510">
                  <c:v>1.1162000000000001</c:v>
                </c:pt>
                <c:pt idx="24511">
                  <c:v>1.11561</c:v>
                </c:pt>
                <c:pt idx="24512">
                  <c:v>1.1150599999999999</c:v>
                </c:pt>
                <c:pt idx="24513">
                  <c:v>1.11581</c:v>
                </c:pt>
                <c:pt idx="24514">
                  <c:v>1.1135900000000001</c:v>
                </c:pt>
                <c:pt idx="24515">
                  <c:v>1.1066</c:v>
                </c:pt>
                <c:pt idx="24516">
                  <c:v>1.1059300000000001</c:v>
                </c:pt>
                <c:pt idx="24517">
                  <c:v>1.10595</c:v>
                </c:pt>
                <c:pt idx="24518">
                  <c:v>1.1059600000000001</c:v>
                </c:pt>
                <c:pt idx="24519">
                  <c:v>1.1028</c:v>
                </c:pt>
                <c:pt idx="24520">
                  <c:v>1.10094</c:v>
                </c:pt>
                <c:pt idx="24521">
                  <c:v>1.1008199999999999</c:v>
                </c:pt>
                <c:pt idx="24522">
                  <c:v>1.1016699999999999</c:v>
                </c:pt>
                <c:pt idx="24523">
                  <c:v>1.1039000000000001</c:v>
                </c:pt>
                <c:pt idx="24524">
                  <c:v>1.1043799999999999</c:v>
                </c:pt>
                <c:pt idx="24525">
                  <c:v>1.1024099999999999</c:v>
                </c:pt>
                <c:pt idx="24526">
                  <c:v>1.1068</c:v>
                </c:pt>
                <c:pt idx="24527">
                  <c:v>1.10965</c:v>
                </c:pt>
                <c:pt idx="24528">
                  <c:v>1.11232</c:v>
                </c:pt>
                <c:pt idx="24529">
                  <c:v>1.1174200000000001</c:v>
                </c:pt>
                <c:pt idx="24530">
                  <c:v>1.1223700000000001</c:v>
                </c:pt>
                <c:pt idx="24531">
                  <c:v>1.1249</c:v>
                </c:pt>
                <c:pt idx="24532">
                  <c:v>1.12744</c:v>
                </c:pt>
                <c:pt idx="24533">
                  <c:v>1.1309100000000001</c:v>
                </c:pt>
                <c:pt idx="24534">
                  <c:v>1.13609</c:v>
                </c:pt>
                <c:pt idx="24535">
                  <c:v>1.13371</c:v>
                </c:pt>
                <c:pt idx="24536">
                  <c:v>1.1378600000000001</c:v>
                </c:pt>
                <c:pt idx="24537">
                  <c:v>1.1412800000000001</c:v>
                </c:pt>
                <c:pt idx="24538">
                  <c:v>1.1407799999999999</c:v>
                </c:pt>
                <c:pt idx="24539">
                  <c:v>1.14402</c:v>
                </c:pt>
                <c:pt idx="24540">
                  <c:v>1.14628</c:v>
                </c:pt>
                <c:pt idx="24541">
                  <c:v>1.1474899999999999</c:v>
                </c:pt>
                <c:pt idx="24542">
                  <c:v>1.14724</c:v>
                </c:pt>
                <c:pt idx="24543">
                  <c:v>1.15147</c:v>
                </c:pt>
                <c:pt idx="24544">
                  <c:v>1.1532100000000001</c:v>
                </c:pt>
                <c:pt idx="24545">
                  <c:v>1.15706</c:v>
                </c:pt>
                <c:pt idx="24546">
                  <c:v>1.1578999999999999</c:v>
                </c:pt>
                <c:pt idx="24547">
                  <c:v>1.1614500000000001</c:v>
                </c:pt>
                <c:pt idx="24548">
                  <c:v>1.1669099999999999</c:v>
                </c:pt>
                <c:pt idx="24549">
                  <c:v>1.1688799999999999</c:v>
                </c:pt>
                <c:pt idx="24550">
                  <c:v>1.1747000000000001</c:v>
                </c:pt>
                <c:pt idx="24551">
                  <c:v>1.17886</c:v>
                </c:pt>
                <c:pt idx="24552">
                  <c:v>1.18285</c:v>
                </c:pt>
                <c:pt idx="24553">
                  <c:v>1.1876</c:v>
                </c:pt>
                <c:pt idx="24554">
                  <c:v>1.19017</c:v>
                </c:pt>
                <c:pt idx="24555">
                  <c:v>1.1910099999999999</c:v>
                </c:pt>
                <c:pt idx="24556">
                  <c:v>1.1926699999999999</c:v>
                </c:pt>
                <c:pt idx="24557">
                  <c:v>1.1889799999999999</c:v>
                </c:pt>
                <c:pt idx="24558">
                  <c:v>1.1928700000000001</c:v>
                </c:pt>
                <c:pt idx="24559">
                  <c:v>1.1903699999999999</c:v>
                </c:pt>
                <c:pt idx="24560">
                  <c:v>1.19001</c:v>
                </c:pt>
                <c:pt idx="24561">
                  <c:v>1.19316</c:v>
                </c:pt>
                <c:pt idx="24562">
                  <c:v>1.1933</c:v>
                </c:pt>
                <c:pt idx="24563">
                  <c:v>1.1949399999999999</c:v>
                </c:pt>
                <c:pt idx="24564">
                  <c:v>1.1977899999999999</c:v>
                </c:pt>
                <c:pt idx="24565">
                  <c:v>1.19807</c:v>
                </c:pt>
                <c:pt idx="24566">
                  <c:v>1.19879</c:v>
                </c:pt>
                <c:pt idx="24567">
                  <c:v>1.1982200000000001</c:v>
                </c:pt>
                <c:pt idx="24568">
                  <c:v>1.1973800000000001</c:v>
                </c:pt>
                <c:pt idx="24569">
                  <c:v>1.2000299999999999</c:v>
                </c:pt>
                <c:pt idx="24570">
                  <c:v>1.20343</c:v>
                </c:pt>
                <c:pt idx="24571">
                  <c:v>1.2044600000000001</c:v>
                </c:pt>
                <c:pt idx="24572">
                  <c:v>1.2068099999999999</c:v>
                </c:pt>
                <c:pt idx="24573">
                  <c:v>1.2097199999999999</c:v>
                </c:pt>
                <c:pt idx="24574">
                  <c:v>1.2130399999999999</c:v>
                </c:pt>
                <c:pt idx="24575">
                  <c:v>1.2158100000000001</c:v>
                </c:pt>
                <c:pt idx="24576">
                  <c:v>1.2201200000000001</c:v>
                </c:pt>
                <c:pt idx="24577">
                  <c:v>1.2221</c:v>
                </c:pt>
                <c:pt idx="24578">
                  <c:v>1.22339</c:v>
                </c:pt>
                <c:pt idx="24579">
                  <c:v>1.2242900000000001</c:v>
                </c:pt>
                <c:pt idx="24580">
                  <c:v>1.22976</c:v>
                </c:pt>
                <c:pt idx="24581">
                  <c:v>1.2354400000000001</c:v>
                </c:pt>
                <c:pt idx="24582">
                  <c:v>1.23681</c:v>
                </c:pt>
                <c:pt idx="24583">
                  <c:v>1.2377400000000001</c:v>
                </c:pt>
                <c:pt idx="24584">
                  <c:v>1.2407999999999999</c:v>
                </c:pt>
                <c:pt idx="24585">
                  <c:v>1.2439499999999999</c:v>
                </c:pt>
                <c:pt idx="24586">
                  <c:v>1.2448399999999999</c:v>
                </c:pt>
                <c:pt idx="24587">
                  <c:v>1.24671</c:v>
                </c:pt>
                <c:pt idx="24588">
                  <c:v>1.2464</c:v>
                </c:pt>
                <c:pt idx="24589">
                  <c:v>1.2506600000000001</c:v>
                </c:pt>
                <c:pt idx="24590">
                  <c:v>1.2547699999999999</c:v>
                </c:pt>
                <c:pt idx="24591">
                  <c:v>1.25766</c:v>
                </c:pt>
                <c:pt idx="24592">
                  <c:v>1.2599100000000001</c:v>
                </c:pt>
                <c:pt idx="24593">
                  <c:v>1.2643500000000001</c:v>
                </c:pt>
                <c:pt idx="24594">
                  <c:v>1.27138</c:v>
                </c:pt>
                <c:pt idx="24595">
                  <c:v>1.2724899999999999</c:v>
                </c:pt>
                <c:pt idx="24596">
                  <c:v>1.2736799999999999</c:v>
                </c:pt>
                <c:pt idx="24597">
                  <c:v>1.27451</c:v>
                </c:pt>
                <c:pt idx="24598">
                  <c:v>1.2743100000000001</c:v>
                </c:pt>
                <c:pt idx="24599">
                  <c:v>1.2739799999999999</c:v>
                </c:pt>
                <c:pt idx="24600">
                  <c:v>1.2777700000000001</c:v>
                </c:pt>
                <c:pt idx="24601">
                  <c:v>1.27704</c:v>
                </c:pt>
                <c:pt idx="24602">
                  <c:v>1.2793600000000001</c:v>
                </c:pt>
                <c:pt idx="24603">
                  <c:v>1.28311</c:v>
                </c:pt>
                <c:pt idx="24604">
                  <c:v>1.2838000000000001</c:v>
                </c:pt>
                <c:pt idx="24605">
                  <c:v>1.2851900000000001</c:v>
                </c:pt>
                <c:pt idx="24606">
                  <c:v>1.2884500000000001</c:v>
                </c:pt>
                <c:pt idx="24607">
                  <c:v>1.2902100000000001</c:v>
                </c:pt>
                <c:pt idx="24608">
                  <c:v>1.2917099999999999</c:v>
                </c:pt>
                <c:pt idx="24609">
                  <c:v>1.29067</c:v>
                </c:pt>
                <c:pt idx="24610">
                  <c:v>1.2948299999999999</c:v>
                </c:pt>
                <c:pt idx="24611">
                  <c:v>1.2984599999999999</c:v>
                </c:pt>
                <c:pt idx="24612">
                  <c:v>1.30183</c:v>
                </c:pt>
                <c:pt idx="24613">
                  <c:v>1.30558</c:v>
                </c:pt>
                <c:pt idx="24614">
                  <c:v>1.30891</c:v>
                </c:pt>
                <c:pt idx="24615">
                  <c:v>1.31274</c:v>
                </c:pt>
                <c:pt idx="24616">
                  <c:v>1.31576</c:v>
                </c:pt>
                <c:pt idx="24617">
                  <c:v>1.31724</c:v>
                </c:pt>
                <c:pt idx="24618">
                  <c:v>1.3178799999999999</c:v>
                </c:pt>
                <c:pt idx="24619">
                  <c:v>1.3170200000000001</c:v>
                </c:pt>
                <c:pt idx="24620">
                  <c:v>1.3170200000000001</c:v>
                </c:pt>
                <c:pt idx="24621">
                  <c:v>1.3216300000000001</c:v>
                </c:pt>
                <c:pt idx="24622">
                  <c:v>1.3237399999999999</c:v>
                </c:pt>
                <c:pt idx="24623">
                  <c:v>1.3259799999999999</c:v>
                </c:pt>
                <c:pt idx="24624">
                  <c:v>1.3291900000000001</c:v>
                </c:pt>
                <c:pt idx="24625">
                  <c:v>1.3311900000000001</c:v>
                </c:pt>
                <c:pt idx="24626">
                  <c:v>1.33172</c:v>
                </c:pt>
                <c:pt idx="24627">
                  <c:v>1.3309299999999999</c:v>
                </c:pt>
                <c:pt idx="24628">
                  <c:v>1.3308800000000001</c:v>
                </c:pt>
                <c:pt idx="24629">
                  <c:v>1.3303199999999999</c:v>
                </c:pt>
                <c:pt idx="24630">
                  <c:v>1.32999</c:v>
                </c:pt>
                <c:pt idx="24631">
                  <c:v>1.32731</c:v>
                </c:pt>
                <c:pt idx="24632">
                  <c:v>1.3266800000000001</c:v>
                </c:pt>
                <c:pt idx="24633">
                  <c:v>1.3298700000000001</c:v>
                </c:pt>
                <c:pt idx="24634">
                  <c:v>1.3296699999999999</c:v>
                </c:pt>
                <c:pt idx="24635">
                  <c:v>1.33283</c:v>
                </c:pt>
                <c:pt idx="24636">
                  <c:v>1.3364</c:v>
                </c:pt>
                <c:pt idx="24637">
                  <c:v>1.3370599999999999</c:v>
                </c:pt>
                <c:pt idx="24638">
                  <c:v>1.33955</c:v>
                </c:pt>
                <c:pt idx="24639">
                  <c:v>1.3428199999999999</c:v>
                </c:pt>
                <c:pt idx="24640">
                  <c:v>1.3434699999999999</c:v>
                </c:pt>
                <c:pt idx="24641">
                  <c:v>1.34419</c:v>
                </c:pt>
                <c:pt idx="24642">
                  <c:v>1.34602</c:v>
                </c:pt>
                <c:pt idx="24643">
                  <c:v>1.3471900000000001</c:v>
                </c:pt>
                <c:pt idx="24644">
                  <c:v>1.34632</c:v>
                </c:pt>
                <c:pt idx="24645">
                  <c:v>1.34561</c:v>
                </c:pt>
                <c:pt idx="24646">
                  <c:v>1.3414999999999999</c:v>
                </c:pt>
                <c:pt idx="24647">
                  <c:v>1.3408599999999999</c:v>
                </c:pt>
                <c:pt idx="24648">
                  <c:v>1.34232</c:v>
                </c:pt>
                <c:pt idx="24649">
                  <c:v>1.3470200000000001</c:v>
                </c:pt>
                <c:pt idx="24650">
                  <c:v>1.34737</c:v>
                </c:pt>
                <c:pt idx="24651">
                  <c:v>1.3466400000000001</c:v>
                </c:pt>
                <c:pt idx="24652">
                  <c:v>1.3475900000000001</c:v>
                </c:pt>
                <c:pt idx="24653">
                  <c:v>1.3474299999999999</c:v>
                </c:pt>
                <c:pt idx="24654">
                  <c:v>1.3473299999999999</c:v>
                </c:pt>
                <c:pt idx="24655">
                  <c:v>1.3468500000000001</c:v>
                </c:pt>
                <c:pt idx="24656">
                  <c:v>1.3458699999999999</c:v>
                </c:pt>
                <c:pt idx="24657">
                  <c:v>1.34423</c:v>
                </c:pt>
                <c:pt idx="24658">
                  <c:v>1.3436999999999999</c:v>
                </c:pt>
                <c:pt idx="24659">
                  <c:v>1.34642</c:v>
                </c:pt>
                <c:pt idx="24660">
                  <c:v>1.34392</c:v>
                </c:pt>
                <c:pt idx="24661">
                  <c:v>1.3422099999999999</c:v>
                </c:pt>
                <c:pt idx="24662">
                  <c:v>1.3423799999999999</c:v>
                </c:pt>
                <c:pt idx="24663">
                  <c:v>1.3409899999999999</c:v>
                </c:pt>
                <c:pt idx="24664">
                  <c:v>1.3396300000000001</c:v>
                </c:pt>
                <c:pt idx="24665">
                  <c:v>1.33935</c:v>
                </c:pt>
                <c:pt idx="24666">
                  <c:v>1.33938</c:v>
                </c:pt>
                <c:pt idx="24667">
                  <c:v>1.3384100000000001</c:v>
                </c:pt>
                <c:pt idx="24668">
                  <c:v>1.3373299999999999</c:v>
                </c:pt>
                <c:pt idx="24669">
                  <c:v>1.33545</c:v>
                </c:pt>
                <c:pt idx="24670">
                  <c:v>1.3328199999999999</c:v>
                </c:pt>
                <c:pt idx="24671">
                  <c:v>1.3309899999999999</c:v>
                </c:pt>
                <c:pt idx="24672">
                  <c:v>1.33063</c:v>
                </c:pt>
                <c:pt idx="24673">
                  <c:v>1.33192</c:v>
                </c:pt>
                <c:pt idx="24674">
                  <c:v>1.33212</c:v>
                </c:pt>
                <c:pt idx="24675">
                  <c:v>1.32623</c:v>
                </c:pt>
                <c:pt idx="24676">
                  <c:v>1.32477</c:v>
                </c:pt>
                <c:pt idx="24677">
                  <c:v>1.32623</c:v>
                </c:pt>
                <c:pt idx="24678">
                  <c:v>1.3272200000000001</c:v>
                </c:pt>
                <c:pt idx="24679">
                  <c:v>1.32819</c:v>
                </c:pt>
                <c:pt idx="24680">
                  <c:v>1.3283400000000001</c:v>
                </c:pt>
                <c:pt idx="24681">
                  <c:v>1.32721</c:v>
                </c:pt>
                <c:pt idx="24682">
                  <c:v>1.3284400000000001</c:v>
                </c:pt>
                <c:pt idx="24683">
                  <c:v>1.33</c:v>
                </c:pt>
                <c:pt idx="24684">
                  <c:v>1.3309599999999999</c:v>
                </c:pt>
                <c:pt idx="24685">
                  <c:v>1.3324400000000001</c:v>
                </c:pt>
                <c:pt idx="24686">
                  <c:v>1.3333999999999999</c:v>
                </c:pt>
                <c:pt idx="24687">
                  <c:v>1.33422</c:v>
                </c:pt>
                <c:pt idx="24688">
                  <c:v>1.32975</c:v>
                </c:pt>
                <c:pt idx="24689">
                  <c:v>1.3303100000000001</c:v>
                </c:pt>
                <c:pt idx="24690">
                  <c:v>1.33182</c:v>
                </c:pt>
                <c:pt idx="24691">
                  <c:v>1.3339000000000001</c:v>
                </c:pt>
                <c:pt idx="24692">
                  <c:v>1.3334900000000001</c:v>
                </c:pt>
                <c:pt idx="24693">
                  <c:v>1.33396</c:v>
                </c:pt>
                <c:pt idx="24694">
                  <c:v>1.33307</c:v>
                </c:pt>
                <c:pt idx="24695">
                  <c:v>1.3320399999999999</c:v>
                </c:pt>
                <c:pt idx="24696">
                  <c:v>1.3314999999999999</c:v>
                </c:pt>
                <c:pt idx="24697">
                  <c:v>1.3319399999999999</c:v>
                </c:pt>
                <c:pt idx="24698">
                  <c:v>1.33341</c:v>
                </c:pt>
                <c:pt idx="24699">
                  <c:v>1.33501</c:v>
                </c:pt>
                <c:pt idx="24700">
                  <c:v>1.3354900000000001</c:v>
                </c:pt>
                <c:pt idx="24701">
                  <c:v>1.33718</c:v>
                </c:pt>
                <c:pt idx="24702">
                  <c:v>1.33423</c:v>
                </c:pt>
                <c:pt idx="24703">
                  <c:v>1.33606</c:v>
                </c:pt>
                <c:pt idx="24704">
                  <c:v>1.3379399999999999</c:v>
                </c:pt>
                <c:pt idx="24705">
                  <c:v>1.34416</c:v>
                </c:pt>
                <c:pt idx="24706">
                  <c:v>1.3414600000000001</c:v>
                </c:pt>
                <c:pt idx="24707">
                  <c:v>1.3428199999999999</c:v>
                </c:pt>
                <c:pt idx="24708">
                  <c:v>1.34154</c:v>
                </c:pt>
                <c:pt idx="24709">
                  <c:v>1.3414699999999999</c:v>
                </c:pt>
                <c:pt idx="24710">
                  <c:v>1.3415900000000001</c:v>
                </c:pt>
                <c:pt idx="24711">
                  <c:v>1.3407500000000001</c:v>
                </c:pt>
                <c:pt idx="24712">
                  <c:v>1.33836</c:v>
                </c:pt>
                <c:pt idx="24713">
                  <c:v>1.3372299999999999</c:v>
                </c:pt>
                <c:pt idx="24714">
                  <c:v>1.3379799999999999</c:v>
                </c:pt>
                <c:pt idx="24715">
                  <c:v>1.3336600000000001</c:v>
                </c:pt>
                <c:pt idx="24716">
                  <c:v>1.3329899999999999</c:v>
                </c:pt>
                <c:pt idx="24717">
                  <c:v>1.3326100000000001</c:v>
                </c:pt>
                <c:pt idx="24718">
                  <c:v>1.3331200000000001</c:v>
                </c:pt>
                <c:pt idx="24719">
                  <c:v>1.3337399999999999</c:v>
                </c:pt>
                <c:pt idx="24720">
                  <c:v>1.33385</c:v>
                </c:pt>
                <c:pt idx="24721">
                  <c:v>1.3347500000000001</c:v>
                </c:pt>
                <c:pt idx="24722">
                  <c:v>1.33832</c:v>
                </c:pt>
                <c:pt idx="24723">
                  <c:v>1.3395900000000001</c:v>
                </c:pt>
                <c:pt idx="24724">
                  <c:v>1.34066</c:v>
                </c:pt>
                <c:pt idx="24725">
                  <c:v>1.3412999999999999</c:v>
                </c:pt>
                <c:pt idx="24726">
                  <c:v>1.3419300000000001</c:v>
                </c:pt>
                <c:pt idx="24727">
                  <c:v>1.3420399999999999</c:v>
                </c:pt>
                <c:pt idx="24728">
                  <c:v>1.3426100000000001</c:v>
                </c:pt>
                <c:pt idx="24729">
                  <c:v>1.3432200000000001</c:v>
                </c:pt>
                <c:pt idx="24730">
                  <c:v>1.34388</c:v>
                </c:pt>
                <c:pt idx="24731">
                  <c:v>1.34395</c:v>
                </c:pt>
                <c:pt idx="24732">
                  <c:v>1.3454900000000001</c:v>
                </c:pt>
                <c:pt idx="24733">
                  <c:v>1.3462700000000001</c:v>
                </c:pt>
                <c:pt idx="24734">
                  <c:v>1.3459399999999999</c:v>
                </c:pt>
                <c:pt idx="24735">
                  <c:v>1.3459099999999999</c:v>
                </c:pt>
                <c:pt idx="24736">
                  <c:v>1.3467800000000001</c:v>
                </c:pt>
                <c:pt idx="24737">
                  <c:v>1.34361</c:v>
                </c:pt>
                <c:pt idx="24738">
                  <c:v>1.3424400000000001</c:v>
                </c:pt>
                <c:pt idx="24739">
                  <c:v>1.34198</c:v>
                </c:pt>
                <c:pt idx="24740">
                  <c:v>1.34345</c:v>
                </c:pt>
                <c:pt idx="24741">
                  <c:v>1.34433</c:v>
                </c:pt>
                <c:pt idx="24742">
                  <c:v>1.3435299999999999</c:v>
                </c:pt>
                <c:pt idx="24743">
                  <c:v>1.34311</c:v>
                </c:pt>
                <c:pt idx="24744">
                  <c:v>1.3427199999999999</c:v>
                </c:pt>
                <c:pt idx="24745">
                  <c:v>1.34317</c:v>
                </c:pt>
                <c:pt idx="24746">
                  <c:v>1.3456999999999999</c:v>
                </c:pt>
                <c:pt idx="24747">
                  <c:v>1.3518600000000001</c:v>
                </c:pt>
                <c:pt idx="24748">
                  <c:v>1.3485</c:v>
                </c:pt>
                <c:pt idx="24749">
                  <c:v>1.34605</c:v>
                </c:pt>
                <c:pt idx="24750">
                  <c:v>1.3443799999999999</c:v>
                </c:pt>
                <c:pt idx="24751">
                  <c:v>1.3423799999999999</c:v>
                </c:pt>
                <c:pt idx="24752">
                  <c:v>1.34215</c:v>
                </c:pt>
                <c:pt idx="24753">
                  <c:v>1.34378</c:v>
                </c:pt>
                <c:pt idx="24754">
                  <c:v>1.3438600000000001</c:v>
                </c:pt>
                <c:pt idx="24755">
                  <c:v>1.34169</c:v>
                </c:pt>
                <c:pt idx="24756">
                  <c:v>1.3392900000000001</c:v>
                </c:pt>
                <c:pt idx="24757">
                  <c:v>1.33694</c:v>
                </c:pt>
                <c:pt idx="24758">
                  <c:v>1.33494</c:v>
                </c:pt>
                <c:pt idx="24759">
                  <c:v>1.3339799999999999</c:v>
                </c:pt>
                <c:pt idx="24760">
                  <c:v>1.3328100000000001</c:v>
                </c:pt>
                <c:pt idx="24761">
                  <c:v>1.33057</c:v>
                </c:pt>
                <c:pt idx="24762">
                  <c:v>1.3282</c:v>
                </c:pt>
                <c:pt idx="24763">
                  <c:v>1.32579</c:v>
                </c:pt>
                <c:pt idx="24764">
                  <c:v>1.3239799999999999</c:v>
                </c:pt>
                <c:pt idx="24765">
                  <c:v>1.32115</c:v>
                </c:pt>
                <c:pt idx="24766">
                  <c:v>1.3196000000000001</c:v>
                </c:pt>
                <c:pt idx="24767">
                  <c:v>1.31778</c:v>
                </c:pt>
                <c:pt idx="24768">
                  <c:v>1.3165500000000001</c:v>
                </c:pt>
                <c:pt idx="24769">
                  <c:v>1.31298</c:v>
                </c:pt>
                <c:pt idx="24770">
                  <c:v>1.3097099999999999</c:v>
                </c:pt>
                <c:pt idx="24771">
                  <c:v>1.3035099999999999</c:v>
                </c:pt>
                <c:pt idx="24772">
                  <c:v>1.29647</c:v>
                </c:pt>
                <c:pt idx="24773">
                  <c:v>1.29426</c:v>
                </c:pt>
                <c:pt idx="24774">
                  <c:v>1.28989</c:v>
                </c:pt>
                <c:pt idx="24775">
                  <c:v>1.2853600000000001</c:v>
                </c:pt>
                <c:pt idx="24776">
                  <c:v>1.27654</c:v>
                </c:pt>
                <c:pt idx="24777">
                  <c:v>1.2737700000000001</c:v>
                </c:pt>
                <c:pt idx="24778">
                  <c:v>1.27352</c:v>
                </c:pt>
                <c:pt idx="24779">
                  <c:v>1.2738700000000001</c:v>
                </c:pt>
                <c:pt idx="24780">
                  <c:v>1.2753399999999999</c:v>
                </c:pt>
                <c:pt idx="24781">
                  <c:v>1.2769200000000001</c:v>
                </c:pt>
                <c:pt idx="24782">
                  <c:v>1.2759199999999999</c:v>
                </c:pt>
                <c:pt idx="24783">
                  <c:v>1.28179</c:v>
                </c:pt>
                <c:pt idx="24784">
                  <c:v>1.2758799999999999</c:v>
                </c:pt>
                <c:pt idx="24785">
                  <c:v>1.2709699999999999</c:v>
                </c:pt>
                <c:pt idx="24786">
                  <c:v>1.27054</c:v>
                </c:pt>
                <c:pt idx="24787">
                  <c:v>1.2693700000000001</c:v>
                </c:pt>
                <c:pt idx="24788">
                  <c:v>1.2672300000000001</c:v>
                </c:pt>
                <c:pt idx="24789">
                  <c:v>1.2637</c:v>
                </c:pt>
                <c:pt idx="24790">
                  <c:v>1.2629300000000001</c:v>
                </c:pt>
                <c:pt idx="24791">
                  <c:v>1.26179</c:v>
                </c:pt>
                <c:pt idx="24792">
                  <c:v>1.2606299999999999</c:v>
                </c:pt>
                <c:pt idx="24793">
                  <c:v>1.26142</c:v>
                </c:pt>
                <c:pt idx="24794">
                  <c:v>1.2632000000000001</c:v>
                </c:pt>
                <c:pt idx="24795">
                  <c:v>1.26298</c:v>
                </c:pt>
                <c:pt idx="24796">
                  <c:v>1.26284</c:v>
                </c:pt>
                <c:pt idx="24797">
                  <c:v>1.2591399999999999</c:v>
                </c:pt>
                <c:pt idx="24798">
                  <c:v>1.2578199999999999</c:v>
                </c:pt>
                <c:pt idx="24799">
                  <c:v>1.25621</c:v>
                </c:pt>
                <c:pt idx="24800">
                  <c:v>1.25369</c:v>
                </c:pt>
                <c:pt idx="24801">
                  <c:v>1.25261</c:v>
                </c:pt>
                <c:pt idx="24802">
                  <c:v>1.25177</c:v>
                </c:pt>
                <c:pt idx="24803">
                  <c:v>1.2504200000000001</c:v>
                </c:pt>
                <c:pt idx="24804">
                  <c:v>1.24821</c:v>
                </c:pt>
                <c:pt idx="24805">
                  <c:v>1.2442800000000001</c:v>
                </c:pt>
                <c:pt idx="24806">
                  <c:v>1.24109</c:v>
                </c:pt>
                <c:pt idx="24807">
                  <c:v>1.2336800000000001</c:v>
                </c:pt>
                <c:pt idx="24808">
                  <c:v>1.2312000000000001</c:v>
                </c:pt>
                <c:pt idx="24809">
                  <c:v>1.22986</c:v>
                </c:pt>
                <c:pt idx="24810">
                  <c:v>1.22801</c:v>
                </c:pt>
                <c:pt idx="24811">
                  <c:v>1.22505</c:v>
                </c:pt>
                <c:pt idx="24812">
                  <c:v>1.2235100000000001</c:v>
                </c:pt>
                <c:pt idx="24813">
                  <c:v>1.22288</c:v>
                </c:pt>
                <c:pt idx="24814">
                  <c:v>1.2259100000000001</c:v>
                </c:pt>
                <c:pt idx="24815">
                  <c:v>1.2265999999999999</c:v>
                </c:pt>
                <c:pt idx="24816">
                  <c:v>1.22679</c:v>
                </c:pt>
                <c:pt idx="24817">
                  <c:v>1.2233099999999999</c:v>
                </c:pt>
                <c:pt idx="24818">
                  <c:v>1.2247399999999999</c:v>
                </c:pt>
                <c:pt idx="24819">
                  <c:v>1.22584</c:v>
                </c:pt>
                <c:pt idx="24820">
                  <c:v>1.22692</c:v>
                </c:pt>
                <c:pt idx="24821">
                  <c:v>1.2259800000000001</c:v>
                </c:pt>
                <c:pt idx="24822">
                  <c:v>1.22553</c:v>
                </c:pt>
                <c:pt idx="24823">
                  <c:v>1.22506</c:v>
                </c:pt>
                <c:pt idx="24824">
                  <c:v>1.2241200000000001</c:v>
                </c:pt>
                <c:pt idx="24825">
                  <c:v>1.22468</c:v>
                </c:pt>
                <c:pt idx="24826">
                  <c:v>1.22363</c:v>
                </c:pt>
                <c:pt idx="24827">
                  <c:v>1.2205699999999999</c:v>
                </c:pt>
                <c:pt idx="24828">
                  <c:v>1.21777</c:v>
                </c:pt>
                <c:pt idx="24829">
                  <c:v>1.21705</c:v>
                </c:pt>
                <c:pt idx="24830">
                  <c:v>1.2117</c:v>
                </c:pt>
                <c:pt idx="24831">
                  <c:v>1.2123200000000001</c:v>
                </c:pt>
                <c:pt idx="24832">
                  <c:v>1.2091700000000001</c:v>
                </c:pt>
                <c:pt idx="24833">
                  <c:v>1.20777</c:v>
                </c:pt>
                <c:pt idx="24834">
                  <c:v>1.2058500000000001</c:v>
                </c:pt>
                <c:pt idx="24835">
                  <c:v>1.2054499999999999</c:v>
                </c:pt>
                <c:pt idx="24836">
                  <c:v>1.20509</c:v>
                </c:pt>
                <c:pt idx="24837">
                  <c:v>1.20553</c:v>
                </c:pt>
                <c:pt idx="24838">
                  <c:v>1.20431</c:v>
                </c:pt>
                <c:pt idx="24839">
                  <c:v>1.2029000000000001</c:v>
                </c:pt>
                <c:pt idx="24840">
                  <c:v>1.2018800000000001</c:v>
                </c:pt>
                <c:pt idx="24841">
                  <c:v>1.20025</c:v>
                </c:pt>
                <c:pt idx="24842">
                  <c:v>1.19906</c:v>
                </c:pt>
                <c:pt idx="24843">
                  <c:v>1.19919</c:v>
                </c:pt>
                <c:pt idx="24844">
                  <c:v>1.1992400000000001</c:v>
                </c:pt>
                <c:pt idx="24845">
                  <c:v>1.19794</c:v>
                </c:pt>
                <c:pt idx="24846">
                  <c:v>1.1964900000000001</c:v>
                </c:pt>
                <c:pt idx="24847">
                  <c:v>1.1983999999999999</c:v>
                </c:pt>
                <c:pt idx="24848">
                  <c:v>1.19743</c:v>
                </c:pt>
                <c:pt idx="24849">
                  <c:v>1.19733</c:v>
                </c:pt>
                <c:pt idx="24850">
                  <c:v>1.1979500000000001</c:v>
                </c:pt>
                <c:pt idx="24851">
                  <c:v>1.1983200000000001</c:v>
                </c:pt>
                <c:pt idx="24852">
                  <c:v>1.1980999999999999</c:v>
                </c:pt>
                <c:pt idx="24853">
                  <c:v>1.19757</c:v>
                </c:pt>
                <c:pt idx="24854">
                  <c:v>1.1970499999999999</c:v>
                </c:pt>
                <c:pt idx="24855">
                  <c:v>1.19665</c:v>
                </c:pt>
                <c:pt idx="24856">
                  <c:v>1.1956599999999999</c:v>
                </c:pt>
                <c:pt idx="24857">
                  <c:v>1.19432</c:v>
                </c:pt>
                <c:pt idx="24858">
                  <c:v>1.19312</c:v>
                </c:pt>
                <c:pt idx="24859">
                  <c:v>1.19177</c:v>
                </c:pt>
                <c:pt idx="24860">
                  <c:v>1.1908700000000001</c:v>
                </c:pt>
                <c:pt idx="24861">
                  <c:v>1.1911799999999999</c:v>
                </c:pt>
                <c:pt idx="24862">
                  <c:v>1.18685</c:v>
                </c:pt>
                <c:pt idx="24863">
                  <c:v>1.1830099999999999</c:v>
                </c:pt>
                <c:pt idx="24864">
                  <c:v>1.1831700000000001</c:v>
                </c:pt>
                <c:pt idx="24865">
                  <c:v>1.18279</c:v>
                </c:pt>
                <c:pt idx="24866">
                  <c:v>1.1828399999999999</c:v>
                </c:pt>
                <c:pt idx="24867">
                  <c:v>1.1831700000000001</c:v>
                </c:pt>
                <c:pt idx="24868">
                  <c:v>1.1835100000000001</c:v>
                </c:pt>
                <c:pt idx="24869">
                  <c:v>1.1829000000000001</c:v>
                </c:pt>
                <c:pt idx="24870">
                  <c:v>1.18137</c:v>
                </c:pt>
                <c:pt idx="24871">
                  <c:v>1.18062</c:v>
                </c:pt>
                <c:pt idx="24872">
                  <c:v>1.17963</c:v>
                </c:pt>
                <c:pt idx="24873">
                  <c:v>1.17719</c:v>
                </c:pt>
                <c:pt idx="24874">
                  <c:v>1.1754899999999999</c:v>
                </c:pt>
                <c:pt idx="24875">
                  <c:v>1.1733100000000001</c:v>
                </c:pt>
                <c:pt idx="24876">
                  <c:v>1.1709000000000001</c:v>
                </c:pt>
                <c:pt idx="24877">
                  <c:v>1.17</c:v>
                </c:pt>
                <c:pt idx="24878">
                  <c:v>1.1635899999999999</c:v>
                </c:pt>
                <c:pt idx="24879">
                  <c:v>1.16038</c:v>
                </c:pt>
                <c:pt idx="24880">
                  <c:v>1.1591400000000001</c:v>
                </c:pt>
                <c:pt idx="24881">
                  <c:v>1.1572</c:v>
                </c:pt>
                <c:pt idx="24882">
                  <c:v>1.1552</c:v>
                </c:pt>
                <c:pt idx="24883">
                  <c:v>1.15361</c:v>
                </c:pt>
                <c:pt idx="24884">
                  <c:v>1.15306</c:v>
                </c:pt>
                <c:pt idx="24885">
                  <c:v>1.1526799999999999</c:v>
                </c:pt>
                <c:pt idx="24886">
                  <c:v>1.1517500000000001</c:v>
                </c:pt>
                <c:pt idx="24887">
                  <c:v>1.1512899999999999</c:v>
                </c:pt>
                <c:pt idx="24888">
                  <c:v>1.15083</c:v>
                </c:pt>
                <c:pt idx="24889">
                  <c:v>1.15141</c:v>
                </c:pt>
                <c:pt idx="24890">
                  <c:v>1.15062</c:v>
                </c:pt>
                <c:pt idx="24891">
                  <c:v>1.1486700000000001</c:v>
                </c:pt>
                <c:pt idx="24892">
                  <c:v>1.14642</c:v>
                </c:pt>
                <c:pt idx="24893">
                  <c:v>1.13794</c:v>
                </c:pt>
                <c:pt idx="24894">
                  <c:v>1.13646</c:v>
                </c:pt>
                <c:pt idx="24895">
                  <c:v>1.13357</c:v>
                </c:pt>
                <c:pt idx="24896">
                  <c:v>1.1316999999999999</c:v>
                </c:pt>
                <c:pt idx="24897">
                  <c:v>1.13184</c:v>
                </c:pt>
                <c:pt idx="24898">
                  <c:v>1.1309400000000001</c:v>
                </c:pt>
                <c:pt idx="24899">
                  <c:v>1.12957</c:v>
                </c:pt>
                <c:pt idx="24900">
                  <c:v>1.12764</c:v>
                </c:pt>
                <c:pt idx="24901">
                  <c:v>1.1248499999999999</c:v>
                </c:pt>
                <c:pt idx="24902">
                  <c:v>1.1246100000000001</c:v>
                </c:pt>
                <c:pt idx="24903">
                  <c:v>1.1242799999999999</c:v>
                </c:pt>
                <c:pt idx="24904">
                  <c:v>1.12453</c:v>
                </c:pt>
                <c:pt idx="24905">
                  <c:v>1.12523</c:v>
                </c:pt>
                <c:pt idx="24906">
                  <c:v>1.1259699999999999</c:v>
                </c:pt>
                <c:pt idx="24907">
                  <c:v>1.1245000000000001</c:v>
                </c:pt>
                <c:pt idx="24908">
                  <c:v>1.11785</c:v>
                </c:pt>
                <c:pt idx="24909">
                  <c:v>1.1168499999999999</c:v>
                </c:pt>
                <c:pt idx="24910">
                  <c:v>1.1138399999999999</c:v>
                </c:pt>
                <c:pt idx="24911">
                  <c:v>1.1111899999999999</c:v>
                </c:pt>
                <c:pt idx="24912">
                  <c:v>1.1088800000000001</c:v>
                </c:pt>
                <c:pt idx="24913">
                  <c:v>1.1061099999999999</c:v>
                </c:pt>
                <c:pt idx="24914">
                  <c:v>1.10331</c:v>
                </c:pt>
                <c:pt idx="24915">
                  <c:v>1.1008</c:v>
                </c:pt>
                <c:pt idx="24916">
                  <c:v>1.1001399999999999</c:v>
                </c:pt>
                <c:pt idx="24917">
                  <c:v>1.0982000000000001</c:v>
                </c:pt>
                <c:pt idx="24918">
                  <c:v>1.09545</c:v>
                </c:pt>
                <c:pt idx="24919">
                  <c:v>1.09274</c:v>
                </c:pt>
                <c:pt idx="24920">
                  <c:v>1.09013</c:v>
                </c:pt>
                <c:pt idx="24921">
                  <c:v>1.08863</c:v>
                </c:pt>
                <c:pt idx="24922">
                  <c:v>1.0857699999999999</c:v>
                </c:pt>
                <c:pt idx="24923">
                  <c:v>1.0799799999999999</c:v>
                </c:pt>
                <c:pt idx="24924">
                  <c:v>1.0797600000000001</c:v>
                </c:pt>
                <c:pt idx="24925">
                  <c:v>1.0783400000000001</c:v>
                </c:pt>
                <c:pt idx="24926">
                  <c:v>1.07616</c:v>
                </c:pt>
                <c:pt idx="24927">
                  <c:v>1.07412</c:v>
                </c:pt>
                <c:pt idx="24928">
                  <c:v>1.0724400000000001</c:v>
                </c:pt>
                <c:pt idx="24929">
                  <c:v>1.06969</c:v>
                </c:pt>
                <c:pt idx="24930">
                  <c:v>1.0666599999999999</c:v>
                </c:pt>
                <c:pt idx="24931">
                  <c:v>1.0646899999999999</c:v>
                </c:pt>
                <c:pt idx="24932">
                  <c:v>1.06311</c:v>
                </c:pt>
                <c:pt idx="24933">
                  <c:v>1.06158</c:v>
                </c:pt>
                <c:pt idx="24934">
                  <c:v>1.06053</c:v>
                </c:pt>
                <c:pt idx="24935">
                  <c:v>1.05948</c:v>
                </c:pt>
                <c:pt idx="24936">
                  <c:v>1.05836</c:v>
                </c:pt>
                <c:pt idx="24937">
                  <c:v>1.05627</c:v>
                </c:pt>
                <c:pt idx="24938">
                  <c:v>1.0523800000000001</c:v>
                </c:pt>
                <c:pt idx="24939">
                  <c:v>1.0449999999999999</c:v>
                </c:pt>
                <c:pt idx="24940">
                  <c:v>1.04278</c:v>
                </c:pt>
                <c:pt idx="24941">
                  <c:v>1.04122</c:v>
                </c:pt>
                <c:pt idx="24942">
                  <c:v>1.0392399999999999</c:v>
                </c:pt>
                <c:pt idx="24943">
                  <c:v>1.03775</c:v>
                </c:pt>
                <c:pt idx="24944">
                  <c:v>1.0362899999999999</c:v>
                </c:pt>
                <c:pt idx="24945">
                  <c:v>1.03633</c:v>
                </c:pt>
                <c:pt idx="24946">
                  <c:v>1.0373399999999999</c:v>
                </c:pt>
                <c:pt idx="24947">
                  <c:v>1.0388500000000001</c:v>
                </c:pt>
                <c:pt idx="24948">
                  <c:v>1.0398799999999999</c:v>
                </c:pt>
                <c:pt idx="24949">
                  <c:v>1.0394699999999999</c:v>
                </c:pt>
                <c:pt idx="24950">
                  <c:v>1.0370699999999999</c:v>
                </c:pt>
                <c:pt idx="24951">
                  <c:v>1.03464</c:v>
                </c:pt>
                <c:pt idx="24952">
                  <c:v>1.0322199999999999</c:v>
                </c:pt>
                <c:pt idx="24953">
                  <c:v>1.0302500000000001</c:v>
                </c:pt>
                <c:pt idx="24954">
                  <c:v>1.0292399999999999</c:v>
                </c:pt>
                <c:pt idx="24955">
                  <c:v>1.0278099999999999</c:v>
                </c:pt>
                <c:pt idx="24956">
                  <c:v>1.0205200000000001</c:v>
                </c:pt>
                <c:pt idx="24957">
                  <c:v>1.0188699999999999</c:v>
                </c:pt>
                <c:pt idx="24958">
                  <c:v>1.01892</c:v>
                </c:pt>
                <c:pt idx="24959">
                  <c:v>1.0204599999999999</c:v>
                </c:pt>
                <c:pt idx="24960">
                  <c:v>1.0197000000000001</c:v>
                </c:pt>
                <c:pt idx="24961">
                  <c:v>1.0164800000000001</c:v>
                </c:pt>
                <c:pt idx="24962">
                  <c:v>1.0135000000000001</c:v>
                </c:pt>
                <c:pt idx="24963">
                  <c:v>1.01071</c:v>
                </c:pt>
                <c:pt idx="24964">
                  <c:v>1.0077799999999999</c:v>
                </c:pt>
                <c:pt idx="24965">
                  <c:v>1.0056799999999999</c:v>
                </c:pt>
                <c:pt idx="24966">
                  <c:v>1.00448</c:v>
                </c:pt>
                <c:pt idx="24967">
                  <c:v>1.00485</c:v>
                </c:pt>
                <c:pt idx="24968">
                  <c:v>1.00498</c:v>
                </c:pt>
                <c:pt idx="24969">
                  <c:v>1.00346</c:v>
                </c:pt>
                <c:pt idx="24970">
                  <c:v>1.00156</c:v>
                </c:pt>
                <c:pt idx="24971">
                  <c:v>0.99983500000000003</c:v>
                </c:pt>
                <c:pt idx="24972">
                  <c:v>0.99951299999999998</c:v>
                </c:pt>
                <c:pt idx="24973">
                  <c:v>0.99284899999999998</c:v>
                </c:pt>
                <c:pt idx="24974">
                  <c:v>0.98898399999999997</c:v>
                </c:pt>
                <c:pt idx="24975">
                  <c:v>0.98960099999999995</c:v>
                </c:pt>
                <c:pt idx="24976">
                  <c:v>0.98839900000000003</c:v>
                </c:pt>
                <c:pt idx="24977">
                  <c:v>0.98729299999999998</c:v>
                </c:pt>
                <c:pt idx="24978">
                  <c:v>0.986649</c:v>
                </c:pt>
                <c:pt idx="24979">
                  <c:v>0.98510399999999998</c:v>
                </c:pt>
                <c:pt idx="24980">
                  <c:v>0.98227200000000003</c:v>
                </c:pt>
                <c:pt idx="24981">
                  <c:v>0.98005600000000004</c:v>
                </c:pt>
                <c:pt idx="24982">
                  <c:v>0.97785900000000003</c:v>
                </c:pt>
                <c:pt idx="24983">
                  <c:v>0.97505900000000001</c:v>
                </c:pt>
                <c:pt idx="24984">
                  <c:v>0.97326599999999996</c:v>
                </c:pt>
                <c:pt idx="24985">
                  <c:v>0.97205799999999998</c:v>
                </c:pt>
                <c:pt idx="24986">
                  <c:v>0.97060299999999999</c:v>
                </c:pt>
                <c:pt idx="24987">
                  <c:v>0.96965299999999999</c:v>
                </c:pt>
                <c:pt idx="24988">
                  <c:v>0.96553599999999995</c:v>
                </c:pt>
                <c:pt idx="24989">
                  <c:v>0.96023199999999997</c:v>
                </c:pt>
                <c:pt idx="24990">
                  <c:v>0.96045000000000003</c:v>
                </c:pt>
                <c:pt idx="24991">
                  <c:v>0.95952000000000004</c:v>
                </c:pt>
                <c:pt idx="24992">
                  <c:v>0.95747499999999997</c:v>
                </c:pt>
                <c:pt idx="24993">
                  <c:v>0.95500700000000005</c:v>
                </c:pt>
                <c:pt idx="24994">
                  <c:v>0.95321199999999995</c:v>
                </c:pt>
                <c:pt idx="24995">
                  <c:v>0.95304</c:v>
                </c:pt>
                <c:pt idx="24996">
                  <c:v>0.95273699999999995</c:v>
                </c:pt>
                <c:pt idx="24997">
                  <c:v>0.95298400000000005</c:v>
                </c:pt>
                <c:pt idx="24998">
                  <c:v>0.95293799999999995</c:v>
                </c:pt>
                <c:pt idx="24999">
                  <c:v>0.95189500000000005</c:v>
                </c:pt>
                <c:pt idx="25000">
                  <c:v>0.95056099999999999</c:v>
                </c:pt>
                <c:pt idx="25001">
                  <c:v>0.94656200000000001</c:v>
                </c:pt>
                <c:pt idx="25002">
                  <c:v>0.93930899999999995</c:v>
                </c:pt>
                <c:pt idx="25003">
                  <c:v>0.93874000000000002</c:v>
                </c:pt>
                <c:pt idx="25004">
                  <c:v>0.93817399999999995</c:v>
                </c:pt>
                <c:pt idx="25005">
                  <c:v>0.93672200000000005</c:v>
                </c:pt>
                <c:pt idx="25006">
                  <c:v>0.93549400000000005</c:v>
                </c:pt>
                <c:pt idx="25007">
                  <c:v>0.93509500000000001</c:v>
                </c:pt>
                <c:pt idx="25008">
                  <c:v>0.934284</c:v>
                </c:pt>
                <c:pt idx="25009">
                  <c:v>0.93436200000000003</c:v>
                </c:pt>
                <c:pt idx="25010">
                  <c:v>0.93283000000000005</c:v>
                </c:pt>
                <c:pt idx="25011">
                  <c:v>0.93038500000000002</c:v>
                </c:pt>
                <c:pt idx="25012">
                  <c:v>0.92815599999999998</c:v>
                </c:pt>
                <c:pt idx="25013">
                  <c:v>0.92650200000000005</c:v>
                </c:pt>
                <c:pt idx="25014">
                  <c:v>0.92018699999999998</c:v>
                </c:pt>
                <c:pt idx="25015">
                  <c:v>0.91946600000000001</c:v>
                </c:pt>
                <c:pt idx="25016">
                  <c:v>0.91746899999999998</c:v>
                </c:pt>
                <c:pt idx="25017">
                  <c:v>0.91508599999999996</c:v>
                </c:pt>
                <c:pt idx="25018">
                  <c:v>0.91370700000000005</c:v>
                </c:pt>
                <c:pt idx="25019">
                  <c:v>0.91328699999999996</c:v>
                </c:pt>
                <c:pt idx="25020">
                  <c:v>0.91234800000000005</c:v>
                </c:pt>
                <c:pt idx="25021">
                  <c:v>0.91092300000000004</c:v>
                </c:pt>
                <c:pt idx="25022">
                  <c:v>0.90998900000000005</c:v>
                </c:pt>
                <c:pt idx="25023">
                  <c:v>0.90805899999999995</c:v>
                </c:pt>
                <c:pt idx="25024">
                  <c:v>0.90562500000000001</c:v>
                </c:pt>
                <c:pt idx="25025">
                  <c:v>0.90317800000000004</c:v>
                </c:pt>
                <c:pt idx="25026">
                  <c:v>0.90171299999999999</c:v>
                </c:pt>
                <c:pt idx="25027">
                  <c:v>0.90124000000000004</c:v>
                </c:pt>
                <c:pt idx="25028">
                  <c:v>0.90127699999999999</c:v>
                </c:pt>
                <c:pt idx="25029">
                  <c:v>0.900841</c:v>
                </c:pt>
                <c:pt idx="25030">
                  <c:v>0.89940299999999995</c:v>
                </c:pt>
                <c:pt idx="25031">
                  <c:v>0.89789799999999997</c:v>
                </c:pt>
                <c:pt idx="25032">
                  <c:v>0.89789799999999997</c:v>
                </c:pt>
                <c:pt idx="25033">
                  <c:v>0.89790800000000004</c:v>
                </c:pt>
                <c:pt idx="25034">
                  <c:v>0.89756800000000003</c:v>
                </c:pt>
                <c:pt idx="25035">
                  <c:v>0.892621</c:v>
                </c:pt>
                <c:pt idx="25036">
                  <c:v>0.89103500000000002</c:v>
                </c:pt>
                <c:pt idx="25037">
                  <c:v>0.88860499999999998</c:v>
                </c:pt>
                <c:pt idx="25038">
                  <c:v>0.88656100000000004</c:v>
                </c:pt>
                <c:pt idx="25039">
                  <c:v>0.88553499999999996</c:v>
                </c:pt>
                <c:pt idx="25040">
                  <c:v>0.88503100000000001</c:v>
                </c:pt>
                <c:pt idx="25041">
                  <c:v>0.88408799999999998</c:v>
                </c:pt>
                <c:pt idx="25042">
                  <c:v>0.88204700000000003</c:v>
                </c:pt>
                <c:pt idx="25043">
                  <c:v>0.88248199999999999</c:v>
                </c:pt>
                <c:pt idx="25044">
                  <c:v>0.88251599999999997</c:v>
                </c:pt>
                <c:pt idx="25045">
                  <c:v>0.88203799999999999</c:v>
                </c:pt>
                <c:pt idx="25046">
                  <c:v>0.88054100000000002</c:v>
                </c:pt>
                <c:pt idx="25047">
                  <c:v>0.87906200000000001</c:v>
                </c:pt>
                <c:pt idx="25048">
                  <c:v>0.87604700000000002</c:v>
                </c:pt>
                <c:pt idx="25049">
                  <c:v>0.87495900000000004</c:v>
                </c:pt>
                <c:pt idx="25050">
                  <c:v>0.875421</c:v>
                </c:pt>
                <c:pt idx="25051">
                  <c:v>0.876413</c:v>
                </c:pt>
                <c:pt idx="25052">
                  <c:v>0.87643800000000005</c:v>
                </c:pt>
                <c:pt idx="25053">
                  <c:v>0.87444</c:v>
                </c:pt>
                <c:pt idx="25054">
                  <c:v>0.87240200000000001</c:v>
                </c:pt>
                <c:pt idx="25055">
                  <c:v>0.87137699999999996</c:v>
                </c:pt>
                <c:pt idx="25056">
                  <c:v>0.86985599999999996</c:v>
                </c:pt>
                <c:pt idx="25057">
                  <c:v>0.86882999999999999</c:v>
                </c:pt>
                <c:pt idx="25058">
                  <c:v>0.868309</c:v>
                </c:pt>
                <c:pt idx="25059">
                  <c:v>0.86780299999999999</c:v>
                </c:pt>
                <c:pt idx="25060">
                  <c:v>0.86873299999999998</c:v>
                </c:pt>
                <c:pt idx="25061">
                  <c:v>0.86117699999999997</c:v>
                </c:pt>
                <c:pt idx="25062">
                  <c:v>0.86024500000000004</c:v>
                </c:pt>
                <c:pt idx="25063">
                  <c:v>0.85917299999999996</c:v>
                </c:pt>
                <c:pt idx="25064">
                  <c:v>0.857155</c:v>
                </c:pt>
                <c:pt idx="25065">
                  <c:v>0.85617200000000004</c:v>
                </c:pt>
                <c:pt idx="25066">
                  <c:v>0.85561900000000002</c:v>
                </c:pt>
                <c:pt idx="25067">
                  <c:v>0.853576</c:v>
                </c:pt>
                <c:pt idx="25068">
                  <c:v>0.85205699999999995</c:v>
                </c:pt>
                <c:pt idx="25069">
                  <c:v>0.85003399999999996</c:v>
                </c:pt>
                <c:pt idx="25070">
                  <c:v>0.84911400000000004</c:v>
                </c:pt>
                <c:pt idx="25071">
                  <c:v>0.84904100000000005</c:v>
                </c:pt>
                <c:pt idx="25072">
                  <c:v>0.84816000000000003</c:v>
                </c:pt>
                <c:pt idx="25073">
                  <c:v>0.84830700000000003</c:v>
                </c:pt>
                <c:pt idx="25074">
                  <c:v>0.84233499999999994</c:v>
                </c:pt>
                <c:pt idx="25075">
                  <c:v>0.84195900000000001</c:v>
                </c:pt>
                <c:pt idx="25076">
                  <c:v>0.83891700000000002</c:v>
                </c:pt>
                <c:pt idx="25077">
                  <c:v>0.83850000000000002</c:v>
                </c:pt>
                <c:pt idx="25078">
                  <c:v>0.837005</c:v>
                </c:pt>
                <c:pt idx="25079">
                  <c:v>0.83644399999999997</c:v>
                </c:pt>
                <c:pt idx="25080">
                  <c:v>0.83445400000000003</c:v>
                </c:pt>
                <c:pt idx="25081">
                  <c:v>0.83133400000000002</c:v>
                </c:pt>
                <c:pt idx="25082">
                  <c:v>0.82292500000000002</c:v>
                </c:pt>
                <c:pt idx="25083">
                  <c:v>0.82110899999999998</c:v>
                </c:pt>
                <c:pt idx="25084">
                  <c:v>0.82047599999999998</c:v>
                </c:pt>
                <c:pt idx="25085">
                  <c:v>0.81840400000000002</c:v>
                </c:pt>
                <c:pt idx="25086">
                  <c:v>0.81639899999999999</c:v>
                </c:pt>
                <c:pt idx="25087">
                  <c:v>0.81385200000000002</c:v>
                </c:pt>
                <c:pt idx="25088">
                  <c:v>0.81221500000000002</c:v>
                </c:pt>
                <c:pt idx="25089">
                  <c:v>0.81057400000000002</c:v>
                </c:pt>
                <c:pt idx="25090">
                  <c:v>0.80480200000000002</c:v>
                </c:pt>
                <c:pt idx="25091">
                  <c:v>0.80433299999999996</c:v>
                </c:pt>
                <c:pt idx="25092">
                  <c:v>0.80392399999999997</c:v>
                </c:pt>
                <c:pt idx="25093">
                  <c:v>0.80452299999999999</c:v>
                </c:pt>
                <c:pt idx="25094">
                  <c:v>0.80445</c:v>
                </c:pt>
                <c:pt idx="25095">
                  <c:v>0.80394399999999999</c:v>
                </c:pt>
                <c:pt idx="25096">
                  <c:v>0.803651</c:v>
                </c:pt>
                <c:pt idx="25097">
                  <c:v>0.80183199999999999</c:v>
                </c:pt>
                <c:pt idx="25098">
                  <c:v>0.79594699999999996</c:v>
                </c:pt>
                <c:pt idx="25099">
                  <c:v>0.79411200000000004</c:v>
                </c:pt>
                <c:pt idx="25100">
                  <c:v>0.79242599999999996</c:v>
                </c:pt>
                <c:pt idx="25101">
                  <c:v>0.78939000000000004</c:v>
                </c:pt>
                <c:pt idx="25102">
                  <c:v>0.78644199999999997</c:v>
                </c:pt>
                <c:pt idx="25103">
                  <c:v>0.78373000000000004</c:v>
                </c:pt>
                <c:pt idx="25104">
                  <c:v>0.78251700000000002</c:v>
                </c:pt>
                <c:pt idx="25105">
                  <c:v>0.77820599999999995</c:v>
                </c:pt>
                <c:pt idx="25106">
                  <c:v>0.769787</c:v>
                </c:pt>
                <c:pt idx="25107">
                  <c:v>0.76761400000000002</c:v>
                </c:pt>
                <c:pt idx="25108">
                  <c:v>0.76596799999999998</c:v>
                </c:pt>
                <c:pt idx="25109">
                  <c:v>0.76627100000000004</c:v>
                </c:pt>
                <c:pt idx="25110">
                  <c:v>0.76547600000000005</c:v>
                </c:pt>
                <c:pt idx="25111">
                  <c:v>0.76455799999999996</c:v>
                </c:pt>
                <c:pt idx="25112">
                  <c:v>0.76641400000000004</c:v>
                </c:pt>
                <c:pt idx="25113">
                  <c:v>0.76372799999999996</c:v>
                </c:pt>
                <c:pt idx="25114">
                  <c:v>0.75730900000000001</c:v>
                </c:pt>
                <c:pt idx="25115">
                  <c:v>0.758629</c:v>
                </c:pt>
                <c:pt idx="25116">
                  <c:v>0.759683</c:v>
                </c:pt>
                <c:pt idx="25117">
                  <c:v>0.76322599999999996</c:v>
                </c:pt>
                <c:pt idx="25118">
                  <c:v>0.76489600000000002</c:v>
                </c:pt>
                <c:pt idx="25119">
                  <c:v>0.76816600000000002</c:v>
                </c:pt>
                <c:pt idx="25120">
                  <c:v>0.77073000000000003</c:v>
                </c:pt>
                <c:pt idx="25121">
                  <c:v>0.77428300000000005</c:v>
                </c:pt>
                <c:pt idx="25122">
                  <c:v>0.77885800000000005</c:v>
                </c:pt>
                <c:pt idx="25123">
                  <c:v>0.782497</c:v>
                </c:pt>
                <c:pt idx="25124">
                  <c:v>0.783192</c:v>
                </c:pt>
                <c:pt idx="25125">
                  <c:v>0.78009899999999999</c:v>
                </c:pt>
                <c:pt idx="25126">
                  <c:v>0.78316200000000002</c:v>
                </c:pt>
                <c:pt idx="25127">
                  <c:v>0.78342500000000004</c:v>
                </c:pt>
                <c:pt idx="25128">
                  <c:v>0.782667</c:v>
                </c:pt>
                <c:pt idx="25129">
                  <c:v>0.77975000000000005</c:v>
                </c:pt>
                <c:pt idx="25130">
                  <c:v>0.77747500000000003</c:v>
                </c:pt>
                <c:pt idx="25131">
                  <c:v>0.77460899999999999</c:v>
                </c:pt>
                <c:pt idx="25132">
                  <c:v>0.77184699999999995</c:v>
                </c:pt>
                <c:pt idx="25133">
                  <c:v>0.76902700000000002</c:v>
                </c:pt>
                <c:pt idx="25134">
                  <c:v>0.76636400000000005</c:v>
                </c:pt>
                <c:pt idx="25135">
                  <c:v>0.76227800000000001</c:v>
                </c:pt>
                <c:pt idx="25136">
                  <c:v>0.75598699999999996</c:v>
                </c:pt>
                <c:pt idx="25137">
                  <c:v>0.75486799999999998</c:v>
                </c:pt>
                <c:pt idx="25138">
                  <c:v>0.753224</c:v>
                </c:pt>
                <c:pt idx="25139">
                  <c:v>0.75054600000000005</c:v>
                </c:pt>
                <c:pt idx="25140">
                  <c:v>0.74959200000000004</c:v>
                </c:pt>
                <c:pt idx="25141">
                  <c:v>0.74934599999999996</c:v>
                </c:pt>
                <c:pt idx="25142">
                  <c:v>0.74834599999999996</c:v>
                </c:pt>
                <c:pt idx="25143">
                  <c:v>0.74669300000000005</c:v>
                </c:pt>
                <c:pt idx="25144">
                  <c:v>0.74676699999999996</c:v>
                </c:pt>
                <c:pt idx="25145">
                  <c:v>0.74817400000000001</c:v>
                </c:pt>
                <c:pt idx="25146">
                  <c:v>0.74669399999999997</c:v>
                </c:pt>
                <c:pt idx="25147">
                  <c:v>0.74026800000000004</c:v>
                </c:pt>
                <c:pt idx="25148">
                  <c:v>0.74024199999999996</c:v>
                </c:pt>
                <c:pt idx="25149">
                  <c:v>0.73965700000000001</c:v>
                </c:pt>
                <c:pt idx="25150">
                  <c:v>0.73797999999999997</c:v>
                </c:pt>
                <c:pt idx="25151">
                  <c:v>0.73731100000000005</c:v>
                </c:pt>
                <c:pt idx="25152">
                  <c:v>0.736676</c:v>
                </c:pt>
                <c:pt idx="25153">
                  <c:v>0.73702699999999999</c:v>
                </c:pt>
                <c:pt idx="25154">
                  <c:v>0.73728000000000005</c:v>
                </c:pt>
                <c:pt idx="25155">
                  <c:v>0.73756100000000002</c:v>
                </c:pt>
                <c:pt idx="25156">
                  <c:v>0.73857499999999998</c:v>
                </c:pt>
                <c:pt idx="25157">
                  <c:v>0.73933499999999996</c:v>
                </c:pt>
                <c:pt idx="25158">
                  <c:v>0.73680800000000002</c:v>
                </c:pt>
                <c:pt idx="25159">
                  <c:v>0.73899800000000004</c:v>
                </c:pt>
                <c:pt idx="25160">
                  <c:v>0.74124999999999996</c:v>
                </c:pt>
                <c:pt idx="25161">
                  <c:v>0.74343599999999999</c:v>
                </c:pt>
                <c:pt idx="25162">
                  <c:v>0.74405200000000005</c:v>
                </c:pt>
                <c:pt idx="25163">
                  <c:v>0.74378200000000005</c:v>
                </c:pt>
                <c:pt idx="25164">
                  <c:v>0.743035</c:v>
                </c:pt>
                <c:pt idx="25165">
                  <c:v>0.74177800000000005</c:v>
                </c:pt>
                <c:pt idx="25166">
                  <c:v>0.74007400000000001</c:v>
                </c:pt>
                <c:pt idx="25167">
                  <c:v>0.73904199999999998</c:v>
                </c:pt>
                <c:pt idx="25168">
                  <c:v>0.73673999999999995</c:v>
                </c:pt>
                <c:pt idx="25169">
                  <c:v>0.72863800000000001</c:v>
                </c:pt>
                <c:pt idx="25170">
                  <c:v>0.72632399999999997</c:v>
                </c:pt>
                <c:pt idx="25171">
                  <c:v>0.72356299999999996</c:v>
                </c:pt>
                <c:pt idx="25172">
                  <c:v>0.72088099999999999</c:v>
                </c:pt>
                <c:pt idx="25173">
                  <c:v>0.71767599999999998</c:v>
                </c:pt>
                <c:pt idx="25174">
                  <c:v>0.714534</c:v>
                </c:pt>
                <c:pt idx="25175">
                  <c:v>0.71129900000000001</c:v>
                </c:pt>
                <c:pt idx="25176">
                  <c:v>0.706515</c:v>
                </c:pt>
                <c:pt idx="25177">
                  <c:v>0.70087699999999997</c:v>
                </c:pt>
                <c:pt idx="25178">
                  <c:v>0.69688399999999995</c:v>
                </c:pt>
                <c:pt idx="25179">
                  <c:v>0.69292600000000004</c:v>
                </c:pt>
                <c:pt idx="25180">
                  <c:v>0.68439799999999995</c:v>
                </c:pt>
                <c:pt idx="25181">
                  <c:v>0.68298700000000001</c:v>
                </c:pt>
                <c:pt idx="25182">
                  <c:v>0.680732</c:v>
                </c:pt>
                <c:pt idx="25183">
                  <c:v>0.67860600000000004</c:v>
                </c:pt>
                <c:pt idx="25184">
                  <c:v>0.67694799999999999</c:v>
                </c:pt>
                <c:pt idx="25185">
                  <c:v>0.67529600000000001</c:v>
                </c:pt>
                <c:pt idx="25186">
                  <c:v>0.67415599999999998</c:v>
                </c:pt>
                <c:pt idx="25187">
                  <c:v>0.67351000000000005</c:v>
                </c:pt>
                <c:pt idx="25188">
                  <c:v>0.673369</c:v>
                </c:pt>
                <c:pt idx="25189">
                  <c:v>0.67371400000000004</c:v>
                </c:pt>
                <c:pt idx="25190">
                  <c:v>0.67458700000000005</c:v>
                </c:pt>
                <c:pt idx="25191">
                  <c:v>0.67694600000000005</c:v>
                </c:pt>
                <c:pt idx="25192">
                  <c:v>0.67874299999999999</c:v>
                </c:pt>
                <c:pt idx="25193">
                  <c:v>0.67857299999999998</c:v>
                </c:pt>
                <c:pt idx="25194">
                  <c:v>0.67893300000000001</c:v>
                </c:pt>
                <c:pt idx="25195">
                  <c:v>0.67926600000000004</c:v>
                </c:pt>
                <c:pt idx="25196">
                  <c:v>0.678616</c:v>
                </c:pt>
                <c:pt idx="25197">
                  <c:v>0.67897600000000002</c:v>
                </c:pt>
                <c:pt idx="25198">
                  <c:v>0.67983099999999996</c:v>
                </c:pt>
                <c:pt idx="25199">
                  <c:v>0.68168499999999999</c:v>
                </c:pt>
                <c:pt idx="25200">
                  <c:v>0.683033</c:v>
                </c:pt>
                <c:pt idx="25201">
                  <c:v>0.68188899999999997</c:v>
                </c:pt>
                <c:pt idx="25202">
                  <c:v>0.68174999999999997</c:v>
                </c:pt>
                <c:pt idx="25203">
                  <c:v>0.68011699999999997</c:v>
                </c:pt>
                <c:pt idx="25204">
                  <c:v>0.67797600000000002</c:v>
                </c:pt>
                <c:pt idx="25205">
                  <c:v>0.67683400000000005</c:v>
                </c:pt>
                <c:pt idx="25206">
                  <c:v>0.67569199999999996</c:v>
                </c:pt>
                <c:pt idx="25207">
                  <c:v>0.67505700000000002</c:v>
                </c:pt>
                <c:pt idx="25208">
                  <c:v>0.67391400000000001</c:v>
                </c:pt>
                <c:pt idx="25209">
                  <c:v>0.67376599999999998</c:v>
                </c:pt>
                <c:pt idx="25210">
                  <c:v>0.673149</c:v>
                </c:pt>
                <c:pt idx="25211">
                  <c:v>0.67151499999999997</c:v>
                </c:pt>
                <c:pt idx="25212">
                  <c:v>0.67037500000000005</c:v>
                </c:pt>
                <c:pt idx="25213">
                  <c:v>0.66922499999999996</c:v>
                </c:pt>
                <c:pt idx="25214">
                  <c:v>0.66909300000000005</c:v>
                </c:pt>
                <c:pt idx="25215">
                  <c:v>0.66794699999999996</c:v>
                </c:pt>
                <c:pt idx="25216">
                  <c:v>0.66691500000000004</c:v>
                </c:pt>
                <c:pt idx="25217">
                  <c:v>0.65928799999999999</c:v>
                </c:pt>
                <c:pt idx="25218">
                  <c:v>0.658026</c:v>
                </c:pt>
                <c:pt idx="25219">
                  <c:v>0.65693199999999996</c:v>
                </c:pt>
                <c:pt idx="25220">
                  <c:v>0.65527599999999997</c:v>
                </c:pt>
                <c:pt idx="25221">
                  <c:v>0.65463400000000005</c:v>
                </c:pt>
                <c:pt idx="25222">
                  <c:v>0.65348899999999999</c:v>
                </c:pt>
                <c:pt idx="25223">
                  <c:v>0.65334400000000004</c:v>
                </c:pt>
                <c:pt idx="25224">
                  <c:v>0.65269999999999995</c:v>
                </c:pt>
                <c:pt idx="25225">
                  <c:v>0.652582</c:v>
                </c:pt>
                <c:pt idx="25226">
                  <c:v>0.64997499999999997</c:v>
                </c:pt>
                <c:pt idx="25227">
                  <c:v>0.64779799999999998</c:v>
                </c:pt>
                <c:pt idx="25228">
                  <c:v>0.64667300000000005</c:v>
                </c:pt>
                <c:pt idx="25229">
                  <c:v>0.64400800000000002</c:v>
                </c:pt>
                <c:pt idx="25230">
                  <c:v>0.64388800000000002</c:v>
                </c:pt>
                <c:pt idx="25231">
                  <c:v>0.63924000000000003</c:v>
                </c:pt>
                <c:pt idx="25232">
                  <c:v>0.63955899999999999</c:v>
                </c:pt>
                <c:pt idx="25233">
                  <c:v>0.638432</c:v>
                </c:pt>
                <c:pt idx="25234">
                  <c:v>0.63727800000000001</c:v>
                </c:pt>
                <c:pt idx="25235">
                  <c:v>0.636629</c:v>
                </c:pt>
                <c:pt idx="25236">
                  <c:v>0.63597999999999999</c:v>
                </c:pt>
                <c:pt idx="25237">
                  <c:v>0.63533300000000004</c:v>
                </c:pt>
                <c:pt idx="25238">
                  <c:v>0.63518799999999997</c:v>
                </c:pt>
                <c:pt idx="25239">
                  <c:v>0.635548</c:v>
                </c:pt>
                <c:pt idx="25240">
                  <c:v>0.63638600000000001</c:v>
                </c:pt>
                <c:pt idx="25241">
                  <c:v>0.63470400000000005</c:v>
                </c:pt>
                <c:pt idx="25242">
                  <c:v>0.63359699999999997</c:v>
                </c:pt>
                <c:pt idx="25243">
                  <c:v>0.63444599999999995</c:v>
                </c:pt>
                <c:pt idx="25244">
                  <c:v>0.63377399999999995</c:v>
                </c:pt>
                <c:pt idx="25245">
                  <c:v>0.63196300000000005</c:v>
                </c:pt>
                <c:pt idx="25246">
                  <c:v>0.62531400000000004</c:v>
                </c:pt>
                <c:pt idx="25247">
                  <c:v>0.62432299999999996</c:v>
                </c:pt>
                <c:pt idx="25248">
                  <c:v>0.62366100000000002</c:v>
                </c:pt>
                <c:pt idx="25249">
                  <c:v>0.62405699999999997</c:v>
                </c:pt>
                <c:pt idx="25250">
                  <c:v>0.62434699999999999</c:v>
                </c:pt>
                <c:pt idx="25251">
                  <c:v>0.62306700000000004</c:v>
                </c:pt>
                <c:pt idx="25252">
                  <c:v>0.620977</c:v>
                </c:pt>
                <c:pt idx="25253">
                  <c:v>0.62089700000000003</c:v>
                </c:pt>
                <c:pt idx="25254">
                  <c:v>0.62074200000000002</c:v>
                </c:pt>
                <c:pt idx="25255">
                  <c:v>0.62112199999999995</c:v>
                </c:pt>
                <c:pt idx="25256">
                  <c:v>0.62143599999999999</c:v>
                </c:pt>
                <c:pt idx="25257">
                  <c:v>0.62119599999999997</c:v>
                </c:pt>
                <c:pt idx="25258">
                  <c:v>0.62059799999999998</c:v>
                </c:pt>
                <c:pt idx="25259">
                  <c:v>0.62099099999999996</c:v>
                </c:pt>
                <c:pt idx="25260">
                  <c:v>0.62137799999999999</c:v>
                </c:pt>
                <c:pt idx="25261">
                  <c:v>0.62004000000000004</c:v>
                </c:pt>
                <c:pt idx="25262">
                  <c:v>0.61527600000000005</c:v>
                </c:pt>
                <c:pt idx="25263">
                  <c:v>0.61778200000000005</c:v>
                </c:pt>
                <c:pt idx="25264">
                  <c:v>0.61985900000000005</c:v>
                </c:pt>
                <c:pt idx="25265">
                  <c:v>0.62058100000000005</c:v>
                </c:pt>
                <c:pt idx="25266">
                  <c:v>0.62085999999999997</c:v>
                </c:pt>
                <c:pt idx="25267">
                  <c:v>0.62060700000000002</c:v>
                </c:pt>
                <c:pt idx="25268">
                  <c:v>0.62071100000000001</c:v>
                </c:pt>
                <c:pt idx="25269">
                  <c:v>0.62208200000000002</c:v>
                </c:pt>
                <c:pt idx="25270">
                  <c:v>0.62297400000000003</c:v>
                </c:pt>
                <c:pt idx="25271">
                  <c:v>0.62338499999999997</c:v>
                </c:pt>
                <c:pt idx="25272">
                  <c:v>0.62250899999999998</c:v>
                </c:pt>
                <c:pt idx="25273">
                  <c:v>0.62038499999999996</c:v>
                </c:pt>
                <c:pt idx="25274">
                  <c:v>0.61294700000000002</c:v>
                </c:pt>
                <c:pt idx="25275">
                  <c:v>0.61013600000000001</c:v>
                </c:pt>
                <c:pt idx="25276">
                  <c:v>0.60582499999999995</c:v>
                </c:pt>
                <c:pt idx="25277">
                  <c:v>0.60212200000000005</c:v>
                </c:pt>
                <c:pt idx="25278">
                  <c:v>0.59590799999999999</c:v>
                </c:pt>
                <c:pt idx="25279">
                  <c:v>0.58692100000000003</c:v>
                </c:pt>
                <c:pt idx="25280">
                  <c:v>0.58025499999999997</c:v>
                </c:pt>
                <c:pt idx="25281">
                  <c:v>0.576492</c:v>
                </c:pt>
                <c:pt idx="25282">
                  <c:v>0.57176099999999996</c:v>
                </c:pt>
                <c:pt idx="25283">
                  <c:v>0.56720499999999996</c:v>
                </c:pt>
                <c:pt idx="25284">
                  <c:v>0.56015000000000004</c:v>
                </c:pt>
                <c:pt idx="25285">
                  <c:v>0.55041700000000005</c:v>
                </c:pt>
                <c:pt idx="25286">
                  <c:v>0.54809200000000002</c:v>
                </c:pt>
                <c:pt idx="25287">
                  <c:v>0.54507000000000005</c:v>
                </c:pt>
                <c:pt idx="25288">
                  <c:v>0.54201900000000003</c:v>
                </c:pt>
                <c:pt idx="25289">
                  <c:v>0.53961700000000001</c:v>
                </c:pt>
                <c:pt idx="25290">
                  <c:v>0.53870200000000001</c:v>
                </c:pt>
                <c:pt idx="25291">
                  <c:v>0.53824700000000003</c:v>
                </c:pt>
                <c:pt idx="25292">
                  <c:v>0.53734199999999999</c:v>
                </c:pt>
                <c:pt idx="25293">
                  <c:v>0.53735500000000003</c:v>
                </c:pt>
                <c:pt idx="25294">
                  <c:v>0.53723500000000002</c:v>
                </c:pt>
                <c:pt idx="25295">
                  <c:v>0.53826399999999996</c:v>
                </c:pt>
                <c:pt idx="25296">
                  <c:v>0.53597700000000004</c:v>
                </c:pt>
                <c:pt idx="25297">
                  <c:v>0.53323600000000004</c:v>
                </c:pt>
                <c:pt idx="25298">
                  <c:v>0.53471599999999997</c:v>
                </c:pt>
                <c:pt idx="25299">
                  <c:v>0.53607000000000005</c:v>
                </c:pt>
                <c:pt idx="25300">
                  <c:v>0.53890199999999999</c:v>
                </c:pt>
                <c:pt idx="25301">
                  <c:v>0.54195700000000002</c:v>
                </c:pt>
                <c:pt idx="25302">
                  <c:v>0.54588800000000004</c:v>
                </c:pt>
                <c:pt idx="25303">
                  <c:v>0.54876800000000003</c:v>
                </c:pt>
                <c:pt idx="25304">
                  <c:v>0.54903400000000002</c:v>
                </c:pt>
                <c:pt idx="25305">
                  <c:v>0.54766999999999999</c:v>
                </c:pt>
                <c:pt idx="25306">
                  <c:v>0.54635800000000001</c:v>
                </c:pt>
                <c:pt idx="25307">
                  <c:v>0.541188</c:v>
                </c:pt>
                <c:pt idx="25308">
                  <c:v>0.53696900000000003</c:v>
                </c:pt>
                <c:pt idx="25309">
                  <c:v>0.53202499999999997</c:v>
                </c:pt>
                <c:pt idx="25310">
                  <c:v>0.53142</c:v>
                </c:pt>
                <c:pt idx="25311">
                  <c:v>0.52421200000000001</c:v>
                </c:pt>
                <c:pt idx="25312">
                  <c:v>0.51542600000000005</c:v>
                </c:pt>
                <c:pt idx="25313">
                  <c:v>0.51326700000000003</c:v>
                </c:pt>
                <c:pt idx="25314">
                  <c:v>0.50781299999999996</c:v>
                </c:pt>
                <c:pt idx="25315">
                  <c:v>0.50174799999999997</c:v>
                </c:pt>
                <c:pt idx="25316">
                  <c:v>0.49719200000000002</c:v>
                </c:pt>
                <c:pt idx="25317">
                  <c:v>0.49546200000000001</c:v>
                </c:pt>
                <c:pt idx="25318">
                  <c:v>0.493807</c:v>
                </c:pt>
                <c:pt idx="25319">
                  <c:v>0.48976799999999998</c:v>
                </c:pt>
                <c:pt idx="25320">
                  <c:v>0.48518299999999998</c:v>
                </c:pt>
                <c:pt idx="25321">
                  <c:v>0.48272999999999999</c:v>
                </c:pt>
                <c:pt idx="25322">
                  <c:v>0.48230400000000001</c:v>
                </c:pt>
                <c:pt idx="25323">
                  <c:v>0.48246899999999998</c:v>
                </c:pt>
                <c:pt idx="25324">
                  <c:v>0.479045</c:v>
                </c:pt>
                <c:pt idx="25325">
                  <c:v>0.47730699999999998</c:v>
                </c:pt>
                <c:pt idx="25326">
                  <c:v>0.47666199999999997</c:v>
                </c:pt>
                <c:pt idx="25327">
                  <c:v>0.47578799999999999</c:v>
                </c:pt>
                <c:pt idx="25328">
                  <c:v>0.47297699999999998</c:v>
                </c:pt>
                <c:pt idx="25329">
                  <c:v>0.46928399999999998</c:v>
                </c:pt>
                <c:pt idx="25330">
                  <c:v>0.46578199999999997</c:v>
                </c:pt>
                <c:pt idx="25331">
                  <c:v>0.46269700000000002</c:v>
                </c:pt>
                <c:pt idx="25332">
                  <c:v>0.46250400000000003</c:v>
                </c:pt>
                <c:pt idx="25333">
                  <c:v>0.46302700000000002</c:v>
                </c:pt>
                <c:pt idx="25334">
                  <c:v>0.46133000000000002</c:v>
                </c:pt>
                <c:pt idx="25335">
                  <c:v>0.46003500000000003</c:v>
                </c:pt>
                <c:pt idx="25336">
                  <c:v>0.45884900000000001</c:v>
                </c:pt>
                <c:pt idx="25337">
                  <c:v>0.45651199999999997</c:v>
                </c:pt>
                <c:pt idx="25338">
                  <c:v>0.45429000000000003</c:v>
                </c:pt>
                <c:pt idx="25339">
                  <c:v>0.45313999999999999</c:v>
                </c:pt>
                <c:pt idx="25340">
                  <c:v>0.45245800000000003</c:v>
                </c:pt>
                <c:pt idx="25341">
                  <c:v>0.45214500000000002</c:v>
                </c:pt>
                <c:pt idx="25342">
                  <c:v>0.44371100000000002</c:v>
                </c:pt>
                <c:pt idx="25343">
                  <c:v>0.44176300000000002</c:v>
                </c:pt>
                <c:pt idx="25344">
                  <c:v>0.44184600000000002</c:v>
                </c:pt>
                <c:pt idx="25345">
                  <c:v>0.44177899999999998</c:v>
                </c:pt>
                <c:pt idx="25346">
                  <c:v>0.44096200000000002</c:v>
                </c:pt>
                <c:pt idx="25347">
                  <c:v>0.44089699999999998</c:v>
                </c:pt>
                <c:pt idx="25348">
                  <c:v>0.44015500000000002</c:v>
                </c:pt>
                <c:pt idx="25349">
                  <c:v>0.43983499999999998</c:v>
                </c:pt>
                <c:pt idx="25350">
                  <c:v>0.44138899999999998</c:v>
                </c:pt>
                <c:pt idx="25351">
                  <c:v>0.44139499999999998</c:v>
                </c:pt>
                <c:pt idx="25352">
                  <c:v>0.44042100000000001</c:v>
                </c:pt>
                <c:pt idx="25353">
                  <c:v>0.44022600000000001</c:v>
                </c:pt>
                <c:pt idx="25354">
                  <c:v>0.44170199999999998</c:v>
                </c:pt>
                <c:pt idx="25355">
                  <c:v>0.442857</c:v>
                </c:pt>
                <c:pt idx="25356">
                  <c:v>0.44447700000000001</c:v>
                </c:pt>
                <c:pt idx="25357">
                  <c:v>0.44486300000000001</c:v>
                </c:pt>
                <c:pt idx="25358">
                  <c:v>0.44479299999999999</c:v>
                </c:pt>
                <c:pt idx="25359">
                  <c:v>0.44511299999999998</c:v>
                </c:pt>
                <c:pt idx="25360">
                  <c:v>0.43896200000000002</c:v>
                </c:pt>
                <c:pt idx="25361">
                  <c:v>0.43847399999999997</c:v>
                </c:pt>
                <c:pt idx="25362">
                  <c:v>0.43906499999999998</c:v>
                </c:pt>
                <c:pt idx="25363">
                  <c:v>0.43782700000000002</c:v>
                </c:pt>
                <c:pt idx="25364">
                  <c:v>0.43601800000000002</c:v>
                </c:pt>
                <c:pt idx="25365">
                  <c:v>0.43407899999999999</c:v>
                </c:pt>
                <c:pt idx="25366">
                  <c:v>0.433085</c:v>
                </c:pt>
                <c:pt idx="25367">
                  <c:v>0.43232100000000001</c:v>
                </c:pt>
                <c:pt idx="25368">
                  <c:v>0.43093700000000001</c:v>
                </c:pt>
                <c:pt idx="25369">
                  <c:v>0.43051400000000001</c:v>
                </c:pt>
                <c:pt idx="25370">
                  <c:v>0.42969499999999999</c:v>
                </c:pt>
                <c:pt idx="25371">
                  <c:v>0.429396</c:v>
                </c:pt>
                <c:pt idx="25372">
                  <c:v>0.42769600000000002</c:v>
                </c:pt>
                <c:pt idx="25373">
                  <c:v>0.42664800000000003</c:v>
                </c:pt>
                <c:pt idx="25374">
                  <c:v>0.42668699999999998</c:v>
                </c:pt>
                <c:pt idx="25375">
                  <c:v>0.427757</c:v>
                </c:pt>
                <c:pt idx="25376">
                  <c:v>0.42805700000000002</c:v>
                </c:pt>
                <c:pt idx="25377">
                  <c:v>0.42287200000000003</c:v>
                </c:pt>
                <c:pt idx="25378">
                  <c:v>0.42192499999999999</c:v>
                </c:pt>
                <c:pt idx="25379">
                  <c:v>0.42169600000000002</c:v>
                </c:pt>
                <c:pt idx="25380">
                  <c:v>0.42230499999999999</c:v>
                </c:pt>
                <c:pt idx="25381">
                  <c:v>0.42213400000000001</c:v>
                </c:pt>
                <c:pt idx="25382">
                  <c:v>0.42181200000000002</c:v>
                </c:pt>
                <c:pt idx="25383">
                  <c:v>0.42112100000000002</c:v>
                </c:pt>
                <c:pt idx="25384">
                  <c:v>0.420122</c:v>
                </c:pt>
                <c:pt idx="25385">
                  <c:v>0.42067300000000002</c:v>
                </c:pt>
                <c:pt idx="25386">
                  <c:v>0.41528700000000002</c:v>
                </c:pt>
                <c:pt idx="25387">
                  <c:v>0.41240900000000003</c:v>
                </c:pt>
                <c:pt idx="25388">
                  <c:v>0.411221</c:v>
                </c:pt>
                <c:pt idx="25389">
                  <c:v>0.40900500000000001</c:v>
                </c:pt>
                <c:pt idx="25390">
                  <c:v>0.407078</c:v>
                </c:pt>
                <c:pt idx="25391">
                  <c:v>0.40623999999999999</c:v>
                </c:pt>
                <c:pt idx="25392">
                  <c:v>0.405059</c:v>
                </c:pt>
                <c:pt idx="25393">
                  <c:v>0.40363100000000002</c:v>
                </c:pt>
                <c:pt idx="25394">
                  <c:v>0.40318900000000002</c:v>
                </c:pt>
                <c:pt idx="25395">
                  <c:v>0.39727099999999999</c:v>
                </c:pt>
                <c:pt idx="25396">
                  <c:v>0.39482899999999999</c:v>
                </c:pt>
                <c:pt idx="25397">
                  <c:v>0.40000799999999997</c:v>
                </c:pt>
                <c:pt idx="25398">
                  <c:v>0.39349600000000001</c:v>
                </c:pt>
                <c:pt idx="25399">
                  <c:v>0.39187699999999998</c:v>
                </c:pt>
                <c:pt idx="25400">
                  <c:v>0.39092500000000002</c:v>
                </c:pt>
                <c:pt idx="25401">
                  <c:v>0.38907599999999998</c:v>
                </c:pt>
                <c:pt idx="25402">
                  <c:v>0.388573</c:v>
                </c:pt>
                <c:pt idx="25403">
                  <c:v>0.388791</c:v>
                </c:pt>
                <c:pt idx="25404">
                  <c:v>0.38263200000000003</c:v>
                </c:pt>
                <c:pt idx="25405">
                  <c:v>0.38225199999999998</c:v>
                </c:pt>
                <c:pt idx="25406">
                  <c:v>0.38218999999999997</c:v>
                </c:pt>
                <c:pt idx="25407">
                  <c:v>0.38231100000000001</c:v>
                </c:pt>
                <c:pt idx="25408">
                  <c:v>0.38305699999999998</c:v>
                </c:pt>
                <c:pt idx="25409">
                  <c:v>0.38377099999999997</c:v>
                </c:pt>
                <c:pt idx="25410">
                  <c:v>0.385046</c:v>
                </c:pt>
                <c:pt idx="25411">
                  <c:v>0.38499699999999998</c:v>
                </c:pt>
                <c:pt idx="25412">
                  <c:v>0.38407999999999998</c:v>
                </c:pt>
                <c:pt idx="25413">
                  <c:v>0.38657399999999997</c:v>
                </c:pt>
                <c:pt idx="25414">
                  <c:v>0.38946399999999998</c:v>
                </c:pt>
                <c:pt idx="25415">
                  <c:v>0.39087899999999998</c:v>
                </c:pt>
                <c:pt idx="25416">
                  <c:v>0.39114700000000002</c:v>
                </c:pt>
                <c:pt idx="25417">
                  <c:v>0.39231300000000002</c:v>
                </c:pt>
                <c:pt idx="25418">
                  <c:v>0.393702</c:v>
                </c:pt>
                <c:pt idx="25419">
                  <c:v>0.39346100000000001</c:v>
                </c:pt>
                <c:pt idx="25420">
                  <c:v>0.39473599999999998</c:v>
                </c:pt>
                <c:pt idx="25421">
                  <c:v>0.39407799999999998</c:v>
                </c:pt>
                <c:pt idx="25422">
                  <c:v>0.39361299999999999</c:v>
                </c:pt>
                <c:pt idx="25423">
                  <c:v>0.38750499999999999</c:v>
                </c:pt>
                <c:pt idx="25424">
                  <c:v>0.38545499999999999</c:v>
                </c:pt>
                <c:pt idx="25425">
                  <c:v>0.38378499999999999</c:v>
                </c:pt>
                <c:pt idx="25426">
                  <c:v>0.38255800000000001</c:v>
                </c:pt>
                <c:pt idx="25427">
                  <c:v>0.38039000000000001</c:v>
                </c:pt>
                <c:pt idx="25428">
                  <c:v>0.37900800000000001</c:v>
                </c:pt>
                <c:pt idx="25429">
                  <c:v>0.38020799999999999</c:v>
                </c:pt>
                <c:pt idx="25430">
                  <c:v>0.38106800000000002</c:v>
                </c:pt>
                <c:pt idx="25431">
                  <c:v>0.38176700000000002</c:v>
                </c:pt>
                <c:pt idx="25432">
                  <c:v>0.38495800000000002</c:v>
                </c:pt>
                <c:pt idx="25433">
                  <c:v>0.388324</c:v>
                </c:pt>
                <c:pt idx="25434">
                  <c:v>0.39021699999999998</c:v>
                </c:pt>
                <c:pt idx="25435">
                  <c:v>0.39057700000000001</c:v>
                </c:pt>
                <c:pt idx="25436">
                  <c:v>0.390376</c:v>
                </c:pt>
                <c:pt idx="25437">
                  <c:v>0.39021400000000001</c:v>
                </c:pt>
                <c:pt idx="25438">
                  <c:v>0.388575</c:v>
                </c:pt>
                <c:pt idx="25439">
                  <c:v>0.386376</c:v>
                </c:pt>
                <c:pt idx="25440">
                  <c:v>0.38464799999999999</c:v>
                </c:pt>
                <c:pt idx="25441">
                  <c:v>0.38348100000000002</c:v>
                </c:pt>
                <c:pt idx="25442">
                  <c:v>0.38126900000000002</c:v>
                </c:pt>
                <c:pt idx="25443">
                  <c:v>0.38197300000000001</c:v>
                </c:pt>
                <c:pt idx="25444">
                  <c:v>0.38343300000000002</c:v>
                </c:pt>
                <c:pt idx="25445">
                  <c:v>0.37826300000000002</c:v>
                </c:pt>
                <c:pt idx="25446">
                  <c:v>0.37848900000000002</c:v>
                </c:pt>
                <c:pt idx="25447">
                  <c:v>0.37833899999999998</c:v>
                </c:pt>
                <c:pt idx="25448">
                  <c:v>0.37865599999999999</c:v>
                </c:pt>
                <c:pt idx="25449">
                  <c:v>0.37899100000000002</c:v>
                </c:pt>
                <c:pt idx="25450">
                  <c:v>0.37931999999999999</c:v>
                </c:pt>
                <c:pt idx="25451">
                  <c:v>0.38016100000000003</c:v>
                </c:pt>
                <c:pt idx="25452">
                  <c:v>0.37999899999999998</c:v>
                </c:pt>
                <c:pt idx="25453">
                  <c:v>0.38084200000000001</c:v>
                </c:pt>
                <c:pt idx="25454">
                  <c:v>0.38068800000000003</c:v>
                </c:pt>
                <c:pt idx="25455">
                  <c:v>0.38153799999999999</c:v>
                </c:pt>
                <c:pt idx="25456">
                  <c:v>0.381386</c:v>
                </c:pt>
                <c:pt idx="25457">
                  <c:v>0.381745</c:v>
                </c:pt>
                <c:pt idx="25458">
                  <c:v>0.38209599999999999</c:v>
                </c:pt>
                <c:pt idx="25459">
                  <c:v>0.38195800000000002</c:v>
                </c:pt>
                <c:pt idx="25460">
                  <c:v>0.381795</c:v>
                </c:pt>
                <c:pt idx="25461">
                  <c:v>0.38070999999999999</c:v>
                </c:pt>
                <c:pt idx="25462">
                  <c:v>0.38198500000000002</c:v>
                </c:pt>
                <c:pt idx="25463">
                  <c:v>0.375828</c:v>
                </c:pt>
                <c:pt idx="25464">
                  <c:v>0.37581700000000001</c:v>
                </c:pt>
                <c:pt idx="25465">
                  <c:v>0.37679499999999999</c:v>
                </c:pt>
                <c:pt idx="25466">
                  <c:v>0.38104900000000003</c:v>
                </c:pt>
                <c:pt idx="25467">
                  <c:v>0.37631900000000001</c:v>
                </c:pt>
                <c:pt idx="25468">
                  <c:v>0.37584600000000001</c:v>
                </c:pt>
                <c:pt idx="25469">
                  <c:v>0.37519200000000003</c:v>
                </c:pt>
                <c:pt idx="25470">
                  <c:v>0.37462800000000002</c:v>
                </c:pt>
                <c:pt idx="25471">
                  <c:v>0.37503300000000001</c:v>
                </c:pt>
                <c:pt idx="25472">
                  <c:v>0.37492500000000001</c:v>
                </c:pt>
                <c:pt idx="25473">
                  <c:v>0.37481700000000001</c:v>
                </c:pt>
                <c:pt idx="25474">
                  <c:v>0.37481199999999998</c:v>
                </c:pt>
                <c:pt idx="25475">
                  <c:v>0.374973</c:v>
                </c:pt>
                <c:pt idx="25476">
                  <c:v>0.36890400000000001</c:v>
                </c:pt>
                <c:pt idx="25477">
                  <c:v>0.369033</c:v>
                </c:pt>
                <c:pt idx="25478">
                  <c:v>0.368398</c:v>
                </c:pt>
                <c:pt idx="25479">
                  <c:v>0.36837199999999998</c:v>
                </c:pt>
                <c:pt idx="25480">
                  <c:v>0.36826599999999998</c:v>
                </c:pt>
                <c:pt idx="25481">
                  <c:v>0.36715700000000001</c:v>
                </c:pt>
                <c:pt idx="25482">
                  <c:v>0.36558800000000002</c:v>
                </c:pt>
                <c:pt idx="25483">
                  <c:v>0.36404599999999998</c:v>
                </c:pt>
                <c:pt idx="25484">
                  <c:v>0.36305300000000001</c:v>
                </c:pt>
                <c:pt idx="25485">
                  <c:v>0.36245100000000002</c:v>
                </c:pt>
                <c:pt idx="25486">
                  <c:v>0.36038999999999999</c:v>
                </c:pt>
                <c:pt idx="25487">
                  <c:v>0.36002499999999998</c:v>
                </c:pt>
                <c:pt idx="25488">
                  <c:v>0.36027599999999999</c:v>
                </c:pt>
                <c:pt idx="25489">
                  <c:v>0.35687000000000002</c:v>
                </c:pt>
                <c:pt idx="25490">
                  <c:v>0.359539</c:v>
                </c:pt>
                <c:pt idx="25491">
                  <c:v>0.36095300000000002</c:v>
                </c:pt>
                <c:pt idx="25492">
                  <c:v>0.36354300000000001</c:v>
                </c:pt>
                <c:pt idx="25493">
                  <c:v>0.36645899999999998</c:v>
                </c:pt>
                <c:pt idx="25494">
                  <c:v>0.366784</c:v>
                </c:pt>
                <c:pt idx="25495">
                  <c:v>0.36587799999999998</c:v>
                </c:pt>
                <c:pt idx="25496">
                  <c:v>0.36798999999999998</c:v>
                </c:pt>
                <c:pt idx="25497">
                  <c:v>0.36997400000000003</c:v>
                </c:pt>
                <c:pt idx="25498">
                  <c:v>0.37199500000000002</c:v>
                </c:pt>
                <c:pt idx="25499">
                  <c:v>0.37344699999999997</c:v>
                </c:pt>
                <c:pt idx="25500">
                  <c:v>0.37460100000000002</c:v>
                </c:pt>
                <c:pt idx="25501">
                  <c:v>0.37802000000000002</c:v>
                </c:pt>
                <c:pt idx="25502">
                  <c:v>0.376469</c:v>
                </c:pt>
                <c:pt idx="25503">
                  <c:v>0.37711099999999997</c:v>
                </c:pt>
                <c:pt idx="25504">
                  <c:v>0.37706099999999998</c:v>
                </c:pt>
                <c:pt idx="25505">
                  <c:v>0.37510599999999999</c:v>
                </c:pt>
                <c:pt idx="25506">
                  <c:v>0.37420100000000001</c:v>
                </c:pt>
                <c:pt idx="25507">
                  <c:v>0.37326799999999999</c:v>
                </c:pt>
                <c:pt idx="25508">
                  <c:v>0.372863</c:v>
                </c:pt>
                <c:pt idx="25509">
                  <c:v>0.37294300000000002</c:v>
                </c:pt>
                <c:pt idx="25510">
                  <c:v>0.37249199999999999</c:v>
                </c:pt>
                <c:pt idx="25511">
                  <c:v>0.37108600000000003</c:v>
                </c:pt>
                <c:pt idx="25512">
                  <c:v>0.37121599999999999</c:v>
                </c:pt>
                <c:pt idx="25513">
                  <c:v>0.37020999999999998</c:v>
                </c:pt>
                <c:pt idx="25514">
                  <c:v>0.36283300000000002</c:v>
                </c:pt>
                <c:pt idx="25515">
                  <c:v>0.36199900000000002</c:v>
                </c:pt>
                <c:pt idx="25516">
                  <c:v>0.36160500000000001</c:v>
                </c:pt>
                <c:pt idx="25517">
                  <c:v>0.36221999999999999</c:v>
                </c:pt>
                <c:pt idx="25518">
                  <c:v>0.36234</c:v>
                </c:pt>
                <c:pt idx="25519">
                  <c:v>0.36147099999999999</c:v>
                </c:pt>
                <c:pt idx="25520">
                  <c:v>0.36109400000000003</c:v>
                </c:pt>
                <c:pt idx="25521">
                  <c:v>0.36121999999999999</c:v>
                </c:pt>
                <c:pt idx="25522">
                  <c:v>0.36185299999999998</c:v>
                </c:pt>
                <c:pt idx="25523">
                  <c:v>0.36249500000000001</c:v>
                </c:pt>
                <c:pt idx="25524">
                  <c:v>0.36314099999999999</c:v>
                </c:pt>
                <c:pt idx="25525">
                  <c:v>0.36424099999999998</c:v>
                </c:pt>
                <c:pt idx="25526">
                  <c:v>0.36555399999999999</c:v>
                </c:pt>
                <c:pt idx="25527">
                  <c:v>0.362232</c:v>
                </c:pt>
                <c:pt idx="25528">
                  <c:v>0.36368800000000001</c:v>
                </c:pt>
                <c:pt idx="25529">
                  <c:v>0.36493399999999998</c:v>
                </c:pt>
                <c:pt idx="25530">
                  <c:v>0.36612699999999998</c:v>
                </c:pt>
                <c:pt idx="25531">
                  <c:v>0.365954</c:v>
                </c:pt>
                <c:pt idx="25532">
                  <c:v>0.36463499999999999</c:v>
                </c:pt>
                <c:pt idx="25533">
                  <c:v>0.36429</c:v>
                </c:pt>
                <c:pt idx="25534">
                  <c:v>0.36354199999999998</c:v>
                </c:pt>
                <c:pt idx="25535">
                  <c:v>0.36277500000000001</c:v>
                </c:pt>
                <c:pt idx="25536">
                  <c:v>0.361508</c:v>
                </c:pt>
                <c:pt idx="25537">
                  <c:v>0.36068499999999998</c:v>
                </c:pt>
                <c:pt idx="25538">
                  <c:v>0.36022999999999999</c:v>
                </c:pt>
                <c:pt idx="25539">
                  <c:v>0.36055199999999998</c:v>
                </c:pt>
                <c:pt idx="25540">
                  <c:v>0.35356300000000002</c:v>
                </c:pt>
                <c:pt idx="25541">
                  <c:v>0.35271799999999998</c:v>
                </c:pt>
                <c:pt idx="25542">
                  <c:v>0.35373700000000002</c:v>
                </c:pt>
                <c:pt idx="25543">
                  <c:v>0.35390300000000002</c:v>
                </c:pt>
                <c:pt idx="25544">
                  <c:v>0.35500599999999999</c:v>
                </c:pt>
                <c:pt idx="25545">
                  <c:v>0.35630800000000001</c:v>
                </c:pt>
                <c:pt idx="25546">
                  <c:v>0.35747299999999999</c:v>
                </c:pt>
                <c:pt idx="25547">
                  <c:v>0.35952600000000001</c:v>
                </c:pt>
                <c:pt idx="25548">
                  <c:v>0.36221999999999999</c:v>
                </c:pt>
                <c:pt idx="25549">
                  <c:v>0.36527199999999999</c:v>
                </c:pt>
                <c:pt idx="25550">
                  <c:v>0.36876500000000001</c:v>
                </c:pt>
                <c:pt idx="25551">
                  <c:v>0.36689100000000002</c:v>
                </c:pt>
                <c:pt idx="25552">
                  <c:v>0.369815</c:v>
                </c:pt>
                <c:pt idx="25553">
                  <c:v>0.37643199999999999</c:v>
                </c:pt>
                <c:pt idx="25554">
                  <c:v>0.38405099999999998</c:v>
                </c:pt>
                <c:pt idx="25555">
                  <c:v>0.39079799999999998</c:v>
                </c:pt>
                <c:pt idx="25556">
                  <c:v>0.39625199999999999</c:v>
                </c:pt>
                <c:pt idx="25557">
                  <c:v>0.40093600000000001</c:v>
                </c:pt>
                <c:pt idx="25558">
                  <c:v>0.40380500000000003</c:v>
                </c:pt>
                <c:pt idx="25559">
                  <c:v>0.40534500000000001</c:v>
                </c:pt>
                <c:pt idx="25560">
                  <c:v>0.40609800000000001</c:v>
                </c:pt>
                <c:pt idx="25561">
                  <c:v>0.40502100000000002</c:v>
                </c:pt>
                <c:pt idx="25562">
                  <c:v>0.40037800000000001</c:v>
                </c:pt>
                <c:pt idx="25563">
                  <c:v>0.39461200000000002</c:v>
                </c:pt>
                <c:pt idx="25564">
                  <c:v>0.39096599999999998</c:v>
                </c:pt>
                <c:pt idx="25565">
                  <c:v>0.38314599999999999</c:v>
                </c:pt>
                <c:pt idx="25566">
                  <c:v>0.37684600000000001</c:v>
                </c:pt>
                <c:pt idx="25567">
                  <c:v>0.37096099999999999</c:v>
                </c:pt>
                <c:pt idx="25568">
                  <c:v>0.36514200000000002</c:v>
                </c:pt>
                <c:pt idx="25569">
                  <c:v>0.36260700000000001</c:v>
                </c:pt>
                <c:pt idx="25570">
                  <c:v>0.36055100000000001</c:v>
                </c:pt>
                <c:pt idx="25571">
                  <c:v>0.358655</c:v>
                </c:pt>
                <c:pt idx="25572">
                  <c:v>0.35739900000000002</c:v>
                </c:pt>
                <c:pt idx="25573">
                  <c:v>0.35620000000000002</c:v>
                </c:pt>
                <c:pt idx="25574">
                  <c:v>0.35392000000000001</c:v>
                </c:pt>
                <c:pt idx="25575">
                  <c:v>0.35187800000000002</c:v>
                </c:pt>
                <c:pt idx="25576">
                  <c:v>0.35142099999999998</c:v>
                </c:pt>
                <c:pt idx="25577">
                  <c:v>0.34656100000000001</c:v>
                </c:pt>
                <c:pt idx="25578">
                  <c:v>0.341721</c:v>
                </c:pt>
                <c:pt idx="25579">
                  <c:v>0.341609</c:v>
                </c:pt>
                <c:pt idx="25580">
                  <c:v>0.33949000000000001</c:v>
                </c:pt>
                <c:pt idx="25581">
                  <c:v>0.33769199999999999</c:v>
                </c:pt>
                <c:pt idx="25582">
                  <c:v>0.33723599999999998</c:v>
                </c:pt>
                <c:pt idx="25583">
                  <c:v>0.33571600000000001</c:v>
                </c:pt>
                <c:pt idx="25584">
                  <c:v>0.33338800000000002</c:v>
                </c:pt>
                <c:pt idx="25585">
                  <c:v>0.33091900000000002</c:v>
                </c:pt>
                <c:pt idx="25586">
                  <c:v>0.32926899999999998</c:v>
                </c:pt>
                <c:pt idx="25587">
                  <c:v>0.32835999999999999</c:v>
                </c:pt>
                <c:pt idx="25588">
                  <c:v>0.32707199999999997</c:v>
                </c:pt>
                <c:pt idx="25589">
                  <c:v>0.32459700000000002</c:v>
                </c:pt>
                <c:pt idx="25590">
                  <c:v>0.32279799999999997</c:v>
                </c:pt>
                <c:pt idx="25591">
                  <c:v>0.31957999999999998</c:v>
                </c:pt>
                <c:pt idx="25592">
                  <c:v>0.31331500000000001</c:v>
                </c:pt>
                <c:pt idx="25593">
                  <c:v>0.31188900000000003</c:v>
                </c:pt>
                <c:pt idx="25594">
                  <c:v>0.309975</c:v>
                </c:pt>
                <c:pt idx="25595">
                  <c:v>0.307944</c:v>
                </c:pt>
                <c:pt idx="25596">
                  <c:v>0.30495</c:v>
                </c:pt>
                <c:pt idx="25597">
                  <c:v>0.30520700000000001</c:v>
                </c:pt>
                <c:pt idx="25598">
                  <c:v>0.304537</c:v>
                </c:pt>
                <c:pt idx="25599">
                  <c:v>0.30323600000000001</c:v>
                </c:pt>
                <c:pt idx="25600">
                  <c:v>0.30080200000000001</c:v>
                </c:pt>
                <c:pt idx="25601">
                  <c:v>0.30006899999999997</c:v>
                </c:pt>
                <c:pt idx="25602">
                  <c:v>0.30009799999999998</c:v>
                </c:pt>
                <c:pt idx="25603">
                  <c:v>0.30003400000000002</c:v>
                </c:pt>
                <c:pt idx="25604">
                  <c:v>0.29946099999999998</c:v>
                </c:pt>
                <c:pt idx="25605">
                  <c:v>0.29909200000000002</c:v>
                </c:pt>
                <c:pt idx="25606">
                  <c:v>0.298182</c:v>
                </c:pt>
                <c:pt idx="25607">
                  <c:v>0.29335899999999998</c:v>
                </c:pt>
                <c:pt idx="25608">
                  <c:v>0.29408600000000001</c:v>
                </c:pt>
                <c:pt idx="25609">
                  <c:v>0.29346800000000001</c:v>
                </c:pt>
                <c:pt idx="25610">
                  <c:v>0.29252299999999998</c:v>
                </c:pt>
                <c:pt idx="25611">
                  <c:v>0.29253000000000001</c:v>
                </c:pt>
                <c:pt idx="25612">
                  <c:v>0.29154200000000002</c:v>
                </c:pt>
                <c:pt idx="25613">
                  <c:v>0.29105700000000001</c:v>
                </c:pt>
                <c:pt idx="25614">
                  <c:v>0.290578</c:v>
                </c:pt>
                <c:pt idx="25615">
                  <c:v>0.290099</c:v>
                </c:pt>
                <c:pt idx="25616">
                  <c:v>0.28961700000000001</c:v>
                </c:pt>
                <c:pt idx="25617">
                  <c:v>0.28916799999999998</c:v>
                </c:pt>
                <c:pt idx="25618">
                  <c:v>0.28778500000000001</c:v>
                </c:pt>
                <c:pt idx="25619">
                  <c:v>0.28617700000000001</c:v>
                </c:pt>
                <c:pt idx="25620">
                  <c:v>0.28602</c:v>
                </c:pt>
                <c:pt idx="25621">
                  <c:v>0.28023700000000001</c:v>
                </c:pt>
                <c:pt idx="25622">
                  <c:v>0.27953600000000001</c:v>
                </c:pt>
                <c:pt idx="25623">
                  <c:v>0.28025899999999998</c:v>
                </c:pt>
                <c:pt idx="25624">
                  <c:v>0.279943</c:v>
                </c:pt>
                <c:pt idx="25625">
                  <c:v>0.27857700000000002</c:v>
                </c:pt>
                <c:pt idx="25626">
                  <c:v>0.27719300000000002</c:v>
                </c:pt>
                <c:pt idx="25627">
                  <c:v>0.27487200000000001</c:v>
                </c:pt>
                <c:pt idx="25628">
                  <c:v>0.27258500000000002</c:v>
                </c:pt>
                <c:pt idx="25629">
                  <c:v>0.26965800000000001</c:v>
                </c:pt>
                <c:pt idx="25630">
                  <c:v>0.27435399999999999</c:v>
                </c:pt>
                <c:pt idx="25631">
                  <c:v>0.27167999999999998</c:v>
                </c:pt>
                <c:pt idx="25632">
                  <c:v>0.271038</c:v>
                </c:pt>
                <c:pt idx="25633">
                  <c:v>0.27160099999999998</c:v>
                </c:pt>
                <c:pt idx="25634">
                  <c:v>0.27201799999999998</c:v>
                </c:pt>
                <c:pt idx="25635">
                  <c:v>0.26529000000000003</c:v>
                </c:pt>
                <c:pt idx="25636">
                  <c:v>0.25966600000000001</c:v>
                </c:pt>
                <c:pt idx="25637">
                  <c:v>0.256191</c:v>
                </c:pt>
                <c:pt idx="25638">
                  <c:v>0.25510500000000003</c:v>
                </c:pt>
                <c:pt idx="25639">
                  <c:v>0.25536700000000001</c:v>
                </c:pt>
                <c:pt idx="25640">
                  <c:v>0.25570799999999999</c:v>
                </c:pt>
                <c:pt idx="25641">
                  <c:v>0.25601299999999999</c:v>
                </c:pt>
                <c:pt idx="25642">
                  <c:v>0.25589899999999999</c:v>
                </c:pt>
                <c:pt idx="25643">
                  <c:v>0.25645099999999998</c:v>
                </c:pt>
                <c:pt idx="25644">
                  <c:v>0.25605</c:v>
                </c:pt>
                <c:pt idx="25645">
                  <c:v>0.25534200000000001</c:v>
                </c:pt>
                <c:pt idx="25646">
                  <c:v>0.25460100000000002</c:v>
                </c:pt>
                <c:pt idx="25647">
                  <c:v>0.25409300000000001</c:v>
                </c:pt>
                <c:pt idx="25648">
                  <c:v>0.254334</c:v>
                </c:pt>
                <c:pt idx="25649">
                  <c:v>0.25025999999999998</c:v>
                </c:pt>
                <c:pt idx="25650">
                  <c:v>0.247419</c:v>
                </c:pt>
                <c:pt idx="25651">
                  <c:v>0.24782199999999999</c:v>
                </c:pt>
                <c:pt idx="25652">
                  <c:v>0.24736</c:v>
                </c:pt>
                <c:pt idx="25653">
                  <c:v>0.24773899999999999</c:v>
                </c:pt>
                <c:pt idx="25654">
                  <c:v>0.24840400000000001</c:v>
                </c:pt>
                <c:pt idx="25655">
                  <c:v>0.248478</c:v>
                </c:pt>
                <c:pt idx="25656">
                  <c:v>0.24795200000000001</c:v>
                </c:pt>
                <c:pt idx="25657">
                  <c:v>0.24746799999999999</c:v>
                </c:pt>
                <c:pt idx="25658">
                  <c:v>0.24731</c:v>
                </c:pt>
                <c:pt idx="25659">
                  <c:v>0.247055</c:v>
                </c:pt>
                <c:pt idx="25660">
                  <c:v>0.24579899999999999</c:v>
                </c:pt>
                <c:pt idx="25661">
                  <c:v>0.245616</c:v>
                </c:pt>
                <c:pt idx="25662">
                  <c:v>0.24162</c:v>
                </c:pt>
                <c:pt idx="25663">
                  <c:v>0.23600099999999999</c:v>
                </c:pt>
                <c:pt idx="25664">
                  <c:v>0.23575699999999999</c:v>
                </c:pt>
                <c:pt idx="25665">
                  <c:v>0.23407800000000001</c:v>
                </c:pt>
                <c:pt idx="25666">
                  <c:v>0.232516</c:v>
                </c:pt>
                <c:pt idx="25667">
                  <c:v>0.23066200000000001</c:v>
                </c:pt>
                <c:pt idx="25668">
                  <c:v>0.229347</c:v>
                </c:pt>
                <c:pt idx="25669">
                  <c:v>0.22770399999999999</c:v>
                </c:pt>
                <c:pt idx="25670">
                  <c:v>0.225855</c:v>
                </c:pt>
                <c:pt idx="25671">
                  <c:v>0.22457099999999999</c:v>
                </c:pt>
                <c:pt idx="25672">
                  <c:v>0.22384499999999999</c:v>
                </c:pt>
                <c:pt idx="25673">
                  <c:v>0.21995999999999999</c:v>
                </c:pt>
                <c:pt idx="25674">
                  <c:v>0.21333099999999999</c:v>
                </c:pt>
                <c:pt idx="25675">
                  <c:v>0.21165600000000001</c:v>
                </c:pt>
                <c:pt idx="25676">
                  <c:v>0.20866899999999999</c:v>
                </c:pt>
                <c:pt idx="25677">
                  <c:v>0.20569699999999999</c:v>
                </c:pt>
                <c:pt idx="25678">
                  <c:v>0.20435900000000001</c:v>
                </c:pt>
                <c:pt idx="25679">
                  <c:v>0.20128399999999999</c:v>
                </c:pt>
                <c:pt idx="25680">
                  <c:v>0.196825</c:v>
                </c:pt>
                <c:pt idx="25681">
                  <c:v>0.19393299999999999</c:v>
                </c:pt>
                <c:pt idx="25682">
                  <c:v>0.192746</c:v>
                </c:pt>
                <c:pt idx="25683">
                  <c:v>0.19087699999999999</c:v>
                </c:pt>
                <c:pt idx="25684">
                  <c:v>0.189026</c:v>
                </c:pt>
                <c:pt idx="25685">
                  <c:v>0.18679899999999999</c:v>
                </c:pt>
                <c:pt idx="25686">
                  <c:v>0.18048400000000001</c:v>
                </c:pt>
                <c:pt idx="25687">
                  <c:v>0.18074399999999999</c:v>
                </c:pt>
                <c:pt idx="25688">
                  <c:v>0.18021000000000001</c:v>
                </c:pt>
                <c:pt idx="25689">
                  <c:v>0.18024000000000001</c:v>
                </c:pt>
                <c:pt idx="25690">
                  <c:v>0.17982300000000001</c:v>
                </c:pt>
                <c:pt idx="25691">
                  <c:v>0.17983299999999999</c:v>
                </c:pt>
                <c:pt idx="25692">
                  <c:v>0.17938799999999999</c:v>
                </c:pt>
                <c:pt idx="25693">
                  <c:v>0.179535</c:v>
                </c:pt>
                <c:pt idx="25694">
                  <c:v>0.180201</c:v>
                </c:pt>
                <c:pt idx="25695">
                  <c:v>0.181177</c:v>
                </c:pt>
                <c:pt idx="25696">
                  <c:v>0.181786</c:v>
                </c:pt>
                <c:pt idx="25697">
                  <c:v>0.18193100000000001</c:v>
                </c:pt>
                <c:pt idx="25698">
                  <c:v>0.18092</c:v>
                </c:pt>
                <c:pt idx="25699">
                  <c:v>0.18726400000000001</c:v>
                </c:pt>
                <c:pt idx="25700">
                  <c:v>0.19600200000000001</c:v>
                </c:pt>
                <c:pt idx="25701">
                  <c:v>0.19780600000000001</c:v>
                </c:pt>
                <c:pt idx="25702">
                  <c:v>0.20244599999999999</c:v>
                </c:pt>
                <c:pt idx="25703">
                  <c:v>0.20479</c:v>
                </c:pt>
                <c:pt idx="25704">
                  <c:v>0.20877799999999999</c:v>
                </c:pt>
                <c:pt idx="25705">
                  <c:v>0.21471599999999999</c:v>
                </c:pt>
                <c:pt idx="25706">
                  <c:v>0.21799499999999999</c:v>
                </c:pt>
                <c:pt idx="25707">
                  <c:v>0.220442</c:v>
                </c:pt>
                <c:pt idx="25708">
                  <c:v>0.22122600000000001</c:v>
                </c:pt>
                <c:pt idx="25709">
                  <c:v>0.220889</c:v>
                </c:pt>
                <c:pt idx="25710">
                  <c:v>0.21846699999999999</c:v>
                </c:pt>
                <c:pt idx="25711">
                  <c:v>0.20814299999999999</c:v>
                </c:pt>
                <c:pt idx="25712">
                  <c:v>0.205204</c:v>
                </c:pt>
                <c:pt idx="25713">
                  <c:v>0.20113400000000001</c:v>
                </c:pt>
                <c:pt idx="25714">
                  <c:v>0.197129</c:v>
                </c:pt>
                <c:pt idx="25715">
                  <c:v>0.190944</c:v>
                </c:pt>
                <c:pt idx="25716">
                  <c:v>0.182889</c:v>
                </c:pt>
                <c:pt idx="25717">
                  <c:v>0.17519299999999999</c:v>
                </c:pt>
                <c:pt idx="25718">
                  <c:v>0.17110600000000001</c:v>
                </c:pt>
                <c:pt idx="25719">
                  <c:v>0.16927500000000001</c:v>
                </c:pt>
                <c:pt idx="25720">
                  <c:v>0.167877</c:v>
                </c:pt>
                <c:pt idx="25721">
                  <c:v>0.16694999999999999</c:v>
                </c:pt>
                <c:pt idx="25722">
                  <c:v>0.16540199999999999</c:v>
                </c:pt>
                <c:pt idx="25723">
                  <c:v>0.163633</c:v>
                </c:pt>
                <c:pt idx="25724">
                  <c:v>0.161663</c:v>
                </c:pt>
                <c:pt idx="25725">
                  <c:v>0.153338</c:v>
                </c:pt>
                <c:pt idx="25726">
                  <c:v>0.15229500000000001</c:v>
                </c:pt>
                <c:pt idx="25727">
                  <c:v>0.15020500000000001</c:v>
                </c:pt>
                <c:pt idx="25728">
                  <c:v>0.14838000000000001</c:v>
                </c:pt>
                <c:pt idx="25729">
                  <c:v>0.147425</c:v>
                </c:pt>
                <c:pt idx="25730">
                  <c:v>0.14605799999999999</c:v>
                </c:pt>
                <c:pt idx="25731">
                  <c:v>0.14679500000000001</c:v>
                </c:pt>
                <c:pt idx="25732">
                  <c:v>0.14958299999999999</c:v>
                </c:pt>
                <c:pt idx="25733">
                  <c:v>0.15468399999999999</c:v>
                </c:pt>
                <c:pt idx="25734">
                  <c:v>0.15743399999999999</c:v>
                </c:pt>
                <c:pt idx="25735">
                  <c:v>0.156306</c:v>
                </c:pt>
                <c:pt idx="25736">
                  <c:v>0.15562899999999999</c:v>
                </c:pt>
                <c:pt idx="25737">
                  <c:v>0.15579999999999999</c:v>
                </c:pt>
                <c:pt idx="25738">
                  <c:v>0.14994499999999999</c:v>
                </c:pt>
                <c:pt idx="25739">
                  <c:v>0.15087600000000001</c:v>
                </c:pt>
                <c:pt idx="25740">
                  <c:v>0.15137700000000001</c:v>
                </c:pt>
                <c:pt idx="25741">
                  <c:v>0.151923</c:v>
                </c:pt>
                <c:pt idx="25742">
                  <c:v>0.151477</c:v>
                </c:pt>
                <c:pt idx="25743">
                  <c:v>0.15099399999999999</c:v>
                </c:pt>
                <c:pt idx="25744">
                  <c:v>0.14963099999999999</c:v>
                </c:pt>
                <c:pt idx="25745">
                  <c:v>0.149116</c:v>
                </c:pt>
                <c:pt idx="25746">
                  <c:v>0.146148</c:v>
                </c:pt>
                <c:pt idx="25747">
                  <c:v>0.144263</c:v>
                </c:pt>
                <c:pt idx="25748">
                  <c:v>0.14252400000000001</c:v>
                </c:pt>
                <c:pt idx="25749">
                  <c:v>0.143679</c:v>
                </c:pt>
                <c:pt idx="25750">
                  <c:v>0.14376</c:v>
                </c:pt>
                <c:pt idx="25751">
                  <c:v>0.14361099999999999</c:v>
                </c:pt>
                <c:pt idx="25752">
                  <c:v>0.14029700000000001</c:v>
                </c:pt>
                <c:pt idx="25753">
                  <c:v>0.14104900000000001</c:v>
                </c:pt>
                <c:pt idx="25754">
                  <c:v>0.14058599999999999</c:v>
                </c:pt>
                <c:pt idx="25755">
                  <c:v>0.14069699999999999</c:v>
                </c:pt>
                <c:pt idx="25756">
                  <c:v>0.13966899999999999</c:v>
                </c:pt>
                <c:pt idx="25757">
                  <c:v>0.137794</c:v>
                </c:pt>
                <c:pt idx="25758">
                  <c:v>0.13700399999999999</c:v>
                </c:pt>
                <c:pt idx="25759">
                  <c:v>0.13655100000000001</c:v>
                </c:pt>
                <c:pt idx="25760">
                  <c:v>0.13514300000000001</c:v>
                </c:pt>
                <c:pt idx="25761">
                  <c:v>0.134298</c:v>
                </c:pt>
                <c:pt idx="25762">
                  <c:v>0.133381</c:v>
                </c:pt>
                <c:pt idx="25763">
                  <c:v>0.131934</c:v>
                </c:pt>
                <c:pt idx="25764">
                  <c:v>0.13071199999999999</c:v>
                </c:pt>
                <c:pt idx="25765">
                  <c:v>0.12939300000000001</c:v>
                </c:pt>
                <c:pt idx="25766">
                  <c:v>0.123084</c:v>
                </c:pt>
                <c:pt idx="25767">
                  <c:v>0.122629</c:v>
                </c:pt>
                <c:pt idx="25768">
                  <c:v>0.12270300000000001</c:v>
                </c:pt>
                <c:pt idx="25769">
                  <c:v>0.122866</c:v>
                </c:pt>
                <c:pt idx="25770">
                  <c:v>0.122904</c:v>
                </c:pt>
                <c:pt idx="25771">
                  <c:v>0.12205299999999999</c:v>
                </c:pt>
                <c:pt idx="25772">
                  <c:v>0.12226099999999999</c:v>
                </c:pt>
                <c:pt idx="25773">
                  <c:v>0.122363</c:v>
                </c:pt>
                <c:pt idx="25774">
                  <c:v>0.122567</c:v>
                </c:pt>
                <c:pt idx="25775">
                  <c:v>0.123151</c:v>
                </c:pt>
                <c:pt idx="25776">
                  <c:v>0.122088</c:v>
                </c:pt>
                <c:pt idx="25777">
                  <c:v>0.12034400000000001</c:v>
                </c:pt>
                <c:pt idx="25778">
                  <c:v>0.117948</c:v>
                </c:pt>
                <c:pt idx="25779">
                  <c:v>0.110711</c:v>
                </c:pt>
                <c:pt idx="25780">
                  <c:v>0.10929</c:v>
                </c:pt>
                <c:pt idx="25781">
                  <c:v>0.107193</c:v>
                </c:pt>
                <c:pt idx="25782">
                  <c:v>0.10385</c:v>
                </c:pt>
                <c:pt idx="25783">
                  <c:v>0.10095999999999999</c:v>
                </c:pt>
                <c:pt idx="25784">
                  <c:v>9.7747600000000004E-2</c:v>
                </c:pt>
                <c:pt idx="25785">
                  <c:v>9.6529599999999993E-2</c:v>
                </c:pt>
                <c:pt idx="25786">
                  <c:v>9.5172199999999998E-2</c:v>
                </c:pt>
                <c:pt idx="25787">
                  <c:v>9.4482099999999999E-2</c:v>
                </c:pt>
                <c:pt idx="25788">
                  <c:v>9.4638799999999995E-2</c:v>
                </c:pt>
                <c:pt idx="25789">
                  <c:v>9.4320299999999996E-2</c:v>
                </c:pt>
                <c:pt idx="25790">
                  <c:v>9.5206399999999997E-2</c:v>
                </c:pt>
                <c:pt idx="25791">
                  <c:v>9.7456299999999996E-2</c:v>
                </c:pt>
                <c:pt idx="25792">
                  <c:v>9.7484899999999999E-2</c:v>
                </c:pt>
                <c:pt idx="25793">
                  <c:v>9.3815700000000002E-2</c:v>
                </c:pt>
                <c:pt idx="25794">
                  <c:v>9.4954899999999995E-2</c:v>
                </c:pt>
                <c:pt idx="25795">
                  <c:v>9.7316799999999995E-2</c:v>
                </c:pt>
                <c:pt idx="25796">
                  <c:v>0.101007</c:v>
                </c:pt>
                <c:pt idx="25797">
                  <c:v>0.10361099999999999</c:v>
                </c:pt>
                <c:pt idx="25798">
                  <c:v>0.105611</c:v>
                </c:pt>
                <c:pt idx="25799">
                  <c:v>0.10562299999999999</c:v>
                </c:pt>
                <c:pt idx="25800">
                  <c:v>0.10534200000000001</c:v>
                </c:pt>
                <c:pt idx="25801">
                  <c:v>0.104978</c:v>
                </c:pt>
                <c:pt idx="25802">
                  <c:v>0.104196</c:v>
                </c:pt>
                <c:pt idx="25803">
                  <c:v>0.104708</c:v>
                </c:pt>
                <c:pt idx="25804">
                  <c:v>0.10699599999999999</c:v>
                </c:pt>
                <c:pt idx="25805">
                  <c:v>0.10636900000000001</c:v>
                </c:pt>
                <c:pt idx="25806">
                  <c:v>0.101759</c:v>
                </c:pt>
                <c:pt idx="25807">
                  <c:v>0.101935</c:v>
                </c:pt>
                <c:pt idx="25808">
                  <c:v>0.102062</c:v>
                </c:pt>
                <c:pt idx="25809">
                  <c:v>0.101646</c:v>
                </c:pt>
                <c:pt idx="25810">
                  <c:v>0.100338</c:v>
                </c:pt>
                <c:pt idx="25811">
                  <c:v>9.9710499999999994E-2</c:v>
                </c:pt>
                <c:pt idx="25812">
                  <c:v>9.93391E-2</c:v>
                </c:pt>
                <c:pt idx="25813">
                  <c:v>9.8021300000000006E-2</c:v>
                </c:pt>
                <c:pt idx="25814">
                  <c:v>9.7431000000000004E-2</c:v>
                </c:pt>
                <c:pt idx="25815">
                  <c:v>9.7747600000000004E-2</c:v>
                </c:pt>
                <c:pt idx="25816">
                  <c:v>9.7894200000000001E-2</c:v>
                </c:pt>
                <c:pt idx="25817">
                  <c:v>9.7688800000000006E-2</c:v>
                </c:pt>
                <c:pt idx="25818">
                  <c:v>9.8658300000000004E-2</c:v>
                </c:pt>
                <c:pt idx="25819">
                  <c:v>9.9638199999999996E-2</c:v>
                </c:pt>
                <c:pt idx="25820">
                  <c:v>9.88956E-2</c:v>
                </c:pt>
                <c:pt idx="25821">
                  <c:v>9.9912500000000001E-2</c:v>
                </c:pt>
                <c:pt idx="25822">
                  <c:v>9.8649799999999996E-2</c:v>
                </c:pt>
                <c:pt idx="25823">
                  <c:v>9.2557E-2</c:v>
                </c:pt>
                <c:pt idx="25824">
                  <c:v>9.2843200000000001E-2</c:v>
                </c:pt>
                <c:pt idx="25825">
                  <c:v>9.5568100000000003E-2</c:v>
                </c:pt>
                <c:pt idx="25826">
                  <c:v>9.7380300000000003E-2</c:v>
                </c:pt>
                <c:pt idx="25827">
                  <c:v>0.100176</c:v>
                </c:pt>
                <c:pt idx="25828">
                  <c:v>0.101672</c:v>
                </c:pt>
                <c:pt idx="25829">
                  <c:v>0.101781</c:v>
                </c:pt>
                <c:pt idx="25830">
                  <c:v>0.10161199999999999</c:v>
                </c:pt>
                <c:pt idx="25831">
                  <c:v>0.10194</c:v>
                </c:pt>
                <c:pt idx="25832">
                  <c:v>0.102213</c:v>
                </c:pt>
                <c:pt idx="25833">
                  <c:v>0.102532</c:v>
                </c:pt>
                <c:pt idx="25834">
                  <c:v>0.10433099999999999</c:v>
                </c:pt>
                <c:pt idx="25835">
                  <c:v>0.107964</c:v>
                </c:pt>
                <c:pt idx="25836">
                  <c:v>0.109823</c:v>
                </c:pt>
                <c:pt idx="25837">
                  <c:v>0.11308600000000001</c:v>
                </c:pt>
                <c:pt idx="25838">
                  <c:v>0.11396100000000001</c:v>
                </c:pt>
                <c:pt idx="25839">
                  <c:v>0.114575</c:v>
                </c:pt>
                <c:pt idx="25840">
                  <c:v>0.114431</c:v>
                </c:pt>
                <c:pt idx="25841">
                  <c:v>0.10938299999999999</c:v>
                </c:pt>
                <c:pt idx="25842">
                  <c:v>0.10918899999999999</c:v>
                </c:pt>
                <c:pt idx="25843">
                  <c:v>0.106764</c:v>
                </c:pt>
                <c:pt idx="25844">
                  <c:v>0.10556400000000001</c:v>
                </c:pt>
                <c:pt idx="25845">
                  <c:v>0.109317</c:v>
                </c:pt>
                <c:pt idx="25846">
                  <c:v>0.104155</c:v>
                </c:pt>
                <c:pt idx="25847">
                  <c:v>0.106903</c:v>
                </c:pt>
                <c:pt idx="25848">
                  <c:v>0.108976</c:v>
                </c:pt>
                <c:pt idx="25849">
                  <c:v>0.110857</c:v>
                </c:pt>
                <c:pt idx="25850">
                  <c:v>0.113373</c:v>
                </c:pt>
                <c:pt idx="25851">
                  <c:v>0.115991</c:v>
                </c:pt>
                <c:pt idx="25852">
                  <c:v>0.11652899999999999</c:v>
                </c:pt>
                <c:pt idx="25853">
                  <c:v>0.117129</c:v>
                </c:pt>
                <c:pt idx="25854">
                  <c:v>0.11901299999999999</c:v>
                </c:pt>
                <c:pt idx="25855">
                  <c:v>0.120349</c:v>
                </c:pt>
                <c:pt idx="25856">
                  <c:v>0.121516</c:v>
                </c:pt>
                <c:pt idx="25857">
                  <c:v>0.122017</c:v>
                </c:pt>
                <c:pt idx="25858">
                  <c:v>0.120694</c:v>
                </c:pt>
                <c:pt idx="25859">
                  <c:v>0.11430999999999999</c:v>
                </c:pt>
                <c:pt idx="25860">
                  <c:v>0.113916</c:v>
                </c:pt>
                <c:pt idx="25861">
                  <c:v>0.112909</c:v>
                </c:pt>
                <c:pt idx="25862">
                  <c:v>0.114133</c:v>
                </c:pt>
                <c:pt idx="25863">
                  <c:v>0.118186</c:v>
                </c:pt>
                <c:pt idx="25864">
                  <c:v>0.112779</c:v>
                </c:pt>
                <c:pt idx="25865">
                  <c:v>0.112705</c:v>
                </c:pt>
                <c:pt idx="25866">
                  <c:v>0.11143599999999999</c:v>
                </c:pt>
                <c:pt idx="25867">
                  <c:v>0.110152</c:v>
                </c:pt>
                <c:pt idx="25868">
                  <c:v>0.10822900000000001</c:v>
                </c:pt>
                <c:pt idx="25869">
                  <c:v>0.108377</c:v>
                </c:pt>
                <c:pt idx="25870">
                  <c:v>0.109628</c:v>
                </c:pt>
                <c:pt idx="25871">
                  <c:v>0.111766</c:v>
                </c:pt>
                <c:pt idx="25872">
                  <c:v>0.11140799999999999</c:v>
                </c:pt>
                <c:pt idx="25873">
                  <c:v>0.112271</c:v>
                </c:pt>
                <c:pt idx="25874">
                  <c:v>0.112118</c:v>
                </c:pt>
                <c:pt idx="25875">
                  <c:v>0.110462</c:v>
                </c:pt>
                <c:pt idx="25876">
                  <c:v>0.114825</c:v>
                </c:pt>
                <c:pt idx="25877">
                  <c:v>0.109585</c:v>
                </c:pt>
                <c:pt idx="25878">
                  <c:v>0.11121499999999999</c:v>
                </c:pt>
                <c:pt idx="25879">
                  <c:v>0.111386</c:v>
                </c:pt>
                <c:pt idx="25880">
                  <c:v>0.11185100000000001</c:v>
                </c:pt>
                <c:pt idx="25881">
                  <c:v>0.112349</c:v>
                </c:pt>
                <c:pt idx="25882">
                  <c:v>0.11325399999999999</c:v>
                </c:pt>
                <c:pt idx="25883">
                  <c:v>0.113592</c:v>
                </c:pt>
                <c:pt idx="25884">
                  <c:v>0.11418300000000001</c:v>
                </c:pt>
                <c:pt idx="25885">
                  <c:v>0.11488900000000001</c:v>
                </c:pt>
                <c:pt idx="25886">
                  <c:v>0.11433500000000001</c:v>
                </c:pt>
                <c:pt idx="25887">
                  <c:v>0.114084</c:v>
                </c:pt>
                <c:pt idx="25888">
                  <c:v>0.11168699999999999</c:v>
                </c:pt>
                <c:pt idx="25889">
                  <c:v>0.10859099999999999</c:v>
                </c:pt>
                <c:pt idx="25890">
                  <c:v>0.105584</c:v>
                </c:pt>
                <c:pt idx="25891">
                  <c:v>0.103218</c:v>
                </c:pt>
                <c:pt idx="25892">
                  <c:v>0.10177700000000001</c:v>
                </c:pt>
                <c:pt idx="25893">
                  <c:v>0.10173500000000001</c:v>
                </c:pt>
                <c:pt idx="25894">
                  <c:v>0.10114099999999999</c:v>
                </c:pt>
                <c:pt idx="25895">
                  <c:v>9.58532E-2</c:v>
                </c:pt>
                <c:pt idx="25896">
                  <c:v>9.5837699999999998E-2</c:v>
                </c:pt>
                <c:pt idx="25897">
                  <c:v>9.5267900000000003E-2</c:v>
                </c:pt>
                <c:pt idx="25898">
                  <c:v>9.5990199999999998E-2</c:v>
                </c:pt>
                <c:pt idx="25899">
                  <c:v>9.6742999999999996E-2</c:v>
                </c:pt>
                <c:pt idx="25900">
                  <c:v>9.6067799999999995E-2</c:v>
                </c:pt>
                <c:pt idx="25901">
                  <c:v>9.5648999999999998E-2</c:v>
                </c:pt>
                <c:pt idx="25902">
                  <c:v>9.5659099999999997E-2</c:v>
                </c:pt>
                <c:pt idx="25903">
                  <c:v>9.5620499999999997E-2</c:v>
                </c:pt>
                <c:pt idx="25904">
                  <c:v>9.56341E-2</c:v>
                </c:pt>
                <c:pt idx="25905">
                  <c:v>9.5493900000000007E-2</c:v>
                </c:pt>
                <c:pt idx="25906">
                  <c:v>9.5122799999999993E-2</c:v>
                </c:pt>
                <c:pt idx="25907">
                  <c:v>9.6405299999999999E-2</c:v>
                </c:pt>
                <c:pt idx="25908">
                  <c:v>9.7579899999999997E-2</c:v>
                </c:pt>
                <c:pt idx="25909">
                  <c:v>9.78189E-2</c:v>
                </c:pt>
                <c:pt idx="25910">
                  <c:v>9.8076800000000006E-2</c:v>
                </c:pt>
                <c:pt idx="25911">
                  <c:v>9.4881800000000002E-2</c:v>
                </c:pt>
                <c:pt idx="25912">
                  <c:v>9.6225400000000003E-2</c:v>
                </c:pt>
                <c:pt idx="25913">
                  <c:v>9.6794500000000006E-2</c:v>
                </c:pt>
                <c:pt idx="25914">
                  <c:v>9.8925700000000005E-2</c:v>
                </c:pt>
                <c:pt idx="25915">
                  <c:v>0.100234</c:v>
                </c:pt>
                <c:pt idx="25916">
                  <c:v>0.10055600000000001</c:v>
                </c:pt>
                <c:pt idx="25917">
                  <c:v>9.9942699999999995E-2</c:v>
                </c:pt>
                <c:pt idx="25918">
                  <c:v>9.9712899999999993E-2</c:v>
                </c:pt>
                <c:pt idx="25919">
                  <c:v>0.100803</c:v>
                </c:pt>
                <c:pt idx="25920">
                  <c:v>0.10115200000000001</c:v>
                </c:pt>
                <c:pt idx="25921">
                  <c:v>0.101257</c:v>
                </c:pt>
                <c:pt idx="25922">
                  <c:v>0.101727</c:v>
                </c:pt>
                <c:pt idx="25923">
                  <c:v>0.101827</c:v>
                </c:pt>
                <c:pt idx="25924">
                  <c:v>0.103044</c:v>
                </c:pt>
                <c:pt idx="25925">
                  <c:v>0.10453</c:v>
                </c:pt>
                <c:pt idx="25926">
                  <c:v>0.10549</c:v>
                </c:pt>
                <c:pt idx="25927">
                  <c:v>0.105866</c:v>
                </c:pt>
                <c:pt idx="25928">
                  <c:v>0.10612000000000001</c:v>
                </c:pt>
                <c:pt idx="25929">
                  <c:v>0.105244</c:v>
                </c:pt>
                <c:pt idx="25930">
                  <c:v>0.100729</c:v>
                </c:pt>
                <c:pt idx="25931">
                  <c:v>0.102436</c:v>
                </c:pt>
                <c:pt idx="25932">
                  <c:v>0.10306999999999999</c:v>
                </c:pt>
                <c:pt idx="25933">
                  <c:v>0.102732</c:v>
                </c:pt>
                <c:pt idx="25934">
                  <c:v>0.10323499999999999</c:v>
                </c:pt>
                <c:pt idx="25935">
                  <c:v>0.102751</c:v>
                </c:pt>
                <c:pt idx="25936">
                  <c:v>0.10291599999999999</c:v>
                </c:pt>
                <c:pt idx="25937">
                  <c:v>0.102842</c:v>
                </c:pt>
                <c:pt idx="25938">
                  <c:v>0.101773</c:v>
                </c:pt>
                <c:pt idx="25939">
                  <c:v>0.101102</c:v>
                </c:pt>
                <c:pt idx="25940">
                  <c:v>0.101678</c:v>
                </c:pt>
                <c:pt idx="25941">
                  <c:v>0.101844</c:v>
                </c:pt>
                <c:pt idx="25942">
                  <c:v>0.102934</c:v>
                </c:pt>
                <c:pt idx="25943">
                  <c:v>0.103521</c:v>
                </c:pt>
                <c:pt idx="25944">
                  <c:v>0.104648</c:v>
                </c:pt>
                <c:pt idx="25945">
                  <c:v>0.10496800000000001</c:v>
                </c:pt>
                <c:pt idx="25946">
                  <c:v>0.104785</c:v>
                </c:pt>
                <c:pt idx="25947">
                  <c:v>0.104076</c:v>
                </c:pt>
                <c:pt idx="25948">
                  <c:v>9.9483500000000002E-2</c:v>
                </c:pt>
                <c:pt idx="25949">
                  <c:v>0.100701</c:v>
                </c:pt>
                <c:pt idx="25950">
                  <c:v>0.10161000000000001</c:v>
                </c:pt>
                <c:pt idx="25951">
                  <c:v>0.101483</c:v>
                </c:pt>
                <c:pt idx="25952">
                  <c:v>0.100693</c:v>
                </c:pt>
                <c:pt idx="25953">
                  <c:v>0.100747</c:v>
                </c:pt>
                <c:pt idx="25954">
                  <c:v>9.9815100000000004E-2</c:v>
                </c:pt>
                <c:pt idx="25955">
                  <c:v>9.9502599999999997E-2</c:v>
                </c:pt>
                <c:pt idx="25956">
                  <c:v>9.9059300000000003E-2</c:v>
                </c:pt>
                <c:pt idx="25957">
                  <c:v>9.8832199999999995E-2</c:v>
                </c:pt>
                <c:pt idx="25958">
                  <c:v>9.9439399999999997E-2</c:v>
                </c:pt>
                <c:pt idx="25959">
                  <c:v>0.10036399999999999</c:v>
                </c:pt>
                <c:pt idx="25960">
                  <c:v>0.103659</c:v>
                </c:pt>
                <c:pt idx="25961">
                  <c:v>0.106032</c:v>
                </c:pt>
                <c:pt idx="25962">
                  <c:v>0.107742</c:v>
                </c:pt>
                <c:pt idx="25963">
                  <c:v>0.110434</c:v>
                </c:pt>
                <c:pt idx="25964">
                  <c:v>0.112362</c:v>
                </c:pt>
                <c:pt idx="25965">
                  <c:v>0.11119800000000001</c:v>
                </c:pt>
                <c:pt idx="25966">
                  <c:v>0.107104</c:v>
                </c:pt>
                <c:pt idx="25967">
                  <c:v>0.107034</c:v>
                </c:pt>
                <c:pt idx="25968">
                  <c:v>0.106102</c:v>
                </c:pt>
                <c:pt idx="25969">
                  <c:v>0.105824</c:v>
                </c:pt>
                <c:pt idx="25970">
                  <c:v>0.10544100000000001</c:v>
                </c:pt>
                <c:pt idx="25971">
                  <c:v>0.105153</c:v>
                </c:pt>
                <c:pt idx="25972">
                  <c:v>0.10535799999999999</c:v>
                </c:pt>
                <c:pt idx="25973">
                  <c:v>0.10544000000000001</c:v>
                </c:pt>
                <c:pt idx="25974">
                  <c:v>0.105086</c:v>
                </c:pt>
                <c:pt idx="25975">
                  <c:v>0.10467799999999999</c:v>
                </c:pt>
                <c:pt idx="25976">
                  <c:v>0.10387200000000001</c:v>
                </c:pt>
                <c:pt idx="25977">
                  <c:v>0.10353999999999999</c:v>
                </c:pt>
                <c:pt idx="25978">
                  <c:v>0.103356</c:v>
                </c:pt>
                <c:pt idx="25979">
                  <c:v>0.103939</c:v>
                </c:pt>
                <c:pt idx="25980">
                  <c:v>0.1037</c:v>
                </c:pt>
                <c:pt idx="25981">
                  <c:v>0.10421999999999999</c:v>
                </c:pt>
                <c:pt idx="25982">
                  <c:v>0.103558</c:v>
                </c:pt>
                <c:pt idx="25983">
                  <c:v>0.103162</c:v>
                </c:pt>
                <c:pt idx="25984">
                  <c:v>9.9154300000000001E-2</c:v>
                </c:pt>
                <c:pt idx="25985">
                  <c:v>0.100688</c:v>
                </c:pt>
                <c:pt idx="25986">
                  <c:v>0.100731</c:v>
                </c:pt>
                <c:pt idx="25987">
                  <c:v>0.10076499999999999</c:v>
                </c:pt>
                <c:pt idx="25988">
                  <c:v>9.9486900000000003E-2</c:v>
                </c:pt>
                <c:pt idx="25989">
                  <c:v>9.91364E-2</c:v>
                </c:pt>
                <c:pt idx="25990">
                  <c:v>9.8612099999999994E-2</c:v>
                </c:pt>
                <c:pt idx="25991">
                  <c:v>0.100965</c:v>
                </c:pt>
                <c:pt idx="25992">
                  <c:v>0.102617</c:v>
                </c:pt>
                <c:pt idx="25993">
                  <c:v>0.10491</c:v>
                </c:pt>
                <c:pt idx="25994">
                  <c:v>0.106979</c:v>
                </c:pt>
                <c:pt idx="25995">
                  <c:v>0.108158</c:v>
                </c:pt>
                <c:pt idx="25996">
                  <c:v>0.109249</c:v>
                </c:pt>
                <c:pt idx="25997">
                  <c:v>0.108775</c:v>
                </c:pt>
                <c:pt idx="25998">
                  <c:v>0.108098</c:v>
                </c:pt>
                <c:pt idx="25999">
                  <c:v>0.107617</c:v>
                </c:pt>
                <c:pt idx="26000">
                  <c:v>0.106014</c:v>
                </c:pt>
                <c:pt idx="26001">
                  <c:v>0.104647</c:v>
                </c:pt>
                <c:pt idx="26002">
                  <c:v>9.8443699999999995E-2</c:v>
                </c:pt>
                <c:pt idx="26003">
                  <c:v>9.7067299999999995E-2</c:v>
                </c:pt>
                <c:pt idx="26004">
                  <c:v>9.5917500000000003E-2</c:v>
                </c:pt>
                <c:pt idx="26005">
                  <c:v>9.6809400000000004E-2</c:v>
                </c:pt>
                <c:pt idx="26006">
                  <c:v>9.7451200000000002E-2</c:v>
                </c:pt>
                <c:pt idx="26007">
                  <c:v>9.7649299999999994E-2</c:v>
                </c:pt>
                <c:pt idx="26008">
                  <c:v>9.7223500000000004E-2</c:v>
                </c:pt>
                <c:pt idx="26009">
                  <c:v>9.604E-2</c:v>
                </c:pt>
                <c:pt idx="26010">
                  <c:v>9.57089E-2</c:v>
                </c:pt>
                <c:pt idx="26011">
                  <c:v>9.3127500000000002E-2</c:v>
                </c:pt>
                <c:pt idx="26012">
                  <c:v>9.0138399999999994E-2</c:v>
                </c:pt>
                <c:pt idx="26013">
                  <c:v>9.0075799999999998E-2</c:v>
                </c:pt>
                <c:pt idx="26014">
                  <c:v>8.9790700000000001E-2</c:v>
                </c:pt>
                <c:pt idx="26015">
                  <c:v>9.01806E-2</c:v>
                </c:pt>
                <c:pt idx="26016">
                  <c:v>9.1480199999999998E-2</c:v>
                </c:pt>
                <c:pt idx="26017">
                  <c:v>9.2731099999999997E-2</c:v>
                </c:pt>
                <c:pt idx="26018">
                  <c:v>9.4648499999999997E-2</c:v>
                </c:pt>
                <c:pt idx="26019">
                  <c:v>9.5207700000000006E-2</c:v>
                </c:pt>
                <c:pt idx="26020">
                  <c:v>9.0463699999999994E-2</c:v>
                </c:pt>
                <c:pt idx="26021">
                  <c:v>9.0120500000000006E-2</c:v>
                </c:pt>
                <c:pt idx="26022">
                  <c:v>8.9809600000000003E-2</c:v>
                </c:pt>
                <c:pt idx="26023">
                  <c:v>8.9641399999999996E-2</c:v>
                </c:pt>
                <c:pt idx="26024">
                  <c:v>8.9925000000000005E-2</c:v>
                </c:pt>
                <c:pt idx="26025">
                  <c:v>9.0216099999999994E-2</c:v>
                </c:pt>
                <c:pt idx="26026">
                  <c:v>9.0381000000000003E-2</c:v>
                </c:pt>
                <c:pt idx="26027">
                  <c:v>9.03558E-2</c:v>
                </c:pt>
                <c:pt idx="26028">
                  <c:v>9.2065300000000003E-2</c:v>
                </c:pt>
                <c:pt idx="26029">
                  <c:v>9.2440400000000006E-2</c:v>
                </c:pt>
                <c:pt idx="26030">
                  <c:v>9.4712299999999999E-2</c:v>
                </c:pt>
                <c:pt idx="26031">
                  <c:v>9.5460000000000003E-2</c:v>
                </c:pt>
                <c:pt idx="26032">
                  <c:v>9.7303399999999998E-2</c:v>
                </c:pt>
                <c:pt idx="26033">
                  <c:v>9.9203E-2</c:v>
                </c:pt>
                <c:pt idx="26034">
                  <c:v>0.101869</c:v>
                </c:pt>
                <c:pt idx="26035">
                  <c:v>0.102559</c:v>
                </c:pt>
                <c:pt idx="26036">
                  <c:v>0.10394200000000001</c:v>
                </c:pt>
                <c:pt idx="26037">
                  <c:v>0.103729</c:v>
                </c:pt>
                <c:pt idx="26038">
                  <c:v>0.100079</c:v>
                </c:pt>
                <c:pt idx="26039">
                  <c:v>0.10029200000000001</c:v>
                </c:pt>
                <c:pt idx="26040">
                  <c:v>0.10086299999999999</c:v>
                </c:pt>
                <c:pt idx="26041">
                  <c:v>0.102483</c:v>
                </c:pt>
                <c:pt idx="26042">
                  <c:v>0.10789</c:v>
                </c:pt>
                <c:pt idx="26043">
                  <c:v>0.10197199999999999</c:v>
                </c:pt>
                <c:pt idx="26044">
                  <c:v>0.103349</c:v>
                </c:pt>
                <c:pt idx="26045">
                  <c:v>0.103461</c:v>
                </c:pt>
                <c:pt idx="26046">
                  <c:v>0.103825</c:v>
                </c:pt>
                <c:pt idx="26047">
                  <c:v>0.10410899999999999</c:v>
                </c:pt>
                <c:pt idx="26048">
                  <c:v>0.104486</c:v>
                </c:pt>
                <c:pt idx="26049">
                  <c:v>0.105284</c:v>
                </c:pt>
                <c:pt idx="26050">
                  <c:v>0.105568</c:v>
                </c:pt>
                <c:pt idx="26051">
                  <c:v>0.105869</c:v>
                </c:pt>
                <c:pt idx="26052">
                  <c:v>0.105587</c:v>
                </c:pt>
                <c:pt idx="26053">
                  <c:v>0.104981</c:v>
                </c:pt>
                <c:pt idx="26054">
                  <c:v>0.106068</c:v>
                </c:pt>
                <c:pt idx="26055">
                  <c:v>0.106236</c:v>
                </c:pt>
                <c:pt idx="26056">
                  <c:v>0.10167900000000001</c:v>
                </c:pt>
                <c:pt idx="26057">
                  <c:v>0.102465</c:v>
                </c:pt>
                <c:pt idx="26058">
                  <c:v>0.103176</c:v>
                </c:pt>
                <c:pt idx="26059">
                  <c:v>0.103479</c:v>
                </c:pt>
                <c:pt idx="26060">
                  <c:v>0.103876</c:v>
                </c:pt>
                <c:pt idx="26061">
                  <c:v>0.104688</c:v>
                </c:pt>
                <c:pt idx="26062">
                  <c:v>0.10499799999999999</c:v>
                </c:pt>
                <c:pt idx="26063">
                  <c:v>0.10530100000000001</c:v>
                </c:pt>
                <c:pt idx="26064">
                  <c:v>0.105089</c:v>
                </c:pt>
                <c:pt idx="26065">
                  <c:v>0.104988</c:v>
                </c:pt>
                <c:pt idx="26066">
                  <c:v>0.10535799999999999</c:v>
                </c:pt>
                <c:pt idx="26067">
                  <c:v>0.105694</c:v>
                </c:pt>
                <c:pt idx="26068">
                  <c:v>0.10604</c:v>
                </c:pt>
                <c:pt idx="26069">
                  <c:v>0.106382</c:v>
                </c:pt>
                <c:pt idx="26070">
                  <c:v>0.10674699999999999</c:v>
                </c:pt>
                <c:pt idx="26071">
                  <c:v>0.107028</c:v>
                </c:pt>
                <c:pt idx="26072">
                  <c:v>0.106896</c:v>
                </c:pt>
                <c:pt idx="26073">
                  <c:v>0.10803</c:v>
                </c:pt>
                <c:pt idx="26074">
                  <c:v>0.108069</c:v>
                </c:pt>
                <c:pt idx="26075">
                  <c:v>0.10302799999999999</c:v>
                </c:pt>
                <c:pt idx="26076">
                  <c:v>0.10347099999999999</c:v>
                </c:pt>
                <c:pt idx="26077">
                  <c:v>0.104208</c:v>
                </c:pt>
                <c:pt idx="26078">
                  <c:v>0.10457</c:v>
                </c:pt>
                <c:pt idx="26079">
                  <c:v>0.10559499999999999</c:v>
                </c:pt>
                <c:pt idx="26080">
                  <c:v>0.107497</c:v>
                </c:pt>
                <c:pt idx="26081">
                  <c:v>0.108654</c:v>
                </c:pt>
                <c:pt idx="26082">
                  <c:v>0.10908</c:v>
                </c:pt>
                <c:pt idx="26083">
                  <c:v>0.11053499999999999</c:v>
                </c:pt>
                <c:pt idx="26084">
                  <c:v>0.11188099999999999</c:v>
                </c:pt>
                <c:pt idx="26085">
                  <c:v>0.113248</c:v>
                </c:pt>
                <c:pt idx="26086">
                  <c:v>0.114648</c:v>
                </c:pt>
                <c:pt idx="26087">
                  <c:v>0.115901</c:v>
                </c:pt>
                <c:pt idx="26088">
                  <c:v>0.11613900000000001</c:v>
                </c:pt>
                <c:pt idx="26089">
                  <c:v>0.116748</c:v>
                </c:pt>
                <c:pt idx="26090">
                  <c:v>0.118701</c:v>
                </c:pt>
                <c:pt idx="26091">
                  <c:v>0.12067899999999999</c:v>
                </c:pt>
                <c:pt idx="26092">
                  <c:v>0.120425</c:v>
                </c:pt>
                <c:pt idx="26093">
                  <c:v>0.116408</c:v>
                </c:pt>
                <c:pt idx="26094">
                  <c:v>0.119411</c:v>
                </c:pt>
                <c:pt idx="26095">
                  <c:v>0.121047</c:v>
                </c:pt>
                <c:pt idx="26096">
                  <c:v>0.122227</c:v>
                </c:pt>
                <c:pt idx="26097">
                  <c:v>0.12278699999999999</c:v>
                </c:pt>
                <c:pt idx="26098">
                  <c:v>0.124706</c:v>
                </c:pt>
                <c:pt idx="26099">
                  <c:v>0.126166</c:v>
                </c:pt>
                <c:pt idx="26100">
                  <c:v>0.12869800000000001</c:v>
                </c:pt>
                <c:pt idx="26101">
                  <c:v>0.13094</c:v>
                </c:pt>
                <c:pt idx="26102">
                  <c:v>0.13205800000000001</c:v>
                </c:pt>
                <c:pt idx="26103">
                  <c:v>0.13156499999999999</c:v>
                </c:pt>
                <c:pt idx="26104">
                  <c:v>0.13076299999999999</c:v>
                </c:pt>
                <c:pt idx="26105">
                  <c:v>0.13181399999999999</c:v>
                </c:pt>
                <c:pt idx="26106">
                  <c:v>0.13189600000000001</c:v>
                </c:pt>
                <c:pt idx="26107">
                  <c:v>0.13131499999999999</c:v>
                </c:pt>
                <c:pt idx="26108">
                  <c:v>0.13128200000000001</c:v>
                </c:pt>
                <c:pt idx="26109">
                  <c:v>0.132045</c:v>
                </c:pt>
                <c:pt idx="26110">
                  <c:v>0.131081</c:v>
                </c:pt>
                <c:pt idx="26111">
                  <c:v>0.127358</c:v>
                </c:pt>
                <c:pt idx="26112">
                  <c:v>0.129909</c:v>
                </c:pt>
                <c:pt idx="26113">
                  <c:v>0.13106799999999999</c:v>
                </c:pt>
                <c:pt idx="26114">
                  <c:v>0.13349900000000001</c:v>
                </c:pt>
                <c:pt idx="26115">
                  <c:v>0.136716</c:v>
                </c:pt>
                <c:pt idx="26116">
                  <c:v>0.138348</c:v>
                </c:pt>
                <c:pt idx="26117">
                  <c:v>0.13969999999999999</c:v>
                </c:pt>
                <c:pt idx="26118">
                  <c:v>0.141342</c:v>
                </c:pt>
                <c:pt idx="26119">
                  <c:v>0.14389399999999999</c:v>
                </c:pt>
                <c:pt idx="26120">
                  <c:v>0.14613599999999999</c:v>
                </c:pt>
                <c:pt idx="26121">
                  <c:v>0.14705199999999999</c:v>
                </c:pt>
                <c:pt idx="26122">
                  <c:v>0.14694299999999999</c:v>
                </c:pt>
                <c:pt idx="26123">
                  <c:v>0.147534</c:v>
                </c:pt>
                <c:pt idx="26124">
                  <c:v>0.148645</c:v>
                </c:pt>
                <c:pt idx="26125">
                  <c:v>0.149975</c:v>
                </c:pt>
                <c:pt idx="26126">
                  <c:v>0.150838</c:v>
                </c:pt>
                <c:pt idx="26127">
                  <c:v>0.152834</c:v>
                </c:pt>
                <c:pt idx="26128">
                  <c:v>0.152146</c:v>
                </c:pt>
                <c:pt idx="26129">
                  <c:v>0.14841099999999999</c:v>
                </c:pt>
                <c:pt idx="26130">
                  <c:v>0.14949299999999999</c:v>
                </c:pt>
                <c:pt idx="26131">
                  <c:v>0.15107200000000001</c:v>
                </c:pt>
                <c:pt idx="26132">
                  <c:v>0.153532</c:v>
                </c:pt>
                <c:pt idx="26133">
                  <c:v>0.15460399999999999</c:v>
                </c:pt>
                <c:pt idx="26134">
                  <c:v>0.15626799999999999</c:v>
                </c:pt>
                <c:pt idx="26135">
                  <c:v>0.15632799999999999</c:v>
                </c:pt>
                <c:pt idx="26136">
                  <c:v>0.15623100000000001</c:v>
                </c:pt>
                <c:pt idx="26137">
                  <c:v>0.15629100000000001</c:v>
                </c:pt>
                <c:pt idx="26138">
                  <c:v>0.15695600000000001</c:v>
                </c:pt>
                <c:pt idx="26139">
                  <c:v>0.15792300000000001</c:v>
                </c:pt>
                <c:pt idx="26140">
                  <c:v>0.15889</c:v>
                </c:pt>
                <c:pt idx="26141">
                  <c:v>0.159662</c:v>
                </c:pt>
                <c:pt idx="26142">
                  <c:v>0.159999</c:v>
                </c:pt>
                <c:pt idx="26143">
                  <c:v>0.16065499999999999</c:v>
                </c:pt>
                <c:pt idx="26144">
                  <c:v>0.161661</c:v>
                </c:pt>
                <c:pt idx="26145">
                  <c:v>0.163854</c:v>
                </c:pt>
                <c:pt idx="26146">
                  <c:v>0.16215499999999999</c:v>
                </c:pt>
                <c:pt idx="26147">
                  <c:v>0.158693</c:v>
                </c:pt>
                <c:pt idx="26148">
                  <c:v>0.15970300000000001</c:v>
                </c:pt>
                <c:pt idx="26149">
                  <c:v>0.159389</c:v>
                </c:pt>
                <c:pt idx="26150">
                  <c:v>0.15940099999999999</c:v>
                </c:pt>
                <c:pt idx="26151">
                  <c:v>0.15935199999999999</c:v>
                </c:pt>
                <c:pt idx="26152">
                  <c:v>0.15923799999999999</c:v>
                </c:pt>
                <c:pt idx="26153">
                  <c:v>0.15951100000000001</c:v>
                </c:pt>
                <c:pt idx="26154">
                  <c:v>0.15956200000000001</c:v>
                </c:pt>
                <c:pt idx="26155">
                  <c:v>0.15887799999999999</c:v>
                </c:pt>
                <c:pt idx="26156">
                  <c:v>0.15843599999999999</c:v>
                </c:pt>
                <c:pt idx="26157">
                  <c:v>0.157551</c:v>
                </c:pt>
                <c:pt idx="26158">
                  <c:v>0.156918</c:v>
                </c:pt>
                <c:pt idx="26159">
                  <c:v>0.15711</c:v>
                </c:pt>
                <c:pt idx="26160">
                  <c:v>0.15648500000000001</c:v>
                </c:pt>
                <c:pt idx="26161">
                  <c:v>0.155613</c:v>
                </c:pt>
                <c:pt idx="26162">
                  <c:v>0.15521699999999999</c:v>
                </c:pt>
                <c:pt idx="26163">
                  <c:v>0.155886</c:v>
                </c:pt>
                <c:pt idx="26164">
                  <c:v>0.15071899999999999</c:v>
                </c:pt>
                <c:pt idx="26165">
                  <c:v>0.14668100000000001</c:v>
                </c:pt>
                <c:pt idx="26166">
                  <c:v>0.147124</c:v>
                </c:pt>
                <c:pt idx="26167">
                  <c:v>0.147091</c:v>
                </c:pt>
                <c:pt idx="26168">
                  <c:v>0.148641</c:v>
                </c:pt>
                <c:pt idx="26169">
                  <c:v>0.14978</c:v>
                </c:pt>
                <c:pt idx="26170">
                  <c:v>0.150917</c:v>
                </c:pt>
                <c:pt idx="26171">
                  <c:v>0.150924</c:v>
                </c:pt>
                <c:pt idx="26172">
                  <c:v>0.15087300000000001</c:v>
                </c:pt>
                <c:pt idx="26173">
                  <c:v>0.15149199999999999</c:v>
                </c:pt>
                <c:pt idx="26174">
                  <c:v>0.151951</c:v>
                </c:pt>
                <c:pt idx="26175">
                  <c:v>0.152476</c:v>
                </c:pt>
                <c:pt idx="26176">
                  <c:v>0.15290999999999999</c:v>
                </c:pt>
                <c:pt idx="26177">
                  <c:v>0.15377299999999999</c:v>
                </c:pt>
                <c:pt idx="26178">
                  <c:v>0.15454799999999999</c:v>
                </c:pt>
                <c:pt idx="26179">
                  <c:v>0.15470300000000001</c:v>
                </c:pt>
                <c:pt idx="26180">
                  <c:v>0.15473000000000001</c:v>
                </c:pt>
                <c:pt idx="26181">
                  <c:v>0.15647900000000001</c:v>
                </c:pt>
                <c:pt idx="26182">
                  <c:v>0.15256900000000001</c:v>
                </c:pt>
                <c:pt idx="26183">
                  <c:v>0.15024000000000001</c:v>
                </c:pt>
                <c:pt idx="26184">
                  <c:v>0.15115100000000001</c:v>
                </c:pt>
                <c:pt idx="26185">
                  <c:v>0.15153</c:v>
                </c:pt>
                <c:pt idx="26186">
                  <c:v>0.152228</c:v>
                </c:pt>
                <c:pt idx="26187">
                  <c:v>0.15190400000000001</c:v>
                </c:pt>
                <c:pt idx="26188">
                  <c:v>0.152195</c:v>
                </c:pt>
                <c:pt idx="26189">
                  <c:v>0.15204599999999999</c:v>
                </c:pt>
                <c:pt idx="26190">
                  <c:v>0.151837</c:v>
                </c:pt>
                <c:pt idx="26191">
                  <c:v>0.15198600000000001</c:v>
                </c:pt>
                <c:pt idx="26192">
                  <c:v>0.15162500000000001</c:v>
                </c:pt>
                <c:pt idx="26193">
                  <c:v>0.151203</c:v>
                </c:pt>
                <c:pt idx="26194">
                  <c:v>0.15032000000000001</c:v>
                </c:pt>
                <c:pt idx="26195">
                  <c:v>0.149733</c:v>
                </c:pt>
                <c:pt idx="26196">
                  <c:v>0.14904200000000001</c:v>
                </c:pt>
                <c:pt idx="26197">
                  <c:v>0.14705499999999999</c:v>
                </c:pt>
                <c:pt idx="26198">
                  <c:v>0.14372099999999999</c:v>
                </c:pt>
                <c:pt idx="26199">
                  <c:v>0.14333299999999999</c:v>
                </c:pt>
                <c:pt idx="26200">
                  <c:v>0.138603</c:v>
                </c:pt>
                <c:pt idx="26201">
                  <c:v>0.136799</c:v>
                </c:pt>
                <c:pt idx="26202">
                  <c:v>0.13675399999999999</c:v>
                </c:pt>
                <c:pt idx="26203">
                  <c:v>0.135796</c:v>
                </c:pt>
                <c:pt idx="26204">
                  <c:v>0.13523299999999999</c:v>
                </c:pt>
                <c:pt idx="26205">
                  <c:v>0.13520399999999999</c:v>
                </c:pt>
                <c:pt idx="26206">
                  <c:v>0.135432</c:v>
                </c:pt>
                <c:pt idx="26207">
                  <c:v>0.13453200000000001</c:v>
                </c:pt>
                <c:pt idx="26208">
                  <c:v>0.134885</c:v>
                </c:pt>
                <c:pt idx="26209">
                  <c:v>0.13505500000000001</c:v>
                </c:pt>
                <c:pt idx="26210">
                  <c:v>0.13566</c:v>
                </c:pt>
                <c:pt idx="26211">
                  <c:v>0.13500300000000001</c:v>
                </c:pt>
                <c:pt idx="26212">
                  <c:v>0.13436899999999999</c:v>
                </c:pt>
                <c:pt idx="26213">
                  <c:v>0.134879</c:v>
                </c:pt>
                <c:pt idx="26214">
                  <c:v>0.13517299999999999</c:v>
                </c:pt>
                <c:pt idx="26215">
                  <c:v>0.134656</c:v>
                </c:pt>
                <c:pt idx="26216">
                  <c:v>0.134879</c:v>
                </c:pt>
                <c:pt idx="26217">
                  <c:v>0.12840699999999999</c:v>
                </c:pt>
                <c:pt idx="26218">
                  <c:v>0.126108</c:v>
                </c:pt>
                <c:pt idx="26219">
                  <c:v>0.124915</c:v>
                </c:pt>
                <c:pt idx="26220">
                  <c:v>0.123935</c:v>
                </c:pt>
                <c:pt idx="26221">
                  <c:v>0.123025</c:v>
                </c:pt>
                <c:pt idx="26222">
                  <c:v>0.1227</c:v>
                </c:pt>
                <c:pt idx="26223">
                  <c:v>0.12099500000000001</c:v>
                </c:pt>
                <c:pt idx="26224">
                  <c:v>0.11913700000000001</c:v>
                </c:pt>
                <c:pt idx="26225">
                  <c:v>0.117079</c:v>
                </c:pt>
                <c:pt idx="26226">
                  <c:v>0.117947</c:v>
                </c:pt>
                <c:pt idx="26227">
                  <c:v>0.119092</c:v>
                </c:pt>
                <c:pt idx="26228">
                  <c:v>0.12121999999999999</c:v>
                </c:pt>
                <c:pt idx="26229">
                  <c:v>0.122429</c:v>
                </c:pt>
                <c:pt idx="26230">
                  <c:v>0.124526</c:v>
                </c:pt>
                <c:pt idx="26231">
                  <c:v>0.12585499999999999</c:v>
                </c:pt>
                <c:pt idx="26232">
                  <c:v>0.12649099999999999</c:v>
                </c:pt>
                <c:pt idx="26233">
                  <c:v>0.127691</c:v>
                </c:pt>
                <c:pt idx="26234">
                  <c:v>0.12828800000000001</c:v>
                </c:pt>
                <c:pt idx="26235">
                  <c:v>0.12944700000000001</c:v>
                </c:pt>
                <c:pt idx="26236">
                  <c:v>0.12325700000000001</c:v>
                </c:pt>
                <c:pt idx="26237">
                  <c:v>0.123362</c:v>
                </c:pt>
                <c:pt idx="26238">
                  <c:v>0.12324599999999999</c:v>
                </c:pt>
                <c:pt idx="26239">
                  <c:v>0.123429</c:v>
                </c:pt>
                <c:pt idx="26240">
                  <c:v>0.1226</c:v>
                </c:pt>
                <c:pt idx="26241">
                  <c:v>0.123733</c:v>
                </c:pt>
                <c:pt idx="26242">
                  <c:v>0.123164</c:v>
                </c:pt>
                <c:pt idx="26243">
                  <c:v>0.12137100000000001</c:v>
                </c:pt>
                <c:pt idx="26244">
                  <c:v>0.12003900000000001</c:v>
                </c:pt>
                <c:pt idx="26245">
                  <c:v>0.11880300000000001</c:v>
                </c:pt>
                <c:pt idx="26246">
                  <c:v>0.117003</c:v>
                </c:pt>
                <c:pt idx="26247">
                  <c:v>0.11656900000000001</c:v>
                </c:pt>
                <c:pt idx="26248">
                  <c:v>0.117343</c:v>
                </c:pt>
                <c:pt idx="26249">
                  <c:v>0.116647</c:v>
                </c:pt>
                <c:pt idx="26250">
                  <c:v>0.116343</c:v>
                </c:pt>
                <c:pt idx="26251">
                  <c:v>0.116454</c:v>
                </c:pt>
                <c:pt idx="26252">
                  <c:v>0.11754100000000001</c:v>
                </c:pt>
                <c:pt idx="26253">
                  <c:v>0.11182300000000001</c:v>
                </c:pt>
                <c:pt idx="26254">
                  <c:v>0.113124</c:v>
                </c:pt>
                <c:pt idx="26255">
                  <c:v>0.11405</c:v>
                </c:pt>
                <c:pt idx="26256">
                  <c:v>0.114839</c:v>
                </c:pt>
                <c:pt idx="26257">
                  <c:v>0.114554</c:v>
                </c:pt>
                <c:pt idx="26258">
                  <c:v>0.116731</c:v>
                </c:pt>
                <c:pt idx="26259">
                  <c:v>0.118049</c:v>
                </c:pt>
                <c:pt idx="26260">
                  <c:v>0.120297</c:v>
                </c:pt>
                <c:pt idx="26261">
                  <c:v>0.121642</c:v>
                </c:pt>
                <c:pt idx="26262">
                  <c:v>0.122979</c:v>
                </c:pt>
                <c:pt idx="26263">
                  <c:v>0.122846</c:v>
                </c:pt>
                <c:pt idx="26264">
                  <c:v>0.123083</c:v>
                </c:pt>
                <c:pt idx="26265">
                  <c:v>0.12343800000000001</c:v>
                </c:pt>
                <c:pt idx="26266">
                  <c:v>0.122824</c:v>
                </c:pt>
                <c:pt idx="26267">
                  <c:v>0.121658</c:v>
                </c:pt>
                <c:pt idx="26268">
                  <c:v>0.12045</c:v>
                </c:pt>
                <c:pt idx="26269">
                  <c:v>0.11974</c:v>
                </c:pt>
                <c:pt idx="26270">
                  <c:v>0.117947</c:v>
                </c:pt>
                <c:pt idx="26271">
                  <c:v>0.111678</c:v>
                </c:pt>
                <c:pt idx="26272">
                  <c:v>0.111613</c:v>
                </c:pt>
                <c:pt idx="26273">
                  <c:v>0.110636</c:v>
                </c:pt>
                <c:pt idx="26274">
                  <c:v>0.110345</c:v>
                </c:pt>
                <c:pt idx="26275">
                  <c:v>0.110232</c:v>
                </c:pt>
                <c:pt idx="26276">
                  <c:v>0.110052</c:v>
                </c:pt>
                <c:pt idx="26277">
                  <c:v>0.110342</c:v>
                </c:pt>
                <c:pt idx="26278">
                  <c:v>0.111175</c:v>
                </c:pt>
                <c:pt idx="26279">
                  <c:v>0.111669</c:v>
                </c:pt>
                <c:pt idx="26280">
                  <c:v>0.11101</c:v>
                </c:pt>
                <c:pt idx="26281">
                  <c:v>0.111771</c:v>
                </c:pt>
                <c:pt idx="26282">
                  <c:v>0.112203</c:v>
                </c:pt>
                <c:pt idx="26283">
                  <c:v>0.11300200000000001</c:v>
                </c:pt>
                <c:pt idx="26284">
                  <c:v>0.113955</c:v>
                </c:pt>
                <c:pt idx="26285">
                  <c:v>0.114315</c:v>
                </c:pt>
                <c:pt idx="26286">
                  <c:v>0.1153</c:v>
                </c:pt>
                <c:pt idx="26287">
                  <c:v>0.11466700000000001</c:v>
                </c:pt>
                <c:pt idx="26288">
                  <c:v>0.115452</c:v>
                </c:pt>
                <c:pt idx="26289">
                  <c:v>0.110122</c:v>
                </c:pt>
                <c:pt idx="26290">
                  <c:v>0.11014500000000001</c:v>
                </c:pt>
                <c:pt idx="26291">
                  <c:v>0.110823</c:v>
                </c:pt>
                <c:pt idx="26292">
                  <c:v>0.111654</c:v>
                </c:pt>
                <c:pt idx="26293">
                  <c:v>0.111805</c:v>
                </c:pt>
                <c:pt idx="26294">
                  <c:v>0.11119</c:v>
                </c:pt>
                <c:pt idx="26295">
                  <c:v>0.111454</c:v>
                </c:pt>
                <c:pt idx="26296">
                  <c:v>0.112316</c:v>
                </c:pt>
                <c:pt idx="26297">
                  <c:v>0.11368499999999999</c:v>
                </c:pt>
                <c:pt idx="26298">
                  <c:v>0.115172</c:v>
                </c:pt>
                <c:pt idx="26299">
                  <c:v>0.116253</c:v>
                </c:pt>
                <c:pt idx="26300">
                  <c:v>0.11672200000000001</c:v>
                </c:pt>
                <c:pt idx="26301">
                  <c:v>0.117607</c:v>
                </c:pt>
                <c:pt idx="26302">
                  <c:v>0.11849800000000001</c:v>
                </c:pt>
                <c:pt idx="26303">
                  <c:v>0.120547</c:v>
                </c:pt>
                <c:pt idx="26304">
                  <c:v>0.12403500000000001</c:v>
                </c:pt>
                <c:pt idx="26305">
                  <c:v>0.126304</c:v>
                </c:pt>
                <c:pt idx="26306">
                  <c:v>0.12765199999999999</c:v>
                </c:pt>
                <c:pt idx="26307">
                  <c:v>0.12356300000000001</c:v>
                </c:pt>
                <c:pt idx="26308">
                  <c:v>0.123594</c:v>
                </c:pt>
                <c:pt idx="26309">
                  <c:v>0.12471500000000001</c:v>
                </c:pt>
                <c:pt idx="26310">
                  <c:v>0.125088</c:v>
                </c:pt>
                <c:pt idx="26311">
                  <c:v>0.12531999999999999</c:v>
                </c:pt>
                <c:pt idx="26312">
                  <c:v>0.12509799999999999</c:v>
                </c:pt>
                <c:pt idx="26313">
                  <c:v>0.12640599999999999</c:v>
                </c:pt>
                <c:pt idx="26314">
                  <c:v>0.12686600000000001</c:v>
                </c:pt>
                <c:pt idx="26315">
                  <c:v>0.127002</c:v>
                </c:pt>
                <c:pt idx="26316">
                  <c:v>0.12559100000000001</c:v>
                </c:pt>
                <c:pt idx="26317">
                  <c:v>0.124055</c:v>
                </c:pt>
                <c:pt idx="26318">
                  <c:v>0.124053</c:v>
                </c:pt>
                <c:pt idx="26319">
                  <c:v>0.123332</c:v>
                </c:pt>
                <c:pt idx="26320">
                  <c:v>0.123087</c:v>
                </c:pt>
                <c:pt idx="26321">
                  <c:v>0.12270499999999999</c:v>
                </c:pt>
                <c:pt idx="26322">
                  <c:v>0.12336999999999999</c:v>
                </c:pt>
                <c:pt idx="26323">
                  <c:v>0.123613</c:v>
                </c:pt>
                <c:pt idx="26324">
                  <c:v>0.124985</c:v>
                </c:pt>
                <c:pt idx="26325">
                  <c:v>0.121938</c:v>
                </c:pt>
                <c:pt idx="26326">
                  <c:v>0.119562</c:v>
                </c:pt>
                <c:pt idx="26327">
                  <c:v>0.120033</c:v>
                </c:pt>
                <c:pt idx="26328">
                  <c:v>0.118996</c:v>
                </c:pt>
                <c:pt idx="26329">
                  <c:v>0.118793</c:v>
                </c:pt>
                <c:pt idx="26330">
                  <c:v>0.11838899999999999</c:v>
                </c:pt>
                <c:pt idx="26331">
                  <c:v>0.117606</c:v>
                </c:pt>
                <c:pt idx="26332">
                  <c:v>0.11755500000000001</c:v>
                </c:pt>
                <c:pt idx="26333">
                  <c:v>0.117656</c:v>
                </c:pt>
                <c:pt idx="26334">
                  <c:v>0.11608599999999999</c:v>
                </c:pt>
                <c:pt idx="26335">
                  <c:v>0.112423</c:v>
                </c:pt>
                <c:pt idx="26336">
                  <c:v>0.108988</c:v>
                </c:pt>
                <c:pt idx="26337">
                  <c:v>0.106478</c:v>
                </c:pt>
                <c:pt idx="26338">
                  <c:v>0.104268</c:v>
                </c:pt>
                <c:pt idx="26339">
                  <c:v>0.10302600000000001</c:v>
                </c:pt>
                <c:pt idx="26340">
                  <c:v>0.10327699999999999</c:v>
                </c:pt>
                <c:pt idx="26341">
                  <c:v>0.103839</c:v>
                </c:pt>
                <c:pt idx="26342">
                  <c:v>0.104944</c:v>
                </c:pt>
                <c:pt idx="26343">
                  <c:v>0.102191</c:v>
                </c:pt>
                <c:pt idx="26344">
                  <c:v>9.8212099999999997E-2</c:v>
                </c:pt>
                <c:pt idx="26345">
                  <c:v>9.9598800000000001E-2</c:v>
                </c:pt>
                <c:pt idx="26346">
                  <c:v>0.10058400000000001</c:v>
                </c:pt>
                <c:pt idx="26347">
                  <c:v>0.102727</c:v>
                </c:pt>
                <c:pt idx="26348">
                  <c:v>0.104503</c:v>
                </c:pt>
                <c:pt idx="26349">
                  <c:v>0.106407</c:v>
                </c:pt>
                <c:pt idx="26350">
                  <c:v>0.10756400000000001</c:v>
                </c:pt>
                <c:pt idx="26351">
                  <c:v>0.10829800000000001</c:v>
                </c:pt>
                <c:pt idx="26352">
                  <c:v>0.108095</c:v>
                </c:pt>
                <c:pt idx="26353">
                  <c:v>0.108861</c:v>
                </c:pt>
                <c:pt idx="26354">
                  <c:v>0.108746</c:v>
                </c:pt>
                <c:pt idx="26355">
                  <c:v>0.107867</c:v>
                </c:pt>
                <c:pt idx="26356">
                  <c:v>0.10716199999999999</c:v>
                </c:pt>
                <c:pt idx="26357">
                  <c:v>0.107047</c:v>
                </c:pt>
                <c:pt idx="26358">
                  <c:v>0.10714</c:v>
                </c:pt>
                <c:pt idx="26359">
                  <c:v>0.106187</c:v>
                </c:pt>
                <c:pt idx="26360">
                  <c:v>0.10573100000000001</c:v>
                </c:pt>
                <c:pt idx="26361">
                  <c:v>0.10394100000000001</c:v>
                </c:pt>
                <c:pt idx="26362">
                  <c:v>9.7625299999999998E-2</c:v>
                </c:pt>
                <c:pt idx="26363">
                  <c:v>9.8469500000000001E-2</c:v>
                </c:pt>
                <c:pt idx="26364">
                  <c:v>9.8471000000000003E-2</c:v>
                </c:pt>
                <c:pt idx="26365">
                  <c:v>9.7637299999999996E-2</c:v>
                </c:pt>
                <c:pt idx="26366">
                  <c:v>9.6407099999999996E-2</c:v>
                </c:pt>
                <c:pt idx="26367">
                  <c:v>9.5666299999999996E-2</c:v>
                </c:pt>
                <c:pt idx="26368">
                  <c:v>9.4963000000000006E-2</c:v>
                </c:pt>
                <c:pt idx="26369">
                  <c:v>9.5217499999999997E-2</c:v>
                </c:pt>
                <c:pt idx="26370">
                  <c:v>9.4949699999999998E-2</c:v>
                </c:pt>
                <c:pt idx="26371">
                  <c:v>9.4699400000000003E-2</c:v>
                </c:pt>
                <c:pt idx="26372">
                  <c:v>9.3953400000000006E-2</c:v>
                </c:pt>
                <c:pt idx="26373">
                  <c:v>9.2716400000000004E-2</c:v>
                </c:pt>
                <c:pt idx="26374">
                  <c:v>9.2479099999999995E-2</c:v>
                </c:pt>
                <c:pt idx="26375">
                  <c:v>9.1720399999999994E-2</c:v>
                </c:pt>
                <c:pt idx="26376">
                  <c:v>9.1209899999999997E-2</c:v>
                </c:pt>
                <c:pt idx="26377">
                  <c:v>8.4608900000000001E-2</c:v>
                </c:pt>
                <c:pt idx="26378">
                  <c:v>8.3024399999999998E-2</c:v>
                </c:pt>
                <c:pt idx="26379">
                  <c:v>8.1900700000000007E-2</c:v>
                </c:pt>
                <c:pt idx="26380">
                  <c:v>8.1111900000000001E-2</c:v>
                </c:pt>
                <c:pt idx="26381">
                  <c:v>8.0370999999999998E-2</c:v>
                </c:pt>
                <c:pt idx="26382">
                  <c:v>8.0131099999999997E-2</c:v>
                </c:pt>
                <c:pt idx="26383">
                  <c:v>7.9449900000000004E-2</c:v>
                </c:pt>
                <c:pt idx="26384">
                  <c:v>7.9147499999999996E-2</c:v>
                </c:pt>
                <c:pt idx="26385">
                  <c:v>7.8923599999999997E-2</c:v>
                </c:pt>
                <c:pt idx="26386">
                  <c:v>7.8797199999999998E-2</c:v>
                </c:pt>
                <c:pt idx="26387">
                  <c:v>7.7716499999999994E-2</c:v>
                </c:pt>
                <c:pt idx="26388">
                  <c:v>7.6882900000000004E-2</c:v>
                </c:pt>
                <c:pt idx="26389">
                  <c:v>7.61458E-2</c:v>
                </c:pt>
                <c:pt idx="26390">
                  <c:v>7.6087100000000005E-2</c:v>
                </c:pt>
                <c:pt idx="26391">
                  <c:v>7.7217999999999995E-2</c:v>
                </c:pt>
                <c:pt idx="26392">
                  <c:v>7.7670299999999998E-2</c:v>
                </c:pt>
                <c:pt idx="26393">
                  <c:v>7.2991600000000004E-2</c:v>
                </c:pt>
                <c:pt idx="26394">
                  <c:v>7.1683300000000005E-2</c:v>
                </c:pt>
                <c:pt idx="26395">
                  <c:v>7.3771500000000004E-2</c:v>
                </c:pt>
                <c:pt idx="26396">
                  <c:v>7.4725299999999995E-2</c:v>
                </c:pt>
                <c:pt idx="26397">
                  <c:v>7.5829099999999997E-2</c:v>
                </c:pt>
                <c:pt idx="26398">
                  <c:v>7.6825599999999994E-2</c:v>
                </c:pt>
                <c:pt idx="26399">
                  <c:v>7.7585899999999999E-2</c:v>
                </c:pt>
                <c:pt idx="26400">
                  <c:v>7.8246399999999994E-2</c:v>
                </c:pt>
                <c:pt idx="26401">
                  <c:v>7.9722799999999996E-2</c:v>
                </c:pt>
                <c:pt idx="26402">
                  <c:v>8.0994499999999997E-2</c:v>
                </c:pt>
                <c:pt idx="26403">
                  <c:v>8.1704799999999994E-2</c:v>
                </c:pt>
                <c:pt idx="26404">
                  <c:v>8.2357299999999994E-2</c:v>
                </c:pt>
                <c:pt idx="26405">
                  <c:v>8.3872299999999997E-2</c:v>
                </c:pt>
                <c:pt idx="26406">
                  <c:v>8.4754399999999994E-2</c:v>
                </c:pt>
                <c:pt idx="26407">
                  <c:v>8.5694199999999998E-2</c:v>
                </c:pt>
                <c:pt idx="26408">
                  <c:v>8.2285999999999998E-2</c:v>
                </c:pt>
                <c:pt idx="26409">
                  <c:v>7.8438099999999997E-2</c:v>
                </c:pt>
                <c:pt idx="26410">
                  <c:v>7.8187599999999996E-2</c:v>
                </c:pt>
                <c:pt idx="26411">
                  <c:v>7.5362200000000004E-2</c:v>
                </c:pt>
                <c:pt idx="26412">
                  <c:v>7.1275900000000003E-2</c:v>
                </c:pt>
                <c:pt idx="26413">
                  <c:v>6.6361600000000007E-2</c:v>
                </c:pt>
                <c:pt idx="26414">
                  <c:v>6.2217599999999998E-2</c:v>
                </c:pt>
                <c:pt idx="26415">
                  <c:v>5.8691599999999997E-2</c:v>
                </c:pt>
                <c:pt idx="26416">
                  <c:v>5.6998500000000001E-2</c:v>
                </c:pt>
                <c:pt idx="26417">
                  <c:v>5.4965100000000003E-2</c:v>
                </c:pt>
                <c:pt idx="26418">
                  <c:v>5.33847E-2</c:v>
                </c:pt>
                <c:pt idx="26419">
                  <c:v>5.2164000000000002E-2</c:v>
                </c:pt>
                <c:pt idx="26420">
                  <c:v>4.94794E-2</c:v>
                </c:pt>
                <c:pt idx="26421">
                  <c:v>4.8137699999999999E-2</c:v>
                </c:pt>
                <c:pt idx="26422">
                  <c:v>4.7922399999999997E-2</c:v>
                </c:pt>
                <c:pt idx="26423">
                  <c:v>4.97714E-2</c:v>
                </c:pt>
                <c:pt idx="26424">
                  <c:v>4.9476699999999998E-2</c:v>
                </c:pt>
                <c:pt idx="26425">
                  <c:v>4.6367699999999998E-2</c:v>
                </c:pt>
                <c:pt idx="26426">
                  <c:v>4.7703099999999998E-2</c:v>
                </c:pt>
                <c:pt idx="26427">
                  <c:v>4.8355000000000002E-2</c:v>
                </c:pt>
                <c:pt idx="26428">
                  <c:v>4.9023499999999998E-2</c:v>
                </c:pt>
                <c:pt idx="26429">
                  <c:v>4.8464800000000002E-2</c:v>
                </c:pt>
                <c:pt idx="26430">
                  <c:v>4.7350200000000002E-2</c:v>
                </c:pt>
                <c:pt idx="26431">
                  <c:v>4.6421700000000003E-2</c:v>
                </c:pt>
                <c:pt idx="26432">
                  <c:v>4.4982099999999997E-2</c:v>
                </c:pt>
                <c:pt idx="26433">
                  <c:v>4.5221200000000003E-2</c:v>
                </c:pt>
                <c:pt idx="26434">
                  <c:v>4.3822100000000003E-2</c:v>
                </c:pt>
                <c:pt idx="26435">
                  <c:v>4.2673799999999998E-2</c:v>
                </c:pt>
                <c:pt idx="26436">
                  <c:v>4.1324399999999997E-2</c:v>
                </c:pt>
                <c:pt idx="26437">
                  <c:v>3.9024200000000002E-2</c:v>
                </c:pt>
                <c:pt idx="26438">
                  <c:v>3.6153600000000001E-2</c:v>
                </c:pt>
                <c:pt idx="26439">
                  <c:v>3.2509400000000001E-2</c:v>
                </c:pt>
                <c:pt idx="26440">
                  <c:v>2.7685299999999999E-2</c:v>
                </c:pt>
                <c:pt idx="26441">
                  <c:v>1.74758E-2</c:v>
                </c:pt>
                <c:pt idx="26442">
                  <c:v>1.03444E-2</c:v>
                </c:pt>
                <c:pt idx="26443">
                  <c:v>1.8103699999999999E-3</c:v>
                </c:pt>
                <c:pt idx="26444">
                  <c:v>-2.1576500000000001E-3</c:v>
                </c:pt>
                <c:pt idx="26445">
                  <c:v>-5.8654800000000002E-3</c:v>
                </c:pt>
                <c:pt idx="26446">
                  <c:v>-7.9987900000000004E-3</c:v>
                </c:pt>
                <c:pt idx="26447">
                  <c:v>-9.2432E-3</c:v>
                </c:pt>
                <c:pt idx="26448">
                  <c:v>-1.04875E-2</c:v>
                </c:pt>
                <c:pt idx="26449">
                  <c:v>-1.1243400000000001E-2</c:v>
                </c:pt>
                <c:pt idx="26450">
                  <c:v>-1.25562E-2</c:v>
                </c:pt>
                <c:pt idx="26451">
                  <c:v>-1.4807499999999999E-2</c:v>
                </c:pt>
                <c:pt idx="26452">
                  <c:v>-1.55432E-2</c:v>
                </c:pt>
                <c:pt idx="26453">
                  <c:v>-1.5831399999999999E-2</c:v>
                </c:pt>
                <c:pt idx="26454">
                  <c:v>-1.6603099999999999E-2</c:v>
                </c:pt>
                <c:pt idx="26455">
                  <c:v>-1.7904E-2</c:v>
                </c:pt>
                <c:pt idx="26456">
                  <c:v>-2.6159700000000001E-2</c:v>
                </c:pt>
                <c:pt idx="26457">
                  <c:v>-2.8475899999999998E-2</c:v>
                </c:pt>
                <c:pt idx="26458">
                  <c:v>-2.9230900000000001E-2</c:v>
                </c:pt>
                <c:pt idx="26459">
                  <c:v>-3.11408E-2</c:v>
                </c:pt>
                <c:pt idx="26460">
                  <c:v>-2.5825899999999999E-2</c:v>
                </c:pt>
                <c:pt idx="26461">
                  <c:v>-3.5900300000000003E-2</c:v>
                </c:pt>
                <c:pt idx="26462">
                  <c:v>-3.9947700000000003E-2</c:v>
                </c:pt>
                <c:pt idx="26463">
                  <c:v>-4.1719600000000003E-2</c:v>
                </c:pt>
                <c:pt idx="26464">
                  <c:v>-4.4028499999999998E-2</c:v>
                </c:pt>
                <c:pt idx="26465">
                  <c:v>-4.5868199999999998E-2</c:v>
                </c:pt>
                <c:pt idx="26466">
                  <c:v>-4.7201399999999998E-2</c:v>
                </c:pt>
                <c:pt idx="26467">
                  <c:v>-4.8504100000000001E-2</c:v>
                </c:pt>
                <c:pt idx="26468">
                  <c:v>-5.0322699999999998E-2</c:v>
                </c:pt>
                <c:pt idx="26469">
                  <c:v>-5.2114599999999997E-2</c:v>
                </c:pt>
                <c:pt idx="26470">
                  <c:v>-5.4530200000000001E-2</c:v>
                </c:pt>
                <c:pt idx="26471">
                  <c:v>-5.5635499999999997E-2</c:v>
                </c:pt>
                <c:pt idx="26472">
                  <c:v>-6.3414300000000007E-2</c:v>
                </c:pt>
                <c:pt idx="26473">
                  <c:v>-6.5099000000000004E-2</c:v>
                </c:pt>
                <c:pt idx="26474">
                  <c:v>-6.6819000000000003E-2</c:v>
                </c:pt>
                <c:pt idx="26475">
                  <c:v>-6.9167599999999996E-2</c:v>
                </c:pt>
                <c:pt idx="26476">
                  <c:v>-7.1996000000000004E-2</c:v>
                </c:pt>
                <c:pt idx="26477">
                  <c:v>-7.4892200000000006E-2</c:v>
                </c:pt>
                <c:pt idx="26478">
                  <c:v>-7.6845300000000005E-2</c:v>
                </c:pt>
                <c:pt idx="26479">
                  <c:v>-7.8145099999999995E-2</c:v>
                </c:pt>
                <c:pt idx="26480">
                  <c:v>-8.1480200000000003E-2</c:v>
                </c:pt>
                <c:pt idx="26481">
                  <c:v>-8.3480200000000004E-2</c:v>
                </c:pt>
                <c:pt idx="26482">
                  <c:v>-8.44168E-2</c:v>
                </c:pt>
                <c:pt idx="26483">
                  <c:v>-8.4779099999999996E-2</c:v>
                </c:pt>
                <c:pt idx="26484">
                  <c:v>-8.6167599999999997E-2</c:v>
                </c:pt>
                <c:pt idx="26485">
                  <c:v>-8.6606100000000005E-2</c:v>
                </c:pt>
                <c:pt idx="26486">
                  <c:v>-8.70369E-2</c:v>
                </c:pt>
                <c:pt idx="26487">
                  <c:v>-8.8168499999999997E-2</c:v>
                </c:pt>
                <c:pt idx="26488">
                  <c:v>-9.6094799999999994E-2</c:v>
                </c:pt>
                <c:pt idx="26489">
                  <c:v>-9.7265299999999999E-2</c:v>
                </c:pt>
                <c:pt idx="26490">
                  <c:v>-9.9079500000000001E-2</c:v>
                </c:pt>
                <c:pt idx="26491">
                  <c:v>-0.102009</c:v>
                </c:pt>
                <c:pt idx="26492">
                  <c:v>-0.104975</c:v>
                </c:pt>
                <c:pt idx="26493">
                  <c:v>-0.106928</c:v>
                </c:pt>
                <c:pt idx="26494">
                  <c:v>-0.10938100000000001</c:v>
                </c:pt>
                <c:pt idx="26495">
                  <c:v>-0.11085</c:v>
                </c:pt>
                <c:pt idx="26496">
                  <c:v>-0.112306</c:v>
                </c:pt>
                <c:pt idx="26497">
                  <c:v>-0.113775</c:v>
                </c:pt>
                <c:pt idx="26498">
                  <c:v>-0.11473999999999999</c:v>
                </c:pt>
                <c:pt idx="26499">
                  <c:v>-0.115717</c:v>
                </c:pt>
                <c:pt idx="26500">
                  <c:v>-0.117191</c:v>
                </c:pt>
                <c:pt idx="26501">
                  <c:v>-0.118175</c:v>
                </c:pt>
                <c:pt idx="26502">
                  <c:v>-0.119121</c:v>
                </c:pt>
                <c:pt idx="26503">
                  <c:v>-0.120888</c:v>
                </c:pt>
                <c:pt idx="26504">
                  <c:v>-0.129881</c:v>
                </c:pt>
                <c:pt idx="26505">
                  <c:v>-0.13056899999999999</c:v>
                </c:pt>
                <c:pt idx="26506">
                  <c:v>-0.13112599999999999</c:v>
                </c:pt>
                <c:pt idx="26507">
                  <c:v>-0.131715</c:v>
                </c:pt>
                <c:pt idx="26508">
                  <c:v>-0.13372500000000001</c:v>
                </c:pt>
                <c:pt idx="26509">
                  <c:v>-0.13481599999999999</c:v>
                </c:pt>
                <c:pt idx="26510">
                  <c:v>-0.13733899999999999</c:v>
                </c:pt>
                <c:pt idx="26511">
                  <c:v>-0.13827400000000001</c:v>
                </c:pt>
                <c:pt idx="26512">
                  <c:v>-0.13928699999999999</c:v>
                </c:pt>
                <c:pt idx="26513">
                  <c:v>-0.13983499999999999</c:v>
                </c:pt>
                <c:pt idx="26514">
                  <c:v>-0.14094499999999999</c:v>
                </c:pt>
                <c:pt idx="26515">
                  <c:v>-0.14193800000000001</c:v>
                </c:pt>
                <c:pt idx="26516">
                  <c:v>-0.143205</c:v>
                </c:pt>
                <c:pt idx="26517">
                  <c:v>-0.14510899999999999</c:v>
                </c:pt>
                <c:pt idx="26518">
                  <c:v>-0.145616</c:v>
                </c:pt>
                <c:pt idx="26519">
                  <c:v>-0.14674899999999999</c:v>
                </c:pt>
                <c:pt idx="26520">
                  <c:v>-0.15074299999999999</c:v>
                </c:pt>
                <c:pt idx="26521">
                  <c:v>-0.157605</c:v>
                </c:pt>
                <c:pt idx="26522">
                  <c:v>-0.158443</c:v>
                </c:pt>
                <c:pt idx="26523">
                  <c:v>-0.16048899999999999</c:v>
                </c:pt>
                <c:pt idx="26524">
                  <c:v>-0.164217</c:v>
                </c:pt>
                <c:pt idx="26525">
                  <c:v>-0.16853099999999999</c:v>
                </c:pt>
                <c:pt idx="26526">
                  <c:v>-0.17171800000000001</c:v>
                </c:pt>
                <c:pt idx="26527">
                  <c:v>-0.17386399999999999</c:v>
                </c:pt>
                <c:pt idx="26528">
                  <c:v>-0.174175</c:v>
                </c:pt>
                <c:pt idx="26529">
                  <c:v>-0.17712700000000001</c:v>
                </c:pt>
                <c:pt idx="26530">
                  <c:v>-0.17961199999999999</c:v>
                </c:pt>
                <c:pt idx="26531">
                  <c:v>-0.181754</c:v>
                </c:pt>
                <c:pt idx="26532">
                  <c:v>-0.184723</c:v>
                </c:pt>
                <c:pt idx="26533">
                  <c:v>-0.18665899999999999</c:v>
                </c:pt>
                <c:pt idx="26534">
                  <c:v>-0.1875</c:v>
                </c:pt>
                <c:pt idx="26535">
                  <c:v>-0.18656900000000001</c:v>
                </c:pt>
                <c:pt idx="26536">
                  <c:v>-0.18957599999999999</c:v>
                </c:pt>
                <c:pt idx="26537">
                  <c:v>-0.19190299999999999</c:v>
                </c:pt>
                <c:pt idx="26538">
                  <c:v>-0.19012899999999999</c:v>
                </c:pt>
                <c:pt idx="26539">
                  <c:v>-0.18884000000000001</c:v>
                </c:pt>
                <c:pt idx="26540">
                  <c:v>-0.189579</c:v>
                </c:pt>
                <c:pt idx="26541">
                  <c:v>-0.190636</c:v>
                </c:pt>
                <c:pt idx="26542">
                  <c:v>-0.190164</c:v>
                </c:pt>
                <c:pt idx="26543">
                  <c:v>-0.19048100000000001</c:v>
                </c:pt>
                <c:pt idx="26544">
                  <c:v>-0.191138</c:v>
                </c:pt>
                <c:pt idx="26545">
                  <c:v>-0.19220300000000001</c:v>
                </c:pt>
                <c:pt idx="26546">
                  <c:v>-0.192966</c:v>
                </c:pt>
                <c:pt idx="26547">
                  <c:v>-0.19425100000000001</c:v>
                </c:pt>
                <c:pt idx="26548">
                  <c:v>-0.196494</c:v>
                </c:pt>
                <c:pt idx="26549">
                  <c:v>-0.198102</c:v>
                </c:pt>
                <c:pt idx="26550">
                  <c:v>-0.200935</c:v>
                </c:pt>
                <c:pt idx="26551">
                  <c:v>-0.20163700000000001</c:v>
                </c:pt>
                <c:pt idx="26552">
                  <c:v>-0.20966199999999999</c:v>
                </c:pt>
                <c:pt idx="26553">
                  <c:v>-0.21352499999999999</c:v>
                </c:pt>
                <c:pt idx="26554">
                  <c:v>-0.21596000000000001</c:v>
                </c:pt>
                <c:pt idx="26555">
                  <c:v>-0.21876000000000001</c:v>
                </c:pt>
                <c:pt idx="26556">
                  <c:v>-0.22098300000000001</c:v>
                </c:pt>
                <c:pt idx="26557">
                  <c:v>-0.22318099999999999</c:v>
                </c:pt>
                <c:pt idx="26558">
                  <c:v>-0.22534599999999999</c:v>
                </c:pt>
                <c:pt idx="26559">
                  <c:v>-0.22806899999999999</c:v>
                </c:pt>
                <c:pt idx="26560">
                  <c:v>-0.22975000000000001</c:v>
                </c:pt>
                <c:pt idx="26561">
                  <c:v>-0.23294599999999999</c:v>
                </c:pt>
                <c:pt idx="26562">
                  <c:v>-0.233598</c:v>
                </c:pt>
                <c:pt idx="26563">
                  <c:v>-0.23527400000000001</c:v>
                </c:pt>
                <c:pt idx="26564">
                  <c:v>-0.23591699999999999</c:v>
                </c:pt>
                <c:pt idx="26565">
                  <c:v>-0.237041</c:v>
                </c:pt>
                <c:pt idx="26566">
                  <c:v>-0.23785800000000001</c:v>
                </c:pt>
                <c:pt idx="26567">
                  <c:v>-0.241203</c:v>
                </c:pt>
                <c:pt idx="26568">
                  <c:v>-0.243645</c:v>
                </c:pt>
                <c:pt idx="26569">
                  <c:v>-0.24868199999999999</c:v>
                </c:pt>
                <c:pt idx="26570">
                  <c:v>-0.25886100000000001</c:v>
                </c:pt>
                <c:pt idx="26571">
                  <c:v>-0.26219700000000001</c:v>
                </c:pt>
                <c:pt idx="26572">
                  <c:v>-0.263428</c:v>
                </c:pt>
                <c:pt idx="26573">
                  <c:v>-0.26292100000000002</c:v>
                </c:pt>
                <c:pt idx="26574">
                  <c:v>-0.273953</c:v>
                </c:pt>
                <c:pt idx="26575">
                  <c:v>-0.27583200000000002</c:v>
                </c:pt>
                <c:pt idx="26576">
                  <c:v>-0.27943800000000002</c:v>
                </c:pt>
                <c:pt idx="26577">
                  <c:v>-0.282051</c:v>
                </c:pt>
                <c:pt idx="26578">
                  <c:v>-0.28350799999999998</c:v>
                </c:pt>
                <c:pt idx="26579">
                  <c:v>-0.28529900000000002</c:v>
                </c:pt>
                <c:pt idx="26580">
                  <c:v>-0.287607</c:v>
                </c:pt>
                <c:pt idx="26581">
                  <c:v>-0.289047</c:v>
                </c:pt>
                <c:pt idx="26582">
                  <c:v>-0.28983199999999998</c:v>
                </c:pt>
                <c:pt idx="26583">
                  <c:v>-0.29180299999999998</c:v>
                </c:pt>
                <c:pt idx="26584">
                  <c:v>-0.29380000000000001</c:v>
                </c:pt>
                <c:pt idx="26585">
                  <c:v>-0.29476599999999997</c:v>
                </c:pt>
                <c:pt idx="26586">
                  <c:v>-0.295597</c:v>
                </c:pt>
                <c:pt idx="26587">
                  <c:v>-0.29633700000000002</c:v>
                </c:pt>
                <c:pt idx="26588">
                  <c:v>-0.30102800000000002</c:v>
                </c:pt>
                <c:pt idx="26589">
                  <c:v>-0.30383399999999999</c:v>
                </c:pt>
                <c:pt idx="26590">
                  <c:v>-0.30346000000000001</c:v>
                </c:pt>
                <c:pt idx="26591">
                  <c:v>-0.30486400000000002</c:v>
                </c:pt>
                <c:pt idx="26592">
                  <c:v>-0.30559199999999997</c:v>
                </c:pt>
                <c:pt idx="26593">
                  <c:v>-0.30770399999999998</c:v>
                </c:pt>
                <c:pt idx="26594">
                  <c:v>-0.309423</c:v>
                </c:pt>
                <c:pt idx="26595">
                  <c:v>-0.31011499999999997</c:v>
                </c:pt>
                <c:pt idx="26596">
                  <c:v>-0.31192999999999999</c:v>
                </c:pt>
                <c:pt idx="26597">
                  <c:v>-0.313087</c:v>
                </c:pt>
                <c:pt idx="26598">
                  <c:v>-0.31262899999999999</c:v>
                </c:pt>
                <c:pt idx="26599">
                  <c:v>-0.31266500000000003</c:v>
                </c:pt>
                <c:pt idx="26600">
                  <c:v>-0.313614</c:v>
                </c:pt>
                <c:pt idx="26601">
                  <c:v>-0.31411600000000001</c:v>
                </c:pt>
                <c:pt idx="26602">
                  <c:v>-0.31495099999999998</c:v>
                </c:pt>
                <c:pt idx="26603">
                  <c:v>-0.31541799999999998</c:v>
                </c:pt>
                <c:pt idx="26604">
                  <c:v>-0.31656499999999999</c:v>
                </c:pt>
                <c:pt idx="26605">
                  <c:v>-0.31775199999999998</c:v>
                </c:pt>
                <c:pt idx="26606">
                  <c:v>-0.31753900000000002</c:v>
                </c:pt>
                <c:pt idx="26607">
                  <c:v>-0.315913</c:v>
                </c:pt>
                <c:pt idx="26608">
                  <c:v>-0.31511699999999998</c:v>
                </c:pt>
                <c:pt idx="26609">
                  <c:v>-0.31370700000000001</c:v>
                </c:pt>
                <c:pt idx="26610">
                  <c:v>-0.31195200000000001</c:v>
                </c:pt>
                <c:pt idx="26611">
                  <c:v>-0.31106299999999998</c:v>
                </c:pt>
                <c:pt idx="26612">
                  <c:v>-0.31433699999999998</c:v>
                </c:pt>
                <c:pt idx="26613">
                  <c:v>-0.31291400000000003</c:v>
                </c:pt>
                <c:pt idx="26614">
                  <c:v>-0.30891000000000002</c:v>
                </c:pt>
                <c:pt idx="26615">
                  <c:v>-0.30707499999999999</c:v>
                </c:pt>
                <c:pt idx="26616">
                  <c:v>-0.30814999999999998</c:v>
                </c:pt>
                <c:pt idx="26617">
                  <c:v>-0.308562</c:v>
                </c:pt>
                <c:pt idx="26618">
                  <c:v>-0.30957200000000001</c:v>
                </c:pt>
                <c:pt idx="26619">
                  <c:v>-0.31125000000000003</c:v>
                </c:pt>
                <c:pt idx="26620">
                  <c:v>-0.31340000000000001</c:v>
                </c:pt>
                <c:pt idx="26621">
                  <c:v>-0.31595299999999998</c:v>
                </c:pt>
                <c:pt idx="26622">
                  <c:v>-0.31963200000000003</c:v>
                </c:pt>
                <c:pt idx="26623">
                  <c:v>-0.32242199999999999</c:v>
                </c:pt>
                <c:pt idx="26624">
                  <c:v>-0.32591999999999999</c:v>
                </c:pt>
                <c:pt idx="26625">
                  <c:v>-0.32962399999999997</c:v>
                </c:pt>
                <c:pt idx="26626">
                  <c:v>-0.33331899999999998</c:v>
                </c:pt>
                <c:pt idx="26627">
                  <c:v>-0.33651399999999998</c:v>
                </c:pt>
                <c:pt idx="26628">
                  <c:v>-0.33973300000000001</c:v>
                </c:pt>
                <c:pt idx="26629">
                  <c:v>-0.34193699999999999</c:v>
                </c:pt>
                <c:pt idx="26630">
                  <c:v>-0.34483900000000001</c:v>
                </c:pt>
                <c:pt idx="26631">
                  <c:v>-0.34803600000000001</c:v>
                </c:pt>
                <c:pt idx="26632">
                  <c:v>-0.35068700000000003</c:v>
                </c:pt>
                <c:pt idx="26633">
                  <c:v>-0.35327199999999997</c:v>
                </c:pt>
                <c:pt idx="26634">
                  <c:v>-0.355267</c:v>
                </c:pt>
                <c:pt idx="26635">
                  <c:v>-0.35563</c:v>
                </c:pt>
                <c:pt idx="26636">
                  <c:v>-0.362516</c:v>
                </c:pt>
                <c:pt idx="26637">
                  <c:v>-0.365178</c:v>
                </c:pt>
                <c:pt idx="26638">
                  <c:v>-0.36514099999999999</c:v>
                </c:pt>
                <c:pt idx="26639">
                  <c:v>-0.364311</c:v>
                </c:pt>
                <c:pt idx="26640">
                  <c:v>-0.36441800000000002</c:v>
                </c:pt>
                <c:pt idx="26641">
                  <c:v>-0.365089</c:v>
                </c:pt>
                <c:pt idx="26642">
                  <c:v>-0.36514400000000002</c:v>
                </c:pt>
                <c:pt idx="26643">
                  <c:v>-0.365259</c:v>
                </c:pt>
                <c:pt idx="26644">
                  <c:v>-0.36435200000000001</c:v>
                </c:pt>
                <c:pt idx="26645">
                  <c:v>-0.36438199999999998</c:v>
                </c:pt>
                <c:pt idx="26646">
                  <c:v>-0.36485800000000002</c:v>
                </c:pt>
                <c:pt idx="26647">
                  <c:v>-0.36596299999999998</c:v>
                </c:pt>
                <c:pt idx="26648">
                  <c:v>-0.36751800000000001</c:v>
                </c:pt>
                <c:pt idx="26649">
                  <c:v>-0.368618</c:v>
                </c:pt>
                <c:pt idx="26650">
                  <c:v>-0.369363</c:v>
                </c:pt>
                <c:pt idx="26651">
                  <c:v>-0.37104599999999999</c:v>
                </c:pt>
                <c:pt idx="26652">
                  <c:v>-0.372332</c:v>
                </c:pt>
                <c:pt idx="26653">
                  <c:v>-0.37331700000000001</c:v>
                </c:pt>
                <c:pt idx="26654">
                  <c:v>-0.37359500000000001</c:v>
                </c:pt>
                <c:pt idx="26655">
                  <c:v>-0.37972899999999998</c:v>
                </c:pt>
                <c:pt idx="26656">
                  <c:v>-0.384938</c:v>
                </c:pt>
                <c:pt idx="26657">
                  <c:v>-0.38425300000000001</c:v>
                </c:pt>
                <c:pt idx="26658">
                  <c:v>-0.38433499999999998</c:v>
                </c:pt>
                <c:pt idx="26659">
                  <c:v>-0.38589400000000001</c:v>
                </c:pt>
                <c:pt idx="26660">
                  <c:v>-0.38742799999999999</c:v>
                </c:pt>
                <c:pt idx="26661">
                  <c:v>-0.38750299999999999</c:v>
                </c:pt>
                <c:pt idx="26662">
                  <c:v>-0.386519</c:v>
                </c:pt>
                <c:pt idx="26663">
                  <c:v>-0.38685399999999998</c:v>
                </c:pt>
                <c:pt idx="26664">
                  <c:v>-0.38795000000000002</c:v>
                </c:pt>
                <c:pt idx="26665">
                  <c:v>-0.38813199999999998</c:v>
                </c:pt>
                <c:pt idx="26666">
                  <c:v>-0.38840799999999998</c:v>
                </c:pt>
                <c:pt idx="26667">
                  <c:v>-0.38905499999999998</c:v>
                </c:pt>
                <c:pt idx="26668">
                  <c:v>-0.390461</c:v>
                </c:pt>
                <c:pt idx="26669">
                  <c:v>-0.39169199999999998</c:v>
                </c:pt>
                <c:pt idx="26670">
                  <c:v>-0.39307399999999998</c:v>
                </c:pt>
                <c:pt idx="26671">
                  <c:v>-0.39507100000000001</c:v>
                </c:pt>
                <c:pt idx="26672">
                  <c:v>-0.39717200000000003</c:v>
                </c:pt>
                <c:pt idx="26673">
                  <c:v>-0.39713700000000002</c:v>
                </c:pt>
                <c:pt idx="26674">
                  <c:v>-0.39841599999999999</c:v>
                </c:pt>
                <c:pt idx="26675">
                  <c:v>-0.40363199999999999</c:v>
                </c:pt>
                <c:pt idx="26676">
                  <c:v>-0.40325699999999998</c:v>
                </c:pt>
                <c:pt idx="26677">
                  <c:v>-0.403721</c:v>
                </c:pt>
                <c:pt idx="26678">
                  <c:v>-0.40387600000000001</c:v>
                </c:pt>
                <c:pt idx="26679">
                  <c:v>-0.40366099999999999</c:v>
                </c:pt>
                <c:pt idx="26680">
                  <c:v>-0.40406500000000001</c:v>
                </c:pt>
                <c:pt idx="26681">
                  <c:v>-0.405391</c:v>
                </c:pt>
                <c:pt idx="26682">
                  <c:v>-0.40655400000000003</c:v>
                </c:pt>
                <c:pt idx="26683">
                  <c:v>-0.40679100000000001</c:v>
                </c:pt>
                <c:pt idx="26684">
                  <c:v>-0.40760999999999997</c:v>
                </c:pt>
                <c:pt idx="26685">
                  <c:v>-0.40937400000000002</c:v>
                </c:pt>
                <c:pt idx="26686">
                  <c:v>-0.41110000000000002</c:v>
                </c:pt>
                <c:pt idx="26687">
                  <c:v>-0.41185500000000003</c:v>
                </c:pt>
                <c:pt idx="26688">
                  <c:v>-0.41115200000000002</c:v>
                </c:pt>
                <c:pt idx="26689">
                  <c:v>-0.409964</c:v>
                </c:pt>
                <c:pt idx="26690">
                  <c:v>-0.40827200000000002</c:v>
                </c:pt>
                <c:pt idx="26691">
                  <c:v>-0.40701500000000002</c:v>
                </c:pt>
                <c:pt idx="26692">
                  <c:v>-0.40665099999999998</c:v>
                </c:pt>
                <c:pt idx="26693">
                  <c:v>-0.40786499999999998</c:v>
                </c:pt>
                <c:pt idx="26694">
                  <c:v>-0.40825699999999998</c:v>
                </c:pt>
                <c:pt idx="26695">
                  <c:v>-0.40850599999999998</c:v>
                </c:pt>
                <c:pt idx="26696">
                  <c:v>-0.408744</c:v>
                </c:pt>
                <c:pt idx="26697">
                  <c:v>-0.40948200000000001</c:v>
                </c:pt>
                <c:pt idx="26698">
                  <c:v>-0.40986099999999998</c:v>
                </c:pt>
                <c:pt idx="26699">
                  <c:v>-0.41011500000000001</c:v>
                </c:pt>
                <c:pt idx="26700">
                  <c:v>-0.410416</c:v>
                </c:pt>
                <c:pt idx="26701">
                  <c:v>-0.41047099999999997</c:v>
                </c:pt>
                <c:pt idx="26702">
                  <c:v>-0.40983599999999998</c:v>
                </c:pt>
                <c:pt idx="26703">
                  <c:v>-0.41550999999999999</c:v>
                </c:pt>
                <c:pt idx="26704">
                  <c:v>-0.41876600000000003</c:v>
                </c:pt>
                <c:pt idx="26705">
                  <c:v>-0.41858499999999998</c:v>
                </c:pt>
                <c:pt idx="26706">
                  <c:v>-0.41802099999999998</c:v>
                </c:pt>
                <c:pt idx="26707">
                  <c:v>-0.41768499999999997</c:v>
                </c:pt>
                <c:pt idx="26708">
                  <c:v>-0.41726099999999999</c:v>
                </c:pt>
                <c:pt idx="26709">
                  <c:v>-0.41642899999999999</c:v>
                </c:pt>
                <c:pt idx="26710">
                  <c:v>-0.41642699999999999</c:v>
                </c:pt>
                <c:pt idx="26711">
                  <c:v>-0.41676099999999999</c:v>
                </c:pt>
                <c:pt idx="26712">
                  <c:v>-0.41754400000000003</c:v>
                </c:pt>
                <c:pt idx="26713">
                  <c:v>-0.41959400000000002</c:v>
                </c:pt>
                <c:pt idx="26714">
                  <c:v>-0.42169200000000001</c:v>
                </c:pt>
                <c:pt idx="26715">
                  <c:v>-0.42348000000000002</c:v>
                </c:pt>
                <c:pt idx="26716">
                  <c:v>-0.42517500000000003</c:v>
                </c:pt>
                <c:pt idx="26717">
                  <c:v>-0.42593700000000001</c:v>
                </c:pt>
                <c:pt idx="26718">
                  <c:v>-0.42627199999999998</c:v>
                </c:pt>
                <c:pt idx="26719">
                  <c:v>-0.42640899999999998</c:v>
                </c:pt>
                <c:pt idx="26720">
                  <c:v>-0.42626599999999998</c:v>
                </c:pt>
                <c:pt idx="26721">
                  <c:v>-0.42599199999999998</c:v>
                </c:pt>
                <c:pt idx="26722">
                  <c:v>-0.42507299999999998</c:v>
                </c:pt>
                <c:pt idx="26723">
                  <c:v>-0.42410599999999998</c:v>
                </c:pt>
                <c:pt idx="26724">
                  <c:v>-0.42377399999999998</c:v>
                </c:pt>
                <c:pt idx="26725">
                  <c:v>-0.42226999999999998</c:v>
                </c:pt>
                <c:pt idx="26726">
                  <c:v>-0.41978900000000002</c:v>
                </c:pt>
                <c:pt idx="26727">
                  <c:v>-0.41885800000000001</c:v>
                </c:pt>
                <c:pt idx="26728">
                  <c:v>-0.41800700000000002</c:v>
                </c:pt>
                <c:pt idx="26729">
                  <c:v>-0.41748600000000002</c:v>
                </c:pt>
                <c:pt idx="26730">
                  <c:v>-0.41787200000000002</c:v>
                </c:pt>
                <c:pt idx="26731">
                  <c:v>-0.41785699999999998</c:v>
                </c:pt>
                <c:pt idx="26732">
                  <c:v>-0.41848400000000002</c:v>
                </c:pt>
                <c:pt idx="26733">
                  <c:v>-0.41971399999999998</c:v>
                </c:pt>
                <c:pt idx="26734">
                  <c:v>-0.42079699999999998</c:v>
                </c:pt>
                <c:pt idx="26735">
                  <c:v>-0.420236</c:v>
                </c:pt>
                <c:pt idx="26736">
                  <c:v>-0.42409400000000003</c:v>
                </c:pt>
                <c:pt idx="26737">
                  <c:v>-0.43064999999999998</c:v>
                </c:pt>
                <c:pt idx="26738">
                  <c:v>-0.43126799999999998</c:v>
                </c:pt>
                <c:pt idx="26739">
                  <c:v>-0.43278800000000001</c:v>
                </c:pt>
                <c:pt idx="26740">
                  <c:v>-0.43374800000000002</c:v>
                </c:pt>
                <c:pt idx="26741">
                  <c:v>-0.434338</c:v>
                </c:pt>
                <c:pt idx="26742">
                  <c:v>-0.43470700000000001</c:v>
                </c:pt>
                <c:pt idx="26743">
                  <c:v>-0.43611299999999997</c:v>
                </c:pt>
                <c:pt idx="26744">
                  <c:v>-0.43635600000000002</c:v>
                </c:pt>
                <c:pt idx="26745">
                  <c:v>-0.43613600000000002</c:v>
                </c:pt>
                <c:pt idx="26746">
                  <c:v>-0.43583699999999997</c:v>
                </c:pt>
                <c:pt idx="26747">
                  <c:v>-0.43544899999999997</c:v>
                </c:pt>
                <c:pt idx="26748">
                  <c:v>-0.43397999999999998</c:v>
                </c:pt>
                <c:pt idx="26749">
                  <c:v>-0.432834</c:v>
                </c:pt>
                <c:pt idx="26750">
                  <c:v>-0.43065300000000001</c:v>
                </c:pt>
                <c:pt idx="26751">
                  <c:v>-0.42787599999999998</c:v>
                </c:pt>
                <c:pt idx="26752">
                  <c:v>-0.42435699999999998</c:v>
                </c:pt>
                <c:pt idx="26753">
                  <c:v>-0.42171599999999998</c:v>
                </c:pt>
                <c:pt idx="26754">
                  <c:v>-0.41766900000000001</c:v>
                </c:pt>
                <c:pt idx="26755">
                  <c:v>-0.41145399999999999</c:v>
                </c:pt>
                <c:pt idx="26756">
                  <c:v>-0.409001</c:v>
                </c:pt>
                <c:pt idx="26757">
                  <c:v>-0.40713300000000002</c:v>
                </c:pt>
                <c:pt idx="26758">
                  <c:v>-0.40125499999999997</c:v>
                </c:pt>
                <c:pt idx="26759">
                  <c:v>-0.39692699999999997</c:v>
                </c:pt>
                <c:pt idx="26760">
                  <c:v>-0.397229</c:v>
                </c:pt>
                <c:pt idx="26761">
                  <c:v>-0.39144299999999999</c:v>
                </c:pt>
                <c:pt idx="26762">
                  <c:v>-0.38664100000000001</c:v>
                </c:pt>
                <c:pt idx="26763">
                  <c:v>-0.38285599999999997</c:v>
                </c:pt>
                <c:pt idx="26764">
                  <c:v>-0.38190400000000002</c:v>
                </c:pt>
                <c:pt idx="26765">
                  <c:v>-0.381579</c:v>
                </c:pt>
                <c:pt idx="26766">
                  <c:v>-0.38159900000000002</c:v>
                </c:pt>
                <c:pt idx="26767">
                  <c:v>-0.380743</c:v>
                </c:pt>
                <c:pt idx="26768">
                  <c:v>-0.37944600000000001</c:v>
                </c:pt>
                <c:pt idx="26769">
                  <c:v>-0.38010500000000003</c:v>
                </c:pt>
                <c:pt idx="26770">
                  <c:v>-0.382461</c:v>
                </c:pt>
                <c:pt idx="26771">
                  <c:v>-0.38584499999999999</c:v>
                </c:pt>
                <c:pt idx="26772">
                  <c:v>-0.38975199999999999</c:v>
                </c:pt>
                <c:pt idx="26773">
                  <c:v>-0.39349299999999998</c:v>
                </c:pt>
                <c:pt idx="26774">
                  <c:v>-0.39694499999999999</c:v>
                </c:pt>
                <c:pt idx="26775">
                  <c:v>-0.402472</c:v>
                </c:pt>
                <c:pt idx="26776">
                  <c:v>-0.41144199999999997</c:v>
                </c:pt>
                <c:pt idx="26777">
                  <c:v>-0.414435</c:v>
                </c:pt>
                <c:pt idx="26778">
                  <c:v>-0.41901500000000003</c:v>
                </c:pt>
                <c:pt idx="26779">
                  <c:v>-0.42239199999999999</c:v>
                </c:pt>
                <c:pt idx="26780">
                  <c:v>-0.42575000000000002</c:v>
                </c:pt>
                <c:pt idx="26781">
                  <c:v>-0.427956</c:v>
                </c:pt>
                <c:pt idx="26782">
                  <c:v>-0.429151</c:v>
                </c:pt>
                <c:pt idx="26783">
                  <c:v>-0.43060300000000001</c:v>
                </c:pt>
                <c:pt idx="26784">
                  <c:v>-0.43290400000000001</c:v>
                </c:pt>
                <c:pt idx="26785">
                  <c:v>-0.43364900000000001</c:v>
                </c:pt>
                <c:pt idx="26786">
                  <c:v>-0.43389899999999998</c:v>
                </c:pt>
                <c:pt idx="26787">
                  <c:v>-0.43437199999999998</c:v>
                </c:pt>
                <c:pt idx="26788">
                  <c:v>-0.43652099999999999</c:v>
                </c:pt>
                <c:pt idx="26789">
                  <c:v>-0.43664599999999998</c:v>
                </c:pt>
                <c:pt idx="26790">
                  <c:v>-0.43948199999999998</c:v>
                </c:pt>
                <c:pt idx="26791">
                  <c:v>-0.44749899999999998</c:v>
                </c:pt>
                <c:pt idx="26792">
                  <c:v>-0.449266</c:v>
                </c:pt>
                <c:pt idx="26793">
                  <c:v>-0.45103900000000002</c:v>
                </c:pt>
                <c:pt idx="26794">
                  <c:v>-0.453685</c:v>
                </c:pt>
                <c:pt idx="26795">
                  <c:v>-0.45582800000000001</c:v>
                </c:pt>
                <c:pt idx="26796">
                  <c:v>-0.45745200000000003</c:v>
                </c:pt>
                <c:pt idx="26797">
                  <c:v>-0.46005600000000002</c:v>
                </c:pt>
                <c:pt idx="26798">
                  <c:v>-0.46143000000000001</c:v>
                </c:pt>
                <c:pt idx="26799">
                  <c:v>-0.46233200000000002</c:v>
                </c:pt>
                <c:pt idx="26800">
                  <c:v>-0.46473399999999998</c:v>
                </c:pt>
                <c:pt idx="26801">
                  <c:v>-0.466229</c:v>
                </c:pt>
                <c:pt idx="26802">
                  <c:v>-0.46798800000000002</c:v>
                </c:pt>
                <c:pt idx="26803">
                  <c:v>-0.47207399999999999</c:v>
                </c:pt>
                <c:pt idx="26804">
                  <c:v>-0.478271</c:v>
                </c:pt>
                <c:pt idx="26805">
                  <c:v>-0.47725099999999998</c:v>
                </c:pt>
                <c:pt idx="26806">
                  <c:v>-0.47677799999999998</c:v>
                </c:pt>
                <c:pt idx="26807">
                  <c:v>-0.47659899999999999</c:v>
                </c:pt>
                <c:pt idx="26808">
                  <c:v>-0.47833500000000001</c:v>
                </c:pt>
                <c:pt idx="26809">
                  <c:v>-0.47934900000000003</c:v>
                </c:pt>
                <c:pt idx="26810">
                  <c:v>-0.47926099999999999</c:v>
                </c:pt>
                <c:pt idx="26811">
                  <c:v>-0.47878300000000001</c:v>
                </c:pt>
                <c:pt idx="26812">
                  <c:v>-0.47753099999999998</c:v>
                </c:pt>
                <c:pt idx="26813">
                  <c:v>-0.47798099999999999</c:v>
                </c:pt>
                <c:pt idx="26814">
                  <c:v>-0.47816799999999998</c:v>
                </c:pt>
                <c:pt idx="26815">
                  <c:v>-0.479433</c:v>
                </c:pt>
                <c:pt idx="26816">
                  <c:v>-0.47831200000000001</c:v>
                </c:pt>
                <c:pt idx="26817">
                  <c:v>-0.47985</c:v>
                </c:pt>
                <c:pt idx="26818">
                  <c:v>-0.48478300000000002</c:v>
                </c:pt>
                <c:pt idx="26819">
                  <c:v>-0.48174400000000001</c:v>
                </c:pt>
                <c:pt idx="26820">
                  <c:v>-0.48017599999999999</c:v>
                </c:pt>
                <c:pt idx="26821">
                  <c:v>-0.47953299999999999</c:v>
                </c:pt>
                <c:pt idx="26822">
                  <c:v>-0.47845500000000002</c:v>
                </c:pt>
                <c:pt idx="26823">
                  <c:v>-0.47788000000000003</c:v>
                </c:pt>
                <c:pt idx="26824">
                  <c:v>-0.47733900000000001</c:v>
                </c:pt>
                <c:pt idx="26825">
                  <c:v>-0.47723300000000002</c:v>
                </c:pt>
                <c:pt idx="26826">
                  <c:v>-0.47639199999999998</c:v>
                </c:pt>
                <c:pt idx="26827">
                  <c:v>-0.47477000000000003</c:v>
                </c:pt>
                <c:pt idx="26828">
                  <c:v>-0.47373900000000002</c:v>
                </c:pt>
                <c:pt idx="26829">
                  <c:v>-0.47248499999999999</c:v>
                </c:pt>
                <c:pt idx="26830">
                  <c:v>-0.47335300000000002</c:v>
                </c:pt>
                <c:pt idx="26831">
                  <c:v>-0.47833900000000001</c:v>
                </c:pt>
                <c:pt idx="26832">
                  <c:v>-0.47712300000000002</c:v>
                </c:pt>
                <c:pt idx="26833">
                  <c:v>-0.47674699999999998</c:v>
                </c:pt>
                <c:pt idx="26834">
                  <c:v>-0.47713</c:v>
                </c:pt>
                <c:pt idx="26835">
                  <c:v>-0.47675800000000002</c:v>
                </c:pt>
                <c:pt idx="26836">
                  <c:v>-0.47512399999999999</c:v>
                </c:pt>
                <c:pt idx="26837">
                  <c:v>-0.47460400000000003</c:v>
                </c:pt>
                <c:pt idx="26838">
                  <c:v>-0.47520800000000002</c:v>
                </c:pt>
                <c:pt idx="26839">
                  <c:v>-0.47752499999999998</c:v>
                </c:pt>
                <c:pt idx="26840">
                  <c:v>-0.47824899999999998</c:v>
                </c:pt>
                <c:pt idx="26841">
                  <c:v>-0.47914000000000001</c:v>
                </c:pt>
                <c:pt idx="26842">
                  <c:v>-0.479906</c:v>
                </c:pt>
                <c:pt idx="26843">
                  <c:v>-0.47904799999999997</c:v>
                </c:pt>
                <c:pt idx="26844">
                  <c:v>-0.47951700000000003</c:v>
                </c:pt>
                <c:pt idx="26845">
                  <c:v>-0.48674899999999999</c:v>
                </c:pt>
                <c:pt idx="26846">
                  <c:v>-0.48669699999999999</c:v>
                </c:pt>
                <c:pt idx="26847">
                  <c:v>-0.48716799999999999</c:v>
                </c:pt>
                <c:pt idx="26848">
                  <c:v>-0.48797099999999999</c:v>
                </c:pt>
                <c:pt idx="26849">
                  <c:v>-0.48832799999999998</c:v>
                </c:pt>
                <c:pt idx="26850">
                  <c:v>-0.489147</c:v>
                </c:pt>
                <c:pt idx="26851">
                  <c:v>-0.48896800000000001</c:v>
                </c:pt>
                <c:pt idx="26852">
                  <c:v>-0.48934899999999998</c:v>
                </c:pt>
                <c:pt idx="26853">
                  <c:v>-0.49018200000000001</c:v>
                </c:pt>
                <c:pt idx="26854">
                  <c:v>-0.49052099999999998</c:v>
                </c:pt>
                <c:pt idx="26855">
                  <c:v>-0.490842</c:v>
                </c:pt>
                <c:pt idx="26856">
                  <c:v>-0.49179400000000001</c:v>
                </c:pt>
                <c:pt idx="26857">
                  <c:v>-0.49861699999999998</c:v>
                </c:pt>
                <c:pt idx="26858">
                  <c:v>-0.499392</c:v>
                </c:pt>
                <c:pt idx="26859">
                  <c:v>-0.49975199999999997</c:v>
                </c:pt>
                <c:pt idx="26860">
                  <c:v>-0.50060099999999996</c:v>
                </c:pt>
                <c:pt idx="26861">
                  <c:v>-0.50095299999999998</c:v>
                </c:pt>
                <c:pt idx="26862">
                  <c:v>-0.50081500000000001</c:v>
                </c:pt>
                <c:pt idx="26863">
                  <c:v>-0.50017199999999995</c:v>
                </c:pt>
                <c:pt idx="26864">
                  <c:v>-0.50002599999999997</c:v>
                </c:pt>
                <c:pt idx="26865">
                  <c:v>-0.499886</c:v>
                </c:pt>
                <c:pt idx="26866">
                  <c:v>-0.49976199999999998</c:v>
                </c:pt>
                <c:pt idx="26867">
                  <c:v>-0.49910399999999999</c:v>
                </c:pt>
                <c:pt idx="26868">
                  <c:v>-0.49997799999999998</c:v>
                </c:pt>
                <c:pt idx="26869">
                  <c:v>-0.49888399999999999</c:v>
                </c:pt>
                <c:pt idx="26870">
                  <c:v>-0.49826700000000002</c:v>
                </c:pt>
                <c:pt idx="26871">
                  <c:v>-0.49795</c:v>
                </c:pt>
                <c:pt idx="26872">
                  <c:v>-0.50383900000000004</c:v>
                </c:pt>
                <c:pt idx="26873">
                  <c:v>-0.50333899999999998</c:v>
                </c:pt>
                <c:pt idx="26874">
                  <c:v>-0.50441199999999997</c:v>
                </c:pt>
                <c:pt idx="26875">
                  <c:v>-0.49769000000000002</c:v>
                </c:pt>
                <c:pt idx="26876">
                  <c:v>-0.50323600000000002</c:v>
                </c:pt>
                <c:pt idx="26877">
                  <c:v>-0.50394300000000003</c:v>
                </c:pt>
                <c:pt idx="26878">
                  <c:v>-0.50472600000000001</c:v>
                </c:pt>
                <c:pt idx="26879">
                  <c:v>-0.50566299999999997</c:v>
                </c:pt>
                <c:pt idx="26880">
                  <c:v>-0.50610500000000003</c:v>
                </c:pt>
                <c:pt idx="26881">
                  <c:v>-0.50598299999999996</c:v>
                </c:pt>
                <c:pt idx="26882">
                  <c:v>-0.50732200000000005</c:v>
                </c:pt>
                <c:pt idx="26883">
                  <c:v>-0.50879200000000002</c:v>
                </c:pt>
                <c:pt idx="26884">
                  <c:v>-0.50921799999999995</c:v>
                </c:pt>
                <c:pt idx="26885">
                  <c:v>-0.51015500000000003</c:v>
                </c:pt>
                <c:pt idx="26886">
                  <c:v>-0.51009400000000005</c:v>
                </c:pt>
                <c:pt idx="26887">
                  <c:v>-0.51098399999999999</c:v>
                </c:pt>
                <c:pt idx="26888">
                  <c:v>-0.51190599999999997</c:v>
                </c:pt>
                <c:pt idx="26889">
                  <c:v>-0.51379699999999995</c:v>
                </c:pt>
                <c:pt idx="26890">
                  <c:v>-0.51579900000000001</c:v>
                </c:pt>
                <c:pt idx="26891">
                  <c:v>-0.516293</c:v>
                </c:pt>
                <c:pt idx="26892">
                  <c:v>-0.51675000000000004</c:v>
                </c:pt>
                <c:pt idx="26893">
                  <c:v>-0.51672499999999999</c:v>
                </c:pt>
                <c:pt idx="26894">
                  <c:v>-0.51668099999999995</c:v>
                </c:pt>
                <c:pt idx="26895">
                  <c:v>-0.51665099999999997</c:v>
                </c:pt>
                <c:pt idx="26896">
                  <c:v>-0.51661900000000005</c:v>
                </c:pt>
                <c:pt idx="26897">
                  <c:v>-0.51660499999999998</c:v>
                </c:pt>
                <c:pt idx="26898">
                  <c:v>-0.515621</c:v>
                </c:pt>
                <c:pt idx="26899">
                  <c:v>-0.51500299999999999</c:v>
                </c:pt>
                <c:pt idx="26900">
                  <c:v>-0.52051099999999995</c:v>
                </c:pt>
                <c:pt idx="26901">
                  <c:v>-0.52005599999999996</c:v>
                </c:pt>
                <c:pt idx="26902">
                  <c:v>-0.52054900000000004</c:v>
                </c:pt>
                <c:pt idx="26903">
                  <c:v>-0.52005400000000002</c:v>
                </c:pt>
                <c:pt idx="26904">
                  <c:v>-0.51906200000000002</c:v>
                </c:pt>
                <c:pt idx="26905">
                  <c:v>-0.51907199999999998</c:v>
                </c:pt>
                <c:pt idx="26906">
                  <c:v>-0.51808399999999999</c:v>
                </c:pt>
                <c:pt idx="26907">
                  <c:v>-0.51813200000000004</c:v>
                </c:pt>
                <c:pt idx="26908">
                  <c:v>-0.51869799999999999</c:v>
                </c:pt>
                <c:pt idx="26909">
                  <c:v>-0.52022800000000002</c:v>
                </c:pt>
                <c:pt idx="26910">
                  <c:v>-0.52077700000000005</c:v>
                </c:pt>
                <c:pt idx="26911">
                  <c:v>-0.52235200000000004</c:v>
                </c:pt>
                <c:pt idx="26912">
                  <c:v>-0.52400199999999997</c:v>
                </c:pt>
                <c:pt idx="26913">
                  <c:v>-0.523891</c:v>
                </c:pt>
                <c:pt idx="26914">
                  <c:v>-0.51687399999999994</c:v>
                </c:pt>
                <c:pt idx="26915">
                  <c:v>-0.52176999999999996</c:v>
                </c:pt>
                <c:pt idx="26916">
                  <c:v>-0.52036700000000002</c:v>
                </c:pt>
                <c:pt idx="26917">
                  <c:v>-0.52015800000000001</c:v>
                </c:pt>
                <c:pt idx="26918">
                  <c:v>-0.52017100000000005</c:v>
                </c:pt>
                <c:pt idx="26919">
                  <c:v>-0.51971000000000001</c:v>
                </c:pt>
                <c:pt idx="26920">
                  <c:v>-0.51935200000000004</c:v>
                </c:pt>
                <c:pt idx="26921">
                  <c:v>-0.51949100000000004</c:v>
                </c:pt>
                <c:pt idx="26922">
                  <c:v>-0.519513</c:v>
                </c:pt>
                <c:pt idx="26923">
                  <c:v>-0.51905100000000004</c:v>
                </c:pt>
                <c:pt idx="26924">
                  <c:v>-0.518737</c:v>
                </c:pt>
                <c:pt idx="26925">
                  <c:v>-0.51889600000000002</c:v>
                </c:pt>
                <c:pt idx="26926">
                  <c:v>-0.51895100000000005</c:v>
                </c:pt>
                <c:pt idx="26927">
                  <c:v>-0.51833099999999999</c:v>
                </c:pt>
                <c:pt idx="26928">
                  <c:v>-0.51777399999999996</c:v>
                </c:pt>
                <c:pt idx="26929">
                  <c:v>-0.51833700000000005</c:v>
                </c:pt>
                <c:pt idx="26930">
                  <c:v>-0.51780899999999996</c:v>
                </c:pt>
                <c:pt idx="26931">
                  <c:v>-0.51750399999999996</c:v>
                </c:pt>
                <c:pt idx="26932">
                  <c:v>-0.516988</c:v>
                </c:pt>
                <c:pt idx="26933">
                  <c:v>-0.51606099999999999</c:v>
                </c:pt>
                <c:pt idx="26934">
                  <c:v>-0.51521899999999998</c:v>
                </c:pt>
                <c:pt idx="26935">
                  <c:v>-0.51428099999999999</c:v>
                </c:pt>
                <c:pt idx="26936">
                  <c:v>-0.51372600000000002</c:v>
                </c:pt>
                <c:pt idx="26937">
                  <c:v>-0.51410299999999998</c:v>
                </c:pt>
                <c:pt idx="26938">
                  <c:v>-0.51372200000000001</c:v>
                </c:pt>
                <c:pt idx="26939">
                  <c:v>-0.51334199999999996</c:v>
                </c:pt>
                <c:pt idx="26940">
                  <c:v>-0.51283199999999995</c:v>
                </c:pt>
                <c:pt idx="26941">
                  <c:v>-0.51215599999999994</c:v>
                </c:pt>
                <c:pt idx="26942">
                  <c:v>-0.51306600000000002</c:v>
                </c:pt>
                <c:pt idx="26943">
                  <c:v>-0.51378800000000002</c:v>
                </c:pt>
                <c:pt idx="26944">
                  <c:v>-0.51387499999999997</c:v>
                </c:pt>
                <c:pt idx="26945">
                  <c:v>-0.51245600000000002</c:v>
                </c:pt>
                <c:pt idx="26946">
                  <c:v>-0.51562600000000003</c:v>
                </c:pt>
                <c:pt idx="26947">
                  <c:v>-0.51883100000000004</c:v>
                </c:pt>
                <c:pt idx="26948">
                  <c:v>-0.51731700000000003</c:v>
                </c:pt>
                <c:pt idx="26949">
                  <c:v>-0.51727100000000004</c:v>
                </c:pt>
                <c:pt idx="26950">
                  <c:v>-0.517737</c:v>
                </c:pt>
                <c:pt idx="26951">
                  <c:v>-0.51817599999999997</c:v>
                </c:pt>
                <c:pt idx="26952">
                  <c:v>-0.51634400000000003</c:v>
                </c:pt>
                <c:pt idx="26953">
                  <c:v>-0.51358700000000002</c:v>
                </c:pt>
                <c:pt idx="26954">
                  <c:v>-0.51147900000000002</c:v>
                </c:pt>
                <c:pt idx="26955">
                  <c:v>-0.51089600000000002</c:v>
                </c:pt>
                <c:pt idx="26956">
                  <c:v>-0.509355</c:v>
                </c:pt>
                <c:pt idx="26957">
                  <c:v>-0.50561800000000001</c:v>
                </c:pt>
                <c:pt idx="26958">
                  <c:v>-0.50241599999999997</c:v>
                </c:pt>
                <c:pt idx="26959">
                  <c:v>-0.50029199999999996</c:v>
                </c:pt>
                <c:pt idx="26960">
                  <c:v>-0.499442</c:v>
                </c:pt>
                <c:pt idx="26961">
                  <c:v>-0.49843900000000002</c:v>
                </c:pt>
                <c:pt idx="26962">
                  <c:v>-0.50377400000000006</c:v>
                </c:pt>
                <c:pt idx="26963">
                  <c:v>-0.50491600000000003</c:v>
                </c:pt>
                <c:pt idx="26964">
                  <c:v>-0.50485800000000003</c:v>
                </c:pt>
                <c:pt idx="26965">
                  <c:v>-0.50521799999999994</c:v>
                </c:pt>
                <c:pt idx="26966">
                  <c:v>-0.50390000000000001</c:v>
                </c:pt>
                <c:pt idx="26967">
                  <c:v>-0.50400900000000004</c:v>
                </c:pt>
                <c:pt idx="26968">
                  <c:v>-0.50367300000000004</c:v>
                </c:pt>
                <c:pt idx="26969">
                  <c:v>-0.504853</c:v>
                </c:pt>
                <c:pt idx="26970">
                  <c:v>-0.50457399999999997</c:v>
                </c:pt>
                <c:pt idx="26971">
                  <c:v>-0.50373900000000005</c:v>
                </c:pt>
                <c:pt idx="26972">
                  <c:v>-0.50137500000000002</c:v>
                </c:pt>
                <c:pt idx="26973">
                  <c:v>-0.49953199999999998</c:v>
                </c:pt>
                <c:pt idx="26974">
                  <c:v>-0.49942599999999998</c:v>
                </c:pt>
                <c:pt idx="26975">
                  <c:v>-0.50307599999999997</c:v>
                </c:pt>
                <c:pt idx="26976">
                  <c:v>-0.50257600000000002</c:v>
                </c:pt>
                <c:pt idx="26977">
                  <c:v>-0.50271900000000003</c:v>
                </c:pt>
                <c:pt idx="26978">
                  <c:v>-0.50122699999999998</c:v>
                </c:pt>
                <c:pt idx="26979">
                  <c:v>-0.499944</c:v>
                </c:pt>
                <c:pt idx="26980">
                  <c:v>-0.499172</c:v>
                </c:pt>
                <c:pt idx="26981">
                  <c:v>-0.49888199999999999</c:v>
                </c:pt>
                <c:pt idx="26982">
                  <c:v>-0.49838700000000002</c:v>
                </c:pt>
                <c:pt idx="26983">
                  <c:v>-0.49765700000000002</c:v>
                </c:pt>
                <c:pt idx="26984">
                  <c:v>-0.49697599999999997</c:v>
                </c:pt>
                <c:pt idx="26985">
                  <c:v>-0.49521300000000001</c:v>
                </c:pt>
                <c:pt idx="26986">
                  <c:v>-0.49418000000000001</c:v>
                </c:pt>
                <c:pt idx="26987">
                  <c:v>-0.49237300000000001</c:v>
                </c:pt>
                <c:pt idx="26988">
                  <c:v>-0.49172500000000002</c:v>
                </c:pt>
                <c:pt idx="26989">
                  <c:v>-0.491504</c:v>
                </c:pt>
                <c:pt idx="26990">
                  <c:v>-0.49051699999999998</c:v>
                </c:pt>
                <c:pt idx="26991">
                  <c:v>-0.492732</c:v>
                </c:pt>
                <c:pt idx="26992">
                  <c:v>-0.49760700000000002</c:v>
                </c:pt>
                <c:pt idx="26993">
                  <c:v>-0.49646800000000002</c:v>
                </c:pt>
                <c:pt idx="26994">
                  <c:v>-0.495834</c:v>
                </c:pt>
                <c:pt idx="26995">
                  <c:v>-0.49558099999999999</c:v>
                </c:pt>
                <c:pt idx="26996">
                  <c:v>-0.496031</c:v>
                </c:pt>
                <c:pt idx="26997">
                  <c:v>-0.49771399999999999</c:v>
                </c:pt>
                <c:pt idx="26998">
                  <c:v>-0.499583</c:v>
                </c:pt>
                <c:pt idx="26999">
                  <c:v>-0.49981700000000001</c:v>
                </c:pt>
                <c:pt idx="27000">
                  <c:v>-0.49928499999999998</c:v>
                </c:pt>
                <c:pt idx="27001">
                  <c:v>-0.49873400000000001</c:v>
                </c:pt>
                <c:pt idx="27002">
                  <c:v>-0.49897599999999998</c:v>
                </c:pt>
                <c:pt idx="27003">
                  <c:v>-0.50047799999999998</c:v>
                </c:pt>
                <c:pt idx="27004">
                  <c:v>-0.49977899999999997</c:v>
                </c:pt>
                <c:pt idx="27005">
                  <c:v>-0.49580099999999999</c:v>
                </c:pt>
                <c:pt idx="27006">
                  <c:v>-0.49340400000000001</c:v>
                </c:pt>
                <c:pt idx="27007">
                  <c:v>-0.49295099999999997</c:v>
                </c:pt>
                <c:pt idx="27008">
                  <c:v>-0.49077399999999999</c:v>
                </c:pt>
                <c:pt idx="27009">
                  <c:v>-0.49352800000000002</c:v>
                </c:pt>
                <c:pt idx="27010">
                  <c:v>-0.49535899999999999</c:v>
                </c:pt>
                <c:pt idx="27011">
                  <c:v>-0.49453000000000003</c:v>
                </c:pt>
                <c:pt idx="27012">
                  <c:v>-0.495147</c:v>
                </c:pt>
                <c:pt idx="27013">
                  <c:v>-0.494861</c:v>
                </c:pt>
                <c:pt idx="27014">
                  <c:v>-0.49467499999999998</c:v>
                </c:pt>
                <c:pt idx="27015">
                  <c:v>-0.494058</c:v>
                </c:pt>
                <c:pt idx="27016">
                  <c:v>-0.49250699999999997</c:v>
                </c:pt>
                <c:pt idx="27017">
                  <c:v>-0.491259</c:v>
                </c:pt>
                <c:pt idx="27018">
                  <c:v>-0.49027700000000002</c:v>
                </c:pt>
                <c:pt idx="27019">
                  <c:v>-0.48879299999999998</c:v>
                </c:pt>
                <c:pt idx="27020">
                  <c:v>-0.487425</c:v>
                </c:pt>
                <c:pt idx="27021">
                  <c:v>-0.48710999999999999</c:v>
                </c:pt>
                <c:pt idx="27022">
                  <c:v>-0.48685099999999998</c:v>
                </c:pt>
                <c:pt idx="27023">
                  <c:v>-0.48519299999999999</c:v>
                </c:pt>
                <c:pt idx="27024">
                  <c:v>-0.48498799999999997</c:v>
                </c:pt>
                <c:pt idx="27025">
                  <c:v>-0.48333900000000002</c:v>
                </c:pt>
                <c:pt idx="27026">
                  <c:v>-0.48806500000000003</c:v>
                </c:pt>
                <c:pt idx="27027">
                  <c:v>-0.489838</c:v>
                </c:pt>
                <c:pt idx="27028">
                  <c:v>-0.488591</c:v>
                </c:pt>
                <c:pt idx="27029">
                  <c:v>-0.48980600000000002</c:v>
                </c:pt>
                <c:pt idx="27030">
                  <c:v>-0.48953999999999998</c:v>
                </c:pt>
                <c:pt idx="27031">
                  <c:v>-0.489591</c:v>
                </c:pt>
                <c:pt idx="27032">
                  <c:v>-0.48949700000000002</c:v>
                </c:pt>
                <c:pt idx="27033">
                  <c:v>-0.48984</c:v>
                </c:pt>
                <c:pt idx="27034">
                  <c:v>-0.48880800000000002</c:v>
                </c:pt>
                <c:pt idx="27035">
                  <c:v>-0.48883199999999999</c:v>
                </c:pt>
                <c:pt idx="27036">
                  <c:v>-0.48804900000000001</c:v>
                </c:pt>
                <c:pt idx="27037">
                  <c:v>-0.4864</c:v>
                </c:pt>
                <c:pt idx="27038">
                  <c:v>-0.48413899999999999</c:v>
                </c:pt>
                <c:pt idx="27039">
                  <c:v>-0.48278100000000002</c:v>
                </c:pt>
                <c:pt idx="27040">
                  <c:v>-0.48069099999999998</c:v>
                </c:pt>
                <c:pt idx="27041">
                  <c:v>-0.479188</c:v>
                </c:pt>
                <c:pt idx="27042">
                  <c:v>-0.47762300000000002</c:v>
                </c:pt>
                <c:pt idx="27043">
                  <c:v>-0.475688</c:v>
                </c:pt>
                <c:pt idx="27044">
                  <c:v>-0.47474300000000003</c:v>
                </c:pt>
                <c:pt idx="27045">
                  <c:v>-0.47360600000000003</c:v>
                </c:pt>
                <c:pt idx="27046">
                  <c:v>-0.47226299999999999</c:v>
                </c:pt>
                <c:pt idx="27047">
                  <c:v>-0.470943</c:v>
                </c:pt>
                <c:pt idx="27048">
                  <c:v>-0.46969100000000003</c:v>
                </c:pt>
                <c:pt idx="27049">
                  <c:v>-0.46790399999999999</c:v>
                </c:pt>
                <c:pt idx="27050">
                  <c:v>-0.46634100000000001</c:v>
                </c:pt>
                <c:pt idx="27051">
                  <c:v>-0.463364</c:v>
                </c:pt>
                <c:pt idx="27052">
                  <c:v>-0.46846700000000002</c:v>
                </c:pt>
                <c:pt idx="27053">
                  <c:v>-0.46491399999999999</c:v>
                </c:pt>
                <c:pt idx="27054">
                  <c:v>-0.46127400000000002</c:v>
                </c:pt>
                <c:pt idx="27055">
                  <c:v>-0.46789500000000001</c:v>
                </c:pt>
                <c:pt idx="27056">
                  <c:v>-0.47012900000000002</c:v>
                </c:pt>
                <c:pt idx="27057">
                  <c:v>-0.47049999999999997</c:v>
                </c:pt>
                <c:pt idx="27058">
                  <c:v>-0.47084399999999998</c:v>
                </c:pt>
                <c:pt idx="27059">
                  <c:v>-0.46984599999999999</c:v>
                </c:pt>
                <c:pt idx="27060">
                  <c:v>-0.46947899999999998</c:v>
                </c:pt>
                <c:pt idx="27061">
                  <c:v>-0.47034399999999998</c:v>
                </c:pt>
                <c:pt idx="27062">
                  <c:v>-0.470947</c:v>
                </c:pt>
                <c:pt idx="27063">
                  <c:v>-0.47012900000000002</c:v>
                </c:pt>
                <c:pt idx="27064">
                  <c:v>-0.469858</c:v>
                </c:pt>
                <c:pt idx="27065">
                  <c:v>-0.46945999999999999</c:v>
                </c:pt>
                <c:pt idx="27066">
                  <c:v>-0.47015899999999999</c:v>
                </c:pt>
                <c:pt idx="27067">
                  <c:v>-0.47149400000000002</c:v>
                </c:pt>
                <c:pt idx="27068">
                  <c:v>-0.470694</c:v>
                </c:pt>
                <c:pt idx="27069">
                  <c:v>-0.46922700000000001</c:v>
                </c:pt>
                <c:pt idx="27070">
                  <c:v>-0.46891100000000002</c:v>
                </c:pt>
                <c:pt idx="27071">
                  <c:v>-0.468642</c:v>
                </c:pt>
                <c:pt idx="27072">
                  <c:v>-0.46660200000000002</c:v>
                </c:pt>
                <c:pt idx="27073">
                  <c:v>-0.46473199999999998</c:v>
                </c:pt>
                <c:pt idx="27074">
                  <c:v>-0.46387099999999998</c:v>
                </c:pt>
                <c:pt idx="27075">
                  <c:v>-0.46287400000000001</c:v>
                </c:pt>
                <c:pt idx="27076">
                  <c:v>-0.46145599999999998</c:v>
                </c:pt>
                <c:pt idx="27077">
                  <c:v>-0.45912500000000001</c:v>
                </c:pt>
                <c:pt idx="27078">
                  <c:v>-0.45650800000000002</c:v>
                </c:pt>
                <c:pt idx="27079">
                  <c:v>-0.45425500000000002</c:v>
                </c:pt>
                <c:pt idx="27080">
                  <c:v>-0.45192100000000002</c:v>
                </c:pt>
                <c:pt idx="27081">
                  <c:v>-0.44990799999999997</c:v>
                </c:pt>
                <c:pt idx="27082">
                  <c:v>-0.44747300000000001</c:v>
                </c:pt>
                <c:pt idx="27083">
                  <c:v>-0.44620599999999999</c:v>
                </c:pt>
                <c:pt idx="27084">
                  <c:v>-0.44802199999999998</c:v>
                </c:pt>
                <c:pt idx="27085">
                  <c:v>-0.44591900000000001</c:v>
                </c:pt>
                <c:pt idx="27086">
                  <c:v>-0.44523800000000002</c:v>
                </c:pt>
                <c:pt idx="27087">
                  <c:v>-0.44425300000000001</c:v>
                </c:pt>
                <c:pt idx="27088">
                  <c:v>-0.44207299999999999</c:v>
                </c:pt>
                <c:pt idx="27089">
                  <c:v>-0.44067499999999998</c:v>
                </c:pt>
                <c:pt idx="27090">
                  <c:v>-0.44030000000000002</c:v>
                </c:pt>
                <c:pt idx="27091">
                  <c:v>-0.44059199999999998</c:v>
                </c:pt>
                <c:pt idx="27092">
                  <c:v>-0.43969999999999998</c:v>
                </c:pt>
                <c:pt idx="27093">
                  <c:v>-0.43805300000000003</c:v>
                </c:pt>
                <c:pt idx="27094">
                  <c:v>-0.43698999999999999</c:v>
                </c:pt>
                <c:pt idx="27095">
                  <c:v>-0.43634000000000001</c:v>
                </c:pt>
                <c:pt idx="27096">
                  <c:v>-0.435645</c:v>
                </c:pt>
                <c:pt idx="27097">
                  <c:v>-0.43440699999999999</c:v>
                </c:pt>
                <c:pt idx="27098">
                  <c:v>-0.43223800000000001</c:v>
                </c:pt>
                <c:pt idx="27099">
                  <c:v>-0.43057699999999999</c:v>
                </c:pt>
                <c:pt idx="27100">
                  <c:v>-0.42889699999999997</c:v>
                </c:pt>
                <c:pt idx="27101">
                  <c:v>-0.42769000000000001</c:v>
                </c:pt>
                <c:pt idx="27102">
                  <c:v>-0.42696600000000001</c:v>
                </c:pt>
                <c:pt idx="27103">
                  <c:v>-0.42627500000000002</c:v>
                </c:pt>
                <c:pt idx="27104">
                  <c:v>-0.42509599999999997</c:v>
                </c:pt>
                <c:pt idx="27105">
                  <c:v>-0.42386699999999999</c:v>
                </c:pt>
                <c:pt idx="27106">
                  <c:v>-0.42267199999999999</c:v>
                </c:pt>
                <c:pt idx="27107">
                  <c:v>-0.42136299999999999</c:v>
                </c:pt>
                <c:pt idx="27108">
                  <c:v>-0.421265</c:v>
                </c:pt>
                <c:pt idx="27109">
                  <c:v>-0.42228100000000002</c:v>
                </c:pt>
                <c:pt idx="27110">
                  <c:v>-0.42111399999999999</c:v>
                </c:pt>
                <c:pt idx="27111">
                  <c:v>-0.42538100000000001</c:v>
                </c:pt>
                <c:pt idx="27112">
                  <c:v>-0.426871</c:v>
                </c:pt>
                <c:pt idx="27113">
                  <c:v>-0.42575000000000002</c:v>
                </c:pt>
                <c:pt idx="27114">
                  <c:v>-0.42520200000000002</c:v>
                </c:pt>
                <c:pt idx="27115">
                  <c:v>-0.423734</c:v>
                </c:pt>
                <c:pt idx="27116">
                  <c:v>-0.42210399999999998</c:v>
                </c:pt>
                <c:pt idx="27117">
                  <c:v>-0.42158099999999998</c:v>
                </c:pt>
                <c:pt idx="27118">
                  <c:v>-0.42091699999999999</c:v>
                </c:pt>
                <c:pt idx="27119">
                  <c:v>-0.41894999999999999</c:v>
                </c:pt>
                <c:pt idx="27120">
                  <c:v>-0.41695599999999999</c:v>
                </c:pt>
                <c:pt idx="27121">
                  <c:v>-0.41667300000000002</c:v>
                </c:pt>
                <c:pt idx="27122">
                  <c:v>-0.416296</c:v>
                </c:pt>
                <c:pt idx="27123">
                  <c:v>-0.414885</c:v>
                </c:pt>
                <c:pt idx="27124">
                  <c:v>-0.41343200000000002</c:v>
                </c:pt>
                <c:pt idx="27125">
                  <c:v>-0.41174100000000002</c:v>
                </c:pt>
                <c:pt idx="27126">
                  <c:v>-0.41067799999999999</c:v>
                </c:pt>
                <c:pt idx="27127">
                  <c:v>-0.40997899999999998</c:v>
                </c:pt>
                <c:pt idx="27128">
                  <c:v>-0.40893099999999999</c:v>
                </c:pt>
                <c:pt idx="27129">
                  <c:v>-0.40696300000000002</c:v>
                </c:pt>
                <c:pt idx="27130">
                  <c:v>-0.405555</c:v>
                </c:pt>
                <c:pt idx="27131">
                  <c:v>-0.40531299999999998</c:v>
                </c:pt>
                <c:pt idx="27132">
                  <c:v>-0.40433200000000002</c:v>
                </c:pt>
                <c:pt idx="27133">
                  <c:v>-0.40309</c:v>
                </c:pt>
                <c:pt idx="27134">
                  <c:v>-0.40233099999999999</c:v>
                </c:pt>
                <c:pt idx="27135">
                  <c:v>-0.40151700000000001</c:v>
                </c:pt>
                <c:pt idx="27136">
                  <c:v>-0.40072000000000002</c:v>
                </c:pt>
                <c:pt idx="27137">
                  <c:v>-0.39931499999999998</c:v>
                </c:pt>
                <c:pt idx="27138">
                  <c:v>-0.39879399999999998</c:v>
                </c:pt>
                <c:pt idx="27139">
                  <c:v>-0.40588299999999999</c:v>
                </c:pt>
                <c:pt idx="27140">
                  <c:v>-0.40751300000000001</c:v>
                </c:pt>
                <c:pt idx="27141">
                  <c:v>-0.40718100000000002</c:v>
                </c:pt>
                <c:pt idx="27142">
                  <c:v>-0.40781800000000001</c:v>
                </c:pt>
                <c:pt idx="27143">
                  <c:v>-0.40811199999999997</c:v>
                </c:pt>
                <c:pt idx="27144">
                  <c:v>-0.40725899999999998</c:v>
                </c:pt>
                <c:pt idx="27145">
                  <c:v>-0.40665800000000002</c:v>
                </c:pt>
                <c:pt idx="27146">
                  <c:v>-0.39918599999999999</c:v>
                </c:pt>
                <c:pt idx="27147">
                  <c:v>-0.40237800000000001</c:v>
                </c:pt>
                <c:pt idx="27148">
                  <c:v>-0.40297100000000002</c:v>
                </c:pt>
                <c:pt idx="27149">
                  <c:v>-0.40248600000000001</c:v>
                </c:pt>
                <c:pt idx="27150">
                  <c:v>-0.40312700000000001</c:v>
                </c:pt>
                <c:pt idx="27151">
                  <c:v>-0.40155999999999997</c:v>
                </c:pt>
                <c:pt idx="27152">
                  <c:v>-0.40142299999999997</c:v>
                </c:pt>
                <c:pt idx="27153">
                  <c:v>-0.40259099999999998</c:v>
                </c:pt>
                <c:pt idx="27154">
                  <c:v>-0.40158500000000003</c:v>
                </c:pt>
                <c:pt idx="27155">
                  <c:v>-0.39976</c:v>
                </c:pt>
                <c:pt idx="27156">
                  <c:v>-0.39989400000000003</c:v>
                </c:pt>
                <c:pt idx="27157">
                  <c:v>-0.40046399999999999</c:v>
                </c:pt>
                <c:pt idx="27158">
                  <c:v>-0.40054600000000001</c:v>
                </c:pt>
                <c:pt idx="27159">
                  <c:v>-0.39926699999999998</c:v>
                </c:pt>
                <c:pt idx="27160">
                  <c:v>-0.398364</c:v>
                </c:pt>
                <c:pt idx="27161">
                  <c:v>-0.39766200000000002</c:v>
                </c:pt>
                <c:pt idx="27162">
                  <c:v>-0.40027499999999999</c:v>
                </c:pt>
                <c:pt idx="27163">
                  <c:v>-0.402864</c:v>
                </c:pt>
                <c:pt idx="27164">
                  <c:v>-0.40082800000000002</c:v>
                </c:pt>
                <c:pt idx="27165">
                  <c:v>-0.40010000000000001</c:v>
                </c:pt>
                <c:pt idx="27166">
                  <c:v>-0.39918199999999998</c:v>
                </c:pt>
                <c:pt idx="27167">
                  <c:v>-0.39810899999999999</c:v>
                </c:pt>
                <c:pt idx="27168">
                  <c:v>-0.39757500000000001</c:v>
                </c:pt>
                <c:pt idx="27169">
                  <c:v>-0.39657999999999999</c:v>
                </c:pt>
                <c:pt idx="27170">
                  <c:v>-0.394816</c:v>
                </c:pt>
                <c:pt idx="27171">
                  <c:v>-0.39327600000000001</c:v>
                </c:pt>
                <c:pt idx="27172">
                  <c:v>-0.392426</c:v>
                </c:pt>
                <c:pt idx="27173">
                  <c:v>-0.39138600000000001</c:v>
                </c:pt>
                <c:pt idx="27174">
                  <c:v>-0.38941999999999999</c:v>
                </c:pt>
                <c:pt idx="27175">
                  <c:v>-0.38814700000000002</c:v>
                </c:pt>
                <c:pt idx="27176">
                  <c:v>-0.38626199999999999</c:v>
                </c:pt>
                <c:pt idx="27177">
                  <c:v>-0.38564999999999999</c:v>
                </c:pt>
                <c:pt idx="27178">
                  <c:v>-0.38393300000000002</c:v>
                </c:pt>
                <c:pt idx="27179">
                  <c:v>-0.38240299999999999</c:v>
                </c:pt>
                <c:pt idx="27180">
                  <c:v>-0.38000099999999998</c:v>
                </c:pt>
                <c:pt idx="27181">
                  <c:v>-0.37900899999999998</c:v>
                </c:pt>
                <c:pt idx="27182">
                  <c:v>-0.38318099999999999</c:v>
                </c:pt>
                <c:pt idx="27183">
                  <c:v>-0.38177699999999998</c:v>
                </c:pt>
                <c:pt idx="27184">
                  <c:v>-0.38178299999999998</c:v>
                </c:pt>
                <c:pt idx="27185">
                  <c:v>-0.38013000000000002</c:v>
                </c:pt>
                <c:pt idx="27186">
                  <c:v>-0.37862800000000002</c:v>
                </c:pt>
                <c:pt idx="27187">
                  <c:v>-0.37657400000000002</c:v>
                </c:pt>
                <c:pt idx="27188">
                  <c:v>-0.37468499999999999</c:v>
                </c:pt>
                <c:pt idx="27189">
                  <c:v>-0.37372300000000003</c:v>
                </c:pt>
                <c:pt idx="27190">
                  <c:v>-0.37222499999999997</c:v>
                </c:pt>
                <c:pt idx="27191">
                  <c:v>-0.37077300000000002</c:v>
                </c:pt>
                <c:pt idx="27192">
                  <c:v>-0.36936400000000003</c:v>
                </c:pt>
                <c:pt idx="27193">
                  <c:v>-0.36780299999999999</c:v>
                </c:pt>
                <c:pt idx="27194">
                  <c:v>-0.36623299999999998</c:v>
                </c:pt>
                <c:pt idx="27195">
                  <c:v>-0.37029699999999999</c:v>
                </c:pt>
                <c:pt idx="27196">
                  <c:v>-0.369201</c:v>
                </c:pt>
                <c:pt idx="27197">
                  <c:v>-0.36879000000000001</c:v>
                </c:pt>
                <c:pt idx="27198">
                  <c:v>-0.36639100000000002</c:v>
                </c:pt>
                <c:pt idx="27199">
                  <c:v>-0.36560900000000002</c:v>
                </c:pt>
                <c:pt idx="27200">
                  <c:v>-0.36534100000000003</c:v>
                </c:pt>
                <c:pt idx="27201">
                  <c:v>-0.36710900000000002</c:v>
                </c:pt>
                <c:pt idx="27202">
                  <c:v>-0.36927900000000002</c:v>
                </c:pt>
                <c:pt idx="27203">
                  <c:v>-0.37090899999999999</c:v>
                </c:pt>
                <c:pt idx="27204">
                  <c:v>-0.37156400000000001</c:v>
                </c:pt>
                <c:pt idx="27205">
                  <c:v>-0.37172100000000002</c:v>
                </c:pt>
                <c:pt idx="27206">
                  <c:v>-0.37087199999999998</c:v>
                </c:pt>
                <c:pt idx="27207">
                  <c:v>-0.36960399999999999</c:v>
                </c:pt>
                <c:pt idx="27208">
                  <c:v>-0.370313</c:v>
                </c:pt>
                <c:pt idx="27209">
                  <c:v>-0.37379200000000001</c:v>
                </c:pt>
                <c:pt idx="27210">
                  <c:v>-0.37121500000000002</c:v>
                </c:pt>
                <c:pt idx="27211">
                  <c:v>-0.36961100000000002</c:v>
                </c:pt>
                <c:pt idx="27212">
                  <c:v>-0.36723800000000001</c:v>
                </c:pt>
                <c:pt idx="27213">
                  <c:v>-0.36466700000000002</c:v>
                </c:pt>
                <c:pt idx="27214">
                  <c:v>-0.36288999999999999</c:v>
                </c:pt>
                <c:pt idx="27215">
                  <c:v>-0.36028700000000002</c:v>
                </c:pt>
                <c:pt idx="27216">
                  <c:v>-0.35852899999999999</c:v>
                </c:pt>
                <c:pt idx="27217">
                  <c:v>-0.35597000000000001</c:v>
                </c:pt>
                <c:pt idx="27218">
                  <c:v>-0.354188</c:v>
                </c:pt>
                <c:pt idx="27219">
                  <c:v>-0.35178700000000002</c:v>
                </c:pt>
                <c:pt idx="27220">
                  <c:v>-0.35048800000000002</c:v>
                </c:pt>
                <c:pt idx="27221">
                  <c:v>-0.35087099999999999</c:v>
                </c:pt>
                <c:pt idx="27222">
                  <c:v>-0.35449199999999997</c:v>
                </c:pt>
                <c:pt idx="27223">
                  <c:v>-0.352246</c:v>
                </c:pt>
                <c:pt idx="27224">
                  <c:v>-0.35156599999999999</c:v>
                </c:pt>
                <c:pt idx="27225">
                  <c:v>-0.35105199999999998</c:v>
                </c:pt>
                <c:pt idx="27226">
                  <c:v>-0.35030299999999998</c:v>
                </c:pt>
                <c:pt idx="27227">
                  <c:v>-0.34948200000000001</c:v>
                </c:pt>
                <c:pt idx="27228">
                  <c:v>-0.34857300000000002</c:v>
                </c:pt>
                <c:pt idx="27229">
                  <c:v>-0.346003</c:v>
                </c:pt>
                <c:pt idx="27230">
                  <c:v>-0.34421000000000002</c:v>
                </c:pt>
                <c:pt idx="27231">
                  <c:v>-0.34281400000000001</c:v>
                </c:pt>
                <c:pt idx="27232">
                  <c:v>-0.34124399999999999</c:v>
                </c:pt>
                <c:pt idx="27233">
                  <c:v>-0.33986300000000003</c:v>
                </c:pt>
                <c:pt idx="27234">
                  <c:v>-0.33799899999999999</c:v>
                </c:pt>
                <c:pt idx="27235">
                  <c:v>-0.336642</c:v>
                </c:pt>
                <c:pt idx="27236">
                  <c:v>-0.33497100000000002</c:v>
                </c:pt>
                <c:pt idx="27237">
                  <c:v>-0.332704</c:v>
                </c:pt>
                <c:pt idx="27238">
                  <c:v>-0.33448499999999998</c:v>
                </c:pt>
                <c:pt idx="27239">
                  <c:v>-0.33398299999999997</c:v>
                </c:pt>
                <c:pt idx="27240">
                  <c:v>-0.33144099999999999</c:v>
                </c:pt>
                <c:pt idx="27241">
                  <c:v>-0.32970899999999997</c:v>
                </c:pt>
                <c:pt idx="27242">
                  <c:v>-0.32735199999999998</c:v>
                </c:pt>
                <c:pt idx="27243">
                  <c:v>-0.32517800000000002</c:v>
                </c:pt>
                <c:pt idx="27244">
                  <c:v>-0.32454300000000003</c:v>
                </c:pt>
                <c:pt idx="27245">
                  <c:v>-0.32432699999999998</c:v>
                </c:pt>
                <c:pt idx="27246">
                  <c:v>-0.323048</c:v>
                </c:pt>
                <c:pt idx="27247">
                  <c:v>-0.32206499999999999</c:v>
                </c:pt>
                <c:pt idx="27248">
                  <c:v>-0.32219300000000001</c:v>
                </c:pt>
                <c:pt idx="27249">
                  <c:v>-0.32239600000000002</c:v>
                </c:pt>
                <c:pt idx="27250">
                  <c:v>-0.3221</c:v>
                </c:pt>
                <c:pt idx="27251">
                  <c:v>-0.32077699999999998</c:v>
                </c:pt>
                <c:pt idx="27252">
                  <c:v>-0.32099299999999997</c:v>
                </c:pt>
                <c:pt idx="27253">
                  <c:v>-0.32006800000000002</c:v>
                </c:pt>
                <c:pt idx="27254">
                  <c:v>-0.31884600000000002</c:v>
                </c:pt>
                <c:pt idx="27255">
                  <c:v>-0.31854100000000002</c:v>
                </c:pt>
                <c:pt idx="27256">
                  <c:v>-0.32036199999999998</c:v>
                </c:pt>
                <c:pt idx="27257">
                  <c:v>-0.32562400000000002</c:v>
                </c:pt>
                <c:pt idx="27258">
                  <c:v>-0.32435999999999998</c:v>
                </c:pt>
                <c:pt idx="27259">
                  <c:v>-0.32345099999999999</c:v>
                </c:pt>
                <c:pt idx="27260">
                  <c:v>-0.32310299999999997</c:v>
                </c:pt>
                <c:pt idx="27261">
                  <c:v>-0.32226399999999999</c:v>
                </c:pt>
                <c:pt idx="27262">
                  <c:v>-0.32144099999999998</c:v>
                </c:pt>
                <c:pt idx="27263">
                  <c:v>-0.32096200000000003</c:v>
                </c:pt>
                <c:pt idx="27264">
                  <c:v>-0.32030700000000001</c:v>
                </c:pt>
                <c:pt idx="27265">
                  <c:v>-0.31872800000000001</c:v>
                </c:pt>
                <c:pt idx="27266">
                  <c:v>-0.31639299999999998</c:v>
                </c:pt>
                <c:pt idx="27267">
                  <c:v>-0.31312699999999999</c:v>
                </c:pt>
                <c:pt idx="27268">
                  <c:v>-0.30998700000000001</c:v>
                </c:pt>
                <c:pt idx="27269">
                  <c:v>-0.30765799999999999</c:v>
                </c:pt>
                <c:pt idx="27270">
                  <c:v>-0.30457200000000001</c:v>
                </c:pt>
                <c:pt idx="27271">
                  <c:v>-0.30150199999999999</c:v>
                </c:pt>
                <c:pt idx="27272">
                  <c:v>-0.29906199999999999</c:v>
                </c:pt>
                <c:pt idx="27273">
                  <c:v>-0.29691600000000001</c:v>
                </c:pt>
                <c:pt idx="27274">
                  <c:v>-0.294049</c:v>
                </c:pt>
                <c:pt idx="27275">
                  <c:v>-0.297653</c:v>
                </c:pt>
                <c:pt idx="27276">
                  <c:v>-0.29631999999999997</c:v>
                </c:pt>
                <c:pt idx="27277">
                  <c:v>-0.29539300000000002</c:v>
                </c:pt>
                <c:pt idx="27278">
                  <c:v>-0.29616300000000001</c:v>
                </c:pt>
                <c:pt idx="27279">
                  <c:v>-0.29639100000000002</c:v>
                </c:pt>
                <c:pt idx="27280">
                  <c:v>-0.29557800000000001</c:v>
                </c:pt>
                <c:pt idx="27281">
                  <c:v>-0.295545</c:v>
                </c:pt>
                <c:pt idx="27282">
                  <c:v>-0.29730299999999998</c:v>
                </c:pt>
                <c:pt idx="27283">
                  <c:v>-0.29733599999999999</c:v>
                </c:pt>
                <c:pt idx="27284">
                  <c:v>-0.29699999999999999</c:v>
                </c:pt>
                <c:pt idx="27285">
                  <c:v>-0.297037</c:v>
                </c:pt>
                <c:pt idx="27286">
                  <c:v>-0.29855599999999999</c:v>
                </c:pt>
                <c:pt idx="27287">
                  <c:v>-0.30051</c:v>
                </c:pt>
                <c:pt idx="27288">
                  <c:v>-0.30279899999999998</c:v>
                </c:pt>
                <c:pt idx="27289">
                  <c:v>-0.30393599999999998</c:v>
                </c:pt>
                <c:pt idx="27290">
                  <c:v>-0.30392200000000003</c:v>
                </c:pt>
                <c:pt idx="27291">
                  <c:v>-0.30315700000000001</c:v>
                </c:pt>
                <c:pt idx="27292">
                  <c:v>-0.30671700000000002</c:v>
                </c:pt>
                <c:pt idx="27293">
                  <c:v>-0.30843999999999999</c:v>
                </c:pt>
                <c:pt idx="27294">
                  <c:v>-0.30518099999999998</c:v>
                </c:pt>
                <c:pt idx="27295">
                  <c:v>-0.30326500000000001</c:v>
                </c:pt>
                <c:pt idx="27296">
                  <c:v>-0.30163400000000001</c:v>
                </c:pt>
                <c:pt idx="27297">
                  <c:v>-0.30068899999999998</c:v>
                </c:pt>
                <c:pt idx="27298">
                  <c:v>-0.299678</c:v>
                </c:pt>
                <c:pt idx="27299">
                  <c:v>-0.29977799999999999</c:v>
                </c:pt>
                <c:pt idx="27300">
                  <c:v>-0.29854399999999998</c:v>
                </c:pt>
                <c:pt idx="27301">
                  <c:v>-0.298821</c:v>
                </c:pt>
                <c:pt idx="27302">
                  <c:v>-0.29898599999999997</c:v>
                </c:pt>
                <c:pt idx="27303">
                  <c:v>-0.30047400000000002</c:v>
                </c:pt>
                <c:pt idx="27304">
                  <c:v>-0.30128700000000003</c:v>
                </c:pt>
                <c:pt idx="27305">
                  <c:v>-0.30134699999999998</c:v>
                </c:pt>
                <c:pt idx="27306">
                  <c:v>-0.30240699999999998</c:v>
                </c:pt>
                <c:pt idx="27307">
                  <c:v>-0.30306</c:v>
                </c:pt>
                <c:pt idx="27308">
                  <c:v>-0.30313800000000002</c:v>
                </c:pt>
                <c:pt idx="27309">
                  <c:v>-0.308784</c:v>
                </c:pt>
                <c:pt idx="27310">
                  <c:v>-0.30866900000000003</c:v>
                </c:pt>
                <c:pt idx="27311">
                  <c:v>-0.30877700000000002</c:v>
                </c:pt>
                <c:pt idx="27312">
                  <c:v>-0.30877199999999999</c:v>
                </c:pt>
                <c:pt idx="27313">
                  <c:v>-0.308832</c:v>
                </c:pt>
                <c:pt idx="27314">
                  <c:v>-0.309452</c:v>
                </c:pt>
                <c:pt idx="27315">
                  <c:v>-0.31044699999999997</c:v>
                </c:pt>
                <c:pt idx="27316">
                  <c:v>-0.310805</c:v>
                </c:pt>
                <c:pt idx="27317">
                  <c:v>-0.31075199999999997</c:v>
                </c:pt>
                <c:pt idx="27318">
                  <c:v>-0.31069400000000003</c:v>
                </c:pt>
                <c:pt idx="27319">
                  <c:v>-0.31076900000000002</c:v>
                </c:pt>
                <c:pt idx="27320">
                  <c:v>-0.31121199999999999</c:v>
                </c:pt>
                <c:pt idx="27321">
                  <c:v>-0.31187700000000002</c:v>
                </c:pt>
                <c:pt idx="27322">
                  <c:v>-0.312413</c:v>
                </c:pt>
                <c:pt idx="27323">
                  <c:v>-0.31282599999999999</c:v>
                </c:pt>
                <c:pt idx="27324">
                  <c:v>-0.31255300000000003</c:v>
                </c:pt>
                <c:pt idx="27325">
                  <c:v>-0.31398599999999999</c:v>
                </c:pt>
                <c:pt idx="27326">
                  <c:v>-0.31809599999999999</c:v>
                </c:pt>
                <c:pt idx="27327">
                  <c:v>-0.31710700000000003</c:v>
                </c:pt>
                <c:pt idx="27328">
                  <c:v>-0.31586999999999998</c:v>
                </c:pt>
                <c:pt idx="27329">
                  <c:v>-0.31391400000000003</c:v>
                </c:pt>
                <c:pt idx="27330">
                  <c:v>-0.31278499999999998</c:v>
                </c:pt>
                <c:pt idx="27331">
                  <c:v>-0.31027100000000002</c:v>
                </c:pt>
                <c:pt idx="27332">
                  <c:v>-0.30691499999999999</c:v>
                </c:pt>
                <c:pt idx="27333">
                  <c:v>-0.30532999999999999</c:v>
                </c:pt>
                <c:pt idx="27334">
                  <c:v>-0.30433199999999999</c:v>
                </c:pt>
                <c:pt idx="27335">
                  <c:v>-0.302012</c:v>
                </c:pt>
                <c:pt idx="27336">
                  <c:v>-0.300485</c:v>
                </c:pt>
                <c:pt idx="27337">
                  <c:v>-0.30010599999999998</c:v>
                </c:pt>
                <c:pt idx="27338">
                  <c:v>-0.299896</c:v>
                </c:pt>
                <c:pt idx="27339">
                  <c:v>-0.29922900000000002</c:v>
                </c:pt>
                <c:pt idx="27340">
                  <c:v>-0.29873</c:v>
                </c:pt>
                <c:pt idx="27341">
                  <c:v>-0.29809099999999999</c:v>
                </c:pt>
                <c:pt idx="27342">
                  <c:v>-0.29744799999999999</c:v>
                </c:pt>
                <c:pt idx="27343">
                  <c:v>-0.29553400000000002</c:v>
                </c:pt>
                <c:pt idx="27344">
                  <c:v>-0.29825200000000002</c:v>
                </c:pt>
                <c:pt idx="27345">
                  <c:v>-0.30029299999999998</c:v>
                </c:pt>
                <c:pt idx="27346">
                  <c:v>-0.29330600000000001</c:v>
                </c:pt>
                <c:pt idx="27347">
                  <c:v>-0.29330000000000001</c:v>
                </c:pt>
                <c:pt idx="27348">
                  <c:v>-0.29438599999999998</c:v>
                </c:pt>
                <c:pt idx="27349">
                  <c:v>-0.29173900000000003</c:v>
                </c:pt>
                <c:pt idx="27350">
                  <c:v>-0.289995</c:v>
                </c:pt>
                <c:pt idx="27351">
                  <c:v>-0.28795399999999999</c:v>
                </c:pt>
                <c:pt idx="27352">
                  <c:v>-0.286138</c:v>
                </c:pt>
                <c:pt idx="27353">
                  <c:v>-0.28341</c:v>
                </c:pt>
                <c:pt idx="27354">
                  <c:v>-0.28099800000000003</c:v>
                </c:pt>
                <c:pt idx="27355">
                  <c:v>-0.279003</c:v>
                </c:pt>
                <c:pt idx="27356">
                  <c:v>-0.277443</c:v>
                </c:pt>
                <c:pt idx="27357">
                  <c:v>-0.27501900000000001</c:v>
                </c:pt>
                <c:pt idx="27358">
                  <c:v>-0.27201999999999998</c:v>
                </c:pt>
                <c:pt idx="27359">
                  <c:v>-0.27028200000000002</c:v>
                </c:pt>
                <c:pt idx="27360">
                  <c:v>-0.26827499999999999</c:v>
                </c:pt>
                <c:pt idx="27361">
                  <c:v>-0.267235</c:v>
                </c:pt>
                <c:pt idx="27362">
                  <c:v>-0.26591199999999998</c:v>
                </c:pt>
                <c:pt idx="27363">
                  <c:v>-0.26575100000000001</c:v>
                </c:pt>
                <c:pt idx="27364">
                  <c:v>-0.26636399999999999</c:v>
                </c:pt>
                <c:pt idx="27365">
                  <c:v>-0.265733</c:v>
                </c:pt>
                <c:pt idx="27366">
                  <c:v>-0.26382800000000001</c:v>
                </c:pt>
                <c:pt idx="27367">
                  <c:v>-0.26819100000000001</c:v>
                </c:pt>
                <c:pt idx="27368">
                  <c:v>-0.27148899999999998</c:v>
                </c:pt>
                <c:pt idx="27369">
                  <c:v>-0.270625</c:v>
                </c:pt>
                <c:pt idx="27370">
                  <c:v>-0.27049099999999998</c:v>
                </c:pt>
                <c:pt idx="27371">
                  <c:v>-0.27094600000000002</c:v>
                </c:pt>
                <c:pt idx="27372">
                  <c:v>-0.270955</c:v>
                </c:pt>
                <c:pt idx="27373">
                  <c:v>-0.26921299999999998</c:v>
                </c:pt>
                <c:pt idx="27374">
                  <c:v>-0.26783000000000001</c:v>
                </c:pt>
                <c:pt idx="27375">
                  <c:v>-0.26652300000000001</c:v>
                </c:pt>
                <c:pt idx="27376">
                  <c:v>-0.26577499999999998</c:v>
                </c:pt>
                <c:pt idx="27377">
                  <c:v>-0.26565899999999998</c:v>
                </c:pt>
                <c:pt idx="27378">
                  <c:v>-0.26502700000000001</c:v>
                </c:pt>
                <c:pt idx="27379">
                  <c:v>-0.26385900000000001</c:v>
                </c:pt>
                <c:pt idx="27380">
                  <c:v>-0.262847</c:v>
                </c:pt>
                <c:pt idx="27381">
                  <c:v>-0.26133800000000001</c:v>
                </c:pt>
                <c:pt idx="27382">
                  <c:v>-0.26132</c:v>
                </c:pt>
                <c:pt idx="27383">
                  <c:v>-0.26009199999999999</c:v>
                </c:pt>
                <c:pt idx="27384">
                  <c:v>-0.258876</c:v>
                </c:pt>
                <c:pt idx="27385">
                  <c:v>-0.256853</c:v>
                </c:pt>
                <c:pt idx="27386">
                  <c:v>-0.25723200000000002</c:v>
                </c:pt>
                <c:pt idx="27387">
                  <c:v>-0.25828899999999999</c:v>
                </c:pt>
                <c:pt idx="27388">
                  <c:v>-0.258127</c:v>
                </c:pt>
                <c:pt idx="27389">
                  <c:v>-0.25720100000000001</c:v>
                </c:pt>
                <c:pt idx="27390">
                  <c:v>-0.25740099999999999</c:v>
                </c:pt>
                <c:pt idx="27391">
                  <c:v>-0.25539099999999998</c:v>
                </c:pt>
                <c:pt idx="27392">
                  <c:v>-0.25014700000000001</c:v>
                </c:pt>
                <c:pt idx="27393">
                  <c:v>-0.25607000000000002</c:v>
                </c:pt>
                <c:pt idx="27394">
                  <c:v>-0.25560300000000002</c:v>
                </c:pt>
                <c:pt idx="27395">
                  <c:v>-0.25632500000000003</c:v>
                </c:pt>
                <c:pt idx="27396">
                  <c:v>-0.25583099999999998</c:v>
                </c:pt>
                <c:pt idx="27397">
                  <c:v>-0.25490099999999999</c:v>
                </c:pt>
                <c:pt idx="27398">
                  <c:v>-0.25419000000000003</c:v>
                </c:pt>
                <c:pt idx="27399">
                  <c:v>-0.25625399999999998</c:v>
                </c:pt>
                <c:pt idx="27400">
                  <c:v>-0.25531399999999999</c:v>
                </c:pt>
                <c:pt idx="27401">
                  <c:v>-0.25541799999999998</c:v>
                </c:pt>
                <c:pt idx="27402">
                  <c:v>-0.255519</c:v>
                </c:pt>
                <c:pt idx="27403">
                  <c:v>-0.255106</c:v>
                </c:pt>
                <c:pt idx="27404">
                  <c:v>-0.25518999999999997</c:v>
                </c:pt>
                <c:pt idx="27405">
                  <c:v>-0.254778</c:v>
                </c:pt>
                <c:pt idx="27406">
                  <c:v>-0.25519599999999998</c:v>
                </c:pt>
                <c:pt idx="27407">
                  <c:v>-0.25635799999999997</c:v>
                </c:pt>
                <c:pt idx="27408">
                  <c:v>-0.25597799999999998</c:v>
                </c:pt>
                <c:pt idx="27409">
                  <c:v>-0.256855</c:v>
                </c:pt>
                <c:pt idx="27410">
                  <c:v>-0.25712800000000002</c:v>
                </c:pt>
                <c:pt idx="27411">
                  <c:v>-0.257189</c:v>
                </c:pt>
                <c:pt idx="27412">
                  <c:v>-0.25679099999999999</c:v>
                </c:pt>
                <c:pt idx="27413">
                  <c:v>-0.25704500000000002</c:v>
                </c:pt>
                <c:pt idx="27414">
                  <c:v>-0.25779800000000003</c:v>
                </c:pt>
                <c:pt idx="27415">
                  <c:v>-0.25746999999999998</c:v>
                </c:pt>
                <c:pt idx="27416">
                  <c:v>-0.25778899999999999</c:v>
                </c:pt>
                <c:pt idx="27417">
                  <c:v>-0.25764599999999999</c:v>
                </c:pt>
                <c:pt idx="27418">
                  <c:v>-0.25789800000000002</c:v>
                </c:pt>
                <c:pt idx="27419">
                  <c:v>-0.259826</c:v>
                </c:pt>
                <c:pt idx="27420">
                  <c:v>-0.26107200000000003</c:v>
                </c:pt>
                <c:pt idx="27421">
                  <c:v>-0.26114999999999999</c:v>
                </c:pt>
                <c:pt idx="27422">
                  <c:v>-0.26138</c:v>
                </c:pt>
                <c:pt idx="27423">
                  <c:v>-0.26229400000000003</c:v>
                </c:pt>
                <c:pt idx="27424">
                  <c:v>-0.26297199999999998</c:v>
                </c:pt>
                <c:pt idx="27425">
                  <c:v>-0.26251400000000003</c:v>
                </c:pt>
                <c:pt idx="27426">
                  <c:v>-0.26130399999999998</c:v>
                </c:pt>
                <c:pt idx="27427">
                  <c:v>-0.259857</c:v>
                </c:pt>
                <c:pt idx="27428">
                  <c:v>-0.25843500000000003</c:v>
                </c:pt>
                <c:pt idx="27429">
                  <c:v>-0.25707799999999997</c:v>
                </c:pt>
                <c:pt idx="27430">
                  <c:v>-0.25543900000000003</c:v>
                </c:pt>
                <c:pt idx="27431">
                  <c:v>-0.25375999999999999</c:v>
                </c:pt>
                <c:pt idx="27432">
                  <c:v>-0.25298700000000002</c:v>
                </c:pt>
                <c:pt idx="27433">
                  <c:v>-0.25191599999999997</c:v>
                </c:pt>
                <c:pt idx="27434">
                  <c:v>-0.25046800000000002</c:v>
                </c:pt>
                <c:pt idx="27435">
                  <c:v>-0.24906400000000001</c:v>
                </c:pt>
                <c:pt idx="27436">
                  <c:v>-0.24768899999999999</c:v>
                </c:pt>
                <c:pt idx="27437">
                  <c:v>-0.24618000000000001</c:v>
                </c:pt>
                <c:pt idx="27438">
                  <c:v>-0.24743699999999999</c:v>
                </c:pt>
                <c:pt idx="27439">
                  <c:v>-0.25347700000000001</c:v>
                </c:pt>
                <c:pt idx="27440">
                  <c:v>-0.25208199999999997</c:v>
                </c:pt>
                <c:pt idx="27441">
                  <c:v>-0.25231500000000001</c:v>
                </c:pt>
                <c:pt idx="27442">
                  <c:v>-0.25183499999999998</c:v>
                </c:pt>
                <c:pt idx="27443">
                  <c:v>-0.251444</c:v>
                </c:pt>
                <c:pt idx="27444">
                  <c:v>-0.251029</c:v>
                </c:pt>
                <c:pt idx="27445">
                  <c:v>-0.250635</c:v>
                </c:pt>
                <c:pt idx="27446">
                  <c:v>-0.251222</c:v>
                </c:pt>
                <c:pt idx="27447">
                  <c:v>-0.25083299999999997</c:v>
                </c:pt>
                <c:pt idx="27448">
                  <c:v>-0.25091200000000002</c:v>
                </c:pt>
                <c:pt idx="27449">
                  <c:v>-0.25060500000000002</c:v>
                </c:pt>
                <c:pt idx="27450">
                  <c:v>-0.249221</c:v>
                </c:pt>
                <c:pt idx="27451">
                  <c:v>-0.24882799999999999</c:v>
                </c:pt>
                <c:pt idx="27452">
                  <c:v>-0.247507</c:v>
                </c:pt>
                <c:pt idx="27453">
                  <c:v>-0.24673600000000001</c:v>
                </c:pt>
                <c:pt idx="27454">
                  <c:v>-0.24402699999999999</c:v>
                </c:pt>
                <c:pt idx="27455">
                  <c:v>-0.242814</c:v>
                </c:pt>
                <c:pt idx="27456">
                  <c:v>-0.24230699999999999</c:v>
                </c:pt>
                <c:pt idx="27457">
                  <c:v>-0.24353900000000001</c:v>
                </c:pt>
                <c:pt idx="27458">
                  <c:v>-0.24509400000000001</c:v>
                </c:pt>
                <c:pt idx="27459">
                  <c:v>-0.244225</c:v>
                </c:pt>
                <c:pt idx="27460">
                  <c:v>-0.242812</c:v>
                </c:pt>
                <c:pt idx="27461">
                  <c:v>-0.24119399999999999</c:v>
                </c:pt>
                <c:pt idx="27462">
                  <c:v>-0.23919699999999999</c:v>
                </c:pt>
                <c:pt idx="27463">
                  <c:v>-0.23824600000000001</c:v>
                </c:pt>
                <c:pt idx="27464">
                  <c:v>-0.23666999999999999</c:v>
                </c:pt>
                <c:pt idx="27465">
                  <c:v>-0.23569799999999999</c:v>
                </c:pt>
                <c:pt idx="27466">
                  <c:v>-0.23592399999999999</c:v>
                </c:pt>
                <c:pt idx="27467">
                  <c:v>-0.235593</c:v>
                </c:pt>
                <c:pt idx="27468">
                  <c:v>-0.23447000000000001</c:v>
                </c:pt>
                <c:pt idx="27469">
                  <c:v>-0.23908499999999999</c:v>
                </c:pt>
                <c:pt idx="27470">
                  <c:v>-0.24165300000000001</c:v>
                </c:pt>
                <c:pt idx="27471">
                  <c:v>-0.24010200000000001</c:v>
                </c:pt>
                <c:pt idx="27472">
                  <c:v>-0.23947499999999999</c:v>
                </c:pt>
                <c:pt idx="27473">
                  <c:v>-0.23891999999999999</c:v>
                </c:pt>
                <c:pt idx="27474">
                  <c:v>-0.23857400000000001</c:v>
                </c:pt>
                <c:pt idx="27475">
                  <c:v>-0.23722499999999999</c:v>
                </c:pt>
                <c:pt idx="27476">
                  <c:v>-0.237201</c:v>
                </c:pt>
                <c:pt idx="27477">
                  <c:v>-0.23835600000000001</c:v>
                </c:pt>
                <c:pt idx="27478">
                  <c:v>-0.23780299999999999</c:v>
                </c:pt>
                <c:pt idx="27479">
                  <c:v>-0.237709</c:v>
                </c:pt>
                <c:pt idx="27480">
                  <c:v>-0.23838200000000001</c:v>
                </c:pt>
                <c:pt idx="27481">
                  <c:v>-0.23863100000000001</c:v>
                </c:pt>
                <c:pt idx="27482">
                  <c:v>-0.238623</c:v>
                </c:pt>
                <c:pt idx="27483">
                  <c:v>-0.242869</c:v>
                </c:pt>
                <c:pt idx="27484">
                  <c:v>-0.24812000000000001</c:v>
                </c:pt>
                <c:pt idx="27485">
                  <c:v>-0.24726899999999999</c:v>
                </c:pt>
                <c:pt idx="27486">
                  <c:v>-0.24735199999999999</c:v>
                </c:pt>
                <c:pt idx="27487">
                  <c:v>-0.24793200000000001</c:v>
                </c:pt>
                <c:pt idx="27488">
                  <c:v>-0.24948100000000001</c:v>
                </c:pt>
                <c:pt idx="27489">
                  <c:v>-0.25128200000000001</c:v>
                </c:pt>
                <c:pt idx="27490">
                  <c:v>-0.253056</c:v>
                </c:pt>
                <c:pt idx="27491">
                  <c:v>-0.25369900000000001</c:v>
                </c:pt>
                <c:pt idx="27492">
                  <c:v>-0.25286999999999998</c:v>
                </c:pt>
                <c:pt idx="27493">
                  <c:v>-0.25314999999999999</c:v>
                </c:pt>
                <c:pt idx="27494">
                  <c:v>-0.25377899999999998</c:v>
                </c:pt>
                <c:pt idx="27495">
                  <c:v>-0.25776399999999999</c:v>
                </c:pt>
                <c:pt idx="27496">
                  <c:v>-0.26402900000000001</c:v>
                </c:pt>
                <c:pt idx="27497">
                  <c:v>-0.26216800000000001</c:v>
                </c:pt>
                <c:pt idx="27498">
                  <c:v>-0.26045200000000002</c:v>
                </c:pt>
                <c:pt idx="27499">
                  <c:v>-0.25869999999999999</c:v>
                </c:pt>
                <c:pt idx="27500">
                  <c:v>-0.25870300000000002</c:v>
                </c:pt>
                <c:pt idx="27501">
                  <c:v>-0.25878099999999998</c:v>
                </c:pt>
                <c:pt idx="27502">
                  <c:v>-0.25951000000000002</c:v>
                </c:pt>
                <c:pt idx="27503">
                  <c:v>-0.25937100000000002</c:v>
                </c:pt>
                <c:pt idx="27504">
                  <c:v>-0.25975999999999999</c:v>
                </c:pt>
                <c:pt idx="27505">
                  <c:v>-0.25941599999999998</c:v>
                </c:pt>
                <c:pt idx="27506">
                  <c:v>-0.25809199999999999</c:v>
                </c:pt>
                <c:pt idx="27507">
                  <c:v>-0.26024799999999998</c:v>
                </c:pt>
                <c:pt idx="27508">
                  <c:v>-0.267013</c:v>
                </c:pt>
                <c:pt idx="27509">
                  <c:v>-0.26719399999999999</c:v>
                </c:pt>
                <c:pt idx="27510">
                  <c:v>-0.26816499999999999</c:v>
                </c:pt>
                <c:pt idx="27511">
                  <c:v>-0.26862799999999998</c:v>
                </c:pt>
                <c:pt idx="27512">
                  <c:v>-0.27021699999999998</c:v>
                </c:pt>
                <c:pt idx="27513">
                  <c:v>-0.272198</c:v>
                </c:pt>
                <c:pt idx="27514">
                  <c:v>-0.273893</c:v>
                </c:pt>
                <c:pt idx="27515">
                  <c:v>-0.27409099999999997</c:v>
                </c:pt>
                <c:pt idx="27516">
                  <c:v>-0.27410000000000001</c:v>
                </c:pt>
                <c:pt idx="27517">
                  <c:v>-0.27454699999999999</c:v>
                </c:pt>
                <c:pt idx="27518">
                  <c:v>-0.273428</c:v>
                </c:pt>
                <c:pt idx="27519">
                  <c:v>-0.27300600000000003</c:v>
                </c:pt>
                <c:pt idx="27520">
                  <c:v>-0.27777299999999999</c:v>
                </c:pt>
                <c:pt idx="27521">
                  <c:v>-0.27706199999999997</c:v>
                </c:pt>
                <c:pt idx="27522">
                  <c:v>-0.276731</c:v>
                </c:pt>
                <c:pt idx="27523">
                  <c:v>-0.27744099999999999</c:v>
                </c:pt>
                <c:pt idx="27524">
                  <c:v>-0.27882400000000002</c:v>
                </c:pt>
                <c:pt idx="27525">
                  <c:v>-0.27920099999999998</c:v>
                </c:pt>
                <c:pt idx="27526">
                  <c:v>-0.27884599999999998</c:v>
                </c:pt>
                <c:pt idx="27527">
                  <c:v>-0.27755999999999997</c:v>
                </c:pt>
                <c:pt idx="27528">
                  <c:v>-0.27805200000000002</c:v>
                </c:pt>
                <c:pt idx="27529">
                  <c:v>-0.27756399999999998</c:v>
                </c:pt>
                <c:pt idx="27530">
                  <c:v>-0.27732800000000002</c:v>
                </c:pt>
                <c:pt idx="27531">
                  <c:v>-0.27851999999999999</c:v>
                </c:pt>
                <c:pt idx="27532">
                  <c:v>-0.28398299999999999</c:v>
                </c:pt>
                <c:pt idx="27533">
                  <c:v>-0.28292400000000001</c:v>
                </c:pt>
                <c:pt idx="27534">
                  <c:v>-0.28299099999999999</c:v>
                </c:pt>
                <c:pt idx="27535">
                  <c:v>-0.28190300000000001</c:v>
                </c:pt>
                <c:pt idx="27536">
                  <c:v>-0.280779</c:v>
                </c:pt>
                <c:pt idx="27537">
                  <c:v>-0.27963199999999999</c:v>
                </c:pt>
                <c:pt idx="27538">
                  <c:v>-0.280192</c:v>
                </c:pt>
                <c:pt idx="27539">
                  <c:v>-0.279532</c:v>
                </c:pt>
                <c:pt idx="27540">
                  <c:v>-0.27839799999999998</c:v>
                </c:pt>
                <c:pt idx="27541">
                  <c:v>-0.277171</c:v>
                </c:pt>
                <c:pt idx="27542">
                  <c:v>-0.277366</c:v>
                </c:pt>
                <c:pt idx="27543">
                  <c:v>-0.27736899999999998</c:v>
                </c:pt>
                <c:pt idx="27544">
                  <c:v>-0.277451</c:v>
                </c:pt>
                <c:pt idx="27545">
                  <c:v>-0.27650200000000003</c:v>
                </c:pt>
                <c:pt idx="27546">
                  <c:v>-0.27791700000000003</c:v>
                </c:pt>
                <c:pt idx="27547">
                  <c:v>-0.28468399999999999</c:v>
                </c:pt>
                <c:pt idx="27548">
                  <c:v>-0.28597600000000001</c:v>
                </c:pt>
                <c:pt idx="27549">
                  <c:v>-0.28767700000000002</c:v>
                </c:pt>
                <c:pt idx="27550">
                  <c:v>-0.28929500000000002</c:v>
                </c:pt>
                <c:pt idx="27551">
                  <c:v>-0.29062300000000002</c:v>
                </c:pt>
                <c:pt idx="27552">
                  <c:v>-0.291242</c:v>
                </c:pt>
                <c:pt idx="27553">
                  <c:v>-0.29239199999999999</c:v>
                </c:pt>
                <c:pt idx="27554">
                  <c:v>-0.29358699999999999</c:v>
                </c:pt>
                <c:pt idx="27555">
                  <c:v>-0.29531600000000002</c:v>
                </c:pt>
                <c:pt idx="27556">
                  <c:v>-0.29664600000000002</c:v>
                </c:pt>
                <c:pt idx="27557">
                  <c:v>-0.297095</c:v>
                </c:pt>
                <c:pt idx="27558">
                  <c:v>-0.29691400000000001</c:v>
                </c:pt>
                <c:pt idx="27559">
                  <c:v>-0.30171799999999999</c:v>
                </c:pt>
                <c:pt idx="27560">
                  <c:v>-0.309726</c:v>
                </c:pt>
                <c:pt idx="27561">
                  <c:v>-0.31013400000000002</c:v>
                </c:pt>
                <c:pt idx="27562">
                  <c:v>-0.30895299999999998</c:v>
                </c:pt>
                <c:pt idx="27563">
                  <c:v>-0.30633300000000002</c:v>
                </c:pt>
                <c:pt idx="27564">
                  <c:v>-0.30698199999999998</c:v>
                </c:pt>
                <c:pt idx="27565">
                  <c:v>-0.306867</c:v>
                </c:pt>
                <c:pt idx="27566">
                  <c:v>-0.30754599999999999</c:v>
                </c:pt>
                <c:pt idx="27567">
                  <c:v>-0.30822300000000002</c:v>
                </c:pt>
                <c:pt idx="27568">
                  <c:v>-0.30904199999999998</c:v>
                </c:pt>
                <c:pt idx="27569">
                  <c:v>-0.309923</c:v>
                </c:pt>
                <c:pt idx="27570">
                  <c:v>-0.30998199999999998</c:v>
                </c:pt>
                <c:pt idx="27571">
                  <c:v>-0.309554</c:v>
                </c:pt>
                <c:pt idx="27572">
                  <c:v>-0.30688599999999999</c:v>
                </c:pt>
                <c:pt idx="27573">
                  <c:v>-0.31063299999999999</c:v>
                </c:pt>
                <c:pt idx="27574">
                  <c:v>-0.31501000000000001</c:v>
                </c:pt>
                <c:pt idx="27575">
                  <c:v>-0.31412200000000001</c:v>
                </c:pt>
                <c:pt idx="27576">
                  <c:v>-0.31382599999999999</c:v>
                </c:pt>
                <c:pt idx="27577">
                  <c:v>-0.31403399999999998</c:v>
                </c:pt>
                <c:pt idx="27578">
                  <c:v>-0.31434200000000001</c:v>
                </c:pt>
                <c:pt idx="27579">
                  <c:v>-0.31371900000000003</c:v>
                </c:pt>
                <c:pt idx="27580">
                  <c:v>-0.31424099999999999</c:v>
                </c:pt>
                <c:pt idx="27581">
                  <c:v>-0.31552000000000002</c:v>
                </c:pt>
                <c:pt idx="27582">
                  <c:v>-0.31680900000000001</c:v>
                </c:pt>
                <c:pt idx="27583">
                  <c:v>-0.31729200000000002</c:v>
                </c:pt>
                <c:pt idx="27584">
                  <c:v>-0.31806299999999998</c:v>
                </c:pt>
                <c:pt idx="27585">
                  <c:v>-0.318915</c:v>
                </c:pt>
                <c:pt idx="27586">
                  <c:v>-0.32018099999999999</c:v>
                </c:pt>
                <c:pt idx="27587">
                  <c:v>-0.31992300000000001</c:v>
                </c:pt>
                <c:pt idx="27588">
                  <c:v>-0.324882</c:v>
                </c:pt>
                <c:pt idx="27589">
                  <c:v>-0.32819700000000002</c:v>
                </c:pt>
                <c:pt idx="27590">
                  <c:v>-0.32829599999999998</c:v>
                </c:pt>
                <c:pt idx="27591">
                  <c:v>-0.32909899999999997</c:v>
                </c:pt>
                <c:pt idx="27592">
                  <c:v>-0.33021899999999998</c:v>
                </c:pt>
                <c:pt idx="27593">
                  <c:v>-0.33271600000000001</c:v>
                </c:pt>
                <c:pt idx="27594">
                  <c:v>-0.32767800000000002</c:v>
                </c:pt>
                <c:pt idx="27595">
                  <c:v>-0.33148699999999998</c:v>
                </c:pt>
                <c:pt idx="27596">
                  <c:v>-0.33440700000000001</c:v>
                </c:pt>
                <c:pt idx="27597">
                  <c:v>-0.33565400000000001</c:v>
                </c:pt>
                <c:pt idx="27598">
                  <c:v>-0.33821800000000002</c:v>
                </c:pt>
                <c:pt idx="27599">
                  <c:v>-0.33950000000000002</c:v>
                </c:pt>
                <c:pt idx="27600">
                  <c:v>-0.34117500000000001</c:v>
                </c:pt>
                <c:pt idx="27601">
                  <c:v>-0.341808</c:v>
                </c:pt>
                <c:pt idx="27602">
                  <c:v>-0.34173700000000001</c:v>
                </c:pt>
                <c:pt idx="27603">
                  <c:v>-0.34727599999999997</c:v>
                </c:pt>
                <c:pt idx="27604">
                  <c:v>-0.34728599999999998</c:v>
                </c:pt>
                <c:pt idx="27605">
                  <c:v>-0.344835</c:v>
                </c:pt>
                <c:pt idx="27606">
                  <c:v>-0.34175100000000003</c:v>
                </c:pt>
                <c:pt idx="27607">
                  <c:v>-0.33770299999999998</c:v>
                </c:pt>
                <c:pt idx="27608">
                  <c:v>-0.33650999999999998</c:v>
                </c:pt>
                <c:pt idx="27609">
                  <c:v>-0.33621800000000002</c:v>
                </c:pt>
                <c:pt idx="27610">
                  <c:v>-0.33588600000000002</c:v>
                </c:pt>
                <c:pt idx="27611">
                  <c:v>-0.33556999999999998</c:v>
                </c:pt>
                <c:pt idx="27612">
                  <c:v>-0.334839</c:v>
                </c:pt>
                <c:pt idx="27613">
                  <c:v>-0.33298299999999997</c:v>
                </c:pt>
                <c:pt idx="27614">
                  <c:v>-0.33215099999999997</c:v>
                </c:pt>
                <c:pt idx="27615">
                  <c:v>-0.32984200000000002</c:v>
                </c:pt>
                <c:pt idx="27616">
                  <c:v>-0.32890399999999997</c:v>
                </c:pt>
                <c:pt idx="27617">
                  <c:v>-0.32863700000000001</c:v>
                </c:pt>
                <c:pt idx="27618">
                  <c:v>-0.32672000000000001</c:v>
                </c:pt>
                <c:pt idx="27619">
                  <c:v>-0.33190199999999997</c:v>
                </c:pt>
                <c:pt idx="27620">
                  <c:v>-0.33207100000000001</c:v>
                </c:pt>
                <c:pt idx="27621">
                  <c:v>-0.33124999999999999</c:v>
                </c:pt>
                <c:pt idx="27622">
                  <c:v>-0.33192199999999999</c:v>
                </c:pt>
                <c:pt idx="27623">
                  <c:v>-0.33208900000000002</c:v>
                </c:pt>
                <c:pt idx="27624">
                  <c:v>-0.332733</c:v>
                </c:pt>
                <c:pt idx="27625">
                  <c:v>-0.33238299999999998</c:v>
                </c:pt>
                <c:pt idx="27626">
                  <c:v>-0.33312999999999998</c:v>
                </c:pt>
                <c:pt idx="27627">
                  <c:v>-0.33424100000000001</c:v>
                </c:pt>
                <c:pt idx="27628">
                  <c:v>-0.33434900000000001</c:v>
                </c:pt>
                <c:pt idx="27629">
                  <c:v>-0.33449600000000002</c:v>
                </c:pt>
                <c:pt idx="27630">
                  <c:v>-0.33401900000000001</c:v>
                </c:pt>
                <c:pt idx="27631">
                  <c:v>-0.33260200000000001</c:v>
                </c:pt>
                <c:pt idx="27632">
                  <c:v>-0.33121699999999998</c:v>
                </c:pt>
                <c:pt idx="27633">
                  <c:v>-0.32918799999999998</c:v>
                </c:pt>
                <c:pt idx="27634">
                  <c:v>-0.32700499999999999</c:v>
                </c:pt>
                <c:pt idx="27635">
                  <c:v>-0.32603900000000002</c:v>
                </c:pt>
                <c:pt idx="27636">
                  <c:v>-0.32435599999999998</c:v>
                </c:pt>
                <c:pt idx="27637">
                  <c:v>-0.32533099999999998</c:v>
                </c:pt>
                <c:pt idx="27638">
                  <c:v>-0.32628000000000001</c:v>
                </c:pt>
                <c:pt idx="27639">
                  <c:v>-0.32634099999999999</c:v>
                </c:pt>
                <c:pt idx="27640">
                  <c:v>-0.32639499999999999</c:v>
                </c:pt>
                <c:pt idx="27641">
                  <c:v>-0.32684600000000003</c:v>
                </c:pt>
                <c:pt idx="27642">
                  <c:v>-0.32741700000000001</c:v>
                </c:pt>
                <c:pt idx="27643">
                  <c:v>-0.32830999999999999</c:v>
                </c:pt>
                <c:pt idx="27644">
                  <c:v>-0.33254400000000001</c:v>
                </c:pt>
                <c:pt idx="27645">
                  <c:v>-0.32987899999999998</c:v>
                </c:pt>
                <c:pt idx="27646">
                  <c:v>-0.32886900000000002</c:v>
                </c:pt>
                <c:pt idx="27647">
                  <c:v>-0.32785399999999998</c:v>
                </c:pt>
                <c:pt idx="27648">
                  <c:v>-0.32623000000000002</c:v>
                </c:pt>
                <c:pt idx="27649">
                  <c:v>-0.32441399999999998</c:v>
                </c:pt>
                <c:pt idx="27650">
                  <c:v>-0.322938</c:v>
                </c:pt>
                <c:pt idx="27651">
                  <c:v>-0.32085999999999998</c:v>
                </c:pt>
                <c:pt idx="27652">
                  <c:v>-0.31924799999999998</c:v>
                </c:pt>
                <c:pt idx="27653">
                  <c:v>-0.31825399999999998</c:v>
                </c:pt>
                <c:pt idx="27654">
                  <c:v>-0.31679200000000002</c:v>
                </c:pt>
                <c:pt idx="27655">
                  <c:v>-0.31511299999999998</c:v>
                </c:pt>
                <c:pt idx="27656">
                  <c:v>-0.31355699999999997</c:v>
                </c:pt>
                <c:pt idx="27657">
                  <c:v>-0.31324600000000002</c:v>
                </c:pt>
                <c:pt idx="27658">
                  <c:v>-0.31168400000000002</c:v>
                </c:pt>
                <c:pt idx="27659">
                  <c:v>-0.30923400000000001</c:v>
                </c:pt>
                <c:pt idx="27660">
                  <c:v>-0.30738100000000002</c:v>
                </c:pt>
                <c:pt idx="27661">
                  <c:v>-0.30524600000000002</c:v>
                </c:pt>
                <c:pt idx="27662">
                  <c:v>-0.30260199999999998</c:v>
                </c:pt>
                <c:pt idx="27663">
                  <c:v>-0.30063299999999998</c:v>
                </c:pt>
                <c:pt idx="27664">
                  <c:v>-0.29985299999999998</c:v>
                </c:pt>
                <c:pt idx="27665">
                  <c:v>-0.298705</c:v>
                </c:pt>
                <c:pt idx="27666">
                  <c:v>-0.30082500000000001</c:v>
                </c:pt>
                <c:pt idx="27667">
                  <c:v>-0.30275200000000002</c:v>
                </c:pt>
                <c:pt idx="27668">
                  <c:v>-0.298711</c:v>
                </c:pt>
                <c:pt idx="27669">
                  <c:v>-0.29536299999999999</c:v>
                </c:pt>
                <c:pt idx="27670">
                  <c:v>-0.29321900000000001</c:v>
                </c:pt>
                <c:pt idx="27671">
                  <c:v>-0.291875</c:v>
                </c:pt>
                <c:pt idx="27672">
                  <c:v>-0.289053</c:v>
                </c:pt>
                <c:pt idx="27673">
                  <c:v>-0.28694199999999997</c:v>
                </c:pt>
                <c:pt idx="27674">
                  <c:v>-0.28559499999999999</c:v>
                </c:pt>
                <c:pt idx="27675">
                  <c:v>-0.28359499999999999</c:v>
                </c:pt>
                <c:pt idx="27676">
                  <c:v>-0.27977099999999999</c:v>
                </c:pt>
                <c:pt idx="27677">
                  <c:v>-0.27529100000000001</c:v>
                </c:pt>
                <c:pt idx="27678">
                  <c:v>-0.27138699999999999</c:v>
                </c:pt>
                <c:pt idx="27679">
                  <c:v>-0.268459</c:v>
                </c:pt>
                <c:pt idx="27680">
                  <c:v>-0.26651799999999998</c:v>
                </c:pt>
                <c:pt idx="27681">
                  <c:v>-0.26452999999999999</c:v>
                </c:pt>
                <c:pt idx="27682">
                  <c:v>-0.26195099999999999</c:v>
                </c:pt>
                <c:pt idx="27683">
                  <c:v>-0.259268</c:v>
                </c:pt>
                <c:pt idx="27684">
                  <c:v>-0.25552399999999997</c:v>
                </c:pt>
                <c:pt idx="27685">
                  <c:v>-0.254112</c:v>
                </c:pt>
                <c:pt idx="27686">
                  <c:v>-0.25453300000000001</c:v>
                </c:pt>
                <c:pt idx="27687">
                  <c:v>-0.25165300000000002</c:v>
                </c:pt>
                <c:pt idx="27688">
                  <c:v>-0.25028299999999998</c:v>
                </c:pt>
                <c:pt idx="27689">
                  <c:v>-0.24781700000000001</c:v>
                </c:pt>
                <c:pt idx="27690">
                  <c:v>-0.246285</c:v>
                </c:pt>
                <c:pt idx="27691">
                  <c:v>-0.24365700000000001</c:v>
                </c:pt>
                <c:pt idx="27692">
                  <c:v>-0.24060000000000001</c:v>
                </c:pt>
                <c:pt idx="27693">
                  <c:v>-0.23826600000000001</c:v>
                </c:pt>
                <c:pt idx="27694">
                  <c:v>-0.236045</c:v>
                </c:pt>
                <c:pt idx="27695">
                  <c:v>-0.23309199999999999</c:v>
                </c:pt>
                <c:pt idx="27696">
                  <c:v>-0.230213</c:v>
                </c:pt>
                <c:pt idx="27697">
                  <c:v>-0.227191</c:v>
                </c:pt>
                <c:pt idx="27698">
                  <c:v>-0.22511</c:v>
                </c:pt>
                <c:pt idx="27699">
                  <c:v>-0.225022</c:v>
                </c:pt>
                <c:pt idx="27700">
                  <c:v>-0.22328200000000001</c:v>
                </c:pt>
                <c:pt idx="27701">
                  <c:v>-0.22117300000000001</c:v>
                </c:pt>
                <c:pt idx="27702">
                  <c:v>-0.21854499999999999</c:v>
                </c:pt>
                <c:pt idx="27703">
                  <c:v>-0.21465999999999999</c:v>
                </c:pt>
                <c:pt idx="27704">
                  <c:v>-0.21496699999999999</c:v>
                </c:pt>
                <c:pt idx="27705">
                  <c:v>-0.21676500000000001</c:v>
                </c:pt>
                <c:pt idx="27706">
                  <c:v>-0.213725</c:v>
                </c:pt>
                <c:pt idx="27707">
                  <c:v>-0.21306900000000001</c:v>
                </c:pt>
                <c:pt idx="27708">
                  <c:v>-0.212255</c:v>
                </c:pt>
                <c:pt idx="27709">
                  <c:v>-0.21182799999999999</c:v>
                </c:pt>
                <c:pt idx="27710">
                  <c:v>-0.21229000000000001</c:v>
                </c:pt>
                <c:pt idx="27711">
                  <c:v>-0.21221400000000001</c:v>
                </c:pt>
                <c:pt idx="27712">
                  <c:v>-0.211564</c:v>
                </c:pt>
                <c:pt idx="27713">
                  <c:v>-0.21127899999999999</c:v>
                </c:pt>
                <c:pt idx="27714">
                  <c:v>-0.21046999999999999</c:v>
                </c:pt>
                <c:pt idx="27715">
                  <c:v>-0.20871700000000001</c:v>
                </c:pt>
                <c:pt idx="27716">
                  <c:v>-0.20526700000000001</c:v>
                </c:pt>
                <c:pt idx="27717">
                  <c:v>-0.20022100000000001</c:v>
                </c:pt>
                <c:pt idx="27718">
                  <c:v>-0.19312499999999999</c:v>
                </c:pt>
                <c:pt idx="27719">
                  <c:v>-0.189362</c:v>
                </c:pt>
                <c:pt idx="27720">
                  <c:v>-0.18776000000000001</c:v>
                </c:pt>
                <c:pt idx="27721">
                  <c:v>-0.185226</c:v>
                </c:pt>
                <c:pt idx="27722">
                  <c:v>-0.18190400000000001</c:v>
                </c:pt>
                <c:pt idx="27723">
                  <c:v>-0.18221499999999999</c:v>
                </c:pt>
                <c:pt idx="27724">
                  <c:v>-0.18693299999999999</c:v>
                </c:pt>
                <c:pt idx="27725">
                  <c:v>-0.185448</c:v>
                </c:pt>
                <c:pt idx="27726">
                  <c:v>-0.184225</c:v>
                </c:pt>
                <c:pt idx="27727">
                  <c:v>-0.18237400000000001</c:v>
                </c:pt>
                <c:pt idx="27728">
                  <c:v>-0.18061099999999999</c:v>
                </c:pt>
                <c:pt idx="27729">
                  <c:v>-0.17957100000000001</c:v>
                </c:pt>
                <c:pt idx="27730">
                  <c:v>-0.17969599999999999</c:v>
                </c:pt>
                <c:pt idx="27731">
                  <c:v>-0.178288</c:v>
                </c:pt>
                <c:pt idx="27732">
                  <c:v>-0.176289</c:v>
                </c:pt>
                <c:pt idx="27733">
                  <c:v>-0.17250299999999999</c:v>
                </c:pt>
                <c:pt idx="27734">
                  <c:v>-0.17035700000000001</c:v>
                </c:pt>
                <c:pt idx="27735">
                  <c:v>-0.168516</c:v>
                </c:pt>
                <c:pt idx="27736">
                  <c:v>-0.166214</c:v>
                </c:pt>
                <c:pt idx="27737">
                  <c:v>-0.16444500000000001</c:v>
                </c:pt>
                <c:pt idx="27738">
                  <c:v>-0.16314000000000001</c:v>
                </c:pt>
                <c:pt idx="27739">
                  <c:v>-0.16181000000000001</c:v>
                </c:pt>
                <c:pt idx="27740">
                  <c:v>-0.15997</c:v>
                </c:pt>
                <c:pt idx="27741">
                  <c:v>-0.15715399999999999</c:v>
                </c:pt>
                <c:pt idx="27742">
                  <c:v>-0.154836</c:v>
                </c:pt>
                <c:pt idx="27743">
                  <c:v>-0.15399499999999999</c:v>
                </c:pt>
                <c:pt idx="27744">
                  <c:v>-0.15268300000000001</c:v>
                </c:pt>
                <c:pt idx="27745">
                  <c:v>-0.15085299999999999</c:v>
                </c:pt>
                <c:pt idx="27746">
                  <c:v>-0.14948400000000001</c:v>
                </c:pt>
                <c:pt idx="27747">
                  <c:v>-0.14820900000000001</c:v>
                </c:pt>
                <c:pt idx="27748">
                  <c:v>-0.14584900000000001</c:v>
                </c:pt>
                <c:pt idx="27749">
                  <c:v>-0.145342</c:v>
                </c:pt>
                <c:pt idx="27750">
                  <c:v>-0.144737</c:v>
                </c:pt>
                <c:pt idx="27751">
                  <c:v>-0.14250499999999999</c:v>
                </c:pt>
                <c:pt idx="27752">
                  <c:v>-0.14638200000000001</c:v>
                </c:pt>
                <c:pt idx="27753">
                  <c:v>-0.14574400000000001</c:v>
                </c:pt>
                <c:pt idx="27754">
                  <c:v>-0.14463300000000001</c:v>
                </c:pt>
                <c:pt idx="27755">
                  <c:v>-0.14352100000000001</c:v>
                </c:pt>
                <c:pt idx="27756">
                  <c:v>-0.14124800000000001</c:v>
                </c:pt>
                <c:pt idx="27757">
                  <c:v>-0.13955300000000001</c:v>
                </c:pt>
                <c:pt idx="27758">
                  <c:v>-0.13964399999999999</c:v>
                </c:pt>
                <c:pt idx="27759">
                  <c:v>-0.138768</c:v>
                </c:pt>
                <c:pt idx="27760">
                  <c:v>-0.13883000000000001</c:v>
                </c:pt>
                <c:pt idx="27761">
                  <c:v>-0.131517</c:v>
                </c:pt>
                <c:pt idx="27762">
                  <c:v>-0.134216</c:v>
                </c:pt>
                <c:pt idx="27763">
                  <c:v>-0.134717</c:v>
                </c:pt>
                <c:pt idx="27764">
                  <c:v>-0.13297200000000001</c:v>
                </c:pt>
                <c:pt idx="27765">
                  <c:v>-0.13236100000000001</c:v>
                </c:pt>
                <c:pt idx="27766">
                  <c:v>-0.131468</c:v>
                </c:pt>
                <c:pt idx="27767">
                  <c:v>-0.13040499999999999</c:v>
                </c:pt>
                <c:pt idx="27768">
                  <c:v>-0.128446</c:v>
                </c:pt>
                <c:pt idx="27769">
                  <c:v>-0.12801199999999999</c:v>
                </c:pt>
                <c:pt idx="27770">
                  <c:v>-0.127771</c:v>
                </c:pt>
                <c:pt idx="27771">
                  <c:v>-0.12614</c:v>
                </c:pt>
                <c:pt idx="27772">
                  <c:v>-0.12446599999999999</c:v>
                </c:pt>
                <c:pt idx="27773">
                  <c:v>-0.123835</c:v>
                </c:pt>
                <c:pt idx="27774">
                  <c:v>-0.123367</c:v>
                </c:pt>
                <c:pt idx="27775">
                  <c:v>-0.12217699999999999</c:v>
                </c:pt>
                <c:pt idx="27776">
                  <c:v>-0.124822</c:v>
                </c:pt>
                <c:pt idx="27777">
                  <c:v>-0.12561700000000001</c:v>
                </c:pt>
                <c:pt idx="27778">
                  <c:v>-0.12353</c:v>
                </c:pt>
                <c:pt idx="27779">
                  <c:v>-0.122142</c:v>
                </c:pt>
                <c:pt idx="27780">
                  <c:v>-0.120361</c:v>
                </c:pt>
                <c:pt idx="27781">
                  <c:v>-0.119753</c:v>
                </c:pt>
                <c:pt idx="27782">
                  <c:v>-0.11898499999999999</c:v>
                </c:pt>
                <c:pt idx="27783">
                  <c:v>-0.11766699999999999</c:v>
                </c:pt>
                <c:pt idx="27784">
                  <c:v>-0.115894</c:v>
                </c:pt>
                <c:pt idx="27785">
                  <c:v>-0.113653</c:v>
                </c:pt>
                <c:pt idx="27786">
                  <c:v>-0.11233700000000001</c:v>
                </c:pt>
                <c:pt idx="27787">
                  <c:v>-0.111917</c:v>
                </c:pt>
                <c:pt idx="27788">
                  <c:v>-0.11131000000000001</c:v>
                </c:pt>
                <c:pt idx="27789">
                  <c:v>-0.109503</c:v>
                </c:pt>
                <c:pt idx="27790">
                  <c:v>-0.107118</c:v>
                </c:pt>
                <c:pt idx="27791">
                  <c:v>-0.10505100000000001</c:v>
                </c:pt>
                <c:pt idx="27792">
                  <c:v>-0.103433</c:v>
                </c:pt>
                <c:pt idx="27793">
                  <c:v>-0.101366</c:v>
                </c:pt>
                <c:pt idx="27794">
                  <c:v>-0.103605</c:v>
                </c:pt>
                <c:pt idx="27795">
                  <c:v>-0.108069</c:v>
                </c:pt>
                <c:pt idx="27796">
                  <c:v>-0.108323</c:v>
                </c:pt>
                <c:pt idx="27797">
                  <c:v>-0.109527</c:v>
                </c:pt>
                <c:pt idx="27798">
                  <c:v>-0.108016</c:v>
                </c:pt>
                <c:pt idx="27799">
                  <c:v>-0.105809</c:v>
                </c:pt>
                <c:pt idx="27800">
                  <c:v>-0.105125</c:v>
                </c:pt>
                <c:pt idx="27801">
                  <c:v>-0.10278</c:v>
                </c:pt>
                <c:pt idx="27802">
                  <c:v>-0.100498</c:v>
                </c:pt>
                <c:pt idx="27803">
                  <c:v>-9.9427799999999997E-2</c:v>
                </c:pt>
                <c:pt idx="27804">
                  <c:v>-9.8307099999999994E-2</c:v>
                </c:pt>
                <c:pt idx="27805">
                  <c:v>-9.7746200000000005E-2</c:v>
                </c:pt>
                <c:pt idx="27806">
                  <c:v>-9.7893300000000003E-2</c:v>
                </c:pt>
                <c:pt idx="27807">
                  <c:v>-9.9890800000000002E-2</c:v>
                </c:pt>
                <c:pt idx="27808">
                  <c:v>-0.102324</c:v>
                </c:pt>
                <c:pt idx="27809">
                  <c:v>-0.101359</c:v>
                </c:pt>
                <c:pt idx="27810">
                  <c:v>-0.10005799999999999</c:v>
                </c:pt>
                <c:pt idx="27811">
                  <c:v>-0.100462</c:v>
                </c:pt>
                <c:pt idx="27812">
                  <c:v>-0.102119</c:v>
                </c:pt>
                <c:pt idx="27813">
                  <c:v>-0.106082</c:v>
                </c:pt>
                <c:pt idx="27814">
                  <c:v>-0.10483199999999999</c:v>
                </c:pt>
                <c:pt idx="27815">
                  <c:v>-0.10530100000000001</c:v>
                </c:pt>
                <c:pt idx="27816">
                  <c:v>-0.10381899999999999</c:v>
                </c:pt>
                <c:pt idx="27817">
                  <c:v>-0.104516</c:v>
                </c:pt>
                <c:pt idx="27818">
                  <c:v>-0.10358100000000001</c:v>
                </c:pt>
                <c:pt idx="27819">
                  <c:v>-0.101799</c:v>
                </c:pt>
                <c:pt idx="27820">
                  <c:v>-0.102038</c:v>
                </c:pt>
                <c:pt idx="27821">
                  <c:v>-0.1014</c:v>
                </c:pt>
                <c:pt idx="27822">
                  <c:v>-9.8719799999999996E-2</c:v>
                </c:pt>
                <c:pt idx="27823">
                  <c:v>-9.5991000000000007E-2</c:v>
                </c:pt>
                <c:pt idx="27824">
                  <c:v>-9.4481099999999998E-2</c:v>
                </c:pt>
                <c:pt idx="27825">
                  <c:v>-9.2041200000000004E-2</c:v>
                </c:pt>
                <c:pt idx="27826">
                  <c:v>-8.9854100000000006E-2</c:v>
                </c:pt>
                <c:pt idx="27827">
                  <c:v>-8.8885900000000004E-2</c:v>
                </c:pt>
                <c:pt idx="27828">
                  <c:v>-8.6810499999999999E-2</c:v>
                </c:pt>
                <c:pt idx="27829">
                  <c:v>-8.4585400000000005E-2</c:v>
                </c:pt>
                <c:pt idx="27830">
                  <c:v>-8.2584400000000002E-2</c:v>
                </c:pt>
                <c:pt idx="27831">
                  <c:v>-8.2117899999999994E-2</c:v>
                </c:pt>
                <c:pt idx="27832">
                  <c:v>-8.3609799999999998E-2</c:v>
                </c:pt>
                <c:pt idx="27833">
                  <c:v>-8.1325999999999996E-2</c:v>
                </c:pt>
                <c:pt idx="27834">
                  <c:v>-8.0189700000000003E-2</c:v>
                </c:pt>
                <c:pt idx="27835">
                  <c:v>-7.8134899999999993E-2</c:v>
                </c:pt>
                <c:pt idx="27836">
                  <c:v>-7.6619999999999994E-2</c:v>
                </c:pt>
                <c:pt idx="27837">
                  <c:v>-7.53664E-2</c:v>
                </c:pt>
                <c:pt idx="27838">
                  <c:v>-7.5004699999999994E-2</c:v>
                </c:pt>
                <c:pt idx="27839">
                  <c:v>-7.4180700000000002E-2</c:v>
                </c:pt>
                <c:pt idx="27840">
                  <c:v>-7.2236099999999998E-2</c:v>
                </c:pt>
                <c:pt idx="27841">
                  <c:v>-7.0785500000000001E-2</c:v>
                </c:pt>
                <c:pt idx="27842">
                  <c:v>-7.0150500000000005E-2</c:v>
                </c:pt>
                <c:pt idx="27843">
                  <c:v>-6.9502300000000003E-2</c:v>
                </c:pt>
                <c:pt idx="27844">
                  <c:v>-6.9254800000000005E-2</c:v>
                </c:pt>
                <c:pt idx="27845">
                  <c:v>-6.9466299999999995E-2</c:v>
                </c:pt>
                <c:pt idx="27846">
                  <c:v>-6.9660899999999998E-2</c:v>
                </c:pt>
                <c:pt idx="27847">
                  <c:v>-6.7821300000000001E-2</c:v>
                </c:pt>
                <c:pt idx="27848">
                  <c:v>-6.5187300000000004E-2</c:v>
                </c:pt>
                <c:pt idx="27849">
                  <c:v>-6.7698800000000003E-2</c:v>
                </c:pt>
                <c:pt idx="27850">
                  <c:v>-7.2491200000000006E-2</c:v>
                </c:pt>
                <c:pt idx="27851">
                  <c:v>-7.2149199999999997E-2</c:v>
                </c:pt>
                <c:pt idx="27852">
                  <c:v>-7.2908100000000003E-2</c:v>
                </c:pt>
                <c:pt idx="27853">
                  <c:v>-7.1807499999999996E-2</c:v>
                </c:pt>
                <c:pt idx="27854">
                  <c:v>-7.1789500000000006E-2</c:v>
                </c:pt>
                <c:pt idx="27855">
                  <c:v>-7.4550000000000005E-2</c:v>
                </c:pt>
                <c:pt idx="27856">
                  <c:v>-7.4867500000000003E-2</c:v>
                </c:pt>
                <c:pt idx="27857">
                  <c:v>-7.2453600000000007E-2</c:v>
                </c:pt>
                <c:pt idx="27858">
                  <c:v>-6.86253E-2</c:v>
                </c:pt>
                <c:pt idx="27859">
                  <c:v>-6.3984100000000002E-2</c:v>
                </c:pt>
                <c:pt idx="27860">
                  <c:v>-5.9642300000000002E-2</c:v>
                </c:pt>
                <c:pt idx="27861">
                  <c:v>-5.6413199999999997E-2</c:v>
                </c:pt>
                <c:pt idx="27862">
                  <c:v>-5.2704300000000003E-2</c:v>
                </c:pt>
                <c:pt idx="27863">
                  <c:v>-4.9866099999999997E-2</c:v>
                </c:pt>
                <c:pt idx="27864">
                  <c:v>-4.77087E-2</c:v>
                </c:pt>
                <c:pt idx="27865">
                  <c:v>-4.75801E-2</c:v>
                </c:pt>
                <c:pt idx="27866">
                  <c:v>-4.44921E-2</c:v>
                </c:pt>
                <c:pt idx="27867">
                  <c:v>-4.7075100000000002E-2</c:v>
                </c:pt>
                <c:pt idx="27868">
                  <c:v>-4.9038699999999998E-2</c:v>
                </c:pt>
                <c:pt idx="27869">
                  <c:v>-4.67833E-2</c:v>
                </c:pt>
                <c:pt idx="27870">
                  <c:v>-4.56885E-2</c:v>
                </c:pt>
                <c:pt idx="27871">
                  <c:v>-4.5632600000000002E-2</c:v>
                </c:pt>
                <c:pt idx="27872">
                  <c:v>-4.4305499999999998E-2</c:v>
                </c:pt>
                <c:pt idx="27873">
                  <c:v>-4.2781E-2</c:v>
                </c:pt>
                <c:pt idx="27874">
                  <c:v>-4.2448899999999998E-2</c:v>
                </c:pt>
                <c:pt idx="27875">
                  <c:v>-4.1266200000000003E-2</c:v>
                </c:pt>
                <c:pt idx="27876">
                  <c:v>-4.28867E-2</c:v>
                </c:pt>
                <c:pt idx="27877">
                  <c:v>-4.5216199999999998E-2</c:v>
                </c:pt>
                <c:pt idx="27878">
                  <c:v>-4.4736499999999998E-2</c:v>
                </c:pt>
                <c:pt idx="27879">
                  <c:v>-4.3772400000000003E-2</c:v>
                </c:pt>
                <c:pt idx="27880">
                  <c:v>-4.2028200000000002E-2</c:v>
                </c:pt>
                <c:pt idx="27881">
                  <c:v>-4.03337E-2</c:v>
                </c:pt>
                <c:pt idx="27882">
                  <c:v>-3.91238E-2</c:v>
                </c:pt>
                <c:pt idx="27883">
                  <c:v>-3.6632100000000001E-2</c:v>
                </c:pt>
                <c:pt idx="27884">
                  <c:v>-3.9542599999999997E-2</c:v>
                </c:pt>
                <c:pt idx="27885">
                  <c:v>-4.0005199999999998E-2</c:v>
                </c:pt>
                <c:pt idx="27886">
                  <c:v>-3.9404700000000001E-2</c:v>
                </c:pt>
                <c:pt idx="27887">
                  <c:v>-3.8122400000000001E-2</c:v>
                </c:pt>
                <c:pt idx="27888">
                  <c:v>-3.6679000000000003E-2</c:v>
                </c:pt>
                <c:pt idx="27889">
                  <c:v>-3.4321999999999998E-2</c:v>
                </c:pt>
                <c:pt idx="27890">
                  <c:v>-3.2165300000000001E-2</c:v>
                </c:pt>
                <c:pt idx="27891">
                  <c:v>-3.1411599999999998E-2</c:v>
                </c:pt>
                <c:pt idx="27892">
                  <c:v>-3.2737299999999997E-2</c:v>
                </c:pt>
                <c:pt idx="27893">
                  <c:v>-3.4452499999999997E-2</c:v>
                </c:pt>
                <c:pt idx="27894">
                  <c:v>-3.37866E-2</c:v>
                </c:pt>
                <c:pt idx="27895">
                  <c:v>-3.1681599999999997E-2</c:v>
                </c:pt>
                <c:pt idx="27896">
                  <c:v>-3.2008700000000001E-2</c:v>
                </c:pt>
                <c:pt idx="27897">
                  <c:v>-3.2191999999999998E-2</c:v>
                </c:pt>
                <c:pt idx="27898">
                  <c:v>-3.11138E-2</c:v>
                </c:pt>
                <c:pt idx="27899">
                  <c:v>-3.2536500000000003E-2</c:v>
                </c:pt>
                <c:pt idx="27900">
                  <c:v>-3.4757000000000003E-2</c:v>
                </c:pt>
                <c:pt idx="27901">
                  <c:v>-4.3333799999999999E-2</c:v>
                </c:pt>
                <c:pt idx="27902">
                  <c:v>-4.3766600000000003E-2</c:v>
                </c:pt>
                <c:pt idx="27903">
                  <c:v>-4.1692100000000003E-2</c:v>
                </c:pt>
                <c:pt idx="27904">
                  <c:v>-4.1151399999999998E-2</c:v>
                </c:pt>
                <c:pt idx="27905">
                  <c:v>-4.0647099999999999E-2</c:v>
                </c:pt>
                <c:pt idx="27906">
                  <c:v>-4.0130600000000002E-2</c:v>
                </c:pt>
                <c:pt idx="27907">
                  <c:v>-3.96076E-2</c:v>
                </c:pt>
                <c:pt idx="27908">
                  <c:v>-3.90876E-2</c:v>
                </c:pt>
                <c:pt idx="27909">
                  <c:v>-3.7051399999999998E-2</c:v>
                </c:pt>
                <c:pt idx="27910">
                  <c:v>-3.5518800000000003E-2</c:v>
                </c:pt>
                <c:pt idx="27911">
                  <c:v>-3.4477399999999998E-2</c:v>
                </c:pt>
                <c:pt idx="27912">
                  <c:v>-3.34524E-2</c:v>
                </c:pt>
                <c:pt idx="27913">
                  <c:v>-3.3406100000000001E-2</c:v>
                </c:pt>
                <c:pt idx="27914">
                  <c:v>-3.2328999999999997E-2</c:v>
                </c:pt>
                <c:pt idx="27915">
                  <c:v>-3.1856799999999998E-2</c:v>
                </c:pt>
                <c:pt idx="27916">
                  <c:v>-3.27362E-2</c:v>
                </c:pt>
                <c:pt idx="27917">
                  <c:v>-3.2944599999999997E-2</c:v>
                </c:pt>
                <c:pt idx="27918">
                  <c:v>-3.9840100000000003E-2</c:v>
                </c:pt>
                <c:pt idx="27919">
                  <c:v>-3.8429100000000001E-2</c:v>
                </c:pt>
                <c:pt idx="27920">
                  <c:v>-3.6940099999999997E-2</c:v>
                </c:pt>
                <c:pt idx="27921">
                  <c:v>-3.5882299999999999E-2</c:v>
                </c:pt>
                <c:pt idx="27922">
                  <c:v>-3.5312000000000003E-2</c:v>
                </c:pt>
                <c:pt idx="27923">
                  <c:v>-3.4745699999999997E-2</c:v>
                </c:pt>
                <c:pt idx="27924">
                  <c:v>-3.46717E-2</c:v>
                </c:pt>
                <c:pt idx="27925">
                  <c:v>-3.4597099999999999E-2</c:v>
                </c:pt>
                <c:pt idx="27926">
                  <c:v>-3.5024300000000001E-2</c:v>
                </c:pt>
                <c:pt idx="27927">
                  <c:v>-3.5413699999999999E-2</c:v>
                </c:pt>
                <c:pt idx="27928">
                  <c:v>-3.5172000000000002E-2</c:v>
                </c:pt>
                <c:pt idx="27929">
                  <c:v>-3.3557099999999999E-2</c:v>
                </c:pt>
                <c:pt idx="27930">
                  <c:v>-3.2988499999999997E-2</c:v>
                </c:pt>
                <c:pt idx="27931">
                  <c:v>-3.2400199999999997E-2</c:v>
                </c:pt>
                <c:pt idx="27932">
                  <c:v>-3.1577399999999999E-2</c:v>
                </c:pt>
                <c:pt idx="27933">
                  <c:v>-3.03865E-2</c:v>
                </c:pt>
                <c:pt idx="27934">
                  <c:v>-3.47716E-2</c:v>
                </c:pt>
                <c:pt idx="27935">
                  <c:v>-3.4252199999999997E-2</c:v>
                </c:pt>
                <c:pt idx="27936">
                  <c:v>-3.3104300000000003E-2</c:v>
                </c:pt>
                <c:pt idx="27937">
                  <c:v>-3.14054E-2</c:v>
                </c:pt>
                <c:pt idx="27938">
                  <c:v>-2.9812399999999999E-2</c:v>
                </c:pt>
                <c:pt idx="27939">
                  <c:v>-2.9264800000000001E-2</c:v>
                </c:pt>
                <c:pt idx="27940">
                  <c:v>-2.8993999999999999E-2</c:v>
                </c:pt>
                <c:pt idx="27941">
                  <c:v>-2.7291900000000001E-2</c:v>
                </c:pt>
                <c:pt idx="27942">
                  <c:v>-2.6114399999999999E-2</c:v>
                </c:pt>
                <c:pt idx="27943">
                  <c:v>-2.44505E-2</c:v>
                </c:pt>
                <c:pt idx="27944">
                  <c:v>-2.3240799999999999E-2</c:v>
                </c:pt>
                <c:pt idx="27945">
                  <c:v>-2.16154E-2</c:v>
                </c:pt>
                <c:pt idx="27946">
                  <c:v>-2.1501800000000001E-2</c:v>
                </c:pt>
                <c:pt idx="27947">
                  <c:v>-2.06416E-2</c:v>
                </c:pt>
                <c:pt idx="27948">
                  <c:v>-2.0380599999999999E-2</c:v>
                </c:pt>
                <c:pt idx="27949">
                  <c:v>-2.5026900000000001E-2</c:v>
                </c:pt>
                <c:pt idx="27950">
                  <c:v>-2.29795E-2</c:v>
                </c:pt>
                <c:pt idx="27951">
                  <c:v>-2.1954499999999998E-2</c:v>
                </c:pt>
                <c:pt idx="27952">
                  <c:v>-2.1645000000000001E-2</c:v>
                </c:pt>
                <c:pt idx="27953">
                  <c:v>-1.9348199999999999E-2</c:v>
                </c:pt>
                <c:pt idx="27954">
                  <c:v>-1.7132399999999999E-2</c:v>
                </c:pt>
                <c:pt idx="27955">
                  <c:v>-1.49528E-2</c:v>
                </c:pt>
                <c:pt idx="27956">
                  <c:v>-1.42994E-2</c:v>
                </c:pt>
                <c:pt idx="27957">
                  <c:v>-1.4005699999999999E-2</c:v>
                </c:pt>
                <c:pt idx="27958">
                  <c:v>-1.2223400000000001E-2</c:v>
                </c:pt>
                <c:pt idx="27959">
                  <c:v>-1.0478400000000001E-2</c:v>
                </c:pt>
                <c:pt idx="27960">
                  <c:v>-8.7591600000000002E-3</c:v>
                </c:pt>
                <c:pt idx="27961">
                  <c:v>-7.99097E-3</c:v>
                </c:pt>
                <c:pt idx="27962">
                  <c:v>-6.2453500000000002E-3</c:v>
                </c:pt>
                <c:pt idx="27963">
                  <c:v>-5.9791100000000002E-3</c:v>
                </c:pt>
                <c:pt idx="27964">
                  <c:v>-5.7560199999999997E-3</c:v>
                </c:pt>
                <c:pt idx="27965">
                  <c:v>-1.04566E-2</c:v>
                </c:pt>
                <c:pt idx="27966">
                  <c:v>-9.1605000000000002E-3</c:v>
                </c:pt>
                <c:pt idx="27967">
                  <c:v>-7.87793E-3</c:v>
                </c:pt>
                <c:pt idx="27968">
                  <c:v>-7.0990899999999997E-3</c:v>
                </c:pt>
                <c:pt idx="27969">
                  <c:v>-5.8206600000000001E-3</c:v>
                </c:pt>
                <c:pt idx="27970">
                  <c:v>-4.0635599999999999E-3</c:v>
                </c:pt>
                <c:pt idx="27971">
                  <c:v>-8.1867300000000001E-4</c:v>
                </c:pt>
                <c:pt idx="27972">
                  <c:v>2.4921000000000001E-3</c:v>
                </c:pt>
                <c:pt idx="27973">
                  <c:v>4.8253200000000001E-3</c:v>
                </c:pt>
                <c:pt idx="27974">
                  <c:v>6.6272700000000002E-3</c:v>
                </c:pt>
                <c:pt idx="27975">
                  <c:v>8.8649999999999996E-3</c:v>
                </c:pt>
                <c:pt idx="27976">
                  <c:v>1.2115600000000001E-2</c:v>
                </c:pt>
                <c:pt idx="27977">
                  <c:v>1.5057299999999999E-2</c:v>
                </c:pt>
                <c:pt idx="27978">
                  <c:v>1.59264E-2</c:v>
                </c:pt>
                <c:pt idx="27979">
                  <c:v>1.7683299999999999E-2</c:v>
                </c:pt>
                <c:pt idx="27980">
                  <c:v>1.9013800000000001E-2</c:v>
                </c:pt>
                <c:pt idx="27981">
                  <c:v>2.1226399999999999E-2</c:v>
                </c:pt>
                <c:pt idx="27982">
                  <c:v>2.3595399999999999E-2</c:v>
                </c:pt>
                <c:pt idx="27983">
                  <c:v>2.5491300000000001E-2</c:v>
                </c:pt>
                <c:pt idx="27984">
                  <c:v>2.71887E-2</c:v>
                </c:pt>
                <c:pt idx="27985">
                  <c:v>3.0402499999999999E-2</c:v>
                </c:pt>
                <c:pt idx="27986">
                  <c:v>3.2930599999999997E-2</c:v>
                </c:pt>
                <c:pt idx="27987">
                  <c:v>3.4800600000000001E-2</c:v>
                </c:pt>
                <c:pt idx="27988">
                  <c:v>3.6562799999999999E-2</c:v>
                </c:pt>
                <c:pt idx="27989">
                  <c:v>3.9209899999999999E-2</c:v>
                </c:pt>
                <c:pt idx="27990">
                  <c:v>4.2480900000000002E-2</c:v>
                </c:pt>
                <c:pt idx="27991">
                  <c:v>4.5888199999999997E-2</c:v>
                </c:pt>
                <c:pt idx="27992">
                  <c:v>4.8953299999999998E-2</c:v>
                </c:pt>
                <c:pt idx="27993">
                  <c:v>5.35215E-2</c:v>
                </c:pt>
                <c:pt idx="27994">
                  <c:v>5.0911900000000003E-2</c:v>
                </c:pt>
                <c:pt idx="27995">
                  <c:v>5.1190600000000003E-2</c:v>
                </c:pt>
                <c:pt idx="27996">
                  <c:v>5.3799199999999998E-2</c:v>
                </c:pt>
                <c:pt idx="27997">
                  <c:v>5.6208500000000002E-2</c:v>
                </c:pt>
                <c:pt idx="27998">
                  <c:v>5.7268100000000002E-2</c:v>
                </c:pt>
                <c:pt idx="27999">
                  <c:v>5.6268400000000003E-2</c:v>
                </c:pt>
                <c:pt idx="28000">
                  <c:v>5.6103800000000002E-2</c:v>
                </c:pt>
                <c:pt idx="28001">
                  <c:v>5.7232199999999997E-2</c:v>
                </c:pt>
                <c:pt idx="28002">
                  <c:v>5.9225600000000003E-2</c:v>
                </c:pt>
                <c:pt idx="28003">
                  <c:v>6.23557E-2</c:v>
                </c:pt>
                <c:pt idx="28004">
                  <c:v>6.5660499999999997E-2</c:v>
                </c:pt>
                <c:pt idx="28005">
                  <c:v>6.9609099999999993E-2</c:v>
                </c:pt>
                <c:pt idx="28006">
                  <c:v>7.4342800000000001E-2</c:v>
                </c:pt>
                <c:pt idx="28007">
                  <c:v>7.9102400000000003E-2</c:v>
                </c:pt>
                <c:pt idx="28008">
                  <c:v>8.2042500000000004E-2</c:v>
                </c:pt>
                <c:pt idx="28009">
                  <c:v>8.4636299999999998E-2</c:v>
                </c:pt>
                <c:pt idx="28010">
                  <c:v>8.71749E-2</c:v>
                </c:pt>
                <c:pt idx="28011">
                  <c:v>8.9896500000000004E-2</c:v>
                </c:pt>
                <c:pt idx="28012">
                  <c:v>9.2123099999999999E-2</c:v>
                </c:pt>
                <c:pt idx="28013">
                  <c:v>9.4325900000000004E-2</c:v>
                </c:pt>
                <c:pt idx="28014">
                  <c:v>9.5982999999999999E-2</c:v>
                </c:pt>
                <c:pt idx="28015">
                  <c:v>9.8241899999999993E-2</c:v>
                </c:pt>
                <c:pt idx="28016">
                  <c:v>0.100368</c:v>
                </c:pt>
                <c:pt idx="28017">
                  <c:v>0.101909</c:v>
                </c:pt>
                <c:pt idx="28018">
                  <c:v>0.103335</c:v>
                </c:pt>
                <c:pt idx="28019">
                  <c:v>0.104173</c:v>
                </c:pt>
                <c:pt idx="28020">
                  <c:v>0.106184</c:v>
                </c:pt>
                <c:pt idx="28021">
                  <c:v>0.10489</c:v>
                </c:pt>
                <c:pt idx="28022">
                  <c:v>0.10344299999999999</c:v>
                </c:pt>
                <c:pt idx="28023">
                  <c:v>0.10546899999999999</c:v>
                </c:pt>
                <c:pt idx="28024">
                  <c:v>0.10628700000000001</c:v>
                </c:pt>
                <c:pt idx="28025">
                  <c:v>0.107802</c:v>
                </c:pt>
                <c:pt idx="28026">
                  <c:v>0.11025699999999999</c:v>
                </c:pt>
                <c:pt idx="28027">
                  <c:v>0.112705</c:v>
                </c:pt>
                <c:pt idx="28028">
                  <c:v>0.11439299999999999</c:v>
                </c:pt>
                <c:pt idx="28029">
                  <c:v>0.11669</c:v>
                </c:pt>
                <c:pt idx="28030">
                  <c:v>0.12049799999999999</c:v>
                </c:pt>
                <c:pt idx="28031">
                  <c:v>0.12281</c:v>
                </c:pt>
                <c:pt idx="28032">
                  <c:v>0.12710199999999999</c:v>
                </c:pt>
                <c:pt idx="28033">
                  <c:v>0.13461799999999999</c:v>
                </c:pt>
                <c:pt idx="28034">
                  <c:v>0.14122999999999999</c:v>
                </c:pt>
                <c:pt idx="28035">
                  <c:v>0.14458799999999999</c:v>
                </c:pt>
                <c:pt idx="28036">
                  <c:v>0.14674200000000001</c:v>
                </c:pt>
                <c:pt idx="28037">
                  <c:v>0.14993799999999999</c:v>
                </c:pt>
                <c:pt idx="28038">
                  <c:v>0.152119</c:v>
                </c:pt>
                <c:pt idx="28039">
                  <c:v>0.15554599999999999</c:v>
                </c:pt>
                <c:pt idx="28040">
                  <c:v>0.160971</c:v>
                </c:pt>
                <c:pt idx="28041">
                  <c:v>0.16622799999999999</c:v>
                </c:pt>
                <c:pt idx="28042">
                  <c:v>0.16964000000000001</c:v>
                </c:pt>
                <c:pt idx="28043">
                  <c:v>0.17178499999999999</c:v>
                </c:pt>
                <c:pt idx="28044">
                  <c:v>0.172459</c:v>
                </c:pt>
                <c:pt idx="28045">
                  <c:v>0.17302999999999999</c:v>
                </c:pt>
                <c:pt idx="28046">
                  <c:v>0.17488699999999999</c:v>
                </c:pt>
                <c:pt idx="28047">
                  <c:v>0.175756</c:v>
                </c:pt>
                <c:pt idx="28048">
                  <c:v>0.17285200000000001</c:v>
                </c:pt>
                <c:pt idx="28049">
                  <c:v>0.176172</c:v>
                </c:pt>
                <c:pt idx="28050">
                  <c:v>0.178369</c:v>
                </c:pt>
                <c:pt idx="28051">
                  <c:v>0.179618</c:v>
                </c:pt>
                <c:pt idx="28052">
                  <c:v>0.181612</c:v>
                </c:pt>
                <c:pt idx="28053">
                  <c:v>0.18379100000000001</c:v>
                </c:pt>
                <c:pt idx="28054">
                  <c:v>0.18543599999999999</c:v>
                </c:pt>
                <c:pt idx="28055">
                  <c:v>0.18742400000000001</c:v>
                </c:pt>
                <c:pt idx="28056">
                  <c:v>0.190329</c:v>
                </c:pt>
                <c:pt idx="28057">
                  <c:v>0.19278899999999999</c:v>
                </c:pt>
                <c:pt idx="28058">
                  <c:v>0.19454099999999999</c:v>
                </c:pt>
                <c:pt idx="28059">
                  <c:v>0.196904</c:v>
                </c:pt>
                <c:pt idx="28060">
                  <c:v>0.19989999999999999</c:v>
                </c:pt>
                <c:pt idx="28061">
                  <c:v>0.202681</c:v>
                </c:pt>
                <c:pt idx="28062">
                  <c:v>0.20386199999999999</c:v>
                </c:pt>
                <c:pt idx="28063">
                  <c:v>0.20549600000000001</c:v>
                </c:pt>
                <c:pt idx="28064">
                  <c:v>0.20696100000000001</c:v>
                </c:pt>
                <c:pt idx="28065">
                  <c:v>0.20888499999999999</c:v>
                </c:pt>
                <c:pt idx="28066">
                  <c:v>0.209727</c:v>
                </c:pt>
                <c:pt idx="28067">
                  <c:v>0.21218100000000001</c:v>
                </c:pt>
                <c:pt idx="28068">
                  <c:v>0.21116399999999999</c:v>
                </c:pt>
                <c:pt idx="28069">
                  <c:v>0.207117</c:v>
                </c:pt>
                <c:pt idx="28070">
                  <c:v>0.20935200000000001</c:v>
                </c:pt>
                <c:pt idx="28071">
                  <c:v>0.210092</c:v>
                </c:pt>
                <c:pt idx="28072">
                  <c:v>0.21301800000000001</c:v>
                </c:pt>
                <c:pt idx="28073">
                  <c:v>0.217469</c:v>
                </c:pt>
                <c:pt idx="28074">
                  <c:v>0.21104000000000001</c:v>
                </c:pt>
                <c:pt idx="28075">
                  <c:v>0.21252099999999999</c:v>
                </c:pt>
                <c:pt idx="28076">
                  <c:v>0.21338799999999999</c:v>
                </c:pt>
                <c:pt idx="28077">
                  <c:v>0.21407899999999999</c:v>
                </c:pt>
                <c:pt idx="28078">
                  <c:v>0.21462600000000001</c:v>
                </c:pt>
                <c:pt idx="28079">
                  <c:v>0.214721</c:v>
                </c:pt>
                <c:pt idx="28080">
                  <c:v>0.214947</c:v>
                </c:pt>
                <c:pt idx="28081">
                  <c:v>0.21590000000000001</c:v>
                </c:pt>
                <c:pt idx="28082">
                  <c:v>0.21760599999999999</c:v>
                </c:pt>
                <c:pt idx="28083">
                  <c:v>0.21938099999999999</c:v>
                </c:pt>
                <c:pt idx="28084">
                  <c:v>0.22251299999999999</c:v>
                </c:pt>
                <c:pt idx="28085">
                  <c:v>0.22250700000000001</c:v>
                </c:pt>
                <c:pt idx="28086">
                  <c:v>0.21901899999999999</c:v>
                </c:pt>
                <c:pt idx="28087">
                  <c:v>0.22165699999999999</c:v>
                </c:pt>
                <c:pt idx="28088">
                  <c:v>0.22333500000000001</c:v>
                </c:pt>
                <c:pt idx="28089">
                  <c:v>0.22447600000000001</c:v>
                </c:pt>
                <c:pt idx="28090">
                  <c:v>0.22530900000000001</c:v>
                </c:pt>
                <c:pt idx="28091">
                  <c:v>0.22542200000000001</c:v>
                </c:pt>
                <c:pt idx="28092">
                  <c:v>0.226299</c:v>
                </c:pt>
                <c:pt idx="28093">
                  <c:v>0.227323</c:v>
                </c:pt>
                <c:pt idx="28094">
                  <c:v>0.227771</c:v>
                </c:pt>
                <c:pt idx="28095">
                  <c:v>0.22883400000000001</c:v>
                </c:pt>
                <c:pt idx="28096">
                  <c:v>0.23003299999999999</c:v>
                </c:pt>
                <c:pt idx="28097">
                  <c:v>0.23010900000000001</c:v>
                </c:pt>
                <c:pt idx="28098">
                  <c:v>0.23083300000000001</c:v>
                </c:pt>
                <c:pt idx="28099">
                  <c:v>0.23135</c:v>
                </c:pt>
                <c:pt idx="28100">
                  <c:v>0.232129</c:v>
                </c:pt>
                <c:pt idx="28101">
                  <c:v>0.229356</c:v>
                </c:pt>
                <c:pt idx="28102">
                  <c:v>0.22425700000000001</c:v>
                </c:pt>
                <c:pt idx="28103">
                  <c:v>0.22445899999999999</c:v>
                </c:pt>
                <c:pt idx="28104">
                  <c:v>0.22536600000000001</c:v>
                </c:pt>
                <c:pt idx="28105">
                  <c:v>0.22492699999999999</c:v>
                </c:pt>
                <c:pt idx="28106">
                  <c:v>0.22397600000000001</c:v>
                </c:pt>
                <c:pt idx="28107">
                  <c:v>0.22289100000000001</c:v>
                </c:pt>
                <c:pt idx="28108">
                  <c:v>0.22131200000000001</c:v>
                </c:pt>
                <c:pt idx="28109">
                  <c:v>0.21890299999999999</c:v>
                </c:pt>
                <c:pt idx="28110">
                  <c:v>0.21752099999999999</c:v>
                </c:pt>
                <c:pt idx="28111">
                  <c:v>0.21768699999999999</c:v>
                </c:pt>
                <c:pt idx="28112">
                  <c:v>0.217059</c:v>
                </c:pt>
                <c:pt idx="28113">
                  <c:v>0.21707000000000001</c:v>
                </c:pt>
                <c:pt idx="28114">
                  <c:v>0.21798000000000001</c:v>
                </c:pt>
                <c:pt idx="28115">
                  <c:v>0.219139</c:v>
                </c:pt>
                <c:pt idx="28116">
                  <c:v>0.22148100000000001</c:v>
                </c:pt>
                <c:pt idx="28117">
                  <c:v>0.21973799999999999</c:v>
                </c:pt>
                <c:pt idx="28118">
                  <c:v>0.21698600000000001</c:v>
                </c:pt>
                <c:pt idx="28119">
                  <c:v>0.21882299999999999</c:v>
                </c:pt>
                <c:pt idx="28120">
                  <c:v>0.219891</c:v>
                </c:pt>
                <c:pt idx="28121">
                  <c:v>0.220137</c:v>
                </c:pt>
                <c:pt idx="28122">
                  <c:v>0.22022800000000001</c:v>
                </c:pt>
                <c:pt idx="28123">
                  <c:v>0.22012200000000001</c:v>
                </c:pt>
                <c:pt idx="28124">
                  <c:v>0.21934899999999999</c:v>
                </c:pt>
                <c:pt idx="28125">
                  <c:v>0.218552</c:v>
                </c:pt>
                <c:pt idx="28126">
                  <c:v>0.21682599999999999</c:v>
                </c:pt>
                <c:pt idx="28127">
                  <c:v>0.214333</c:v>
                </c:pt>
                <c:pt idx="28128">
                  <c:v>0.213586</c:v>
                </c:pt>
                <c:pt idx="28129">
                  <c:v>0.21406900000000001</c:v>
                </c:pt>
                <c:pt idx="28130">
                  <c:v>0.214893</c:v>
                </c:pt>
                <c:pt idx="28131">
                  <c:v>0.21438199999999999</c:v>
                </c:pt>
                <c:pt idx="28132">
                  <c:v>0.214618</c:v>
                </c:pt>
                <c:pt idx="28133">
                  <c:v>0.21537500000000001</c:v>
                </c:pt>
                <c:pt idx="28134">
                  <c:v>0.215222</c:v>
                </c:pt>
                <c:pt idx="28135">
                  <c:v>0.21568499999999999</c:v>
                </c:pt>
                <c:pt idx="28136">
                  <c:v>0.211954</c:v>
                </c:pt>
                <c:pt idx="28137">
                  <c:v>0.209704</c:v>
                </c:pt>
                <c:pt idx="28138">
                  <c:v>0.210593</c:v>
                </c:pt>
                <c:pt idx="28139">
                  <c:v>0.20916399999999999</c:v>
                </c:pt>
                <c:pt idx="28140">
                  <c:v>0.208036</c:v>
                </c:pt>
                <c:pt idx="28141">
                  <c:v>0.208176</c:v>
                </c:pt>
                <c:pt idx="28142">
                  <c:v>0.20802300000000001</c:v>
                </c:pt>
                <c:pt idx="28143">
                  <c:v>0.20743400000000001</c:v>
                </c:pt>
                <c:pt idx="28144">
                  <c:v>0.20811199999999999</c:v>
                </c:pt>
                <c:pt idx="28145">
                  <c:v>0.209036</c:v>
                </c:pt>
                <c:pt idx="28146">
                  <c:v>0.20960400000000001</c:v>
                </c:pt>
                <c:pt idx="28147">
                  <c:v>0.21027799999999999</c:v>
                </c:pt>
                <c:pt idx="28148">
                  <c:v>0.21060400000000001</c:v>
                </c:pt>
                <c:pt idx="28149">
                  <c:v>0.20802000000000001</c:v>
                </c:pt>
                <c:pt idx="28150">
                  <c:v>0.20535100000000001</c:v>
                </c:pt>
                <c:pt idx="28151">
                  <c:v>0.20455200000000001</c:v>
                </c:pt>
                <c:pt idx="28152">
                  <c:v>0.20493500000000001</c:v>
                </c:pt>
                <c:pt idx="28153">
                  <c:v>0.20321500000000001</c:v>
                </c:pt>
                <c:pt idx="28154">
                  <c:v>0.20194699999999999</c:v>
                </c:pt>
                <c:pt idx="28155">
                  <c:v>0.20255999999999999</c:v>
                </c:pt>
                <c:pt idx="28156">
                  <c:v>0.20288800000000001</c:v>
                </c:pt>
                <c:pt idx="28157">
                  <c:v>0.20249300000000001</c:v>
                </c:pt>
                <c:pt idx="28158">
                  <c:v>0.19551299999999999</c:v>
                </c:pt>
                <c:pt idx="28159">
                  <c:v>0.192686</c:v>
                </c:pt>
                <c:pt idx="28160">
                  <c:v>0.19200200000000001</c:v>
                </c:pt>
                <c:pt idx="28161">
                  <c:v>0.189749</c:v>
                </c:pt>
                <c:pt idx="28162">
                  <c:v>0.18908800000000001</c:v>
                </c:pt>
                <c:pt idx="28163">
                  <c:v>0.18879000000000001</c:v>
                </c:pt>
                <c:pt idx="28164">
                  <c:v>0.18892300000000001</c:v>
                </c:pt>
                <c:pt idx="28165">
                  <c:v>0.18831899999999999</c:v>
                </c:pt>
                <c:pt idx="28166">
                  <c:v>0.185694</c:v>
                </c:pt>
                <c:pt idx="28167">
                  <c:v>0.183896</c:v>
                </c:pt>
                <c:pt idx="28168">
                  <c:v>0.18269099999999999</c:v>
                </c:pt>
                <c:pt idx="28169">
                  <c:v>0.181696</c:v>
                </c:pt>
                <c:pt idx="28170">
                  <c:v>0.18107300000000001</c:v>
                </c:pt>
                <c:pt idx="28171">
                  <c:v>0.17957000000000001</c:v>
                </c:pt>
                <c:pt idx="28172">
                  <c:v>0.177955</c:v>
                </c:pt>
                <c:pt idx="28173">
                  <c:v>0.177066</c:v>
                </c:pt>
                <c:pt idx="28174">
                  <c:v>0.17142099999999999</c:v>
                </c:pt>
                <c:pt idx="28175">
                  <c:v>0.16972599999999999</c:v>
                </c:pt>
                <c:pt idx="28176">
                  <c:v>0.17344799999999999</c:v>
                </c:pt>
                <c:pt idx="28177">
                  <c:v>0.17626500000000001</c:v>
                </c:pt>
                <c:pt idx="28178">
                  <c:v>0.177759</c:v>
                </c:pt>
                <c:pt idx="28179">
                  <c:v>0.178647</c:v>
                </c:pt>
                <c:pt idx="28180">
                  <c:v>0.179286</c:v>
                </c:pt>
                <c:pt idx="28181">
                  <c:v>0.18051500000000001</c:v>
                </c:pt>
                <c:pt idx="28182">
                  <c:v>0.18105499999999999</c:v>
                </c:pt>
                <c:pt idx="28183">
                  <c:v>0.181675</c:v>
                </c:pt>
                <c:pt idx="28184">
                  <c:v>0.18182999999999999</c:v>
                </c:pt>
                <c:pt idx="28185">
                  <c:v>0.18154300000000001</c:v>
                </c:pt>
                <c:pt idx="28186">
                  <c:v>0.18107599999999999</c:v>
                </c:pt>
                <c:pt idx="28187">
                  <c:v>0.17996400000000001</c:v>
                </c:pt>
                <c:pt idx="28188">
                  <c:v>0.178785</c:v>
                </c:pt>
                <c:pt idx="28189">
                  <c:v>0.17732500000000001</c:v>
                </c:pt>
                <c:pt idx="28190">
                  <c:v>0.177284</c:v>
                </c:pt>
                <c:pt idx="28191">
                  <c:v>0.17422299999999999</c:v>
                </c:pt>
                <c:pt idx="28192">
                  <c:v>0.172095</c:v>
                </c:pt>
                <c:pt idx="28193">
                  <c:v>0.172791</c:v>
                </c:pt>
                <c:pt idx="28194">
                  <c:v>0.17429700000000001</c:v>
                </c:pt>
                <c:pt idx="28195">
                  <c:v>0.17534</c:v>
                </c:pt>
                <c:pt idx="28196">
                  <c:v>0.174982</c:v>
                </c:pt>
                <c:pt idx="28197">
                  <c:v>0.17372599999999999</c:v>
                </c:pt>
                <c:pt idx="28198">
                  <c:v>0.17355799999999999</c:v>
                </c:pt>
                <c:pt idx="28199">
                  <c:v>0.17305899999999999</c:v>
                </c:pt>
                <c:pt idx="28200">
                  <c:v>0.17199500000000001</c:v>
                </c:pt>
                <c:pt idx="28201">
                  <c:v>0.171234</c:v>
                </c:pt>
                <c:pt idx="28202">
                  <c:v>0.16939499999999999</c:v>
                </c:pt>
                <c:pt idx="28203">
                  <c:v>0.16916900000000001</c:v>
                </c:pt>
                <c:pt idx="28204">
                  <c:v>0.16970199999999999</c:v>
                </c:pt>
                <c:pt idx="28205">
                  <c:v>0.169235</c:v>
                </c:pt>
                <c:pt idx="28206">
                  <c:v>0.171124</c:v>
                </c:pt>
                <c:pt idx="28207">
                  <c:v>0.165967</c:v>
                </c:pt>
                <c:pt idx="28208">
                  <c:v>0.16090699999999999</c:v>
                </c:pt>
                <c:pt idx="28209">
                  <c:v>0.161715</c:v>
                </c:pt>
                <c:pt idx="28210">
                  <c:v>0.16148899999999999</c:v>
                </c:pt>
                <c:pt idx="28211">
                  <c:v>0.160383</c:v>
                </c:pt>
                <c:pt idx="28212">
                  <c:v>0.164579</c:v>
                </c:pt>
                <c:pt idx="28213">
                  <c:v>0.16430900000000001</c:v>
                </c:pt>
                <c:pt idx="28214">
                  <c:v>0.160029</c:v>
                </c:pt>
                <c:pt idx="28215">
                  <c:v>0.161053</c:v>
                </c:pt>
                <c:pt idx="28216">
                  <c:v>0.16079299999999999</c:v>
                </c:pt>
                <c:pt idx="28217">
                  <c:v>0.161111</c:v>
                </c:pt>
                <c:pt idx="28218">
                  <c:v>0.16189600000000001</c:v>
                </c:pt>
                <c:pt idx="28219">
                  <c:v>0.16295799999999999</c:v>
                </c:pt>
                <c:pt idx="28220">
                  <c:v>0.16251599999999999</c:v>
                </c:pt>
                <c:pt idx="28221">
                  <c:v>0.160829</c:v>
                </c:pt>
                <c:pt idx="28222">
                  <c:v>0.15976399999999999</c:v>
                </c:pt>
                <c:pt idx="28223">
                  <c:v>0.15973999999999999</c:v>
                </c:pt>
                <c:pt idx="28224">
                  <c:v>0.15934899999999999</c:v>
                </c:pt>
                <c:pt idx="28225">
                  <c:v>0.158249</c:v>
                </c:pt>
                <c:pt idx="28226">
                  <c:v>0.15760099999999999</c:v>
                </c:pt>
                <c:pt idx="28227">
                  <c:v>0.15814700000000001</c:v>
                </c:pt>
                <c:pt idx="28228">
                  <c:v>0.15798300000000001</c:v>
                </c:pt>
                <c:pt idx="28229">
                  <c:v>0.158523</c:v>
                </c:pt>
                <c:pt idx="28230">
                  <c:v>0.15909899999999999</c:v>
                </c:pt>
                <c:pt idx="28231">
                  <c:v>0.15839800000000001</c:v>
                </c:pt>
                <c:pt idx="28232">
                  <c:v>0.15932399999999999</c:v>
                </c:pt>
                <c:pt idx="28233">
                  <c:v>0.16028600000000001</c:v>
                </c:pt>
                <c:pt idx="28234">
                  <c:v>0.16155700000000001</c:v>
                </c:pt>
                <c:pt idx="28235">
                  <c:v>0.15848200000000001</c:v>
                </c:pt>
                <c:pt idx="28236">
                  <c:v>0.153835</c:v>
                </c:pt>
                <c:pt idx="28237">
                  <c:v>0.15562500000000001</c:v>
                </c:pt>
                <c:pt idx="28238">
                  <c:v>0.15595800000000001</c:v>
                </c:pt>
                <c:pt idx="28239">
                  <c:v>0.156052</c:v>
                </c:pt>
                <c:pt idx="28240">
                  <c:v>0.15570500000000001</c:v>
                </c:pt>
                <c:pt idx="28241">
                  <c:v>0.15559000000000001</c:v>
                </c:pt>
                <c:pt idx="28242">
                  <c:v>0.154806</c:v>
                </c:pt>
                <c:pt idx="28243">
                  <c:v>0.15412000000000001</c:v>
                </c:pt>
                <c:pt idx="28244">
                  <c:v>0.15391099999999999</c:v>
                </c:pt>
                <c:pt idx="28245">
                  <c:v>0.152893</c:v>
                </c:pt>
                <c:pt idx="28246">
                  <c:v>0.15359300000000001</c:v>
                </c:pt>
                <c:pt idx="28247">
                  <c:v>0.15395800000000001</c:v>
                </c:pt>
                <c:pt idx="28248">
                  <c:v>0.15359900000000001</c:v>
                </c:pt>
                <c:pt idx="28249">
                  <c:v>0.15324299999999999</c:v>
                </c:pt>
                <c:pt idx="28250">
                  <c:v>0.15337500000000001</c:v>
                </c:pt>
                <c:pt idx="28251">
                  <c:v>0.153835</c:v>
                </c:pt>
                <c:pt idx="28252">
                  <c:v>0.153472</c:v>
                </c:pt>
                <c:pt idx="28253">
                  <c:v>0.15294199999999999</c:v>
                </c:pt>
                <c:pt idx="28254">
                  <c:v>0.152527</c:v>
                </c:pt>
                <c:pt idx="28255">
                  <c:v>0.15364900000000001</c:v>
                </c:pt>
                <c:pt idx="28256">
                  <c:v>0.154506</c:v>
                </c:pt>
                <c:pt idx="28257">
                  <c:v>0.15460499999999999</c:v>
                </c:pt>
                <c:pt idx="28258">
                  <c:v>0.154755</c:v>
                </c:pt>
                <c:pt idx="28259">
                  <c:v>0.155199</c:v>
                </c:pt>
                <c:pt idx="28260">
                  <c:v>0.15552199999999999</c:v>
                </c:pt>
                <c:pt idx="28261">
                  <c:v>0.15540300000000001</c:v>
                </c:pt>
                <c:pt idx="28262">
                  <c:v>0.156198</c:v>
                </c:pt>
                <c:pt idx="28263">
                  <c:v>0.15310199999999999</c:v>
                </c:pt>
                <c:pt idx="28264">
                  <c:v>0.14962</c:v>
                </c:pt>
                <c:pt idx="28265">
                  <c:v>0.15135899999999999</c:v>
                </c:pt>
                <c:pt idx="28266">
                  <c:v>0.150753</c:v>
                </c:pt>
                <c:pt idx="28267">
                  <c:v>0.150285</c:v>
                </c:pt>
                <c:pt idx="28268">
                  <c:v>0.15035100000000001</c:v>
                </c:pt>
                <c:pt idx="28269">
                  <c:v>0.15004200000000001</c:v>
                </c:pt>
                <c:pt idx="28270">
                  <c:v>0.15049100000000001</c:v>
                </c:pt>
                <c:pt idx="28271">
                  <c:v>0.150973</c:v>
                </c:pt>
                <c:pt idx="28272">
                  <c:v>0.15112500000000001</c:v>
                </c:pt>
                <c:pt idx="28273">
                  <c:v>0.15095900000000001</c:v>
                </c:pt>
                <c:pt idx="28274">
                  <c:v>0.14979400000000001</c:v>
                </c:pt>
                <c:pt idx="28275">
                  <c:v>0.14841199999999999</c:v>
                </c:pt>
                <c:pt idx="28276">
                  <c:v>0.147032</c:v>
                </c:pt>
                <c:pt idx="28277">
                  <c:v>0.14709800000000001</c:v>
                </c:pt>
                <c:pt idx="28278">
                  <c:v>0.147843</c:v>
                </c:pt>
                <c:pt idx="28279">
                  <c:v>0.14733099999999999</c:v>
                </c:pt>
                <c:pt idx="28280">
                  <c:v>0.14805699999999999</c:v>
                </c:pt>
                <c:pt idx="28281">
                  <c:v>0.14884500000000001</c:v>
                </c:pt>
                <c:pt idx="28282">
                  <c:v>0.15034600000000001</c:v>
                </c:pt>
                <c:pt idx="28283">
                  <c:v>0.152475</c:v>
                </c:pt>
                <c:pt idx="28284">
                  <c:v>0.152418</c:v>
                </c:pt>
                <c:pt idx="28285">
                  <c:v>0.150474</c:v>
                </c:pt>
                <c:pt idx="28286">
                  <c:v>0.14810699999999999</c:v>
                </c:pt>
                <c:pt idx="28287">
                  <c:v>0.14940500000000001</c:v>
                </c:pt>
                <c:pt idx="28288">
                  <c:v>0.14882500000000001</c:v>
                </c:pt>
                <c:pt idx="28289">
                  <c:v>0.14877499999999999</c:v>
                </c:pt>
                <c:pt idx="28290">
                  <c:v>0.15212800000000001</c:v>
                </c:pt>
                <c:pt idx="28291">
                  <c:v>0.15239900000000001</c:v>
                </c:pt>
                <c:pt idx="28292">
                  <c:v>0.15220700000000001</c:v>
                </c:pt>
                <c:pt idx="28293">
                  <c:v>0.15218200000000001</c:v>
                </c:pt>
                <c:pt idx="28294">
                  <c:v>0.15304000000000001</c:v>
                </c:pt>
                <c:pt idx="28295">
                  <c:v>0.15462300000000001</c:v>
                </c:pt>
                <c:pt idx="28296">
                  <c:v>0.15686600000000001</c:v>
                </c:pt>
                <c:pt idx="28297">
                  <c:v>0.15875500000000001</c:v>
                </c:pt>
                <c:pt idx="28298">
                  <c:v>0.16009000000000001</c:v>
                </c:pt>
                <c:pt idx="28299">
                  <c:v>0.16109899999999999</c:v>
                </c:pt>
                <c:pt idx="28300">
                  <c:v>0.16242699999999999</c:v>
                </c:pt>
                <c:pt idx="28301">
                  <c:v>0.16253500000000001</c:v>
                </c:pt>
                <c:pt idx="28302">
                  <c:v>0.16314400000000001</c:v>
                </c:pt>
                <c:pt idx="28303">
                  <c:v>0.164294</c:v>
                </c:pt>
                <c:pt idx="28304">
                  <c:v>0.16562299999999999</c:v>
                </c:pt>
                <c:pt idx="28305">
                  <c:v>0.16728499999999999</c:v>
                </c:pt>
                <c:pt idx="28306">
                  <c:v>0.166992</c:v>
                </c:pt>
                <c:pt idx="28307">
                  <c:v>0.16739799999999999</c:v>
                </c:pt>
                <c:pt idx="28308">
                  <c:v>0.16839999999999999</c:v>
                </c:pt>
                <c:pt idx="28309">
                  <c:v>0.168874</c:v>
                </c:pt>
                <c:pt idx="28310">
                  <c:v>0.16965</c:v>
                </c:pt>
                <c:pt idx="28311">
                  <c:v>0.16953399999999999</c:v>
                </c:pt>
                <c:pt idx="28312">
                  <c:v>0.169542</c:v>
                </c:pt>
                <c:pt idx="28313">
                  <c:v>0.164659</c:v>
                </c:pt>
                <c:pt idx="28314">
                  <c:v>0.160218</c:v>
                </c:pt>
                <c:pt idx="28315">
                  <c:v>0.160111</c:v>
                </c:pt>
                <c:pt idx="28316">
                  <c:v>0.15929399999999999</c:v>
                </c:pt>
                <c:pt idx="28317">
                  <c:v>0.15864800000000001</c:v>
                </c:pt>
                <c:pt idx="28318">
                  <c:v>0.15847800000000001</c:v>
                </c:pt>
                <c:pt idx="28319">
                  <c:v>0.15928800000000001</c:v>
                </c:pt>
                <c:pt idx="28320">
                  <c:v>0.16022800000000001</c:v>
                </c:pt>
                <c:pt idx="28321">
                  <c:v>0.16270699999999999</c:v>
                </c:pt>
                <c:pt idx="28322">
                  <c:v>0.16508500000000001</c:v>
                </c:pt>
                <c:pt idx="28323">
                  <c:v>0.166571</c:v>
                </c:pt>
                <c:pt idx="28324">
                  <c:v>0.16799700000000001</c:v>
                </c:pt>
                <c:pt idx="28325">
                  <c:v>0.16861799999999999</c:v>
                </c:pt>
                <c:pt idx="28326">
                  <c:v>0.16780700000000001</c:v>
                </c:pt>
                <c:pt idx="28327">
                  <c:v>0.16822200000000001</c:v>
                </c:pt>
                <c:pt idx="28328">
                  <c:v>0.169099</c:v>
                </c:pt>
                <c:pt idx="28329">
                  <c:v>0.16975100000000001</c:v>
                </c:pt>
                <c:pt idx="28330">
                  <c:v>0.163491</c:v>
                </c:pt>
                <c:pt idx="28331">
                  <c:v>0.16642999999999999</c:v>
                </c:pt>
                <c:pt idx="28332">
                  <c:v>0.166544</c:v>
                </c:pt>
                <c:pt idx="28333">
                  <c:v>0.16447999999999999</c:v>
                </c:pt>
                <c:pt idx="28334">
                  <c:v>0.166987</c:v>
                </c:pt>
                <c:pt idx="28335">
                  <c:v>0.16922000000000001</c:v>
                </c:pt>
                <c:pt idx="28336">
                  <c:v>0.17016400000000001</c:v>
                </c:pt>
                <c:pt idx="28337">
                  <c:v>0.16977500000000001</c:v>
                </c:pt>
                <c:pt idx="28338">
                  <c:v>0.16977300000000001</c:v>
                </c:pt>
                <c:pt idx="28339">
                  <c:v>0.169851</c:v>
                </c:pt>
                <c:pt idx="28340">
                  <c:v>0.16831299999999999</c:v>
                </c:pt>
                <c:pt idx="28341">
                  <c:v>0.16738400000000001</c:v>
                </c:pt>
                <c:pt idx="28342">
                  <c:v>0.16718</c:v>
                </c:pt>
                <c:pt idx="28343">
                  <c:v>0.16705300000000001</c:v>
                </c:pt>
                <c:pt idx="28344">
                  <c:v>0.167272</c:v>
                </c:pt>
                <c:pt idx="28345">
                  <c:v>0.16029199999999999</c:v>
                </c:pt>
                <c:pt idx="28346">
                  <c:v>0.156862</c:v>
                </c:pt>
                <c:pt idx="28347">
                  <c:v>0.15698100000000001</c:v>
                </c:pt>
                <c:pt idx="28348">
                  <c:v>0.15592400000000001</c:v>
                </c:pt>
                <c:pt idx="28349">
                  <c:v>0.155247</c:v>
                </c:pt>
                <c:pt idx="28350">
                  <c:v>0.15409900000000001</c:v>
                </c:pt>
                <c:pt idx="28351">
                  <c:v>0.15279599999999999</c:v>
                </c:pt>
                <c:pt idx="28352">
                  <c:v>0.151447</c:v>
                </c:pt>
                <c:pt idx="28353">
                  <c:v>0.1507</c:v>
                </c:pt>
                <c:pt idx="28354">
                  <c:v>0.15121399999999999</c:v>
                </c:pt>
                <c:pt idx="28355">
                  <c:v>0.15178800000000001</c:v>
                </c:pt>
                <c:pt idx="28356">
                  <c:v>0.15365400000000001</c:v>
                </c:pt>
                <c:pt idx="28357">
                  <c:v>0.15497900000000001</c:v>
                </c:pt>
                <c:pt idx="28358">
                  <c:v>0.15589900000000001</c:v>
                </c:pt>
                <c:pt idx="28359">
                  <c:v>0.15704499999999999</c:v>
                </c:pt>
                <c:pt idx="28360">
                  <c:v>0.157078</c:v>
                </c:pt>
                <c:pt idx="28361">
                  <c:v>0.158777</c:v>
                </c:pt>
                <c:pt idx="28362">
                  <c:v>0.15551899999999999</c:v>
                </c:pt>
                <c:pt idx="28363">
                  <c:v>0.152754</c:v>
                </c:pt>
                <c:pt idx="28364">
                  <c:v>0.15368899999999999</c:v>
                </c:pt>
                <c:pt idx="28365">
                  <c:v>0.15448500000000001</c:v>
                </c:pt>
                <c:pt idx="28366">
                  <c:v>0.15479599999999999</c:v>
                </c:pt>
                <c:pt idx="28367">
                  <c:v>0.155973</c:v>
                </c:pt>
                <c:pt idx="28368">
                  <c:v>0.15762699999999999</c:v>
                </c:pt>
                <c:pt idx="28369">
                  <c:v>0.15860099999999999</c:v>
                </c:pt>
                <c:pt idx="28370">
                  <c:v>0.158994</c:v>
                </c:pt>
                <c:pt idx="28371">
                  <c:v>0.15972500000000001</c:v>
                </c:pt>
                <c:pt idx="28372">
                  <c:v>0.16158500000000001</c:v>
                </c:pt>
                <c:pt idx="28373">
                  <c:v>0.162466</c:v>
                </c:pt>
                <c:pt idx="28374">
                  <c:v>0.16301599999999999</c:v>
                </c:pt>
                <c:pt idx="28375">
                  <c:v>0.16333700000000001</c:v>
                </c:pt>
                <c:pt idx="28376">
                  <c:v>0.16311200000000001</c:v>
                </c:pt>
                <c:pt idx="28377">
                  <c:v>0.162601</c:v>
                </c:pt>
                <c:pt idx="28378">
                  <c:v>0.162439</c:v>
                </c:pt>
                <c:pt idx="28379">
                  <c:v>0.16423199999999999</c:v>
                </c:pt>
                <c:pt idx="28380">
                  <c:v>0.161159</c:v>
                </c:pt>
                <c:pt idx="28381">
                  <c:v>0.15760099999999999</c:v>
                </c:pt>
                <c:pt idx="28382">
                  <c:v>0.15836700000000001</c:v>
                </c:pt>
                <c:pt idx="28383">
                  <c:v>0.15876299999999999</c:v>
                </c:pt>
                <c:pt idx="28384">
                  <c:v>0.159807</c:v>
                </c:pt>
                <c:pt idx="28385">
                  <c:v>0.16007099999999999</c:v>
                </c:pt>
                <c:pt idx="28386">
                  <c:v>0.16018199999999999</c:v>
                </c:pt>
                <c:pt idx="28387">
                  <c:v>0.159967</c:v>
                </c:pt>
                <c:pt idx="28388">
                  <c:v>0.158555</c:v>
                </c:pt>
                <c:pt idx="28389">
                  <c:v>0.157884</c:v>
                </c:pt>
                <c:pt idx="28390">
                  <c:v>0.15784500000000001</c:v>
                </c:pt>
                <c:pt idx="28391">
                  <c:v>0.15763199999999999</c:v>
                </c:pt>
                <c:pt idx="28392">
                  <c:v>0.157696</c:v>
                </c:pt>
                <c:pt idx="28393">
                  <c:v>0.15809200000000001</c:v>
                </c:pt>
                <c:pt idx="28394">
                  <c:v>0.15848100000000001</c:v>
                </c:pt>
                <c:pt idx="28395">
                  <c:v>0.15865399999999999</c:v>
                </c:pt>
                <c:pt idx="28396">
                  <c:v>0.158528</c:v>
                </c:pt>
                <c:pt idx="28397">
                  <c:v>0.15933700000000001</c:v>
                </c:pt>
                <c:pt idx="28398">
                  <c:v>0.156921</c:v>
                </c:pt>
                <c:pt idx="28399">
                  <c:v>0.153696</c:v>
                </c:pt>
                <c:pt idx="28400">
                  <c:v>0.15576599999999999</c:v>
                </c:pt>
                <c:pt idx="28401">
                  <c:v>0.155394</c:v>
                </c:pt>
                <c:pt idx="28402">
                  <c:v>0.155698</c:v>
                </c:pt>
                <c:pt idx="28403">
                  <c:v>0.155838</c:v>
                </c:pt>
                <c:pt idx="28404">
                  <c:v>0.157523</c:v>
                </c:pt>
                <c:pt idx="28405">
                  <c:v>0.158252</c:v>
                </c:pt>
                <c:pt idx="28406">
                  <c:v>0.157716</c:v>
                </c:pt>
                <c:pt idx="28407">
                  <c:v>0.15809699999999999</c:v>
                </c:pt>
                <c:pt idx="28408">
                  <c:v>0.15892300000000001</c:v>
                </c:pt>
                <c:pt idx="28409">
                  <c:v>0.160279</c:v>
                </c:pt>
                <c:pt idx="28410">
                  <c:v>0.15887799999999999</c:v>
                </c:pt>
                <c:pt idx="28411">
                  <c:v>0.15857299999999999</c:v>
                </c:pt>
                <c:pt idx="28412">
                  <c:v>0.158993</c:v>
                </c:pt>
                <c:pt idx="28413">
                  <c:v>0.15932199999999999</c:v>
                </c:pt>
                <c:pt idx="28414">
                  <c:v>0.15974099999999999</c:v>
                </c:pt>
                <c:pt idx="28415">
                  <c:v>0.160721</c:v>
                </c:pt>
                <c:pt idx="28416">
                  <c:v>0.16206100000000001</c:v>
                </c:pt>
                <c:pt idx="28417">
                  <c:v>0.162715</c:v>
                </c:pt>
                <c:pt idx="28418">
                  <c:v>0.16253000000000001</c:v>
                </c:pt>
                <c:pt idx="28419">
                  <c:v>0.162304</c:v>
                </c:pt>
                <c:pt idx="28420">
                  <c:v>0.16173999999999999</c:v>
                </c:pt>
                <c:pt idx="28421">
                  <c:v>0.162132</c:v>
                </c:pt>
                <c:pt idx="28422">
                  <c:v>0.163272</c:v>
                </c:pt>
                <c:pt idx="28423">
                  <c:v>0.16377800000000001</c:v>
                </c:pt>
                <c:pt idx="28424">
                  <c:v>0.157778</c:v>
                </c:pt>
                <c:pt idx="28425">
                  <c:v>0.15851299999999999</c:v>
                </c:pt>
                <c:pt idx="28426">
                  <c:v>0.15768199999999999</c:v>
                </c:pt>
                <c:pt idx="28427">
                  <c:v>0.15702199999999999</c:v>
                </c:pt>
                <c:pt idx="28428">
                  <c:v>0.155193</c:v>
                </c:pt>
                <c:pt idx="28429">
                  <c:v>0.15141399999999999</c:v>
                </c:pt>
                <c:pt idx="28430">
                  <c:v>0.14733499999999999</c:v>
                </c:pt>
                <c:pt idx="28431">
                  <c:v>0.145283</c:v>
                </c:pt>
                <c:pt idx="28432">
                  <c:v>0.14525199999999999</c:v>
                </c:pt>
                <c:pt idx="28433">
                  <c:v>0.14810599999999999</c:v>
                </c:pt>
                <c:pt idx="28434">
                  <c:v>0.15032200000000001</c:v>
                </c:pt>
                <c:pt idx="28435">
                  <c:v>0.15160699999999999</c:v>
                </c:pt>
                <c:pt idx="28436">
                  <c:v>0.153389</c:v>
                </c:pt>
                <c:pt idx="28437">
                  <c:v>0.15465200000000001</c:v>
                </c:pt>
                <c:pt idx="28438">
                  <c:v>0.15541099999999999</c:v>
                </c:pt>
                <c:pt idx="28439">
                  <c:v>0.15517700000000001</c:v>
                </c:pt>
                <c:pt idx="28440">
                  <c:v>0.15495300000000001</c:v>
                </c:pt>
                <c:pt idx="28441">
                  <c:v>0.155221</c:v>
                </c:pt>
                <c:pt idx="28442">
                  <c:v>0.15597900000000001</c:v>
                </c:pt>
                <c:pt idx="28443">
                  <c:v>0.15623500000000001</c:v>
                </c:pt>
                <c:pt idx="28444">
                  <c:v>0.15698000000000001</c:v>
                </c:pt>
                <c:pt idx="28445">
                  <c:v>0.15773400000000001</c:v>
                </c:pt>
                <c:pt idx="28446">
                  <c:v>0.157476</c:v>
                </c:pt>
                <c:pt idx="28447">
                  <c:v>0.157721</c:v>
                </c:pt>
                <c:pt idx="28448">
                  <c:v>0.156946</c:v>
                </c:pt>
                <c:pt idx="28449">
                  <c:v>0.15812899999999999</c:v>
                </c:pt>
                <c:pt idx="28450">
                  <c:v>0.15984899999999999</c:v>
                </c:pt>
                <c:pt idx="28451">
                  <c:v>0.16156599999999999</c:v>
                </c:pt>
                <c:pt idx="28452">
                  <c:v>0.163717</c:v>
                </c:pt>
                <c:pt idx="28453">
                  <c:v>0.16656399999999999</c:v>
                </c:pt>
                <c:pt idx="28454">
                  <c:v>0.16280800000000001</c:v>
                </c:pt>
                <c:pt idx="28455">
                  <c:v>0.16433200000000001</c:v>
                </c:pt>
                <c:pt idx="28456">
                  <c:v>0.166544</c:v>
                </c:pt>
                <c:pt idx="28457">
                  <c:v>0.16921600000000001</c:v>
                </c:pt>
                <c:pt idx="28458">
                  <c:v>0.17188100000000001</c:v>
                </c:pt>
                <c:pt idx="28459">
                  <c:v>0.17554500000000001</c:v>
                </c:pt>
                <c:pt idx="28460">
                  <c:v>0.17874200000000001</c:v>
                </c:pt>
                <c:pt idx="28461">
                  <c:v>0.18189900000000001</c:v>
                </c:pt>
                <c:pt idx="28462">
                  <c:v>0.18510499999999999</c:v>
                </c:pt>
                <c:pt idx="28463">
                  <c:v>0.186333</c:v>
                </c:pt>
                <c:pt idx="28464">
                  <c:v>0.18695400000000001</c:v>
                </c:pt>
                <c:pt idx="28465">
                  <c:v>0.189557</c:v>
                </c:pt>
                <c:pt idx="28466">
                  <c:v>0.192718</c:v>
                </c:pt>
                <c:pt idx="28467">
                  <c:v>0.19630600000000001</c:v>
                </c:pt>
                <c:pt idx="28468">
                  <c:v>0.20246500000000001</c:v>
                </c:pt>
                <c:pt idx="28469">
                  <c:v>0.20519399999999999</c:v>
                </c:pt>
                <c:pt idx="28470">
                  <c:v>0.20633499999999999</c:v>
                </c:pt>
                <c:pt idx="28471">
                  <c:v>0.20794299999999999</c:v>
                </c:pt>
                <c:pt idx="28472">
                  <c:v>0.211065</c:v>
                </c:pt>
                <c:pt idx="28473">
                  <c:v>0.21419299999999999</c:v>
                </c:pt>
                <c:pt idx="28474">
                  <c:v>0.21831600000000001</c:v>
                </c:pt>
                <c:pt idx="28475">
                  <c:v>0.223442</c:v>
                </c:pt>
                <c:pt idx="28476">
                  <c:v>0.22806699999999999</c:v>
                </c:pt>
                <c:pt idx="28477">
                  <c:v>0.22566700000000001</c:v>
                </c:pt>
                <c:pt idx="28478">
                  <c:v>0.227797</c:v>
                </c:pt>
                <c:pt idx="28479">
                  <c:v>0.22889200000000001</c:v>
                </c:pt>
                <c:pt idx="28480">
                  <c:v>0.232067</c:v>
                </c:pt>
                <c:pt idx="28481">
                  <c:v>0.23822199999999999</c:v>
                </c:pt>
                <c:pt idx="28482">
                  <c:v>0.24376800000000001</c:v>
                </c:pt>
                <c:pt idx="28483">
                  <c:v>0.24629699999999999</c:v>
                </c:pt>
                <c:pt idx="28484">
                  <c:v>0.24785799999999999</c:v>
                </c:pt>
                <c:pt idx="28485">
                  <c:v>0.24840499999999999</c:v>
                </c:pt>
                <c:pt idx="28486">
                  <c:v>0.24904599999999999</c:v>
                </c:pt>
                <c:pt idx="28487">
                  <c:v>0.25058000000000002</c:v>
                </c:pt>
                <c:pt idx="28488">
                  <c:v>0.25065500000000002</c:v>
                </c:pt>
                <c:pt idx="28489">
                  <c:v>0.25170199999999998</c:v>
                </c:pt>
                <c:pt idx="28490">
                  <c:v>0.25120799999999999</c:v>
                </c:pt>
                <c:pt idx="28491">
                  <c:v>0.25132900000000002</c:v>
                </c:pt>
                <c:pt idx="28492">
                  <c:v>0.25130799999999998</c:v>
                </c:pt>
                <c:pt idx="28493">
                  <c:v>0.250969</c:v>
                </c:pt>
                <c:pt idx="28494">
                  <c:v>0.25202599999999997</c:v>
                </c:pt>
                <c:pt idx="28495">
                  <c:v>0.25203500000000001</c:v>
                </c:pt>
                <c:pt idx="28496">
                  <c:v>0.25193900000000002</c:v>
                </c:pt>
                <c:pt idx="28497">
                  <c:v>0.25120100000000001</c:v>
                </c:pt>
                <c:pt idx="28498">
                  <c:v>0.250531</c:v>
                </c:pt>
                <c:pt idx="28499">
                  <c:v>0.24475</c:v>
                </c:pt>
                <c:pt idx="28500">
                  <c:v>0.245393</c:v>
                </c:pt>
                <c:pt idx="28501">
                  <c:v>0.24582100000000001</c:v>
                </c:pt>
                <c:pt idx="28502">
                  <c:v>0.246367</c:v>
                </c:pt>
                <c:pt idx="28503">
                  <c:v>0.24698100000000001</c:v>
                </c:pt>
                <c:pt idx="28504">
                  <c:v>0.24799399999999999</c:v>
                </c:pt>
                <c:pt idx="28505">
                  <c:v>0.24843799999999999</c:v>
                </c:pt>
                <c:pt idx="28506">
                  <c:v>0.249116</c:v>
                </c:pt>
                <c:pt idx="28507">
                  <c:v>0.25088500000000002</c:v>
                </c:pt>
                <c:pt idx="28508">
                  <c:v>0.25361400000000001</c:v>
                </c:pt>
                <c:pt idx="28509">
                  <c:v>0.25659100000000001</c:v>
                </c:pt>
                <c:pt idx="28510">
                  <c:v>0.25909700000000002</c:v>
                </c:pt>
                <c:pt idx="28511">
                  <c:v>0.26255099999999998</c:v>
                </c:pt>
                <c:pt idx="28512">
                  <c:v>0.26614300000000002</c:v>
                </c:pt>
                <c:pt idx="28513">
                  <c:v>0.26735500000000001</c:v>
                </c:pt>
                <c:pt idx="28514">
                  <c:v>0.26814300000000002</c:v>
                </c:pt>
                <c:pt idx="28515">
                  <c:v>0.26815600000000001</c:v>
                </c:pt>
                <c:pt idx="28516">
                  <c:v>0.268868</c:v>
                </c:pt>
                <c:pt idx="28517">
                  <c:v>0.27000999999999997</c:v>
                </c:pt>
                <c:pt idx="28518">
                  <c:v>0.27068900000000001</c:v>
                </c:pt>
                <c:pt idx="28519">
                  <c:v>0.27194400000000002</c:v>
                </c:pt>
                <c:pt idx="28520">
                  <c:v>0.27032099999999998</c:v>
                </c:pt>
                <c:pt idx="28521">
                  <c:v>0.26497199999999999</c:v>
                </c:pt>
                <c:pt idx="28522">
                  <c:v>0.26595800000000003</c:v>
                </c:pt>
                <c:pt idx="28523">
                  <c:v>0.26549299999999998</c:v>
                </c:pt>
                <c:pt idx="28524">
                  <c:v>0.26530900000000002</c:v>
                </c:pt>
                <c:pt idx="28525">
                  <c:v>0.26486999999999999</c:v>
                </c:pt>
                <c:pt idx="28526">
                  <c:v>0.26442599999999999</c:v>
                </c:pt>
                <c:pt idx="28527">
                  <c:v>0.26457900000000001</c:v>
                </c:pt>
                <c:pt idx="28528">
                  <c:v>0.26338</c:v>
                </c:pt>
                <c:pt idx="28529">
                  <c:v>0.26242799999999999</c:v>
                </c:pt>
                <c:pt idx="28530">
                  <c:v>0.26149499999999998</c:v>
                </c:pt>
                <c:pt idx="28531">
                  <c:v>0.26019399999999998</c:v>
                </c:pt>
                <c:pt idx="28532">
                  <c:v>0.25914300000000001</c:v>
                </c:pt>
                <c:pt idx="28533">
                  <c:v>0.25847199999999998</c:v>
                </c:pt>
                <c:pt idx="28534">
                  <c:v>0.25779200000000002</c:v>
                </c:pt>
                <c:pt idx="28535">
                  <c:v>0.25659700000000002</c:v>
                </c:pt>
                <c:pt idx="28536">
                  <c:v>0.25492399999999998</c:v>
                </c:pt>
                <c:pt idx="28537">
                  <c:v>0.25404399999999999</c:v>
                </c:pt>
                <c:pt idx="28538">
                  <c:v>0.25471100000000002</c:v>
                </c:pt>
                <c:pt idx="28539">
                  <c:v>0.25056899999999999</c:v>
                </c:pt>
                <c:pt idx="28540">
                  <c:v>0.246532</c:v>
                </c:pt>
                <c:pt idx="28541">
                  <c:v>0.24668599999999999</c:v>
                </c:pt>
                <c:pt idx="28542">
                  <c:v>0.24659500000000001</c:v>
                </c:pt>
                <c:pt idx="28543">
                  <c:v>0.24706400000000001</c:v>
                </c:pt>
                <c:pt idx="28544">
                  <c:v>0.24665899999999999</c:v>
                </c:pt>
                <c:pt idx="28545">
                  <c:v>0.24676400000000001</c:v>
                </c:pt>
                <c:pt idx="28546">
                  <c:v>0.246917</c:v>
                </c:pt>
                <c:pt idx="28547">
                  <c:v>0.24626400000000001</c:v>
                </c:pt>
                <c:pt idx="28548">
                  <c:v>0.24588699999999999</c:v>
                </c:pt>
                <c:pt idx="28549">
                  <c:v>0.24557200000000001</c:v>
                </c:pt>
                <c:pt idx="28550">
                  <c:v>0.246028</c:v>
                </c:pt>
                <c:pt idx="28551">
                  <c:v>0.24668899999999999</c:v>
                </c:pt>
                <c:pt idx="28552">
                  <c:v>0.246308</c:v>
                </c:pt>
                <c:pt idx="28553">
                  <c:v>0.245864</c:v>
                </c:pt>
                <c:pt idx="28554">
                  <c:v>0.24537600000000001</c:v>
                </c:pt>
                <c:pt idx="28555">
                  <c:v>0.245338</c:v>
                </c:pt>
                <c:pt idx="28556">
                  <c:v>0.24684800000000001</c:v>
                </c:pt>
                <c:pt idx="28557">
                  <c:v>0.242593</c:v>
                </c:pt>
                <c:pt idx="28558">
                  <c:v>0.239846</c:v>
                </c:pt>
                <c:pt idx="28559">
                  <c:v>0.24162900000000001</c:v>
                </c:pt>
                <c:pt idx="28560">
                  <c:v>0.24249100000000001</c:v>
                </c:pt>
                <c:pt idx="28561">
                  <c:v>0.24304600000000001</c:v>
                </c:pt>
                <c:pt idx="28562">
                  <c:v>0.243367</c:v>
                </c:pt>
                <c:pt idx="28563">
                  <c:v>0.24304700000000001</c:v>
                </c:pt>
                <c:pt idx="28564">
                  <c:v>0.24283099999999999</c:v>
                </c:pt>
                <c:pt idx="28565">
                  <c:v>0.24371100000000001</c:v>
                </c:pt>
                <c:pt idx="28566">
                  <c:v>0.244528</c:v>
                </c:pt>
                <c:pt idx="28567">
                  <c:v>0.24504999999999999</c:v>
                </c:pt>
                <c:pt idx="28568">
                  <c:v>0.245923</c:v>
                </c:pt>
                <c:pt idx="28569">
                  <c:v>0.24759</c:v>
                </c:pt>
                <c:pt idx="28570">
                  <c:v>0.24843100000000001</c:v>
                </c:pt>
                <c:pt idx="28571">
                  <c:v>0.251641</c:v>
                </c:pt>
                <c:pt idx="28572">
                  <c:v>0.247776</c:v>
                </c:pt>
                <c:pt idx="28573">
                  <c:v>0.24717</c:v>
                </c:pt>
                <c:pt idx="28574">
                  <c:v>0.247611</c:v>
                </c:pt>
                <c:pt idx="28575">
                  <c:v>0.24626000000000001</c:v>
                </c:pt>
                <c:pt idx="28576">
                  <c:v>0.24638599999999999</c:v>
                </c:pt>
                <c:pt idx="28577">
                  <c:v>0.246254</c:v>
                </c:pt>
                <c:pt idx="28578">
                  <c:v>0.25330799999999998</c:v>
                </c:pt>
                <c:pt idx="28579">
                  <c:v>0.247868</c:v>
                </c:pt>
                <c:pt idx="28580">
                  <c:v>0.24127499999999999</c:v>
                </c:pt>
                <c:pt idx="28581">
                  <c:v>0.23987700000000001</c:v>
                </c:pt>
                <c:pt idx="28582">
                  <c:v>0.238817</c:v>
                </c:pt>
                <c:pt idx="28583">
                  <c:v>0.238431</c:v>
                </c:pt>
                <c:pt idx="28584">
                  <c:v>0.237708</c:v>
                </c:pt>
                <c:pt idx="28585">
                  <c:v>0.237092</c:v>
                </c:pt>
                <c:pt idx="28586">
                  <c:v>0.23777100000000001</c:v>
                </c:pt>
                <c:pt idx="28587">
                  <c:v>0.23938899999999999</c:v>
                </c:pt>
                <c:pt idx="28588">
                  <c:v>0.23491699999999999</c:v>
                </c:pt>
                <c:pt idx="28589">
                  <c:v>0.23336699999999999</c:v>
                </c:pt>
                <c:pt idx="28590">
                  <c:v>0.23427300000000001</c:v>
                </c:pt>
                <c:pt idx="28591">
                  <c:v>0.235289</c:v>
                </c:pt>
                <c:pt idx="28592">
                  <c:v>0.23596200000000001</c:v>
                </c:pt>
                <c:pt idx="28593">
                  <c:v>0.23455599999999999</c:v>
                </c:pt>
                <c:pt idx="28594">
                  <c:v>0.23263500000000001</c:v>
                </c:pt>
                <c:pt idx="28595">
                  <c:v>0.23086599999999999</c:v>
                </c:pt>
                <c:pt idx="28596">
                  <c:v>0.22897999999999999</c:v>
                </c:pt>
                <c:pt idx="28597">
                  <c:v>0.227606</c:v>
                </c:pt>
                <c:pt idx="28598">
                  <c:v>0.22593199999999999</c:v>
                </c:pt>
                <c:pt idx="28599">
                  <c:v>0.224358</c:v>
                </c:pt>
                <c:pt idx="28600">
                  <c:v>0.22386500000000001</c:v>
                </c:pt>
                <c:pt idx="28601">
                  <c:v>0.22354099999999999</c:v>
                </c:pt>
                <c:pt idx="28602">
                  <c:v>0.223686</c:v>
                </c:pt>
                <c:pt idx="28603">
                  <c:v>0.22342699999999999</c:v>
                </c:pt>
                <c:pt idx="28604">
                  <c:v>0.22373799999999999</c:v>
                </c:pt>
                <c:pt idx="28605">
                  <c:v>0.22225</c:v>
                </c:pt>
                <c:pt idx="28606">
                  <c:v>0.221993</c:v>
                </c:pt>
                <c:pt idx="28607">
                  <c:v>0.221472</c:v>
                </c:pt>
                <c:pt idx="28608">
                  <c:v>0.223609</c:v>
                </c:pt>
                <c:pt idx="28609">
                  <c:v>0.215944</c:v>
                </c:pt>
                <c:pt idx="28610">
                  <c:v>0.21229500000000001</c:v>
                </c:pt>
                <c:pt idx="28611">
                  <c:v>0.213144</c:v>
                </c:pt>
                <c:pt idx="28612">
                  <c:v>0.213561</c:v>
                </c:pt>
                <c:pt idx="28613">
                  <c:v>0.214253</c:v>
                </c:pt>
                <c:pt idx="28614">
                  <c:v>0.21568699999999999</c:v>
                </c:pt>
                <c:pt idx="28615">
                  <c:v>0.217393</c:v>
                </c:pt>
                <c:pt idx="28616">
                  <c:v>0.21973599999999999</c:v>
                </c:pt>
                <c:pt idx="28617">
                  <c:v>0.22292400000000001</c:v>
                </c:pt>
                <c:pt idx="28618">
                  <c:v>0.22600100000000001</c:v>
                </c:pt>
                <c:pt idx="28619">
                  <c:v>0.230404</c:v>
                </c:pt>
                <c:pt idx="28620">
                  <c:v>0.23697199999999999</c:v>
                </c:pt>
                <c:pt idx="28621">
                  <c:v>0.24254300000000001</c:v>
                </c:pt>
                <c:pt idx="28622">
                  <c:v>0.246063</c:v>
                </c:pt>
                <c:pt idx="28623">
                  <c:v>0.24926200000000001</c:v>
                </c:pt>
                <c:pt idx="28624">
                  <c:v>0.25223200000000001</c:v>
                </c:pt>
                <c:pt idx="28625">
                  <c:v>0.25456400000000001</c:v>
                </c:pt>
                <c:pt idx="28626">
                  <c:v>0.25685599999999997</c:v>
                </c:pt>
                <c:pt idx="28627">
                  <c:v>0.25852700000000001</c:v>
                </c:pt>
                <c:pt idx="28628">
                  <c:v>0.25922899999999999</c:v>
                </c:pt>
                <c:pt idx="28629">
                  <c:v>0.26069100000000001</c:v>
                </c:pt>
                <c:pt idx="28630">
                  <c:v>0.261961</c:v>
                </c:pt>
                <c:pt idx="28631">
                  <c:v>0.26188600000000001</c:v>
                </c:pt>
                <c:pt idx="28632">
                  <c:v>0.25963799999999998</c:v>
                </c:pt>
                <c:pt idx="28633">
                  <c:v>0.257579</c:v>
                </c:pt>
                <c:pt idx="28634">
                  <c:v>0.257214</c:v>
                </c:pt>
                <c:pt idx="28635">
                  <c:v>0.25644299999999998</c:v>
                </c:pt>
                <c:pt idx="28636">
                  <c:v>0.25474400000000003</c:v>
                </c:pt>
                <c:pt idx="28637">
                  <c:v>0.25326599999999999</c:v>
                </c:pt>
                <c:pt idx="28638">
                  <c:v>0.25226199999999999</c:v>
                </c:pt>
                <c:pt idx="28639">
                  <c:v>0.25215900000000002</c:v>
                </c:pt>
                <c:pt idx="28640">
                  <c:v>0.25235299999999999</c:v>
                </c:pt>
                <c:pt idx="28641">
                  <c:v>0.25110700000000002</c:v>
                </c:pt>
                <c:pt idx="28642">
                  <c:v>0.24956100000000001</c:v>
                </c:pt>
                <c:pt idx="28643">
                  <c:v>0.25034600000000001</c:v>
                </c:pt>
                <c:pt idx="28644">
                  <c:v>0.25047199999999997</c:v>
                </c:pt>
                <c:pt idx="28645">
                  <c:v>0.25004100000000001</c:v>
                </c:pt>
                <c:pt idx="28646">
                  <c:v>0.25066500000000003</c:v>
                </c:pt>
                <c:pt idx="28647">
                  <c:v>0.25171900000000003</c:v>
                </c:pt>
                <c:pt idx="28648">
                  <c:v>0.25292399999999998</c:v>
                </c:pt>
                <c:pt idx="28649">
                  <c:v>0.25453399999999998</c:v>
                </c:pt>
                <c:pt idx="28650">
                  <c:v>0.25578099999999998</c:v>
                </c:pt>
                <c:pt idx="28651">
                  <c:v>0.25644400000000001</c:v>
                </c:pt>
                <c:pt idx="28652">
                  <c:v>0.25868099999999999</c:v>
                </c:pt>
                <c:pt idx="28653">
                  <c:v>0.255411</c:v>
                </c:pt>
                <c:pt idx="28654">
                  <c:v>0.25268600000000002</c:v>
                </c:pt>
                <c:pt idx="28655">
                  <c:v>0.25510899999999997</c:v>
                </c:pt>
                <c:pt idx="28656">
                  <c:v>0.25628899999999999</c:v>
                </c:pt>
                <c:pt idx="28657">
                  <c:v>0.25613599999999997</c:v>
                </c:pt>
                <c:pt idx="28658">
                  <c:v>0.25375900000000001</c:v>
                </c:pt>
                <c:pt idx="28659">
                  <c:v>0.25178299999999998</c:v>
                </c:pt>
                <c:pt idx="28660">
                  <c:v>0.25200299999999998</c:v>
                </c:pt>
                <c:pt idx="28661">
                  <c:v>0.252859</c:v>
                </c:pt>
                <c:pt idx="28662">
                  <c:v>0.25339299999999998</c:v>
                </c:pt>
                <c:pt idx="28663">
                  <c:v>0.25325799999999998</c:v>
                </c:pt>
                <c:pt idx="28664">
                  <c:v>0.25331500000000001</c:v>
                </c:pt>
                <c:pt idx="28665">
                  <c:v>0.25307000000000002</c:v>
                </c:pt>
                <c:pt idx="28666">
                  <c:v>0.25245600000000001</c:v>
                </c:pt>
                <c:pt idx="28667">
                  <c:v>0.25217400000000001</c:v>
                </c:pt>
                <c:pt idx="28668">
                  <c:v>0.252361</c:v>
                </c:pt>
                <c:pt idx="28669">
                  <c:v>0.25318600000000002</c:v>
                </c:pt>
                <c:pt idx="28670">
                  <c:v>0.25393700000000002</c:v>
                </c:pt>
                <c:pt idx="28671">
                  <c:v>0.25442599999999999</c:v>
                </c:pt>
                <c:pt idx="28672">
                  <c:v>0.25466100000000003</c:v>
                </c:pt>
                <c:pt idx="28673">
                  <c:v>0.25468400000000002</c:v>
                </c:pt>
                <c:pt idx="28674">
                  <c:v>0.25567099999999998</c:v>
                </c:pt>
                <c:pt idx="28675">
                  <c:v>0.25112899999999999</c:v>
                </c:pt>
                <c:pt idx="28676">
                  <c:v>0.25121500000000002</c:v>
                </c:pt>
                <c:pt idx="28677">
                  <c:v>0.25381199999999998</c:v>
                </c:pt>
                <c:pt idx="28678">
                  <c:v>0.250332</c:v>
                </c:pt>
                <c:pt idx="28679">
                  <c:v>0.25270999999999999</c:v>
                </c:pt>
                <c:pt idx="28680">
                  <c:v>0.25314700000000001</c:v>
                </c:pt>
                <c:pt idx="28681">
                  <c:v>0.25342199999999998</c:v>
                </c:pt>
                <c:pt idx="28682">
                  <c:v>0.25357000000000002</c:v>
                </c:pt>
                <c:pt idx="28683">
                  <c:v>0.25376599999999999</c:v>
                </c:pt>
                <c:pt idx="28684">
                  <c:v>0.25294299999999997</c:v>
                </c:pt>
                <c:pt idx="28685">
                  <c:v>0.25152099999999999</c:v>
                </c:pt>
                <c:pt idx="28686">
                  <c:v>0.249444</c:v>
                </c:pt>
                <c:pt idx="28687">
                  <c:v>0.24848000000000001</c:v>
                </c:pt>
                <c:pt idx="28688">
                  <c:v>0.24926000000000001</c:v>
                </c:pt>
                <c:pt idx="28689">
                  <c:v>0.25025199999999997</c:v>
                </c:pt>
                <c:pt idx="28690">
                  <c:v>0.25020599999999998</c:v>
                </c:pt>
                <c:pt idx="28691">
                  <c:v>0.25057200000000002</c:v>
                </c:pt>
                <c:pt idx="28692">
                  <c:v>0.25067200000000001</c:v>
                </c:pt>
                <c:pt idx="28693">
                  <c:v>0.25081500000000001</c:v>
                </c:pt>
                <c:pt idx="28694">
                  <c:v>0.25029000000000001</c:v>
                </c:pt>
                <c:pt idx="28695">
                  <c:v>0.246167</c:v>
                </c:pt>
                <c:pt idx="28696">
                  <c:v>0.24071999999999999</c:v>
                </c:pt>
                <c:pt idx="28697">
                  <c:v>0.24057300000000001</c:v>
                </c:pt>
                <c:pt idx="28698">
                  <c:v>0.23910100000000001</c:v>
                </c:pt>
                <c:pt idx="28699">
                  <c:v>0.237345</c:v>
                </c:pt>
                <c:pt idx="28700">
                  <c:v>0.23424300000000001</c:v>
                </c:pt>
                <c:pt idx="28701">
                  <c:v>0.230627</c:v>
                </c:pt>
                <c:pt idx="28702">
                  <c:v>0.22600100000000001</c:v>
                </c:pt>
                <c:pt idx="28703">
                  <c:v>0.22264500000000001</c:v>
                </c:pt>
                <c:pt idx="28704">
                  <c:v>0.22099199999999999</c:v>
                </c:pt>
                <c:pt idx="28705">
                  <c:v>0.21954899999999999</c:v>
                </c:pt>
                <c:pt idx="28706">
                  <c:v>0.21978600000000001</c:v>
                </c:pt>
                <c:pt idx="28707">
                  <c:v>0.22042800000000001</c:v>
                </c:pt>
                <c:pt idx="28708">
                  <c:v>0.22147900000000001</c:v>
                </c:pt>
                <c:pt idx="28709">
                  <c:v>0.223075</c:v>
                </c:pt>
                <c:pt idx="28710">
                  <c:v>0.22420499999999999</c:v>
                </c:pt>
                <c:pt idx="28711">
                  <c:v>0.22523499999999999</c:v>
                </c:pt>
                <c:pt idx="28712">
                  <c:v>0.22709499999999999</c:v>
                </c:pt>
                <c:pt idx="28713">
                  <c:v>0.23041800000000001</c:v>
                </c:pt>
                <c:pt idx="28714">
                  <c:v>0.23247000000000001</c:v>
                </c:pt>
                <c:pt idx="28715">
                  <c:v>0.23344699999999999</c:v>
                </c:pt>
                <c:pt idx="28716">
                  <c:v>0.23477899999999999</c:v>
                </c:pt>
                <c:pt idx="28717">
                  <c:v>0.231542</c:v>
                </c:pt>
                <c:pt idx="28718">
                  <c:v>0.22629099999999999</c:v>
                </c:pt>
                <c:pt idx="28719">
                  <c:v>0.22794600000000001</c:v>
                </c:pt>
                <c:pt idx="28720">
                  <c:v>0.22795199999999999</c:v>
                </c:pt>
                <c:pt idx="28721">
                  <c:v>0.22577900000000001</c:v>
                </c:pt>
                <c:pt idx="28722">
                  <c:v>0.22417500000000001</c:v>
                </c:pt>
                <c:pt idx="28723">
                  <c:v>0.222855</c:v>
                </c:pt>
                <c:pt idx="28724">
                  <c:v>0.221493</c:v>
                </c:pt>
                <c:pt idx="28725">
                  <c:v>0.220136</c:v>
                </c:pt>
                <c:pt idx="28726">
                  <c:v>0.21878300000000001</c:v>
                </c:pt>
                <c:pt idx="28727">
                  <c:v>0.21740200000000001</c:v>
                </c:pt>
                <c:pt idx="28728">
                  <c:v>0.21613499999999999</c:v>
                </c:pt>
                <c:pt idx="28729">
                  <c:v>0.215644</c:v>
                </c:pt>
                <c:pt idx="28730">
                  <c:v>0.215945</c:v>
                </c:pt>
                <c:pt idx="28731">
                  <c:v>0.215727</c:v>
                </c:pt>
                <c:pt idx="28732">
                  <c:v>0.21468799999999999</c:v>
                </c:pt>
                <c:pt idx="28733">
                  <c:v>0.214116</c:v>
                </c:pt>
                <c:pt idx="28734">
                  <c:v>0.21337900000000001</c:v>
                </c:pt>
                <c:pt idx="28735">
                  <c:v>0.213448</c:v>
                </c:pt>
                <c:pt idx="28736">
                  <c:v>0.214702</c:v>
                </c:pt>
                <c:pt idx="28737">
                  <c:v>0.21387500000000001</c:v>
                </c:pt>
                <c:pt idx="28738">
                  <c:v>0.21295</c:v>
                </c:pt>
                <c:pt idx="28739">
                  <c:v>0.21224000000000001</c:v>
                </c:pt>
                <c:pt idx="28740">
                  <c:v>0.20668800000000001</c:v>
                </c:pt>
                <c:pt idx="28741">
                  <c:v>0.198987</c:v>
                </c:pt>
                <c:pt idx="28742">
                  <c:v>0.19781899999999999</c:v>
                </c:pt>
                <c:pt idx="28743">
                  <c:v>0.19661400000000001</c:v>
                </c:pt>
                <c:pt idx="28744">
                  <c:v>0.19647899999999999</c:v>
                </c:pt>
                <c:pt idx="28745">
                  <c:v>0.19688</c:v>
                </c:pt>
                <c:pt idx="28746">
                  <c:v>0.197105</c:v>
                </c:pt>
                <c:pt idx="28747">
                  <c:v>0.196877</c:v>
                </c:pt>
                <c:pt idx="28748">
                  <c:v>0.196633</c:v>
                </c:pt>
                <c:pt idx="28749">
                  <c:v>0.197245</c:v>
                </c:pt>
                <c:pt idx="28750">
                  <c:v>0.19888800000000001</c:v>
                </c:pt>
                <c:pt idx="28751">
                  <c:v>0.198745</c:v>
                </c:pt>
                <c:pt idx="28752">
                  <c:v>0.198713</c:v>
                </c:pt>
                <c:pt idx="28753">
                  <c:v>0.198355</c:v>
                </c:pt>
                <c:pt idx="28754">
                  <c:v>0.198852</c:v>
                </c:pt>
                <c:pt idx="28755">
                  <c:v>0.200271</c:v>
                </c:pt>
                <c:pt idx="28756">
                  <c:v>0.20171700000000001</c:v>
                </c:pt>
                <c:pt idx="28757">
                  <c:v>0.202767</c:v>
                </c:pt>
                <c:pt idx="28758">
                  <c:v>0.20511099999999999</c:v>
                </c:pt>
                <c:pt idx="28759">
                  <c:v>0.20377799999999999</c:v>
                </c:pt>
                <c:pt idx="28760">
                  <c:v>0.201347</c:v>
                </c:pt>
                <c:pt idx="28761">
                  <c:v>0.203955</c:v>
                </c:pt>
                <c:pt idx="28762">
                  <c:v>0.20455999999999999</c:v>
                </c:pt>
                <c:pt idx="28763">
                  <c:v>0.20500099999999999</c:v>
                </c:pt>
                <c:pt idx="28764">
                  <c:v>0.20502200000000001</c:v>
                </c:pt>
                <c:pt idx="28765">
                  <c:v>0.20518400000000001</c:v>
                </c:pt>
                <c:pt idx="28766">
                  <c:v>0.205065</c:v>
                </c:pt>
                <c:pt idx="28767">
                  <c:v>0.20464599999999999</c:v>
                </c:pt>
                <c:pt idx="28768">
                  <c:v>0.20408200000000001</c:v>
                </c:pt>
                <c:pt idx="28769">
                  <c:v>0.203015</c:v>
                </c:pt>
                <c:pt idx="28770">
                  <c:v>0.20260500000000001</c:v>
                </c:pt>
                <c:pt idx="28771">
                  <c:v>0.20252600000000001</c:v>
                </c:pt>
                <c:pt idx="28772">
                  <c:v>0.20236000000000001</c:v>
                </c:pt>
                <c:pt idx="28773">
                  <c:v>0.20209299999999999</c:v>
                </c:pt>
                <c:pt idx="28774">
                  <c:v>0.202491</c:v>
                </c:pt>
                <c:pt idx="28775">
                  <c:v>0.19824</c:v>
                </c:pt>
                <c:pt idx="28776">
                  <c:v>0.19278899999999999</c:v>
                </c:pt>
                <c:pt idx="28777">
                  <c:v>0.193055</c:v>
                </c:pt>
                <c:pt idx="28778">
                  <c:v>0.192413</c:v>
                </c:pt>
                <c:pt idx="28779">
                  <c:v>0.192053</c:v>
                </c:pt>
                <c:pt idx="28780">
                  <c:v>0.19197700000000001</c:v>
                </c:pt>
                <c:pt idx="28781">
                  <c:v>0.191278</c:v>
                </c:pt>
                <c:pt idx="28782">
                  <c:v>0.18951899999999999</c:v>
                </c:pt>
                <c:pt idx="28783">
                  <c:v>0.19031000000000001</c:v>
                </c:pt>
                <c:pt idx="28784">
                  <c:v>0.19040299999999999</c:v>
                </c:pt>
                <c:pt idx="28785">
                  <c:v>0.190055</c:v>
                </c:pt>
                <c:pt idx="28786">
                  <c:v>0.18909200000000001</c:v>
                </c:pt>
                <c:pt idx="28787">
                  <c:v>0.188328</c:v>
                </c:pt>
                <c:pt idx="28788">
                  <c:v>0.188193</c:v>
                </c:pt>
                <c:pt idx="28789">
                  <c:v>0.18564</c:v>
                </c:pt>
                <c:pt idx="28790">
                  <c:v>0.18390799999999999</c:v>
                </c:pt>
                <c:pt idx="28791">
                  <c:v>0.18002699999999999</c:v>
                </c:pt>
                <c:pt idx="28792">
                  <c:v>0.175369</c:v>
                </c:pt>
                <c:pt idx="28793">
                  <c:v>0.1757</c:v>
                </c:pt>
                <c:pt idx="28794">
                  <c:v>0.17420099999999999</c:v>
                </c:pt>
                <c:pt idx="28795">
                  <c:v>0.178088</c:v>
                </c:pt>
                <c:pt idx="28796">
                  <c:v>0.17860699999999999</c:v>
                </c:pt>
                <c:pt idx="28797">
                  <c:v>0.172792</c:v>
                </c:pt>
                <c:pt idx="28798">
                  <c:v>0.173124</c:v>
                </c:pt>
                <c:pt idx="28799">
                  <c:v>0.172788</c:v>
                </c:pt>
                <c:pt idx="28800">
                  <c:v>0.17280999999999999</c:v>
                </c:pt>
                <c:pt idx="28801">
                  <c:v>0.17235700000000001</c:v>
                </c:pt>
                <c:pt idx="28802">
                  <c:v>0.17200499999999999</c:v>
                </c:pt>
                <c:pt idx="28803">
                  <c:v>0.17164599999999999</c:v>
                </c:pt>
                <c:pt idx="28804">
                  <c:v>0.17122299999999999</c:v>
                </c:pt>
                <c:pt idx="28805">
                  <c:v>0.17111599999999999</c:v>
                </c:pt>
                <c:pt idx="28806">
                  <c:v>0.171154</c:v>
                </c:pt>
                <c:pt idx="28807">
                  <c:v>0.17196600000000001</c:v>
                </c:pt>
                <c:pt idx="28808">
                  <c:v>0.173569</c:v>
                </c:pt>
                <c:pt idx="28809">
                  <c:v>0.174542</c:v>
                </c:pt>
                <c:pt idx="28810">
                  <c:v>0.176009</c:v>
                </c:pt>
                <c:pt idx="28811">
                  <c:v>0.17733399999999999</c:v>
                </c:pt>
                <c:pt idx="28812">
                  <c:v>0.17893000000000001</c:v>
                </c:pt>
                <c:pt idx="28813">
                  <c:v>0.176288</c:v>
                </c:pt>
                <c:pt idx="28814">
                  <c:v>0.172095</c:v>
                </c:pt>
                <c:pt idx="28815">
                  <c:v>0.17244999999999999</c:v>
                </c:pt>
                <c:pt idx="28816">
                  <c:v>0.17216100000000001</c:v>
                </c:pt>
                <c:pt idx="28817">
                  <c:v>0.17215900000000001</c:v>
                </c:pt>
                <c:pt idx="28818">
                  <c:v>0.17196900000000001</c:v>
                </c:pt>
                <c:pt idx="28819">
                  <c:v>0.172038</c:v>
                </c:pt>
                <c:pt idx="28820">
                  <c:v>0.17141400000000001</c:v>
                </c:pt>
                <c:pt idx="28821">
                  <c:v>0.170545</c:v>
                </c:pt>
                <c:pt idx="28822">
                  <c:v>0.169683</c:v>
                </c:pt>
                <c:pt idx="28823">
                  <c:v>0.168985</c:v>
                </c:pt>
                <c:pt idx="28824">
                  <c:v>0.168931</c:v>
                </c:pt>
                <c:pt idx="28825">
                  <c:v>0.16896800000000001</c:v>
                </c:pt>
                <c:pt idx="28826">
                  <c:v>0.168432</c:v>
                </c:pt>
                <c:pt idx="28827">
                  <c:v>0.16870099999999999</c:v>
                </c:pt>
                <c:pt idx="28828">
                  <c:v>0.169987</c:v>
                </c:pt>
                <c:pt idx="28829">
                  <c:v>0.17121500000000001</c:v>
                </c:pt>
                <c:pt idx="28830">
                  <c:v>0.17191500000000001</c:v>
                </c:pt>
                <c:pt idx="28831">
                  <c:v>0.17238400000000001</c:v>
                </c:pt>
                <c:pt idx="28832">
                  <c:v>0.17350299999999999</c:v>
                </c:pt>
                <c:pt idx="28833">
                  <c:v>0.17405899999999999</c:v>
                </c:pt>
                <c:pt idx="28834">
                  <c:v>0.174815</c:v>
                </c:pt>
                <c:pt idx="28835">
                  <c:v>0.175202</c:v>
                </c:pt>
                <c:pt idx="28836">
                  <c:v>0.17568500000000001</c:v>
                </c:pt>
                <c:pt idx="28837">
                  <c:v>0.175618</c:v>
                </c:pt>
                <c:pt idx="28838">
                  <c:v>0.17446</c:v>
                </c:pt>
                <c:pt idx="28839">
                  <c:v>0.17410999999999999</c:v>
                </c:pt>
                <c:pt idx="28840">
                  <c:v>0.17444599999999999</c:v>
                </c:pt>
                <c:pt idx="28841">
                  <c:v>0.17114299999999999</c:v>
                </c:pt>
                <c:pt idx="28842">
                  <c:v>0.16440299999999999</c:v>
                </c:pt>
                <c:pt idx="28843">
                  <c:v>0.162795</c:v>
                </c:pt>
                <c:pt idx="28844">
                  <c:v>0.16064000000000001</c:v>
                </c:pt>
                <c:pt idx="28845">
                  <c:v>0.159252</c:v>
                </c:pt>
                <c:pt idx="28846">
                  <c:v>0.157584</c:v>
                </c:pt>
                <c:pt idx="28847">
                  <c:v>0.155946</c:v>
                </c:pt>
                <c:pt idx="28848">
                  <c:v>0.15380099999999999</c:v>
                </c:pt>
                <c:pt idx="28849">
                  <c:v>0.152641</c:v>
                </c:pt>
                <c:pt idx="28850">
                  <c:v>0.151175</c:v>
                </c:pt>
                <c:pt idx="28851">
                  <c:v>0.15028</c:v>
                </c:pt>
                <c:pt idx="28852">
                  <c:v>0.150728</c:v>
                </c:pt>
                <c:pt idx="28853">
                  <c:v>0.15149199999999999</c:v>
                </c:pt>
                <c:pt idx="28854">
                  <c:v>0.15179400000000001</c:v>
                </c:pt>
                <c:pt idx="28855">
                  <c:v>0.151673</c:v>
                </c:pt>
                <c:pt idx="28856">
                  <c:v>0.15464</c:v>
                </c:pt>
                <c:pt idx="28857">
                  <c:v>0.16089899999999999</c:v>
                </c:pt>
                <c:pt idx="28858">
                  <c:v>0.16650300000000001</c:v>
                </c:pt>
                <c:pt idx="28859">
                  <c:v>0.16914000000000001</c:v>
                </c:pt>
                <c:pt idx="28860">
                  <c:v>0.170406</c:v>
                </c:pt>
                <c:pt idx="28861">
                  <c:v>0.16825699999999999</c:v>
                </c:pt>
                <c:pt idx="28862">
                  <c:v>0.16239500000000001</c:v>
                </c:pt>
                <c:pt idx="28863">
                  <c:v>0.16197900000000001</c:v>
                </c:pt>
                <c:pt idx="28864">
                  <c:v>0.15823200000000001</c:v>
                </c:pt>
                <c:pt idx="28865">
                  <c:v>0.154339</c:v>
                </c:pt>
                <c:pt idx="28866">
                  <c:v>0.15232499999999999</c:v>
                </c:pt>
                <c:pt idx="28867">
                  <c:v>0.14951600000000001</c:v>
                </c:pt>
                <c:pt idx="28868">
                  <c:v>0.145756</c:v>
                </c:pt>
                <c:pt idx="28869">
                  <c:v>0.14319699999999999</c:v>
                </c:pt>
                <c:pt idx="28870">
                  <c:v>0.14180400000000001</c:v>
                </c:pt>
                <c:pt idx="28871">
                  <c:v>0.141455</c:v>
                </c:pt>
                <c:pt idx="28872">
                  <c:v>0.140601</c:v>
                </c:pt>
                <c:pt idx="28873">
                  <c:v>0.14046500000000001</c:v>
                </c:pt>
                <c:pt idx="28874">
                  <c:v>0.14052600000000001</c:v>
                </c:pt>
                <c:pt idx="28875">
                  <c:v>0.14013200000000001</c:v>
                </c:pt>
                <c:pt idx="28876">
                  <c:v>0.139733</c:v>
                </c:pt>
                <c:pt idx="28877">
                  <c:v>0.13961200000000001</c:v>
                </c:pt>
                <c:pt idx="28878">
                  <c:v>0.14026</c:v>
                </c:pt>
                <c:pt idx="28879">
                  <c:v>0.14119200000000001</c:v>
                </c:pt>
                <c:pt idx="28880">
                  <c:v>0.13963800000000001</c:v>
                </c:pt>
                <c:pt idx="28881">
                  <c:v>0.13392999999999999</c:v>
                </c:pt>
                <c:pt idx="28882">
                  <c:v>0.13417599999999999</c:v>
                </c:pt>
                <c:pt idx="28883">
                  <c:v>0.13314200000000001</c:v>
                </c:pt>
                <c:pt idx="28884">
                  <c:v>0.13298399999999999</c:v>
                </c:pt>
                <c:pt idx="28885">
                  <c:v>0.13312199999999999</c:v>
                </c:pt>
                <c:pt idx="28886">
                  <c:v>0.132353</c:v>
                </c:pt>
                <c:pt idx="28887">
                  <c:v>0.130575</c:v>
                </c:pt>
                <c:pt idx="28888">
                  <c:v>0.12970599999999999</c:v>
                </c:pt>
                <c:pt idx="28889">
                  <c:v>0.12834200000000001</c:v>
                </c:pt>
                <c:pt idx="28890">
                  <c:v>0.12753400000000001</c:v>
                </c:pt>
                <c:pt idx="28891">
                  <c:v>0.12751999999999999</c:v>
                </c:pt>
                <c:pt idx="28892">
                  <c:v>0.12939400000000001</c:v>
                </c:pt>
                <c:pt idx="28893">
                  <c:v>0.130609</c:v>
                </c:pt>
                <c:pt idx="28894">
                  <c:v>0.13089700000000001</c:v>
                </c:pt>
                <c:pt idx="28895">
                  <c:v>0.13254199999999999</c:v>
                </c:pt>
                <c:pt idx="28896">
                  <c:v>0.13370599999999999</c:v>
                </c:pt>
                <c:pt idx="28897">
                  <c:v>0.13514499999999999</c:v>
                </c:pt>
                <c:pt idx="28898">
                  <c:v>0.13672100000000001</c:v>
                </c:pt>
                <c:pt idx="28899">
                  <c:v>0.137521</c:v>
                </c:pt>
                <c:pt idx="28900">
                  <c:v>0.13444400000000001</c:v>
                </c:pt>
                <c:pt idx="28901">
                  <c:v>0.13941999999999999</c:v>
                </c:pt>
                <c:pt idx="28902">
                  <c:v>0.14230000000000001</c:v>
                </c:pt>
                <c:pt idx="28903">
                  <c:v>0.14324899999999999</c:v>
                </c:pt>
                <c:pt idx="28904">
                  <c:v>0.144346</c:v>
                </c:pt>
                <c:pt idx="28905">
                  <c:v>0.14554500000000001</c:v>
                </c:pt>
                <c:pt idx="28906">
                  <c:v>0.14879000000000001</c:v>
                </c:pt>
                <c:pt idx="28907">
                  <c:v>0.153695</c:v>
                </c:pt>
                <c:pt idx="28908">
                  <c:v>0.15660299999999999</c:v>
                </c:pt>
                <c:pt idx="28909">
                  <c:v>0.159522</c:v>
                </c:pt>
                <c:pt idx="28910">
                  <c:v>0.160777</c:v>
                </c:pt>
                <c:pt idx="28911">
                  <c:v>0.161273</c:v>
                </c:pt>
                <c:pt idx="28912">
                  <c:v>0.16106100000000001</c:v>
                </c:pt>
                <c:pt idx="28913">
                  <c:v>0.15942899999999999</c:v>
                </c:pt>
                <c:pt idx="28914">
                  <c:v>0.15740399999999999</c:v>
                </c:pt>
                <c:pt idx="28915">
                  <c:v>0.155751</c:v>
                </c:pt>
                <c:pt idx="28916">
                  <c:v>0.154474</c:v>
                </c:pt>
                <c:pt idx="28917">
                  <c:v>0.15062200000000001</c:v>
                </c:pt>
                <c:pt idx="28918">
                  <c:v>0.146901</c:v>
                </c:pt>
                <c:pt idx="28919">
                  <c:v>0.14391499999999999</c:v>
                </c:pt>
                <c:pt idx="28920">
                  <c:v>0.14043900000000001</c:v>
                </c:pt>
                <c:pt idx="28921">
                  <c:v>0.13675599999999999</c:v>
                </c:pt>
                <c:pt idx="28922">
                  <c:v>0.13325600000000001</c:v>
                </c:pt>
                <c:pt idx="28923">
                  <c:v>0.13001399999999999</c:v>
                </c:pt>
                <c:pt idx="28924">
                  <c:v>0.12552099999999999</c:v>
                </c:pt>
                <c:pt idx="28925">
                  <c:v>0.12718299999999999</c:v>
                </c:pt>
                <c:pt idx="28926">
                  <c:v>0.127332</c:v>
                </c:pt>
                <c:pt idx="28927">
                  <c:v>0.127498</c:v>
                </c:pt>
                <c:pt idx="28928">
                  <c:v>0.12795599999999999</c:v>
                </c:pt>
                <c:pt idx="28929">
                  <c:v>0.12886700000000001</c:v>
                </c:pt>
                <c:pt idx="28930">
                  <c:v>0.130691</c:v>
                </c:pt>
                <c:pt idx="28931">
                  <c:v>0.13105600000000001</c:v>
                </c:pt>
                <c:pt idx="28932">
                  <c:v>0.131439</c:v>
                </c:pt>
                <c:pt idx="28933">
                  <c:v>0.13162499999999999</c:v>
                </c:pt>
                <c:pt idx="28934">
                  <c:v>0.13267599999999999</c:v>
                </c:pt>
                <c:pt idx="28935">
                  <c:v>0.13289799999999999</c:v>
                </c:pt>
                <c:pt idx="28936">
                  <c:v>0.13316900000000001</c:v>
                </c:pt>
                <c:pt idx="28937">
                  <c:v>0.134017</c:v>
                </c:pt>
                <c:pt idx="28938">
                  <c:v>0.13390299999999999</c:v>
                </c:pt>
                <c:pt idx="28939">
                  <c:v>0.13381499999999999</c:v>
                </c:pt>
                <c:pt idx="28940">
                  <c:v>0.134245</c:v>
                </c:pt>
                <c:pt idx="28941">
                  <c:v>0.13564300000000001</c:v>
                </c:pt>
                <c:pt idx="28942">
                  <c:v>0.13589499999999999</c:v>
                </c:pt>
                <c:pt idx="28943">
                  <c:v>0.13675899999999999</c:v>
                </c:pt>
                <c:pt idx="28944">
                  <c:v>0.13808200000000001</c:v>
                </c:pt>
                <c:pt idx="28945">
                  <c:v>0.13945199999999999</c:v>
                </c:pt>
                <c:pt idx="28946">
                  <c:v>0.141984</c:v>
                </c:pt>
                <c:pt idx="28947">
                  <c:v>0.14377899999999999</c:v>
                </c:pt>
                <c:pt idx="28948">
                  <c:v>0.14493400000000001</c:v>
                </c:pt>
                <c:pt idx="28949">
                  <c:v>0.14523900000000001</c:v>
                </c:pt>
                <c:pt idx="28950">
                  <c:v>0.14601900000000001</c:v>
                </c:pt>
                <c:pt idx="28951">
                  <c:v>0.147732</c:v>
                </c:pt>
                <c:pt idx="28952">
                  <c:v>0.14857000000000001</c:v>
                </c:pt>
                <c:pt idx="28953">
                  <c:v>0.14872299999999999</c:v>
                </c:pt>
                <c:pt idx="28954">
                  <c:v>0.14590700000000001</c:v>
                </c:pt>
                <c:pt idx="28955">
                  <c:v>0.140712</c:v>
                </c:pt>
                <c:pt idx="28956">
                  <c:v>0.14040800000000001</c:v>
                </c:pt>
                <c:pt idx="28957">
                  <c:v>0.140095</c:v>
                </c:pt>
                <c:pt idx="28958">
                  <c:v>0.13977500000000001</c:v>
                </c:pt>
                <c:pt idx="28959">
                  <c:v>0.13937099999999999</c:v>
                </c:pt>
                <c:pt idx="28960">
                  <c:v>0.13835</c:v>
                </c:pt>
                <c:pt idx="28961">
                  <c:v>0.13805000000000001</c:v>
                </c:pt>
                <c:pt idx="28962">
                  <c:v>0.13814799999999999</c:v>
                </c:pt>
                <c:pt idx="28963">
                  <c:v>0.137542</c:v>
                </c:pt>
                <c:pt idx="28964">
                  <c:v>0.13697500000000001</c:v>
                </c:pt>
                <c:pt idx="28965">
                  <c:v>0.13775100000000001</c:v>
                </c:pt>
                <c:pt idx="28966">
                  <c:v>0.13747500000000001</c:v>
                </c:pt>
                <c:pt idx="28967">
                  <c:v>0.13635800000000001</c:v>
                </c:pt>
                <c:pt idx="28968">
                  <c:v>0.136486</c:v>
                </c:pt>
                <c:pt idx="28969">
                  <c:v>0.13642699999999999</c:v>
                </c:pt>
                <c:pt idx="28970">
                  <c:v>0.13772699999999999</c:v>
                </c:pt>
                <c:pt idx="28971">
                  <c:v>0.13428000000000001</c:v>
                </c:pt>
                <c:pt idx="28972">
                  <c:v>0.12970200000000001</c:v>
                </c:pt>
                <c:pt idx="28973">
                  <c:v>0.130773</c:v>
                </c:pt>
                <c:pt idx="28974">
                  <c:v>0.13128400000000001</c:v>
                </c:pt>
                <c:pt idx="28975">
                  <c:v>0.132213</c:v>
                </c:pt>
                <c:pt idx="28976">
                  <c:v>0.131939</c:v>
                </c:pt>
                <c:pt idx="28977">
                  <c:v>0.13191</c:v>
                </c:pt>
                <c:pt idx="28978">
                  <c:v>0.132081</c:v>
                </c:pt>
                <c:pt idx="28979">
                  <c:v>0.13256899999999999</c:v>
                </c:pt>
                <c:pt idx="28980">
                  <c:v>0.133239</c:v>
                </c:pt>
                <c:pt idx="28981">
                  <c:v>0.13423399999999999</c:v>
                </c:pt>
                <c:pt idx="28982">
                  <c:v>0.135458</c:v>
                </c:pt>
                <c:pt idx="28983">
                  <c:v>0.13666800000000001</c:v>
                </c:pt>
                <c:pt idx="28984">
                  <c:v>0.13791600000000001</c:v>
                </c:pt>
                <c:pt idx="28985">
                  <c:v>0.13867099999999999</c:v>
                </c:pt>
                <c:pt idx="28986">
                  <c:v>0.13833100000000001</c:v>
                </c:pt>
                <c:pt idx="28987">
                  <c:v>0.13825799999999999</c:v>
                </c:pt>
                <c:pt idx="28988">
                  <c:v>0.13275899999999999</c:v>
                </c:pt>
                <c:pt idx="28989">
                  <c:v>0.129834</c:v>
                </c:pt>
                <c:pt idx="28990">
                  <c:v>0.13270999999999999</c:v>
                </c:pt>
                <c:pt idx="28991">
                  <c:v>0.134044</c:v>
                </c:pt>
                <c:pt idx="28992">
                  <c:v>0.13328200000000001</c:v>
                </c:pt>
                <c:pt idx="28993">
                  <c:v>0.13289799999999999</c:v>
                </c:pt>
                <c:pt idx="28994">
                  <c:v>0.132435</c:v>
                </c:pt>
                <c:pt idx="28995">
                  <c:v>0.13310900000000001</c:v>
                </c:pt>
                <c:pt idx="28996">
                  <c:v>0.13480800000000001</c:v>
                </c:pt>
                <c:pt idx="28997">
                  <c:v>0.13594999999999999</c:v>
                </c:pt>
                <c:pt idx="28998">
                  <c:v>0.13663</c:v>
                </c:pt>
                <c:pt idx="28999">
                  <c:v>0.13671900000000001</c:v>
                </c:pt>
                <c:pt idx="29000">
                  <c:v>0.13675599999999999</c:v>
                </c:pt>
                <c:pt idx="29001">
                  <c:v>0.13628199999999999</c:v>
                </c:pt>
                <c:pt idx="29002">
                  <c:v>0.13633700000000001</c:v>
                </c:pt>
                <c:pt idx="29003">
                  <c:v>0.13492399999999999</c:v>
                </c:pt>
                <c:pt idx="29004">
                  <c:v>0.13572799999999999</c:v>
                </c:pt>
                <c:pt idx="29005">
                  <c:v>0.135329</c:v>
                </c:pt>
                <c:pt idx="29006">
                  <c:v>0.13578599999999999</c:v>
                </c:pt>
                <c:pt idx="29007">
                  <c:v>0.127889</c:v>
                </c:pt>
                <c:pt idx="29008">
                  <c:v>0.13015399999999999</c:v>
                </c:pt>
                <c:pt idx="29009">
                  <c:v>0.12696499999999999</c:v>
                </c:pt>
                <c:pt idx="29010">
                  <c:v>0.123029</c:v>
                </c:pt>
                <c:pt idx="29011">
                  <c:v>0.12424200000000001</c:v>
                </c:pt>
                <c:pt idx="29012">
                  <c:v>0.123598</c:v>
                </c:pt>
                <c:pt idx="29013">
                  <c:v>0.12515899999999999</c:v>
                </c:pt>
                <c:pt idx="29014">
                  <c:v>0.128302</c:v>
                </c:pt>
                <c:pt idx="29015">
                  <c:v>0.13095899999999999</c:v>
                </c:pt>
                <c:pt idx="29016">
                  <c:v>0.13358700000000001</c:v>
                </c:pt>
                <c:pt idx="29017">
                  <c:v>0.13802600000000001</c:v>
                </c:pt>
                <c:pt idx="29018">
                  <c:v>0.14061000000000001</c:v>
                </c:pt>
                <c:pt idx="29019">
                  <c:v>0.14116999999999999</c:v>
                </c:pt>
                <c:pt idx="29020">
                  <c:v>0.14183699999999999</c:v>
                </c:pt>
                <c:pt idx="29021">
                  <c:v>0.141572</c:v>
                </c:pt>
                <c:pt idx="29022">
                  <c:v>0.141568</c:v>
                </c:pt>
                <c:pt idx="29023">
                  <c:v>0.14061499999999999</c:v>
                </c:pt>
                <c:pt idx="29024">
                  <c:v>0.138652</c:v>
                </c:pt>
                <c:pt idx="29025">
                  <c:v>0.13386000000000001</c:v>
                </c:pt>
                <c:pt idx="29026">
                  <c:v>0.12662799999999999</c:v>
                </c:pt>
                <c:pt idx="29027">
                  <c:v>0.122338</c:v>
                </c:pt>
                <c:pt idx="29028">
                  <c:v>0.121347</c:v>
                </c:pt>
                <c:pt idx="29029">
                  <c:v>0.12117799999999999</c:v>
                </c:pt>
                <c:pt idx="29030">
                  <c:v>0.114481</c:v>
                </c:pt>
                <c:pt idx="29031">
                  <c:v>0.112776</c:v>
                </c:pt>
                <c:pt idx="29032">
                  <c:v>0.11421199999999999</c:v>
                </c:pt>
                <c:pt idx="29033">
                  <c:v>0.11451600000000001</c:v>
                </c:pt>
                <c:pt idx="29034">
                  <c:v>0.115549</c:v>
                </c:pt>
                <c:pt idx="29035">
                  <c:v>0.116553</c:v>
                </c:pt>
                <c:pt idx="29036">
                  <c:v>0.118351</c:v>
                </c:pt>
                <c:pt idx="29037">
                  <c:v>0.120487</c:v>
                </c:pt>
                <c:pt idx="29038">
                  <c:v>0.122847</c:v>
                </c:pt>
                <c:pt idx="29039">
                  <c:v>0.12574399999999999</c:v>
                </c:pt>
                <c:pt idx="29040">
                  <c:v>0.12670999999999999</c:v>
                </c:pt>
                <c:pt idx="29041">
                  <c:v>0.126137</c:v>
                </c:pt>
                <c:pt idx="29042">
                  <c:v>0.124232</c:v>
                </c:pt>
                <c:pt idx="29043">
                  <c:v>0.12192600000000001</c:v>
                </c:pt>
                <c:pt idx="29044">
                  <c:v>0.121159</c:v>
                </c:pt>
                <c:pt idx="29045">
                  <c:v>0.120639</c:v>
                </c:pt>
                <c:pt idx="29046">
                  <c:v>0.119353</c:v>
                </c:pt>
                <c:pt idx="29047">
                  <c:v>0.11826</c:v>
                </c:pt>
                <c:pt idx="29048">
                  <c:v>0.117733</c:v>
                </c:pt>
                <c:pt idx="29049">
                  <c:v>0.11758200000000001</c:v>
                </c:pt>
                <c:pt idx="29050">
                  <c:v>0.116505</c:v>
                </c:pt>
                <c:pt idx="29051">
                  <c:v>0.11750099999999999</c:v>
                </c:pt>
                <c:pt idx="29052">
                  <c:v>0.113222</c:v>
                </c:pt>
                <c:pt idx="29053">
                  <c:v>0.10888299999999999</c:v>
                </c:pt>
                <c:pt idx="29054">
                  <c:v>0.108908</c:v>
                </c:pt>
                <c:pt idx="29055">
                  <c:v>0.10800899999999999</c:v>
                </c:pt>
                <c:pt idx="29056">
                  <c:v>0.106086</c:v>
                </c:pt>
                <c:pt idx="29057">
                  <c:v>0.103607</c:v>
                </c:pt>
                <c:pt idx="29058">
                  <c:v>0.10186099999999999</c:v>
                </c:pt>
                <c:pt idx="29059">
                  <c:v>0.10079</c:v>
                </c:pt>
                <c:pt idx="29060">
                  <c:v>0.100622</c:v>
                </c:pt>
                <c:pt idx="29061">
                  <c:v>0.10047</c:v>
                </c:pt>
                <c:pt idx="29062">
                  <c:v>9.9077600000000002E-2</c:v>
                </c:pt>
                <c:pt idx="29063">
                  <c:v>9.7002099999999994E-2</c:v>
                </c:pt>
                <c:pt idx="29064">
                  <c:v>9.4580999999999998E-2</c:v>
                </c:pt>
                <c:pt idx="29065">
                  <c:v>9.2826699999999998E-2</c:v>
                </c:pt>
                <c:pt idx="29066">
                  <c:v>9.1524599999999998E-2</c:v>
                </c:pt>
                <c:pt idx="29067">
                  <c:v>9.0805899999999995E-2</c:v>
                </c:pt>
                <c:pt idx="29068">
                  <c:v>9.1640799999999994E-2</c:v>
                </c:pt>
                <c:pt idx="29069">
                  <c:v>9.2799800000000002E-2</c:v>
                </c:pt>
                <c:pt idx="29070">
                  <c:v>9.2936900000000003E-2</c:v>
                </c:pt>
                <c:pt idx="29071">
                  <c:v>9.2889299999999994E-2</c:v>
                </c:pt>
                <c:pt idx="29072">
                  <c:v>9.2737600000000003E-2</c:v>
                </c:pt>
                <c:pt idx="29073">
                  <c:v>9.3321600000000005E-2</c:v>
                </c:pt>
                <c:pt idx="29074">
                  <c:v>9.0495300000000001E-2</c:v>
                </c:pt>
                <c:pt idx="29075">
                  <c:v>8.5114400000000007E-2</c:v>
                </c:pt>
                <c:pt idx="29076">
                  <c:v>8.5611300000000001E-2</c:v>
                </c:pt>
                <c:pt idx="29077">
                  <c:v>8.5498699999999997E-2</c:v>
                </c:pt>
                <c:pt idx="29078">
                  <c:v>8.5410700000000006E-2</c:v>
                </c:pt>
                <c:pt idx="29079">
                  <c:v>8.5557300000000003E-2</c:v>
                </c:pt>
                <c:pt idx="29080">
                  <c:v>8.5179099999999994E-2</c:v>
                </c:pt>
                <c:pt idx="29081">
                  <c:v>8.5128400000000007E-2</c:v>
                </c:pt>
                <c:pt idx="29082">
                  <c:v>8.5232500000000003E-2</c:v>
                </c:pt>
                <c:pt idx="29083">
                  <c:v>8.5071800000000003E-2</c:v>
                </c:pt>
                <c:pt idx="29084">
                  <c:v>8.52715E-2</c:v>
                </c:pt>
                <c:pt idx="29085">
                  <c:v>8.4881600000000001E-2</c:v>
                </c:pt>
                <c:pt idx="29086">
                  <c:v>8.4914000000000003E-2</c:v>
                </c:pt>
                <c:pt idx="29087">
                  <c:v>8.6568199999999998E-2</c:v>
                </c:pt>
                <c:pt idx="29088">
                  <c:v>8.8596800000000003E-2</c:v>
                </c:pt>
                <c:pt idx="29089">
                  <c:v>8.8978799999999997E-2</c:v>
                </c:pt>
                <c:pt idx="29090">
                  <c:v>8.87159E-2</c:v>
                </c:pt>
                <c:pt idx="29091">
                  <c:v>8.8354600000000005E-2</c:v>
                </c:pt>
                <c:pt idx="29092">
                  <c:v>8.7723700000000002E-2</c:v>
                </c:pt>
                <c:pt idx="29093">
                  <c:v>8.7250900000000006E-2</c:v>
                </c:pt>
                <c:pt idx="29094">
                  <c:v>8.6394499999999999E-2</c:v>
                </c:pt>
                <c:pt idx="29095">
                  <c:v>8.5062399999999996E-2</c:v>
                </c:pt>
                <c:pt idx="29096">
                  <c:v>7.7082700000000004E-2</c:v>
                </c:pt>
                <c:pt idx="29097">
                  <c:v>7.6467999999999994E-2</c:v>
                </c:pt>
                <c:pt idx="29098">
                  <c:v>7.5075799999999998E-2</c:v>
                </c:pt>
                <c:pt idx="29099">
                  <c:v>7.3883599999999994E-2</c:v>
                </c:pt>
                <c:pt idx="29100">
                  <c:v>7.3267200000000005E-2</c:v>
                </c:pt>
                <c:pt idx="29101">
                  <c:v>7.3418300000000006E-2</c:v>
                </c:pt>
                <c:pt idx="29102">
                  <c:v>7.1657999999999999E-2</c:v>
                </c:pt>
                <c:pt idx="29103">
                  <c:v>7.0918400000000006E-2</c:v>
                </c:pt>
                <c:pt idx="29104">
                  <c:v>6.8618200000000004E-2</c:v>
                </c:pt>
                <c:pt idx="29105">
                  <c:v>6.5899799999999994E-2</c:v>
                </c:pt>
                <c:pt idx="29106">
                  <c:v>6.3691300000000006E-2</c:v>
                </c:pt>
                <c:pt idx="29107">
                  <c:v>6.2956399999999996E-2</c:v>
                </c:pt>
                <c:pt idx="29108">
                  <c:v>6.3194700000000006E-2</c:v>
                </c:pt>
                <c:pt idx="29109">
                  <c:v>6.2940599999999999E-2</c:v>
                </c:pt>
                <c:pt idx="29110">
                  <c:v>6.2675900000000007E-2</c:v>
                </c:pt>
                <c:pt idx="29111">
                  <c:v>6.24206E-2</c:v>
                </c:pt>
                <c:pt idx="29112">
                  <c:v>6.2127399999999999E-2</c:v>
                </c:pt>
                <c:pt idx="29113">
                  <c:v>6.2392900000000001E-2</c:v>
                </c:pt>
                <c:pt idx="29114">
                  <c:v>6.1206700000000003E-2</c:v>
                </c:pt>
                <c:pt idx="29115">
                  <c:v>6.0345900000000001E-2</c:v>
                </c:pt>
                <c:pt idx="29116">
                  <c:v>6.04868E-2</c:v>
                </c:pt>
                <c:pt idx="29117">
                  <c:v>6.1189800000000003E-2</c:v>
                </c:pt>
                <c:pt idx="29118">
                  <c:v>6.11832E-2</c:v>
                </c:pt>
                <c:pt idx="29119">
                  <c:v>5.8884400000000003E-2</c:v>
                </c:pt>
                <c:pt idx="29120">
                  <c:v>5.8326900000000001E-2</c:v>
                </c:pt>
                <c:pt idx="29121">
                  <c:v>5.32411E-2</c:v>
                </c:pt>
                <c:pt idx="29122">
                  <c:v>5.2998799999999999E-2</c:v>
                </c:pt>
                <c:pt idx="29123">
                  <c:v>5.4011999999999998E-2</c:v>
                </c:pt>
                <c:pt idx="29124">
                  <c:v>5.4146699999999999E-2</c:v>
                </c:pt>
                <c:pt idx="29125">
                  <c:v>5.4843099999999999E-2</c:v>
                </c:pt>
                <c:pt idx="29126">
                  <c:v>5.4738599999999998E-2</c:v>
                </c:pt>
                <c:pt idx="29127">
                  <c:v>5.4347399999999997E-2</c:v>
                </c:pt>
                <c:pt idx="29128">
                  <c:v>5.44076E-2</c:v>
                </c:pt>
                <c:pt idx="29129">
                  <c:v>5.5007E-2</c:v>
                </c:pt>
                <c:pt idx="29130">
                  <c:v>5.5703099999999998E-2</c:v>
                </c:pt>
                <c:pt idx="29131">
                  <c:v>5.6156400000000002E-2</c:v>
                </c:pt>
                <c:pt idx="29132">
                  <c:v>5.5048300000000001E-2</c:v>
                </c:pt>
                <c:pt idx="29133">
                  <c:v>5.4429600000000002E-2</c:v>
                </c:pt>
                <c:pt idx="29134">
                  <c:v>5.3895199999999997E-2</c:v>
                </c:pt>
                <c:pt idx="29135">
                  <c:v>5.2324200000000001E-2</c:v>
                </c:pt>
                <c:pt idx="29136">
                  <c:v>5.0252199999999997E-2</c:v>
                </c:pt>
                <c:pt idx="29137">
                  <c:v>4.9641900000000003E-2</c:v>
                </c:pt>
                <c:pt idx="29138">
                  <c:v>4.8565999999999998E-2</c:v>
                </c:pt>
                <c:pt idx="29139">
                  <c:v>4.7698699999999997E-2</c:v>
                </c:pt>
                <c:pt idx="29140">
                  <c:v>4.5610299999999999E-2</c:v>
                </c:pt>
                <c:pt idx="29141">
                  <c:v>4.4654100000000002E-2</c:v>
                </c:pt>
                <c:pt idx="29142">
                  <c:v>4.3605600000000001E-2</c:v>
                </c:pt>
                <c:pt idx="29143">
                  <c:v>4.3195900000000002E-2</c:v>
                </c:pt>
                <c:pt idx="29144">
                  <c:v>4.28809E-2</c:v>
                </c:pt>
                <c:pt idx="29145">
                  <c:v>4.14483E-2</c:v>
                </c:pt>
                <c:pt idx="29146">
                  <c:v>4.0677400000000002E-2</c:v>
                </c:pt>
                <c:pt idx="29147">
                  <c:v>4.0445500000000002E-2</c:v>
                </c:pt>
                <c:pt idx="29148">
                  <c:v>3.95883E-2</c:v>
                </c:pt>
                <c:pt idx="29149">
                  <c:v>3.8847600000000003E-2</c:v>
                </c:pt>
                <c:pt idx="29150">
                  <c:v>3.2451300000000002E-2</c:v>
                </c:pt>
                <c:pt idx="29151">
                  <c:v>2.8019499999999999E-2</c:v>
                </c:pt>
                <c:pt idx="29152">
                  <c:v>2.7606200000000001E-2</c:v>
                </c:pt>
                <c:pt idx="29153">
                  <c:v>2.64678E-2</c:v>
                </c:pt>
                <c:pt idx="29154">
                  <c:v>2.58981E-2</c:v>
                </c:pt>
                <c:pt idx="29155">
                  <c:v>2.5270399999999998E-2</c:v>
                </c:pt>
                <c:pt idx="29156">
                  <c:v>2.3850900000000001E-2</c:v>
                </c:pt>
                <c:pt idx="29157">
                  <c:v>2.29952E-2</c:v>
                </c:pt>
                <c:pt idx="29158">
                  <c:v>2.2371599999999998E-2</c:v>
                </c:pt>
                <c:pt idx="29159">
                  <c:v>2.1188200000000001E-2</c:v>
                </c:pt>
                <c:pt idx="29160">
                  <c:v>2.08454E-2</c:v>
                </c:pt>
                <c:pt idx="29161">
                  <c:v>1.8642499999999999E-2</c:v>
                </c:pt>
                <c:pt idx="29162">
                  <c:v>1.5136800000000001E-2</c:v>
                </c:pt>
                <c:pt idx="29163">
                  <c:v>1.4324E-2</c:v>
                </c:pt>
                <c:pt idx="29164">
                  <c:v>1.20593E-2</c:v>
                </c:pt>
                <c:pt idx="29165">
                  <c:v>9.2429999999999995E-3</c:v>
                </c:pt>
                <c:pt idx="29166">
                  <c:v>8.7848600000000002E-3</c:v>
                </c:pt>
                <c:pt idx="29167">
                  <c:v>9.0699700000000001E-3</c:v>
                </c:pt>
                <c:pt idx="29168">
                  <c:v>7.75642E-3</c:v>
                </c:pt>
                <c:pt idx="29169">
                  <c:v>6.2436899999999997E-3</c:v>
                </c:pt>
                <c:pt idx="29170">
                  <c:v>6.3720799999999996E-3</c:v>
                </c:pt>
                <c:pt idx="29171">
                  <c:v>1.2455000000000001E-3</c:v>
                </c:pt>
                <c:pt idx="29172">
                  <c:v>-3.49694E-3</c:v>
                </c:pt>
                <c:pt idx="29173">
                  <c:v>-4.7277700000000001E-3</c:v>
                </c:pt>
                <c:pt idx="29174">
                  <c:v>-6.1529899999999997E-3</c:v>
                </c:pt>
                <c:pt idx="29175">
                  <c:v>-6.96526E-3</c:v>
                </c:pt>
                <c:pt idx="29176">
                  <c:v>-7.0600799999999998E-3</c:v>
                </c:pt>
                <c:pt idx="29177">
                  <c:v>-8.0506799999999993E-3</c:v>
                </c:pt>
                <c:pt idx="29178">
                  <c:v>-9.52274E-3</c:v>
                </c:pt>
                <c:pt idx="29179">
                  <c:v>-1.03652E-2</c:v>
                </c:pt>
                <c:pt idx="29180">
                  <c:v>-1.04157E-2</c:v>
                </c:pt>
                <c:pt idx="29181">
                  <c:v>-1.18104E-2</c:v>
                </c:pt>
                <c:pt idx="29182">
                  <c:v>-1.35654E-2</c:v>
                </c:pt>
                <c:pt idx="29183">
                  <c:v>-1.4255800000000001E-2</c:v>
                </c:pt>
                <c:pt idx="29184">
                  <c:v>-1.48922E-2</c:v>
                </c:pt>
                <c:pt idx="29185">
                  <c:v>-1.55316E-2</c:v>
                </c:pt>
                <c:pt idx="29186">
                  <c:v>-1.62162E-2</c:v>
                </c:pt>
                <c:pt idx="29187">
                  <c:v>-1.6759300000000001E-2</c:v>
                </c:pt>
                <c:pt idx="29188">
                  <c:v>-1.7988000000000001E-2</c:v>
                </c:pt>
                <c:pt idx="29189">
                  <c:v>-1.7808299999999999E-2</c:v>
                </c:pt>
                <c:pt idx="29190">
                  <c:v>-1.7737900000000001E-2</c:v>
                </c:pt>
                <c:pt idx="29191">
                  <c:v>-2.3872999999999998E-2</c:v>
                </c:pt>
                <c:pt idx="29192">
                  <c:v>-2.5885200000000001E-2</c:v>
                </c:pt>
                <c:pt idx="29193">
                  <c:v>-2.6379900000000001E-2</c:v>
                </c:pt>
                <c:pt idx="29194">
                  <c:v>-2.8393700000000001E-2</c:v>
                </c:pt>
                <c:pt idx="29195">
                  <c:v>-2.9859400000000001E-2</c:v>
                </c:pt>
                <c:pt idx="29196">
                  <c:v>-2.9890099999999999E-2</c:v>
                </c:pt>
                <c:pt idx="29197">
                  <c:v>-3.01804E-2</c:v>
                </c:pt>
                <c:pt idx="29198">
                  <c:v>-3.1423800000000002E-2</c:v>
                </c:pt>
                <c:pt idx="29199">
                  <c:v>-3.2287299999999998E-2</c:v>
                </c:pt>
                <c:pt idx="29200">
                  <c:v>-3.3015700000000002E-2</c:v>
                </c:pt>
                <c:pt idx="29201">
                  <c:v>-3.3696700000000003E-2</c:v>
                </c:pt>
                <c:pt idx="29202">
                  <c:v>-3.49316E-2</c:v>
                </c:pt>
                <c:pt idx="29203">
                  <c:v>-3.56666E-2</c:v>
                </c:pt>
                <c:pt idx="29204">
                  <c:v>-3.7659400000000003E-2</c:v>
                </c:pt>
                <c:pt idx="29205">
                  <c:v>-3.9382100000000003E-2</c:v>
                </c:pt>
                <c:pt idx="29206">
                  <c:v>-3.8911099999999997E-2</c:v>
                </c:pt>
                <c:pt idx="29207">
                  <c:v>-3.8417800000000002E-2</c:v>
                </c:pt>
                <c:pt idx="29208">
                  <c:v>-3.9179800000000001E-2</c:v>
                </c:pt>
                <c:pt idx="29209">
                  <c:v>-4.0238700000000002E-2</c:v>
                </c:pt>
                <c:pt idx="29210">
                  <c:v>-4.7939099999999998E-2</c:v>
                </c:pt>
                <c:pt idx="29211">
                  <c:v>-4.9236299999999997E-2</c:v>
                </c:pt>
                <c:pt idx="29212">
                  <c:v>-5.0147499999999998E-2</c:v>
                </c:pt>
                <c:pt idx="29213">
                  <c:v>-5.2034700000000003E-2</c:v>
                </c:pt>
                <c:pt idx="29214">
                  <c:v>-5.3390600000000003E-2</c:v>
                </c:pt>
                <c:pt idx="29215">
                  <c:v>-5.4691499999999997E-2</c:v>
                </c:pt>
                <c:pt idx="29216">
                  <c:v>-5.6470100000000002E-2</c:v>
                </c:pt>
                <c:pt idx="29217">
                  <c:v>-5.8813200000000003E-2</c:v>
                </c:pt>
                <c:pt idx="29218">
                  <c:v>-6.06866E-2</c:v>
                </c:pt>
                <c:pt idx="29219">
                  <c:v>-6.2062399999999997E-2</c:v>
                </c:pt>
                <c:pt idx="29220">
                  <c:v>-6.2403300000000002E-2</c:v>
                </c:pt>
                <c:pt idx="29221">
                  <c:v>-6.3237500000000002E-2</c:v>
                </c:pt>
                <c:pt idx="29222">
                  <c:v>-6.3576499999999994E-2</c:v>
                </c:pt>
                <c:pt idx="29223">
                  <c:v>-6.4443200000000006E-2</c:v>
                </c:pt>
                <c:pt idx="29224">
                  <c:v>-6.6313499999999997E-2</c:v>
                </c:pt>
                <c:pt idx="29225">
                  <c:v>-6.8217600000000003E-2</c:v>
                </c:pt>
                <c:pt idx="29226">
                  <c:v>-6.9886000000000004E-2</c:v>
                </c:pt>
                <c:pt idx="29227">
                  <c:v>-7.0809899999999995E-2</c:v>
                </c:pt>
                <c:pt idx="29228">
                  <c:v>-8.0223600000000006E-2</c:v>
                </c:pt>
                <c:pt idx="29229">
                  <c:v>-8.2229099999999999E-2</c:v>
                </c:pt>
                <c:pt idx="29230">
                  <c:v>-8.5648000000000002E-2</c:v>
                </c:pt>
                <c:pt idx="29231">
                  <c:v>-8.6864800000000006E-2</c:v>
                </c:pt>
                <c:pt idx="29232">
                  <c:v>-8.8160000000000002E-2</c:v>
                </c:pt>
                <c:pt idx="29233">
                  <c:v>-8.8506600000000005E-2</c:v>
                </c:pt>
                <c:pt idx="29234">
                  <c:v>-8.9424199999999995E-2</c:v>
                </c:pt>
                <c:pt idx="29235">
                  <c:v>-8.9503299999999994E-2</c:v>
                </c:pt>
                <c:pt idx="29236">
                  <c:v>-8.8128200000000004E-2</c:v>
                </c:pt>
                <c:pt idx="29237">
                  <c:v>-8.6509299999999997E-2</c:v>
                </c:pt>
                <c:pt idx="29238">
                  <c:v>-8.5598300000000002E-2</c:v>
                </c:pt>
                <c:pt idx="29239">
                  <c:v>-8.5657700000000003E-2</c:v>
                </c:pt>
                <c:pt idx="29240">
                  <c:v>-8.6074600000000001E-2</c:v>
                </c:pt>
                <c:pt idx="29241">
                  <c:v>-8.63487E-2</c:v>
                </c:pt>
                <c:pt idx="29242">
                  <c:v>-8.5974400000000006E-2</c:v>
                </c:pt>
                <c:pt idx="29243">
                  <c:v>-8.5487300000000002E-2</c:v>
                </c:pt>
                <c:pt idx="29244">
                  <c:v>-8.5171999999999998E-2</c:v>
                </c:pt>
                <c:pt idx="29245">
                  <c:v>-8.2383700000000004E-2</c:v>
                </c:pt>
                <c:pt idx="29246">
                  <c:v>-8.3697499999999994E-2</c:v>
                </c:pt>
                <c:pt idx="29247">
                  <c:v>-8.8880200000000006E-2</c:v>
                </c:pt>
                <c:pt idx="29248">
                  <c:v>-8.8169300000000006E-2</c:v>
                </c:pt>
                <c:pt idx="29249">
                  <c:v>-8.8184799999999994E-2</c:v>
                </c:pt>
                <c:pt idx="29250">
                  <c:v>-8.8145299999999996E-2</c:v>
                </c:pt>
                <c:pt idx="29251">
                  <c:v>-8.8814500000000005E-2</c:v>
                </c:pt>
                <c:pt idx="29252">
                  <c:v>-8.7990899999999997E-2</c:v>
                </c:pt>
                <c:pt idx="29253">
                  <c:v>-8.5671499999999998E-2</c:v>
                </c:pt>
                <c:pt idx="29254">
                  <c:v>-8.4796999999999997E-2</c:v>
                </c:pt>
                <c:pt idx="29255">
                  <c:v>-8.5090499999999999E-2</c:v>
                </c:pt>
                <c:pt idx="29256">
                  <c:v>-8.5132399999999997E-2</c:v>
                </c:pt>
                <c:pt idx="29257">
                  <c:v>-8.5249000000000005E-2</c:v>
                </c:pt>
                <c:pt idx="29258">
                  <c:v>-8.5384799999999997E-2</c:v>
                </c:pt>
                <c:pt idx="29259">
                  <c:v>-8.5133200000000006E-2</c:v>
                </c:pt>
                <c:pt idx="29260">
                  <c:v>-8.5197899999999993E-2</c:v>
                </c:pt>
                <c:pt idx="29261">
                  <c:v>-8.6016300000000004E-2</c:v>
                </c:pt>
                <c:pt idx="29262">
                  <c:v>-8.6064299999999996E-2</c:v>
                </c:pt>
                <c:pt idx="29263">
                  <c:v>-8.45751E-2</c:v>
                </c:pt>
                <c:pt idx="29264">
                  <c:v>-8.3087400000000006E-2</c:v>
                </c:pt>
                <c:pt idx="29265">
                  <c:v>-8.2377099999999995E-2</c:v>
                </c:pt>
                <c:pt idx="29266">
                  <c:v>-8.1076499999999996E-2</c:v>
                </c:pt>
                <c:pt idx="29267">
                  <c:v>-7.9709699999999994E-2</c:v>
                </c:pt>
                <c:pt idx="29268">
                  <c:v>-8.6304099999999995E-2</c:v>
                </c:pt>
                <c:pt idx="29269">
                  <c:v>-8.9399599999999996E-2</c:v>
                </c:pt>
                <c:pt idx="29270">
                  <c:v>-8.7761000000000006E-2</c:v>
                </c:pt>
                <c:pt idx="29271">
                  <c:v>-8.8220300000000001E-2</c:v>
                </c:pt>
                <c:pt idx="29272">
                  <c:v>-8.8584999999999997E-2</c:v>
                </c:pt>
                <c:pt idx="29273">
                  <c:v>-8.9828900000000003E-2</c:v>
                </c:pt>
                <c:pt idx="29274">
                  <c:v>-8.9528399999999994E-2</c:v>
                </c:pt>
                <c:pt idx="29275">
                  <c:v>-8.9231000000000005E-2</c:v>
                </c:pt>
                <c:pt idx="29276">
                  <c:v>-8.8072999999999999E-2</c:v>
                </c:pt>
                <c:pt idx="29277">
                  <c:v>-8.8157299999999994E-2</c:v>
                </c:pt>
                <c:pt idx="29278">
                  <c:v>-8.7225200000000003E-2</c:v>
                </c:pt>
                <c:pt idx="29279">
                  <c:v>-8.62927E-2</c:v>
                </c:pt>
                <c:pt idx="29280">
                  <c:v>-8.5677000000000003E-2</c:v>
                </c:pt>
                <c:pt idx="29281">
                  <c:v>-8.4317100000000006E-2</c:v>
                </c:pt>
                <c:pt idx="29282">
                  <c:v>-8.4806500000000007E-2</c:v>
                </c:pt>
                <c:pt idx="29283">
                  <c:v>-8.5237599999999997E-2</c:v>
                </c:pt>
                <c:pt idx="29284">
                  <c:v>-8.4976599999999999E-2</c:v>
                </c:pt>
                <c:pt idx="29285">
                  <c:v>-8.5117200000000004E-2</c:v>
                </c:pt>
                <c:pt idx="29286">
                  <c:v>-8.5804099999999994E-2</c:v>
                </c:pt>
                <c:pt idx="29287">
                  <c:v>-8.6245699999999995E-2</c:v>
                </c:pt>
                <c:pt idx="29288">
                  <c:v>-8.5900299999999999E-2</c:v>
                </c:pt>
                <c:pt idx="29289">
                  <c:v>-9.2943399999999995E-2</c:v>
                </c:pt>
                <c:pt idx="29290">
                  <c:v>-9.3922900000000004E-2</c:v>
                </c:pt>
                <c:pt idx="29291">
                  <c:v>-9.3897900000000006E-2</c:v>
                </c:pt>
                <c:pt idx="29292">
                  <c:v>-9.5032900000000003E-2</c:v>
                </c:pt>
                <c:pt idx="29293">
                  <c:v>-9.67663E-2</c:v>
                </c:pt>
                <c:pt idx="29294">
                  <c:v>-9.7123299999999996E-2</c:v>
                </c:pt>
                <c:pt idx="29295">
                  <c:v>-9.6294599999999994E-2</c:v>
                </c:pt>
                <c:pt idx="29296">
                  <c:v>-9.6399200000000004E-2</c:v>
                </c:pt>
                <c:pt idx="29297">
                  <c:v>-9.7001500000000004E-2</c:v>
                </c:pt>
                <c:pt idx="29298">
                  <c:v>-9.9089099999999999E-2</c:v>
                </c:pt>
                <c:pt idx="29299">
                  <c:v>-0.10130699999999999</c:v>
                </c:pt>
                <c:pt idx="29300">
                  <c:v>-0.10294499999999999</c:v>
                </c:pt>
                <c:pt idx="29301">
                  <c:v>-0.10556599999999999</c:v>
                </c:pt>
                <c:pt idx="29302">
                  <c:v>-0.10775999999999999</c:v>
                </c:pt>
                <c:pt idx="29303">
                  <c:v>-0.109446</c:v>
                </c:pt>
                <c:pt idx="29304">
                  <c:v>-0.11013199999999999</c:v>
                </c:pt>
                <c:pt idx="29305">
                  <c:v>-0.11028</c:v>
                </c:pt>
                <c:pt idx="29306">
                  <c:v>-0.109946</c:v>
                </c:pt>
                <c:pt idx="29307">
                  <c:v>-0.109041</c:v>
                </c:pt>
                <c:pt idx="29308">
                  <c:v>-0.109123</c:v>
                </c:pt>
                <c:pt idx="29309">
                  <c:v>-0.109193</c:v>
                </c:pt>
                <c:pt idx="29310">
                  <c:v>-0.110308</c:v>
                </c:pt>
                <c:pt idx="29311">
                  <c:v>-0.111621</c:v>
                </c:pt>
                <c:pt idx="29312">
                  <c:v>-0.120116</c:v>
                </c:pt>
                <c:pt idx="29313">
                  <c:v>-0.123057</c:v>
                </c:pt>
                <c:pt idx="29314">
                  <c:v>-0.12411700000000001</c:v>
                </c:pt>
                <c:pt idx="29315">
                  <c:v>-0.12517700000000001</c:v>
                </c:pt>
                <c:pt idx="29316">
                  <c:v>-0.12672700000000001</c:v>
                </c:pt>
                <c:pt idx="29317">
                  <c:v>-0.12826899999999999</c:v>
                </c:pt>
                <c:pt idx="29318">
                  <c:v>-0.13072600000000001</c:v>
                </c:pt>
                <c:pt idx="29319">
                  <c:v>-0.13466700000000001</c:v>
                </c:pt>
                <c:pt idx="29320">
                  <c:v>-0.13966500000000001</c:v>
                </c:pt>
                <c:pt idx="29321">
                  <c:v>-0.145096</c:v>
                </c:pt>
                <c:pt idx="29322">
                  <c:v>-0.151695</c:v>
                </c:pt>
                <c:pt idx="29323">
                  <c:v>-0.15503800000000001</c:v>
                </c:pt>
                <c:pt idx="29324">
                  <c:v>-0.15615899999999999</c:v>
                </c:pt>
                <c:pt idx="29325">
                  <c:v>-0.156699</c:v>
                </c:pt>
                <c:pt idx="29326">
                  <c:v>-0.15723500000000001</c:v>
                </c:pt>
                <c:pt idx="29327">
                  <c:v>-0.157331</c:v>
                </c:pt>
                <c:pt idx="29328">
                  <c:v>-0.15684600000000001</c:v>
                </c:pt>
                <c:pt idx="29329">
                  <c:v>-0.15682499999999999</c:v>
                </c:pt>
                <c:pt idx="29330">
                  <c:v>-0.156775</c:v>
                </c:pt>
                <c:pt idx="29331">
                  <c:v>-0.15770200000000001</c:v>
                </c:pt>
                <c:pt idx="29332">
                  <c:v>-0.158278</c:v>
                </c:pt>
                <c:pt idx="29333">
                  <c:v>-0.15874199999999999</c:v>
                </c:pt>
                <c:pt idx="29334">
                  <c:v>-0.159248</c:v>
                </c:pt>
                <c:pt idx="29335">
                  <c:v>-0.15967600000000001</c:v>
                </c:pt>
                <c:pt idx="29336">
                  <c:v>-0.160359</c:v>
                </c:pt>
                <c:pt idx="29337">
                  <c:v>-0.160053</c:v>
                </c:pt>
                <c:pt idx="29338">
                  <c:v>-0.166769</c:v>
                </c:pt>
                <c:pt idx="29339">
                  <c:v>-0.16242400000000001</c:v>
                </c:pt>
                <c:pt idx="29340">
                  <c:v>-0.16184100000000001</c:v>
                </c:pt>
                <c:pt idx="29341">
                  <c:v>-0.16959099999999999</c:v>
                </c:pt>
                <c:pt idx="29342">
                  <c:v>-0.170345</c:v>
                </c:pt>
                <c:pt idx="29343">
                  <c:v>-0.17122000000000001</c:v>
                </c:pt>
                <c:pt idx="29344">
                  <c:v>-0.17143</c:v>
                </c:pt>
                <c:pt idx="29345">
                  <c:v>-0.17305499999999999</c:v>
                </c:pt>
                <c:pt idx="29346">
                  <c:v>-0.17341999999999999</c:v>
                </c:pt>
                <c:pt idx="29347">
                  <c:v>-0.17442199999999999</c:v>
                </c:pt>
                <c:pt idx="29348">
                  <c:v>-0.17557600000000001</c:v>
                </c:pt>
                <c:pt idx="29349">
                  <c:v>-0.17655399999999999</c:v>
                </c:pt>
                <c:pt idx="29350">
                  <c:v>-0.17674400000000001</c:v>
                </c:pt>
                <c:pt idx="29351">
                  <c:v>-0.17671700000000001</c:v>
                </c:pt>
                <c:pt idx="29352">
                  <c:v>-0.17596899999999999</c:v>
                </c:pt>
                <c:pt idx="29353">
                  <c:v>-0.174821</c:v>
                </c:pt>
                <c:pt idx="29354">
                  <c:v>-0.17400199999999999</c:v>
                </c:pt>
                <c:pt idx="29355">
                  <c:v>-0.17421800000000001</c:v>
                </c:pt>
                <c:pt idx="29356">
                  <c:v>-0.17430000000000001</c:v>
                </c:pt>
                <c:pt idx="29357">
                  <c:v>-0.17458699999999999</c:v>
                </c:pt>
                <c:pt idx="29358">
                  <c:v>-0.17460200000000001</c:v>
                </c:pt>
                <c:pt idx="29359">
                  <c:v>-0.17523</c:v>
                </c:pt>
                <c:pt idx="29360">
                  <c:v>-0.17552799999999999</c:v>
                </c:pt>
                <c:pt idx="29361">
                  <c:v>-0.175928</c:v>
                </c:pt>
                <c:pt idx="29362">
                  <c:v>-0.17697399999999999</c:v>
                </c:pt>
                <c:pt idx="29363">
                  <c:v>-0.177623</c:v>
                </c:pt>
                <c:pt idx="29364">
                  <c:v>-0.176118</c:v>
                </c:pt>
                <c:pt idx="29365">
                  <c:v>-0.180448</c:v>
                </c:pt>
                <c:pt idx="29366">
                  <c:v>-0.17993899999999999</c:v>
                </c:pt>
                <c:pt idx="29367">
                  <c:v>-0.17438799999999999</c:v>
                </c:pt>
                <c:pt idx="29368">
                  <c:v>-0.179954</c:v>
                </c:pt>
                <c:pt idx="29369">
                  <c:v>-0.18525700000000001</c:v>
                </c:pt>
                <c:pt idx="29370">
                  <c:v>-0.18537000000000001</c:v>
                </c:pt>
                <c:pt idx="29371">
                  <c:v>-0.185945</c:v>
                </c:pt>
                <c:pt idx="29372">
                  <c:v>-0.18612300000000001</c:v>
                </c:pt>
                <c:pt idx="29373">
                  <c:v>-0.185947</c:v>
                </c:pt>
                <c:pt idx="29374">
                  <c:v>-0.186117</c:v>
                </c:pt>
                <c:pt idx="29375">
                  <c:v>-0.18645</c:v>
                </c:pt>
                <c:pt idx="29376">
                  <c:v>-0.18603800000000001</c:v>
                </c:pt>
                <c:pt idx="29377">
                  <c:v>-0.18576799999999999</c:v>
                </c:pt>
                <c:pt idx="29378">
                  <c:v>-0.186475</c:v>
                </c:pt>
                <c:pt idx="29379">
                  <c:v>-0.18745600000000001</c:v>
                </c:pt>
                <c:pt idx="29380">
                  <c:v>-0.188166</c:v>
                </c:pt>
                <c:pt idx="29381">
                  <c:v>-0.18746099999999999</c:v>
                </c:pt>
                <c:pt idx="29382">
                  <c:v>-0.185976</c:v>
                </c:pt>
                <c:pt idx="29383">
                  <c:v>-0.18485299999999999</c:v>
                </c:pt>
                <c:pt idx="29384">
                  <c:v>-0.18438399999999999</c:v>
                </c:pt>
                <c:pt idx="29385">
                  <c:v>-0.18424399999999999</c:v>
                </c:pt>
                <c:pt idx="29386">
                  <c:v>-0.18215799999999999</c:v>
                </c:pt>
                <c:pt idx="29387">
                  <c:v>-0.18129999999999999</c:v>
                </c:pt>
                <c:pt idx="29388">
                  <c:v>-0.180178</c:v>
                </c:pt>
                <c:pt idx="29389">
                  <c:v>-0.179254</c:v>
                </c:pt>
                <c:pt idx="29390">
                  <c:v>-0.178757</c:v>
                </c:pt>
                <c:pt idx="29391">
                  <c:v>-0.17725199999999999</c:v>
                </c:pt>
                <c:pt idx="29392">
                  <c:v>-0.17501900000000001</c:v>
                </c:pt>
                <c:pt idx="29393">
                  <c:v>-0.17455399999999999</c:v>
                </c:pt>
                <c:pt idx="29394">
                  <c:v>-0.17361099999999999</c:v>
                </c:pt>
                <c:pt idx="29395">
                  <c:v>-0.173597</c:v>
                </c:pt>
                <c:pt idx="29396">
                  <c:v>-0.17302799999999999</c:v>
                </c:pt>
                <c:pt idx="29397">
                  <c:v>-0.172401</c:v>
                </c:pt>
                <c:pt idx="29398">
                  <c:v>-0.17074500000000001</c:v>
                </c:pt>
                <c:pt idx="29399">
                  <c:v>-0.171738</c:v>
                </c:pt>
                <c:pt idx="29400">
                  <c:v>-0.177402</c:v>
                </c:pt>
                <c:pt idx="29401">
                  <c:v>-0.17685400000000001</c:v>
                </c:pt>
                <c:pt idx="29402">
                  <c:v>-0.17635500000000001</c:v>
                </c:pt>
                <c:pt idx="29403">
                  <c:v>-0.17474799999999999</c:v>
                </c:pt>
                <c:pt idx="29404">
                  <c:v>-0.17336499999999999</c:v>
                </c:pt>
                <c:pt idx="29405">
                  <c:v>-0.172875</c:v>
                </c:pt>
                <c:pt idx="29406">
                  <c:v>-0.17185900000000001</c:v>
                </c:pt>
                <c:pt idx="29407">
                  <c:v>-0.17084199999999999</c:v>
                </c:pt>
                <c:pt idx="29408">
                  <c:v>-0.16937099999999999</c:v>
                </c:pt>
                <c:pt idx="29409">
                  <c:v>-0.16899600000000001</c:v>
                </c:pt>
                <c:pt idx="29410">
                  <c:v>-0.170044</c:v>
                </c:pt>
                <c:pt idx="29411">
                  <c:v>-0.17105600000000001</c:v>
                </c:pt>
                <c:pt idx="29412">
                  <c:v>-0.17205400000000001</c:v>
                </c:pt>
                <c:pt idx="29413">
                  <c:v>-0.17150499999999999</c:v>
                </c:pt>
                <c:pt idx="29414">
                  <c:v>-0.169048</c:v>
                </c:pt>
                <c:pt idx="29415">
                  <c:v>-0.16761300000000001</c:v>
                </c:pt>
                <c:pt idx="29416">
                  <c:v>-0.165655</c:v>
                </c:pt>
                <c:pt idx="29417">
                  <c:v>-0.16372700000000001</c:v>
                </c:pt>
                <c:pt idx="29418">
                  <c:v>-0.16378599999999999</c:v>
                </c:pt>
                <c:pt idx="29419">
                  <c:v>-0.16384599999999999</c:v>
                </c:pt>
                <c:pt idx="29420">
                  <c:v>-0.16292300000000001</c:v>
                </c:pt>
                <c:pt idx="29421">
                  <c:v>-0.161498</c:v>
                </c:pt>
                <c:pt idx="29422">
                  <c:v>-0.160552</c:v>
                </c:pt>
                <c:pt idx="29423">
                  <c:v>-0.160637</c:v>
                </c:pt>
                <c:pt idx="29424">
                  <c:v>-0.15972500000000001</c:v>
                </c:pt>
                <c:pt idx="29425">
                  <c:v>-0.15979499999999999</c:v>
                </c:pt>
                <c:pt idx="29426">
                  <c:v>-0.159409</c:v>
                </c:pt>
                <c:pt idx="29427">
                  <c:v>-0.15900400000000001</c:v>
                </c:pt>
                <c:pt idx="29428">
                  <c:v>-0.158166</c:v>
                </c:pt>
                <c:pt idx="29429">
                  <c:v>-0.15754299999999999</c:v>
                </c:pt>
                <c:pt idx="29430">
                  <c:v>-0.162662</c:v>
                </c:pt>
                <c:pt idx="29431">
                  <c:v>-0.16154099999999999</c:v>
                </c:pt>
                <c:pt idx="29432">
                  <c:v>-0.16106500000000001</c:v>
                </c:pt>
                <c:pt idx="29433">
                  <c:v>-0.16023399999999999</c:v>
                </c:pt>
                <c:pt idx="29434">
                  <c:v>-0.159831</c:v>
                </c:pt>
                <c:pt idx="29435">
                  <c:v>-0.15948000000000001</c:v>
                </c:pt>
                <c:pt idx="29436">
                  <c:v>-0.15912299999999999</c:v>
                </c:pt>
                <c:pt idx="29437">
                  <c:v>-0.15876599999999999</c:v>
                </c:pt>
                <c:pt idx="29438">
                  <c:v>-0.158446</c:v>
                </c:pt>
                <c:pt idx="29439">
                  <c:v>-0.15760299999999999</c:v>
                </c:pt>
                <c:pt idx="29440">
                  <c:v>-0.15726399999999999</c:v>
                </c:pt>
                <c:pt idx="29441">
                  <c:v>-0.15643299999999999</c:v>
                </c:pt>
                <c:pt idx="29442">
                  <c:v>-0.15611700000000001</c:v>
                </c:pt>
                <c:pt idx="29443">
                  <c:v>-0.154834</c:v>
                </c:pt>
                <c:pt idx="29444">
                  <c:v>-0.153975</c:v>
                </c:pt>
                <c:pt idx="29445">
                  <c:v>-0.153173</c:v>
                </c:pt>
                <c:pt idx="29446">
                  <c:v>-0.15235699999999999</c:v>
                </c:pt>
                <c:pt idx="29447">
                  <c:v>-0.15157200000000001</c:v>
                </c:pt>
                <c:pt idx="29448">
                  <c:v>-0.15070800000000001</c:v>
                </c:pt>
                <c:pt idx="29449">
                  <c:v>-0.15096000000000001</c:v>
                </c:pt>
                <c:pt idx="29450">
                  <c:v>-0.15043500000000001</c:v>
                </c:pt>
                <c:pt idx="29451">
                  <c:v>-0.156082</c:v>
                </c:pt>
                <c:pt idx="29452">
                  <c:v>-0.15659999999999999</c:v>
                </c:pt>
                <c:pt idx="29453">
                  <c:v>-0.15677199999999999</c:v>
                </c:pt>
                <c:pt idx="29454">
                  <c:v>-0.15651200000000001</c:v>
                </c:pt>
                <c:pt idx="29455">
                  <c:v>-0.15676200000000001</c:v>
                </c:pt>
                <c:pt idx="29456">
                  <c:v>-0.15598600000000001</c:v>
                </c:pt>
                <c:pt idx="29457">
                  <c:v>-0.15670500000000001</c:v>
                </c:pt>
                <c:pt idx="29458">
                  <c:v>-0.15646599999999999</c:v>
                </c:pt>
                <c:pt idx="29459">
                  <c:v>-0.157197</c:v>
                </c:pt>
                <c:pt idx="29460">
                  <c:v>-0.15745799999999999</c:v>
                </c:pt>
                <c:pt idx="29461">
                  <c:v>-0.158217</c:v>
                </c:pt>
                <c:pt idx="29462">
                  <c:v>-0.15801399999999999</c:v>
                </c:pt>
                <c:pt idx="29463">
                  <c:v>-0.15726999999999999</c:v>
                </c:pt>
                <c:pt idx="29464">
                  <c:v>-0.15703400000000001</c:v>
                </c:pt>
                <c:pt idx="29465">
                  <c:v>-0.15679799999999999</c:v>
                </c:pt>
                <c:pt idx="29466">
                  <c:v>-0.15659600000000001</c:v>
                </c:pt>
                <c:pt idx="29467">
                  <c:v>-0.15534300000000001</c:v>
                </c:pt>
                <c:pt idx="29468">
                  <c:v>-0.16264600000000001</c:v>
                </c:pt>
                <c:pt idx="29469">
                  <c:v>-0.16342799999999999</c:v>
                </c:pt>
                <c:pt idx="29470">
                  <c:v>-0.16472899999999999</c:v>
                </c:pt>
                <c:pt idx="29471">
                  <c:v>-0.16450300000000001</c:v>
                </c:pt>
                <c:pt idx="29472">
                  <c:v>-0.16430400000000001</c:v>
                </c:pt>
                <c:pt idx="29473">
                  <c:v>-0.164107</c:v>
                </c:pt>
                <c:pt idx="29474">
                  <c:v>-0.163879</c:v>
                </c:pt>
                <c:pt idx="29475">
                  <c:v>-0.162686</c:v>
                </c:pt>
                <c:pt idx="29476">
                  <c:v>-0.16250200000000001</c:v>
                </c:pt>
                <c:pt idx="29477">
                  <c:v>-0.16122700000000001</c:v>
                </c:pt>
                <c:pt idx="29478">
                  <c:v>-0.159022</c:v>
                </c:pt>
                <c:pt idx="29479">
                  <c:v>-0.15795999999999999</c:v>
                </c:pt>
                <c:pt idx="29480">
                  <c:v>-0.15884200000000001</c:v>
                </c:pt>
                <c:pt idx="29481">
                  <c:v>-0.159029</c:v>
                </c:pt>
                <c:pt idx="29482">
                  <c:v>-0.157828</c:v>
                </c:pt>
                <c:pt idx="29483">
                  <c:v>-0.15648699999999999</c:v>
                </c:pt>
                <c:pt idx="29484">
                  <c:v>-0.155331</c:v>
                </c:pt>
                <c:pt idx="29485">
                  <c:v>-0.16014500000000001</c:v>
                </c:pt>
                <c:pt idx="29486">
                  <c:v>-0.16031799999999999</c:v>
                </c:pt>
                <c:pt idx="29487">
                  <c:v>-0.15925900000000001</c:v>
                </c:pt>
                <c:pt idx="29488">
                  <c:v>-0.15364800000000001</c:v>
                </c:pt>
                <c:pt idx="29489">
                  <c:v>-0.16126299999999999</c:v>
                </c:pt>
                <c:pt idx="29490">
                  <c:v>-0.16039800000000001</c:v>
                </c:pt>
                <c:pt idx="29491">
                  <c:v>-0.16084799999999999</c:v>
                </c:pt>
                <c:pt idx="29492">
                  <c:v>-0.160134</c:v>
                </c:pt>
                <c:pt idx="29493">
                  <c:v>-0.16067300000000001</c:v>
                </c:pt>
                <c:pt idx="29494">
                  <c:v>-0.16142200000000001</c:v>
                </c:pt>
                <c:pt idx="29495">
                  <c:v>-0.16184799999999999</c:v>
                </c:pt>
                <c:pt idx="29496">
                  <c:v>-0.16250500000000001</c:v>
                </c:pt>
                <c:pt idx="29497">
                  <c:v>-0.16176299999999999</c:v>
                </c:pt>
                <c:pt idx="29498">
                  <c:v>-0.16173599999999999</c:v>
                </c:pt>
                <c:pt idx="29499">
                  <c:v>-0.161333</c:v>
                </c:pt>
                <c:pt idx="29500">
                  <c:v>-0.16295100000000001</c:v>
                </c:pt>
                <c:pt idx="29501">
                  <c:v>-0.16825000000000001</c:v>
                </c:pt>
                <c:pt idx="29502">
                  <c:v>-0.16725499999999999</c:v>
                </c:pt>
                <c:pt idx="29503">
                  <c:v>-0.166963</c:v>
                </c:pt>
                <c:pt idx="29504">
                  <c:v>-0.16720499999999999</c:v>
                </c:pt>
                <c:pt idx="29505">
                  <c:v>-0.16719899999999999</c:v>
                </c:pt>
                <c:pt idx="29506">
                  <c:v>-0.16811599999999999</c:v>
                </c:pt>
                <c:pt idx="29507">
                  <c:v>-0.16808999999999999</c:v>
                </c:pt>
                <c:pt idx="29508">
                  <c:v>-0.16759199999999999</c:v>
                </c:pt>
                <c:pt idx="29509">
                  <c:v>-0.16799900000000001</c:v>
                </c:pt>
                <c:pt idx="29510">
                  <c:v>-0.168514</c:v>
                </c:pt>
                <c:pt idx="29511">
                  <c:v>-0.169047</c:v>
                </c:pt>
                <c:pt idx="29512">
                  <c:v>-0.16814000000000001</c:v>
                </c:pt>
                <c:pt idx="29513">
                  <c:v>-0.16778999999999999</c:v>
                </c:pt>
                <c:pt idx="29514">
                  <c:v>-0.168186</c:v>
                </c:pt>
                <c:pt idx="29515">
                  <c:v>-0.16861300000000001</c:v>
                </c:pt>
                <c:pt idx="29516">
                  <c:v>-0.16958799999999999</c:v>
                </c:pt>
                <c:pt idx="29517">
                  <c:v>-0.17005400000000001</c:v>
                </c:pt>
                <c:pt idx="29518">
                  <c:v>-0.16997699999999999</c:v>
                </c:pt>
                <c:pt idx="29519">
                  <c:v>-0.169048</c:v>
                </c:pt>
                <c:pt idx="29520">
                  <c:v>-0.170955</c:v>
                </c:pt>
                <c:pt idx="29521">
                  <c:v>-0.17618800000000001</c:v>
                </c:pt>
                <c:pt idx="29522">
                  <c:v>-0.17544199999999999</c:v>
                </c:pt>
                <c:pt idx="29523">
                  <c:v>-0.17565700000000001</c:v>
                </c:pt>
                <c:pt idx="29524">
                  <c:v>-0.17574300000000001</c:v>
                </c:pt>
                <c:pt idx="29525">
                  <c:v>-0.175788</c:v>
                </c:pt>
                <c:pt idx="29526">
                  <c:v>-0.17568700000000001</c:v>
                </c:pt>
                <c:pt idx="29527">
                  <c:v>-0.17543800000000001</c:v>
                </c:pt>
                <c:pt idx="29528">
                  <c:v>-0.17629</c:v>
                </c:pt>
                <c:pt idx="29529">
                  <c:v>-0.17636099999999999</c:v>
                </c:pt>
                <c:pt idx="29530">
                  <c:v>-0.175904</c:v>
                </c:pt>
                <c:pt idx="29531">
                  <c:v>-0.17536299999999999</c:v>
                </c:pt>
                <c:pt idx="29532">
                  <c:v>-0.175125</c:v>
                </c:pt>
                <c:pt idx="29533">
                  <c:v>-0.17394100000000001</c:v>
                </c:pt>
                <c:pt idx="29534">
                  <c:v>-0.17224300000000001</c:v>
                </c:pt>
                <c:pt idx="29535">
                  <c:v>-0.17152899999999999</c:v>
                </c:pt>
                <c:pt idx="29536">
                  <c:v>-0.17130300000000001</c:v>
                </c:pt>
                <c:pt idx="29537">
                  <c:v>-0.17144400000000001</c:v>
                </c:pt>
                <c:pt idx="29538">
                  <c:v>-0.16969300000000001</c:v>
                </c:pt>
                <c:pt idx="29539">
                  <c:v>-0.17190800000000001</c:v>
                </c:pt>
                <c:pt idx="29540">
                  <c:v>-0.17537900000000001</c:v>
                </c:pt>
                <c:pt idx="29541">
                  <c:v>-0.171379</c:v>
                </c:pt>
                <c:pt idx="29542">
                  <c:v>-0.16927900000000001</c:v>
                </c:pt>
                <c:pt idx="29543">
                  <c:v>-0.16658999999999999</c:v>
                </c:pt>
                <c:pt idx="29544">
                  <c:v>-0.16480300000000001</c:v>
                </c:pt>
                <c:pt idx="29545">
                  <c:v>-0.165156</c:v>
                </c:pt>
                <c:pt idx="29546">
                  <c:v>-0.16494500000000001</c:v>
                </c:pt>
                <c:pt idx="29547">
                  <c:v>-0.16422600000000001</c:v>
                </c:pt>
                <c:pt idx="29548">
                  <c:v>-0.16445699999999999</c:v>
                </c:pt>
                <c:pt idx="29549">
                  <c:v>-0.16394600000000001</c:v>
                </c:pt>
                <c:pt idx="29550">
                  <c:v>-0.16319800000000001</c:v>
                </c:pt>
                <c:pt idx="29551">
                  <c:v>-0.16361000000000001</c:v>
                </c:pt>
                <c:pt idx="29552">
                  <c:v>-0.16400000000000001</c:v>
                </c:pt>
                <c:pt idx="29553">
                  <c:v>-0.16494800000000001</c:v>
                </c:pt>
                <c:pt idx="29554">
                  <c:v>-0.16659199999999999</c:v>
                </c:pt>
                <c:pt idx="29555">
                  <c:v>-0.16769500000000001</c:v>
                </c:pt>
                <c:pt idx="29556">
                  <c:v>-0.16783100000000001</c:v>
                </c:pt>
                <c:pt idx="29557">
                  <c:v>-0.16781399999999999</c:v>
                </c:pt>
                <c:pt idx="29558">
                  <c:v>-0.167768</c:v>
                </c:pt>
                <c:pt idx="29559">
                  <c:v>-0.16636000000000001</c:v>
                </c:pt>
                <c:pt idx="29560">
                  <c:v>-0.168238</c:v>
                </c:pt>
                <c:pt idx="29561">
                  <c:v>-0.172204</c:v>
                </c:pt>
                <c:pt idx="29562">
                  <c:v>-0.167521</c:v>
                </c:pt>
                <c:pt idx="29563">
                  <c:v>-0.16255600000000001</c:v>
                </c:pt>
                <c:pt idx="29564">
                  <c:v>-0.16597300000000001</c:v>
                </c:pt>
                <c:pt idx="29565">
                  <c:v>-0.16925000000000001</c:v>
                </c:pt>
                <c:pt idx="29566">
                  <c:v>-0.167793</c:v>
                </c:pt>
                <c:pt idx="29567">
                  <c:v>-0.16684599999999999</c:v>
                </c:pt>
                <c:pt idx="29568">
                  <c:v>-0.16588600000000001</c:v>
                </c:pt>
                <c:pt idx="29569">
                  <c:v>-0.164494</c:v>
                </c:pt>
                <c:pt idx="29570">
                  <c:v>-0.16342000000000001</c:v>
                </c:pt>
                <c:pt idx="29571">
                  <c:v>-0.16272700000000001</c:v>
                </c:pt>
                <c:pt idx="29572">
                  <c:v>-0.16168199999999999</c:v>
                </c:pt>
                <c:pt idx="29573">
                  <c:v>-0.160466</c:v>
                </c:pt>
                <c:pt idx="29574">
                  <c:v>-0.16008</c:v>
                </c:pt>
                <c:pt idx="29575">
                  <c:v>-0.15918399999999999</c:v>
                </c:pt>
                <c:pt idx="29576">
                  <c:v>-0.157224</c:v>
                </c:pt>
                <c:pt idx="29577">
                  <c:v>-0.15543000000000001</c:v>
                </c:pt>
                <c:pt idx="29578">
                  <c:v>-0.153753</c:v>
                </c:pt>
                <c:pt idx="29579">
                  <c:v>-0.15146999999999999</c:v>
                </c:pt>
                <c:pt idx="29580">
                  <c:v>-0.15318499999999999</c:v>
                </c:pt>
                <c:pt idx="29581">
                  <c:v>-0.15595200000000001</c:v>
                </c:pt>
                <c:pt idx="29582">
                  <c:v>-0.15303800000000001</c:v>
                </c:pt>
                <c:pt idx="29583">
                  <c:v>-0.15109900000000001</c:v>
                </c:pt>
                <c:pt idx="29584">
                  <c:v>-0.14930299999999999</c:v>
                </c:pt>
                <c:pt idx="29585">
                  <c:v>-0.147449</c:v>
                </c:pt>
                <c:pt idx="29586">
                  <c:v>-0.145811</c:v>
                </c:pt>
                <c:pt idx="29587">
                  <c:v>-0.144593</c:v>
                </c:pt>
                <c:pt idx="29588">
                  <c:v>-0.14305899999999999</c:v>
                </c:pt>
                <c:pt idx="29589">
                  <c:v>-0.14124600000000001</c:v>
                </c:pt>
                <c:pt idx="29590">
                  <c:v>-0.139206</c:v>
                </c:pt>
                <c:pt idx="29591">
                  <c:v>-0.137049</c:v>
                </c:pt>
                <c:pt idx="29592">
                  <c:v>-0.13511999999999999</c:v>
                </c:pt>
                <c:pt idx="29593">
                  <c:v>-0.13272300000000001</c:v>
                </c:pt>
                <c:pt idx="29594">
                  <c:v>-0.13042999999999999</c:v>
                </c:pt>
                <c:pt idx="29595">
                  <c:v>-0.12806400000000001</c:v>
                </c:pt>
                <c:pt idx="29596">
                  <c:v>-0.12590000000000001</c:v>
                </c:pt>
                <c:pt idx="29597">
                  <c:v>-0.124157</c:v>
                </c:pt>
                <c:pt idx="29598">
                  <c:v>-0.122197</c:v>
                </c:pt>
                <c:pt idx="29599">
                  <c:v>-0.120865</c:v>
                </c:pt>
                <c:pt idx="29600">
                  <c:v>-0.120615</c:v>
                </c:pt>
                <c:pt idx="29601">
                  <c:v>-0.119337</c:v>
                </c:pt>
                <c:pt idx="29602">
                  <c:v>-0.11758299999999999</c:v>
                </c:pt>
                <c:pt idx="29603">
                  <c:v>-0.116301</c:v>
                </c:pt>
                <c:pt idx="29604">
                  <c:v>-0.115048</c:v>
                </c:pt>
                <c:pt idx="29605">
                  <c:v>-0.114436</c:v>
                </c:pt>
                <c:pt idx="29606">
                  <c:v>-0.112954</c:v>
                </c:pt>
                <c:pt idx="29607">
                  <c:v>-0.113527</c:v>
                </c:pt>
                <c:pt idx="29608">
                  <c:v>-0.11652</c:v>
                </c:pt>
                <c:pt idx="29609">
                  <c:v>-0.114285</c:v>
                </c:pt>
                <c:pt idx="29610">
                  <c:v>-0.113314</c:v>
                </c:pt>
                <c:pt idx="29611">
                  <c:v>-0.110953</c:v>
                </c:pt>
                <c:pt idx="29612">
                  <c:v>-0.10891000000000001</c:v>
                </c:pt>
                <c:pt idx="29613">
                  <c:v>-0.105195</c:v>
                </c:pt>
                <c:pt idx="29614">
                  <c:v>-0.101703</c:v>
                </c:pt>
                <c:pt idx="29615">
                  <c:v>-9.9633600000000003E-2</c:v>
                </c:pt>
                <c:pt idx="29616">
                  <c:v>-9.7842299999999993E-2</c:v>
                </c:pt>
                <c:pt idx="29617">
                  <c:v>-9.6864199999999998E-2</c:v>
                </c:pt>
                <c:pt idx="29618">
                  <c:v>-9.6268800000000002E-2</c:v>
                </c:pt>
                <c:pt idx="29619">
                  <c:v>-9.4305100000000003E-2</c:v>
                </c:pt>
                <c:pt idx="29620">
                  <c:v>-9.2362399999999997E-2</c:v>
                </c:pt>
                <c:pt idx="29621">
                  <c:v>-9.0163800000000002E-2</c:v>
                </c:pt>
                <c:pt idx="29622">
                  <c:v>-8.8987800000000006E-2</c:v>
                </c:pt>
                <c:pt idx="29623">
                  <c:v>-8.8354699999999994E-2</c:v>
                </c:pt>
                <c:pt idx="29624">
                  <c:v>-8.7710399999999994E-2</c:v>
                </c:pt>
                <c:pt idx="29625">
                  <c:v>-8.5966200000000006E-2</c:v>
                </c:pt>
                <c:pt idx="29626">
                  <c:v>-8.5056800000000002E-2</c:v>
                </c:pt>
                <c:pt idx="29627">
                  <c:v>-8.3191399999999999E-2</c:v>
                </c:pt>
                <c:pt idx="29628">
                  <c:v>-8.1924200000000003E-2</c:v>
                </c:pt>
                <c:pt idx="29629">
                  <c:v>-8.0609500000000001E-2</c:v>
                </c:pt>
                <c:pt idx="29630">
                  <c:v>-7.9142400000000002E-2</c:v>
                </c:pt>
                <c:pt idx="29631">
                  <c:v>-7.7492900000000003E-2</c:v>
                </c:pt>
                <c:pt idx="29632">
                  <c:v>-7.6490199999999994E-2</c:v>
                </c:pt>
                <c:pt idx="29633">
                  <c:v>-7.3344099999999995E-2</c:v>
                </c:pt>
                <c:pt idx="29634">
                  <c:v>-7.0265300000000003E-2</c:v>
                </c:pt>
                <c:pt idx="29635">
                  <c:v>-6.9270499999999999E-2</c:v>
                </c:pt>
                <c:pt idx="29636">
                  <c:v>-6.8027599999999994E-2</c:v>
                </c:pt>
                <c:pt idx="29637">
                  <c:v>-6.7154400000000003E-2</c:v>
                </c:pt>
                <c:pt idx="29638">
                  <c:v>-7.1550100000000005E-2</c:v>
                </c:pt>
                <c:pt idx="29639">
                  <c:v>-6.9719900000000001E-2</c:v>
                </c:pt>
                <c:pt idx="29640">
                  <c:v>-6.9053000000000003E-2</c:v>
                </c:pt>
                <c:pt idx="29641">
                  <c:v>-6.8268999999999996E-2</c:v>
                </c:pt>
                <c:pt idx="29642">
                  <c:v>-6.7857799999999996E-2</c:v>
                </c:pt>
                <c:pt idx="29643">
                  <c:v>-6.6550300000000007E-2</c:v>
                </c:pt>
                <c:pt idx="29644">
                  <c:v>-6.6342300000000007E-2</c:v>
                </c:pt>
                <c:pt idx="29645">
                  <c:v>-6.5882300000000005E-2</c:v>
                </c:pt>
                <c:pt idx="29646">
                  <c:v>-6.3881300000000002E-2</c:v>
                </c:pt>
                <c:pt idx="29647">
                  <c:v>-6.17522E-2</c:v>
                </c:pt>
                <c:pt idx="29648">
                  <c:v>-6.1481599999999997E-2</c:v>
                </c:pt>
                <c:pt idx="29649">
                  <c:v>-6.0029699999999998E-2</c:v>
                </c:pt>
                <c:pt idx="29650">
                  <c:v>-5.7582099999999997E-2</c:v>
                </c:pt>
                <c:pt idx="29651">
                  <c:v>-5.4996000000000003E-2</c:v>
                </c:pt>
                <c:pt idx="29652">
                  <c:v>-5.5249300000000001E-2</c:v>
                </c:pt>
                <c:pt idx="29653">
                  <c:v>-5.4414700000000003E-2</c:v>
                </c:pt>
                <c:pt idx="29654">
                  <c:v>-5.4657200000000003E-2</c:v>
                </c:pt>
                <c:pt idx="29655">
                  <c:v>-5.4871000000000003E-2</c:v>
                </c:pt>
                <c:pt idx="29656">
                  <c:v>-5.5527199999999999E-2</c:v>
                </c:pt>
                <c:pt idx="29657">
                  <c:v>-5.5172300000000001E-2</c:v>
                </c:pt>
                <c:pt idx="29658">
                  <c:v>-5.4869800000000003E-2</c:v>
                </c:pt>
                <c:pt idx="29659">
                  <c:v>-5.45905E-2</c:v>
                </c:pt>
                <c:pt idx="29660">
                  <c:v>-5.4183700000000001E-2</c:v>
                </c:pt>
                <c:pt idx="29661">
                  <c:v>-5.4247900000000002E-2</c:v>
                </c:pt>
                <c:pt idx="29662">
                  <c:v>-6.0871500000000002E-2</c:v>
                </c:pt>
                <c:pt idx="29663">
                  <c:v>-5.9768700000000001E-2</c:v>
                </c:pt>
                <c:pt idx="29664">
                  <c:v>-5.85298E-2</c:v>
                </c:pt>
                <c:pt idx="29665">
                  <c:v>-5.7244799999999998E-2</c:v>
                </c:pt>
                <c:pt idx="29666">
                  <c:v>-5.6448900000000003E-2</c:v>
                </c:pt>
                <c:pt idx="29667">
                  <c:v>-5.5172499999999999E-2</c:v>
                </c:pt>
                <c:pt idx="29668">
                  <c:v>-5.4903100000000003E-2</c:v>
                </c:pt>
                <c:pt idx="29669">
                  <c:v>-5.4083199999999998E-2</c:v>
                </c:pt>
                <c:pt idx="29670">
                  <c:v>-5.3358900000000001E-2</c:v>
                </c:pt>
                <c:pt idx="29671">
                  <c:v>-5.5085200000000001E-2</c:v>
                </c:pt>
                <c:pt idx="29672">
                  <c:v>-5.5266799999999998E-2</c:v>
                </c:pt>
                <c:pt idx="29673">
                  <c:v>-5.5501399999999999E-2</c:v>
                </c:pt>
                <c:pt idx="29674">
                  <c:v>-5.6221699999999999E-2</c:v>
                </c:pt>
                <c:pt idx="29675">
                  <c:v>-5.6952099999999999E-2</c:v>
                </c:pt>
                <c:pt idx="29676">
                  <c:v>-5.81664E-2</c:v>
                </c:pt>
                <c:pt idx="29677">
                  <c:v>-5.7885699999999998E-2</c:v>
                </c:pt>
                <c:pt idx="29678">
                  <c:v>-5.7612499999999997E-2</c:v>
                </c:pt>
                <c:pt idx="29679">
                  <c:v>-5.63472E-2</c:v>
                </c:pt>
                <c:pt idx="29680">
                  <c:v>-5.6585799999999999E-2</c:v>
                </c:pt>
                <c:pt idx="29681">
                  <c:v>-5.6321200000000002E-2</c:v>
                </c:pt>
                <c:pt idx="29682">
                  <c:v>-5.4562300000000001E-2</c:v>
                </c:pt>
                <c:pt idx="29683">
                  <c:v>-5.3299100000000002E-2</c:v>
                </c:pt>
                <c:pt idx="29684">
                  <c:v>-5.4040900000000003E-2</c:v>
                </c:pt>
                <c:pt idx="29685">
                  <c:v>-5.37756E-2</c:v>
                </c:pt>
                <c:pt idx="29686">
                  <c:v>-5.6028500000000002E-2</c:v>
                </c:pt>
                <c:pt idx="29687">
                  <c:v>-5.5748800000000001E-2</c:v>
                </c:pt>
                <c:pt idx="29688">
                  <c:v>-6.1486300000000001E-2</c:v>
                </c:pt>
                <c:pt idx="29689">
                  <c:v>-6.1310400000000001E-2</c:v>
                </c:pt>
                <c:pt idx="29690">
                  <c:v>-6.0548299999999999E-2</c:v>
                </c:pt>
                <c:pt idx="29691">
                  <c:v>-6.0311499999999997E-2</c:v>
                </c:pt>
                <c:pt idx="29692">
                  <c:v>-5.9576299999999999E-2</c:v>
                </c:pt>
                <c:pt idx="29693">
                  <c:v>-5.9326299999999998E-2</c:v>
                </c:pt>
                <c:pt idx="29694">
                  <c:v>-5.9594099999999997E-2</c:v>
                </c:pt>
                <c:pt idx="29695">
                  <c:v>-5.9367200000000002E-2</c:v>
                </c:pt>
                <c:pt idx="29696">
                  <c:v>-5.9145499999999997E-2</c:v>
                </c:pt>
                <c:pt idx="29697">
                  <c:v>-5.8413899999999998E-2</c:v>
                </c:pt>
                <c:pt idx="29698">
                  <c:v>-5.9134199999999998E-2</c:v>
                </c:pt>
                <c:pt idx="29699">
                  <c:v>-6.1902100000000002E-2</c:v>
                </c:pt>
                <c:pt idx="29700">
                  <c:v>-6.3703200000000001E-2</c:v>
                </c:pt>
                <c:pt idx="29701">
                  <c:v>-6.5479499999999996E-2</c:v>
                </c:pt>
                <c:pt idx="29702">
                  <c:v>-6.7266800000000002E-2</c:v>
                </c:pt>
                <c:pt idx="29703">
                  <c:v>-6.9056199999999998E-2</c:v>
                </c:pt>
                <c:pt idx="29704">
                  <c:v>-7.0380600000000001E-2</c:v>
                </c:pt>
                <c:pt idx="29705">
                  <c:v>-7.0187600000000003E-2</c:v>
                </c:pt>
                <c:pt idx="29706">
                  <c:v>-7.0475700000000002E-2</c:v>
                </c:pt>
                <c:pt idx="29707">
                  <c:v>-6.9822300000000004E-2</c:v>
                </c:pt>
                <c:pt idx="29708">
                  <c:v>-6.9481100000000004E-2</c:v>
                </c:pt>
                <c:pt idx="29709">
                  <c:v>-7.6775200000000002E-2</c:v>
                </c:pt>
                <c:pt idx="29710">
                  <c:v>-7.7216999999999994E-2</c:v>
                </c:pt>
                <c:pt idx="29711">
                  <c:v>-7.7011200000000002E-2</c:v>
                </c:pt>
                <c:pt idx="29712">
                  <c:v>-7.6320299999999994E-2</c:v>
                </c:pt>
                <c:pt idx="29713">
                  <c:v>-7.7108899999999994E-2</c:v>
                </c:pt>
                <c:pt idx="29714">
                  <c:v>-7.7945299999999995E-2</c:v>
                </c:pt>
                <c:pt idx="29715">
                  <c:v>-7.8250299999999995E-2</c:v>
                </c:pt>
                <c:pt idx="29716">
                  <c:v>-8.0068399999999998E-2</c:v>
                </c:pt>
                <c:pt idx="29717">
                  <c:v>-8.0904799999999999E-2</c:v>
                </c:pt>
                <c:pt idx="29718">
                  <c:v>-8.2229399999999994E-2</c:v>
                </c:pt>
                <c:pt idx="29719">
                  <c:v>-8.3071900000000004E-2</c:v>
                </c:pt>
                <c:pt idx="29720">
                  <c:v>-8.3893400000000007E-2</c:v>
                </c:pt>
                <c:pt idx="29721">
                  <c:v>-8.6230500000000002E-2</c:v>
                </c:pt>
                <c:pt idx="29722">
                  <c:v>-8.7578100000000006E-2</c:v>
                </c:pt>
                <c:pt idx="29723">
                  <c:v>-8.8428900000000005E-2</c:v>
                </c:pt>
                <c:pt idx="29724">
                  <c:v>-8.8762199999999999E-2</c:v>
                </c:pt>
                <c:pt idx="29725">
                  <c:v>-9.4615400000000002E-2</c:v>
                </c:pt>
                <c:pt idx="29726">
                  <c:v>-9.6470899999999998E-2</c:v>
                </c:pt>
                <c:pt idx="29727">
                  <c:v>-9.7828100000000001E-2</c:v>
                </c:pt>
                <c:pt idx="29728">
                  <c:v>-9.9184900000000006E-2</c:v>
                </c:pt>
                <c:pt idx="29729">
                  <c:v>-0.100032</c:v>
                </c:pt>
                <c:pt idx="29730">
                  <c:v>-9.9397200000000005E-2</c:v>
                </c:pt>
                <c:pt idx="29731">
                  <c:v>-0.10077899999999999</c:v>
                </c:pt>
                <c:pt idx="29732">
                  <c:v>-0.10215299999999999</c:v>
                </c:pt>
                <c:pt idx="29733">
                  <c:v>-0.104536</c:v>
                </c:pt>
                <c:pt idx="29734">
                  <c:v>-0.106393</c:v>
                </c:pt>
                <c:pt idx="29735">
                  <c:v>-0.107234</c:v>
                </c:pt>
                <c:pt idx="29736">
                  <c:v>-0.10712099999999999</c:v>
                </c:pt>
                <c:pt idx="29737">
                  <c:v>-0.107998</c:v>
                </c:pt>
                <c:pt idx="29738">
                  <c:v>-0.107863</c:v>
                </c:pt>
                <c:pt idx="29739">
                  <c:v>-0.108262</c:v>
                </c:pt>
                <c:pt idx="29740">
                  <c:v>-0.10865</c:v>
                </c:pt>
                <c:pt idx="29741">
                  <c:v>-0.11014500000000001</c:v>
                </c:pt>
                <c:pt idx="29742">
                  <c:v>-0.113524</c:v>
                </c:pt>
                <c:pt idx="29743">
                  <c:v>-0.116607</c:v>
                </c:pt>
                <c:pt idx="29744">
                  <c:v>-0.123977</c:v>
                </c:pt>
                <c:pt idx="29745">
                  <c:v>-0.12560199999999999</c:v>
                </c:pt>
                <c:pt idx="29746">
                  <c:v>-0.12599299999999999</c:v>
                </c:pt>
                <c:pt idx="29747">
                  <c:v>-0.125865</c:v>
                </c:pt>
                <c:pt idx="29748">
                  <c:v>-0.12579699999999999</c:v>
                </c:pt>
                <c:pt idx="29749">
                  <c:v>-0.12622700000000001</c:v>
                </c:pt>
                <c:pt idx="29750">
                  <c:v>-0.126607</c:v>
                </c:pt>
                <c:pt idx="29751">
                  <c:v>-0.126467</c:v>
                </c:pt>
                <c:pt idx="29752">
                  <c:v>-0.12584300000000001</c:v>
                </c:pt>
                <c:pt idx="29753">
                  <c:v>-0.125306</c:v>
                </c:pt>
                <c:pt idx="29754">
                  <c:v>-0.12584200000000001</c:v>
                </c:pt>
                <c:pt idx="29755">
                  <c:v>-0.12729099999999999</c:v>
                </c:pt>
                <c:pt idx="29756">
                  <c:v>-0.128742</c:v>
                </c:pt>
                <c:pt idx="29757">
                  <c:v>-0.13069900000000001</c:v>
                </c:pt>
                <c:pt idx="29758">
                  <c:v>-0.13192499999999999</c:v>
                </c:pt>
                <c:pt idx="29759">
                  <c:v>-0.13190099999999999</c:v>
                </c:pt>
                <c:pt idx="29760">
                  <c:v>-0.13344400000000001</c:v>
                </c:pt>
                <c:pt idx="29761">
                  <c:v>-0.13412199999999999</c:v>
                </c:pt>
                <c:pt idx="29762">
                  <c:v>-0.13289000000000001</c:v>
                </c:pt>
                <c:pt idx="29763">
                  <c:v>-0.13200200000000001</c:v>
                </c:pt>
                <c:pt idx="29764">
                  <c:v>-0.13178400000000001</c:v>
                </c:pt>
                <c:pt idx="29765">
                  <c:v>-0.13250700000000001</c:v>
                </c:pt>
                <c:pt idx="29766">
                  <c:v>-0.137659</c:v>
                </c:pt>
                <c:pt idx="29767">
                  <c:v>-0.13725599999999999</c:v>
                </c:pt>
                <c:pt idx="29768">
                  <c:v>-0.13818800000000001</c:v>
                </c:pt>
                <c:pt idx="29769">
                  <c:v>-0.13755899999999999</c:v>
                </c:pt>
                <c:pt idx="29770">
                  <c:v>-0.13820299999999999</c:v>
                </c:pt>
                <c:pt idx="29771">
                  <c:v>-0.139103</c:v>
                </c:pt>
                <c:pt idx="29772">
                  <c:v>-0.14022599999999999</c:v>
                </c:pt>
                <c:pt idx="29773">
                  <c:v>-0.142959</c:v>
                </c:pt>
                <c:pt idx="29774">
                  <c:v>-0.145594</c:v>
                </c:pt>
                <c:pt idx="29775">
                  <c:v>-0.14641399999999999</c:v>
                </c:pt>
                <c:pt idx="29776">
                  <c:v>-0.14721600000000001</c:v>
                </c:pt>
                <c:pt idx="29777">
                  <c:v>-0.14715600000000001</c:v>
                </c:pt>
                <c:pt idx="29778">
                  <c:v>-0.14762800000000001</c:v>
                </c:pt>
                <c:pt idx="29779">
                  <c:v>-0.14823600000000001</c:v>
                </c:pt>
                <c:pt idx="29780">
                  <c:v>-0.14978</c:v>
                </c:pt>
                <c:pt idx="29781">
                  <c:v>-0.15029400000000001</c:v>
                </c:pt>
                <c:pt idx="29782">
                  <c:v>-0.148974</c:v>
                </c:pt>
                <c:pt idx="29783">
                  <c:v>-0.14738799999999999</c:v>
                </c:pt>
                <c:pt idx="29784">
                  <c:v>-0.14591999999999999</c:v>
                </c:pt>
                <c:pt idx="29785">
                  <c:v>-0.14494399999999999</c:v>
                </c:pt>
                <c:pt idx="29786">
                  <c:v>-0.14372399999999999</c:v>
                </c:pt>
                <c:pt idx="29787">
                  <c:v>-0.14130100000000001</c:v>
                </c:pt>
                <c:pt idx="29788">
                  <c:v>-0.141347</c:v>
                </c:pt>
                <c:pt idx="29789">
                  <c:v>-0.144707</c:v>
                </c:pt>
                <c:pt idx="29790">
                  <c:v>-0.14283999999999999</c:v>
                </c:pt>
                <c:pt idx="29791">
                  <c:v>-0.14158399999999999</c:v>
                </c:pt>
                <c:pt idx="29792">
                  <c:v>-0.14029700000000001</c:v>
                </c:pt>
                <c:pt idx="29793">
                  <c:v>-0.138101</c:v>
                </c:pt>
                <c:pt idx="29794">
                  <c:v>-0.13617199999999999</c:v>
                </c:pt>
                <c:pt idx="29795">
                  <c:v>-0.13475599999999999</c:v>
                </c:pt>
                <c:pt idx="29796">
                  <c:v>-0.13386400000000001</c:v>
                </c:pt>
                <c:pt idx="29797">
                  <c:v>-0.133377</c:v>
                </c:pt>
                <c:pt idx="29798">
                  <c:v>-0.13267499999999999</c:v>
                </c:pt>
                <c:pt idx="29799">
                  <c:v>-0.13153000000000001</c:v>
                </c:pt>
                <c:pt idx="29800">
                  <c:v>-0.13062499999999999</c:v>
                </c:pt>
                <c:pt idx="29801">
                  <c:v>-0.13012099999999999</c:v>
                </c:pt>
                <c:pt idx="29802">
                  <c:v>-0.129523</c:v>
                </c:pt>
                <c:pt idx="29803">
                  <c:v>-0.129054</c:v>
                </c:pt>
                <c:pt idx="29804">
                  <c:v>-0.12811600000000001</c:v>
                </c:pt>
                <c:pt idx="29805">
                  <c:v>-0.126724</c:v>
                </c:pt>
                <c:pt idx="29806">
                  <c:v>-0.12645000000000001</c:v>
                </c:pt>
                <c:pt idx="29807">
                  <c:v>-0.12642800000000001</c:v>
                </c:pt>
                <c:pt idx="29808">
                  <c:v>-0.12625500000000001</c:v>
                </c:pt>
                <c:pt idx="29809">
                  <c:v>-0.125391</c:v>
                </c:pt>
                <c:pt idx="29810">
                  <c:v>-0.12460499999999999</c:v>
                </c:pt>
                <c:pt idx="29811">
                  <c:v>-0.123531</c:v>
                </c:pt>
                <c:pt idx="29812">
                  <c:v>-0.12538199999999999</c:v>
                </c:pt>
                <c:pt idx="29813">
                  <c:v>-0.128665</c:v>
                </c:pt>
                <c:pt idx="29814">
                  <c:v>-0.12742999999999999</c:v>
                </c:pt>
                <c:pt idx="29815">
                  <c:v>-0.12775700000000001</c:v>
                </c:pt>
                <c:pt idx="29816">
                  <c:v>-0.12612499999999999</c:v>
                </c:pt>
                <c:pt idx="29817">
                  <c:v>-0.122364</c:v>
                </c:pt>
                <c:pt idx="29818">
                  <c:v>-0.117781</c:v>
                </c:pt>
                <c:pt idx="29819">
                  <c:v>-0.114995</c:v>
                </c:pt>
                <c:pt idx="29820">
                  <c:v>-0.113164</c:v>
                </c:pt>
                <c:pt idx="29821">
                  <c:v>-0.112729</c:v>
                </c:pt>
                <c:pt idx="29822">
                  <c:v>-0.11103499999999999</c:v>
                </c:pt>
                <c:pt idx="29823">
                  <c:v>-0.109398</c:v>
                </c:pt>
                <c:pt idx="29824">
                  <c:v>-0.109264</c:v>
                </c:pt>
                <c:pt idx="29825">
                  <c:v>-0.108892</c:v>
                </c:pt>
                <c:pt idx="29826">
                  <c:v>-0.108691</c:v>
                </c:pt>
                <c:pt idx="29827">
                  <c:v>-0.10904899999999999</c:v>
                </c:pt>
                <c:pt idx="29828">
                  <c:v>-0.10879900000000001</c:v>
                </c:pt>
                <c:pt idx="29829">
                  <c:v>-0.109067</c:v>
                </c:pt>
                <c:pt idx="29830">
                  <c:v>-0.108973</c:v>
                </c:pt>
                <c:pt idx="29831">
                  <c:v>-0.108874</c:v>
                </c:pt>
                <c:pt idx="29832">
                  <c:v>-0.10852299999999999</c:v>
                </c:pt>
                <c:pt idx="29833">
                  <c:v>-0.10697</c:v>
                </c:pt>
                <c:pt idx="29834">
                  <c:v>-0.105605</c:v>
                </c:pt>
                <c:pt idx="29835">
                  <c:v>-0.10320699999999999</c:v>
                </c:pt>
                <c:pt idx="29836">
                  <c:v>-0.100481</c:v>
                </c:pt>
                <c:pt idx="29837">
                  <c:v>-0.101393</c:v>
                </c:pt>
                <c:pt idx="29838">
                  <c:v>-0.10402400000000001</c:v>
                </c:pt>
                <c:pt idx="29839">
                  <c:v>-0.103893</c:v>
                </c:pt>
                <c:pt idx="29840">
                  <c:v>-0.103259</c:v>
                </c:pt>
                <c:pt idx="29841">
                  <c:v>-0.102785</c:v>
                </c:pt>
                <c:pt idx="29842">
                  <c:v>-0.102829</c:v>
                </c:pt>
                <c:pt idx="29843">
                  <c:v>-0.101064</c:v>
                </c:pt>
                <c:pt idx="29844">
                  <c:v>-0.10048700000000001</c:v>
                </c:pt>
                <c:pt idx="29845">
                  <c:v>-0.100343</c:v>
                </c:pt>
                <c:pt idx="29846">
                  <c:v>-9.9438100000000001E-2</c:v>
                </c:pt>
                <c:pt idx="29847">
                  <c:v>-9.9480299999999994E-2</c:v>
                </c:pt>
                <c:pt idx="29848">
                  <c:v>-9.7749299999999997E-2</c:v>
                </c:pt>
                <c:pt idx="29849">
                  <c:v>-9.4120599999999999E-2</c:v>
                </c:pt>
                <c:pt idx="29850">
                  <c:v>-9.23403E-2</c:v>
                </c:pt>
                <c:pt idx="29851">
                  <c:v>-9.2624200000000004E-2</c:v>
                </c:pt>
                <c:pt idx="29852">
                  <c:v>-9.1924699999999998E-2</c:v>
                </c:pt>
                <c:pt idx="29853">
                  <c:v>-9.1019600000000006E-2</c:v>
                </c:pt>
                <c:pt idx="29854">
                  <c:v>-9.1584100000000002E-2</c:v>
                </c:pt>
                <c:pt idx="29855">
                  <c:v>-9.1900999999999997E-2</c:v>
                </c:pt>
                <c:pt idx="29856">
                  <c:v>-9.0950799999999998E-2</c:v>
                </c:pt>
                <c:pt idx="29857">
                  <c:v>-8.9446399999999995E-2</c:v>
                </c:pt>
                <c:pt idx="29858">
                  <c:v>-8.6878700000000003E-2</c:v>
                </c:pt>
                <c:pt idx="29859">
                  <c:v>-8.3332199999999995E-2</c:v>
                </c:pt>
                <c:pt idx="29860">
                  <c:v>-8.3228800000000006E-2</c:v>
                </c:pt>
                <c:pt idx="29861">
                  <c:v>-8.4586999999999996E-2</c:v>
                </c:pt>
                <c:pt idx="29862">
                  <c:v>-8.3043400000000003E-2</c:v>
                </c:pt>
                <c:pt idx="29863">
                  <c:v>-8.3058000000000007E-2</c:v>
                </c:pt>
                <c:pt idx="29864">
                  <c:v>-8.3246200000000006E-2</c:v>
                </c:pt>
                <c:pt idx="29865">
                  <c:v>-8.3067199999999994E-2</c:v>
                </c:pt>
                <c:pt idx="29866">
                  <c:v>-8.2754999999999995E-2</c:v>
                </c:pt>
                <c:pt idx="29867">
                  <c:v>-8.1904299999999999E-2</c:v>
                </c:pt>
                <c:pt idx="29868">
                  <c:v>-8.0400100000000002E-2</c:v>
                </c:pt>
                <c:pt idx="29869">
                  <c:v>-7.7687800000000001E-2</c:v>
                </c:pt>
                <c:pt idx="29870">
                  <c:v>-7.3289300000000002E-2</c:v>
                </c:pt>
                <c:pt idx="29871">
                  <c:v>-6.9532700000000003E-2</c:v>
                </c:pt>
                <c:pt idx="29872">
                  <c:v>-6.7846799999999999E-2</c:v>
                </c:pt>
                <c:pt idx="29873">
                  <c:v>-6.6216399999999995E-2</c:v>
                </c:pt>
                <c:pt idx="29874">
                  <c:v>-6.4331600000000003E-2</c:v>
                </c:pt>
                <c:pt idx="29875">
                  <c:v>-6.2274900000000001E-2</c:v>
                </c:pt>
                <c:pt idx="29876">
                  <c:v>-6.0838900000000001E-2</c:v>
                </c:pt>
                <c:pt idx="29877">
                  <c:v>-5.9827499999999999E-2</c:v>
                </c:pt>
                <c:pt idx="29878">
                  <c:v>-5.8077799999999999E-2</c:v>
                </c:pt>
                <c:pt idx="29879">
                  <c:v>-5.3909499999999999E-2</c:v>
                </c:pt>
                <c:pt idx="29880">
                  <c:v>-4.8819899999999999E-2</c:v>
                </c:pt>
                <c:pt idx="29881">
                  <c:v>-4.5382499999999999E-2</c:v>
                </c:pt>
                <c:pt idx="29882">
                  <c:v>-4.1473200000000002E-2</c:v>
                </c:pt>
                <c:pt idx="29883">
                  <c:v>-4.0401300000000001E-2</c:v>
                </c:pt>
                <c:pt idx="29884">
                  <c:v>-4.2379399999999998E-2</c:v>
                </c:pt>
                <c:pt idx="29885">
                  <c:v>-3.9873100000000002E-2</c:v>
                </c:pt>
                <c:pt idx="29886">
                  <c:v>-3.7620599999999997E-2</c:v>
                </c:pt>
                <c:pt idx="29887">
                  <c:v>-3.0025699999999999E-2</c:v>
                </c:pt>
                <c:pt idx="29888">
                  <c:v>-2.5048600000000001E-2</c:v>
                </c:pt>
                <c:pt idx="29889">
                  <c:v>-2.4357199999999999E-2</c:v>
                </c:pt>
                <c:pt idx="29890">
                  <c:v>-1.9351299999999998E-2</c:v>
                </c:pt>
                <c:pt idx="29891">
                  <c:v>-2.1336899999999999E-2</c:v>
                </c:pt>
                <c:pt idx="29892">
                  <c:v>-1.8122200000000002E-2</c:v>
                </c:pt>
                <c:pt idx="29893">
                  <c:v>-1.6555199999999999E-2</c:v>
                </c:pt>
                <c:pt idx="29894">
                  <c:v>-1.45217E-2</c:v>
                </c:pt>
                <c:pt idx="29895">
                  <c:v>-1.3487900000000001E-2</c:v>
                </c:pt>
                <c:pt idx="29896">
                  <c:v>-1.2186900000000001E-2</c:v>
                </c:pt>
                <c:pt idx="29897">
                  <c:v>-1.01403E-2</c:v>
                </c:pt>
                <c:pt idx="29898">
                  <c:v>-7.4830900000000004E-3</c:v>
                </c:pt>
                <c:pt idx="29899">
                  <c:v>-6.5394499999999996E-3</c:v>
                </c:pt>
                <c:pt idx="29900">
                  <c:v>-5.6152199999999998E-3</c:v>
                </c:pt>
                <c:pt idx="29901">
                  <c:v>-2.2143800000000002E-3</c:v>
                </c:pt>
                <c:pt idx="29902">
                  <c:v>1.39288E-3</c:v>
                </c:pt>
                <c:pt idx="29903">
                  <c:v>5.7573700000000004E-3</c:v>
                </c:pt>
                <c:pt idx="29904">
                  <c:v>8.1456700000000007E-3</c:v>
                </c:pt>
                <c:pt idx="29905">
                  <c:v>1.0084600000000001E-2</c:v>
                </c:pt>
                <c:pt idx="29906">
                  <c:v>1.22922E-2</c:v>
                </c:pt>
                <c:pt idx="29907">
                  <c:v>1.2811899999999999E-2</c:v>
                </c:pt>
                <c:pt idx="29908">
                  <c:v>9.8466500000000002E-3</c:v>
                </c:pt>
                <c:pt idx="29909">
                  <c:v>1.3506000000000001E-2</c:v>
                </c:pt>
                <c:pt idx="29910">
                  <c:v>1.6309400000000002E-2</c:v>
                </c:pt>
                <c:pt idx="29911">
                  <c:v>1.8490199999999998E-2</c:v>
                </c:pt>
                <c:pt idx="29912">
                  <c:v>2.05445E-2</c:v>
                </c:pt>
                <c:pt idx="29913">
                  <c:v>2.0564099999999998E-2</c:v>
                </c:pt>
                <c:pt idx="29914">
                  <c:v>2.2428400000000001E-2</c:v>
                </c:pt>
                <c:pt idx="29915">
                  <c:v>2.6268199999999998E-2</c:v>
                </c:pt>
                <c:pt idx="29916">
                  <c:v>2.1049999999999999E-2</c:v>
                </c:pt>
                <c:pt idx="29917">
                  <c:v>2.3094300000000002E-2</c:v>
                </c:pt>
                <c:pt idx="29918">
                  <c:v>2.3338100000000001E-2</c:v>
                </c:pt>
                <c:pt idx="29919">
                  <c:v>2.3085999999999999E-2</c:v>
                </c:pt>
                <c:pt idx="29920">
                  <c:v>2.3447200000000001E-2</c:v>
                </c:pt>
                <c:pt idx="29921">
                  <c:v>2.49015E-2</c:v>
                </c:pt>
                <c:pt idx="29922">
                  <c:v>2.70437E-2</c:v>
                </c:pt>
                <c:pt idx="29923">
                  <c:v>2.8022600000000002E-2</c:v>
                </c:pt>
                <c:pt idx="29924">
                  <c:v>2.8905199999999999E-2</c:v>
                </c:pt>
                <c:pt idx="29925">
                  <c:v>3.12483E-2</c:v>
                </c:pt>
                <c:pt idx="29926">
                  <c:v>3.3298300000000003E-2</c:v>
                </c:pt>
                <c:pt idx="29927">
                  <c:v>3.5144000000000002E-2</c:v>
                </c:pt>
                <c:pt idx="29928">
                  <c:v>3.8447700000000001E-2</c:v>
                </c:pt>
                <c:pt idx="29929">
                  <c:v>4.0850499999999998E-2</c:v>
                </c:pt>
                <c:pt idx="29930">
                  <c:v>4.1424799999999998E-2</c:v>
                </c:pt>
                <c:pt idx="29931">
                  <c:v>4.2171800000000002E-2</c:v>
                </c:pt>
                <c:pt idx="29932">
                  <c:v>4.35117E-2</c:v>
                </c:pt>
                <c:pt idx="29933">
                  <c:v>4.4970000000000003E-2</c:v>
                </c:pt>
                <c:pt idx="29934">
                  <c:v>4.48133E-2</c:v>
                </c:pt>
                <c:pt idx="29935">
                  <c:v>4.4940899999999999E-2</c:v>
                </c:pt>
                <c:pt idx="29936">
                  <c:v>3.9906700000000003E-2</c:v>
                </c:pt>
                <c:pt idx="29937">
                  <c:v>4.2516900000000003E-2</c:v>
                </c:pt>
                <c:pt idx="29938">
                  <c:v>4.3520000000000003E-2</c:v>
                </c:pt>
                <c:pt idx="29939">
                  <c:v>4.4779699999999999E-2</c:v>
                </c:pt>
                <c:pt idx="29940">
                  <c:v>4.6495500000000002E-2</c:v>
                </c:pt>
                <c:pt idx="29941">
                  <c:v>4.8108900000000003E-2</c:v>
                </c:pt>
                <c:pt idx="29942">
                  <c:v>4.9411700000000003E-2</c:v>
                </c:pt>
                <c:pt idx="29943">
                  <c:v>5.2550100000000002E-2</c:v>
                </c:pt>
                <c:pt idx="29944">
                  <c:v>5.3128099999999998E-2</c:v>
                </c:pt>
                <c:pt idx="29945">
                  <c:v>5.3237300000000001E-2</c:v>
                </c:pt>
                <c:pt idx="29946">
                  <c:v>5.14048E-2</c:v>
                </c:pt>
                <c:pt idx="29947">
                  <c:v>5.06384E-2</c:v>
                </c:pt>
                <c:pt idx="29948">
                  <c:v>4.9818000000000001E-2</c:v>
                </c:pt>
                <c:pt idx="29949">
                  <c:v>4.9001999999999997E-2</c:v>
                </c:pt>
                <c:pt idx="29950">
                  <c:v>4.8206800000000001E-2</c:v>
                </c:pt>
                <c:pt idx="29951">
                  <c:v>4.8404500000000003E-2</c:v>
                </c:pt>
                <c:pt idx="29952">
                  <c:v>4.8044299999999998E-2</c:v>
                </c:pt>
                <c:pt idx="29953">
                  <c:v>4.6233799999999999E-2</c:v>
                </c:pt>
                <c:pt idx="29954">
                  <c:v>4.6437600000000002E-2</c:v>
                </c:pt>
                <c:pt idx="29955">
                  <c:v>4.7609600000000002E-2</c:v>
                </c:pt>
                <c:pt idx="29956">
                  <c:v>4.8774999999999999E-2</c:v>
                </c:pt>
                <c:pt idx="29957">
                  <c:v>5.0434100000000003E-2</c:v>
                </c:pt>
                <c:pt idx="29958">
                  <c:v>5.46086E-2</c:v>
                </c:pt>
                <c:pt idx="29959">
                  <c:v>5.2789999999999997E-2</c:v>
                </c:pt>
                <c:pt idx="29960">
                  <c:v>5.5400499999999998E-2</c:v>
                </c:pt>
                <c:pt idx="29961">
                  <c:v>5.7108199999999998E-2</c:v>
                </c:pt>
                <c:pt idx="29962">
                  <c:v>5.7280499999999998E-2</c:v>
                </c:pt>
                <c:pt idx="29963">
                  <c:v>5.7449500000000001E-2</c:v>
                </c:pt>
                <c:pt idx="29964">
                  <c:v>5.7119200000000002E-2</c:v>
                </c:pt>
                <c:pt idx="29965">
                  <c:v>5.6800400000000001E-2</c:v>
                </c:pt>
                <c:pt idx="29966">
                  <c:v>5.5929399999999997E-2</c:v>
                </c:pt>
                <c:pt idx="29967">
                  <c:v>5.7015400000000001E-2</c:v>
                </c:pt>
                <c:pt idx="29968">
                  <c:v>5.8199399999999998E-2</c:v>
                </c:pt>
                <c:pt idx="29969">
                  <c:v>5.8864199999999998E-2</c:v>
                </c:pt>
                <c:pt idx="29970">
                  <c:v>5.9503800000000003E-2</c:v>
                </c:pt>
                <c:pt idx="29971">
                  <c:v>6.0179200000000002E-2</c:v>
                </c:pt>
                <c:pt idx="29972">
                  <c:v>6.0320699999999998E-2</c:v>
                </c:pt>
                <c:pt idx="29973">
                  <c:v>6.0978200000000003E-2</c:v>
                </c:pt>
                <c:pt idx="29974">
                  <c:v>6.1068299999999999E-2</c:v>
                </c:pt>
                <c:pt idx="29975">
                  <c:v>6.3124100000000002E-2</c:v>
                </c:pt>
                <c:pt idx="29976">
                  <c:v>6.4377599999999993E-2</c:v>
                </c:pt>
                <c:pt idx="29977">
                  <c:v>6.5010899999999996E-2</c:v>
                </c:pt>
                <c:pt idx="29978">
                  <c:v>6.5687099999999998E-2</c:v>
                </c:pt>
                <c:pt idx="29979">
                  <c:v>6.6171300000000002E-2</c:v>
                </c:pt>
                <c:pt idx="29980">
                  <c:v>6.9620299999999996E-2</c:v>
                </c:pt>
                <c:pt idx="29981">
                  <c:v>7.1735400000000005E-2</c:v>
                </c:pt>
                <c:pt idx="29982">
                  <c:v>6.8930699999999998E-2</c:v>
                </c:pt>
                <c:pt idx="29983">
                  <c:v>6.9716200000000006E-2</c:v>
                </c:pt>
                <c:pt idx="29984">
                  <c:v>7.0463300000000006E-2</c:v>
                </c:pt>
                <c:pt idx="29985">
                  <c:v>7.1842699999999995E-2</c:v>
                </c:pt>
                <c:pt idx="29986">
                  <c:v>7.5020199999999995E-2</c:v>
                </c:pt>
                <c:pt idx="29987">
                  <c:v>7.6208499999999998E-2</c:v>
                </c:pt>
                <c:pt idx="29988">
                  <c:v>7.8793199999999994E-2</c:v>
                </c:pt>
                <c:pt idx="29989">
                  <c:v>7.95265E-2</c:v>
                </c:pt>
                <c:pt idx="29990">
                  <c:v>8.1537499999999999E-2</c:v>
                </c:pt>
                <c:pt idx="29991">
                  <c:v>8.2340300000000005E-2</c:v>
                </c:pt>
                <c:pt idx="29992">
                  <c:v>8.2956199999999994E-2</c:v>
                </c:pt>
                <c:pt idx="29993">
                  <c:v>8.2730499999999998E-2</c:v>
                </c:pt>
                <c:pt idx="29994">
                  <c:v>8.1828200000000004E-2</c:v>
                </c:pt>
                <c:pt idx="29995">
                  <c:v>8.1086400000000003E-2</c:v>
                </c:pt>
                <c:pt idx="29996">
                  <c:v>7.8678899999999996E-2</c:v>
                </c:pt>
                <c:pt idx="29997">
                  <c:v>7.8519199999999997E-2</c:v>
                </c:pt>
                <c:pt idx="29998">
                  <c:v>7.8219300000000005E-2</c:v>
                </c:pt>
                <c:pt idx="29999">
                  <c:v>7.8268900000000002E-2</c:v>
                </c:pt>
                <c:pt idx="30000">
                  <c:v>7.7931799999999996E-2</c:v>
                </c:pt>
                <c:pt idx="30001">
                  <c:v>7.7896999999999994E-2</c:v>
                </c:pt>
                <c:pt idx="30002">
                  <c:v>7.9134200000000002E-2</c:v>
                </c:pt>
                <c:pt idx="30003">
                  <c:v>8.2138799999999998E-2</c:v>
                </c:pt>
                <c:pt idx="30004">
                  <c:v>7.8982800000000006E-2</c:v>
                </c:pt>
                <c:pt idx="30005">
                  <c:v>7.6005400000000001E-2</c:v>
                </c:pt>
                <c:pt idx="30006">
                  <c:v>7.6152800000000007E-2</c:v>
                </c:pt>
                <c:pt idx="30007">
                  <c:v>7.8348799999999996E-2</c:v>
                </c:pt>
                <c:pt idx="30008">
                  <c:v>7.9005800000000001E-2</c:v>
                </c:pt>
                <c:pt idx="30009">
                  <c:v>8.4876099999999996E-2</c:v>
                </c:pt>
                <c:pt idx="30010">
                  <c:v>8.1060999999999994E-2</c:v>
                </c:pt>
                <c:pt idx="30011">
                  <c:v>8.0543299999999998E-2</c:v>
                </c:pt>
                <c:pt idx="30012">
                  <c:v>8.1335500000000005E-2</c:v>
                </c:pt>
                <c:pt idx="30013">
                  <c:v>8.2710099999999995E-2</c:v>
                </c:pt>
                <c:pt idx="30014">
                  <c:v>8.4003700000000001E-2</c:v>
                </c:pt>
                <c:pt idx="30015">
                  <c:v>8.4099099999999996E-2</c:v>
                </c:pt>
                <c:pt idx="30016">
                  <c:v>8.5012900000000002E-2</c:v>
                </c:pt>
                <c:pt idx="30017">
                  <c:v>8.5810399999999995E-2</c:v>
                </c:pt>
                <c:pt idx="30018">
                  <c:v>8.5050600000000004E-2</c:v>
                </c:pt>
                <c:pt idx="30019">
                  <c:v>8.4362199999999998E-2</c:v>
                </c:pt>
                <c:pt idx="30020">
                  <c:v>8.5319900000000004E-2</c:v>
                </c:pt>
                <c:pt idx="30021">
                  <c:v>8.5864800000000005E-2</c:v>
                </c:pt>
                <c:pt idx="30022">
                  <c:v>8.7442699999999998E-2</c:v>
                </c:pt>
                <c:pt idx="30023">
                  <c:v>8.7206699999999998E-2</c:v>
                </c:pt>
                <c:pt idx="30024">
                  <c:v>8.7949299999999994E-2</c:v>
                </c:pt>
                <c:pt idx="30025">
                  <c:v>8.9426400000000003E-2</c:v>
                </c:pt>
                <c:pt idx="30026">
                  <c:v>9.0713799999999997E-2</c:v>
                </c:pt>
                <c:pt idx="30027">
                  <c:v>8.5599700000000001E-2</c:v>
                </c:pt>
                <c:pt idx="30028">
                  <c:v>8.5048399999999996E-2</c:v>
                </c:pt>
                <c:pt idx="30029">
                  <c:v>8.6343500000000004E-2</c:v>
                </c:pt>
                <c:pt idx="30030">
                  <c:v>8.6855299999999996E-2</c:v>
                </c:pt>
                <c:pt idx="30031">
                  <c:v>8.7838299999999994E-2</c:v>
                </c:pt>
                <c:pt idx="30032">
                  <c:v>8.8549100000000006E-2</c:v>
                </c:pt>
                <c:pt idx="30033">
                  <c:v>8.8168899999999994E-2</c:v>
                </c:pt>
                <c:pt idx="30034">
                  <c:v>8.8065699999999997E-2</c:v>
                </c:pt>
                <c:pt idx="30035">
                  <c:v>8.8542499999999996E-2</c:v>
                </c:pt>
                <c:pt idx="30036">
                  <c:v>8.8835200000000003E-2</c:v>
                </c:pt>
                <c:pt idx="30037">
                  <c:v>8.6709700000000001E-2</c:v>
                </c:pt>
                <c:pt idx="30038">
                  <c:v>8.4023600000000004E-2</c:v>
                </c:pt>
                <c:pt idx="30039">
                  <c:v>8.3186599999999999E-2</c:v>
                </c:pt>
                <c:pt idx="30040">
                  <c:v>8.4054500000000004E-2</c:v>
                </c:pt>
                <c:pt idx="30041">
                  <c:v>8.5165599999999994E-2</c:v>
                </c:pt>
                <c:pt idx="30042">
                  <c:v>8.53627E-2</c:v>
                </c:pt>
                <c:pt idx="30043">
                  <c:v>8.5113400000000006E-2</c:v>
                </c:pt>
                <c:pt idx="30044">
                  <c:v>8.6280999999999997E-2</c:v>
                </c:pt>
                <c:pt idx="30045">
                  <c:v>8.0880599999999997E-2</c:v>
                </c:pt>
                <c:pt idx="30046">
                  <c:v>8.6401199999999997E-2</c:v>
                </c:pt>
                <c:pt idx="30047">
                  <c:v>8.1349400000000002E-2</c:v>
                </c:pt>
                <c:pt idx="30048">
                  <c:v>8.0059199999999997E-2</c:v>
                </c:pt>
                <c:pt idx="30049">
                  <c:v>8.0407500000000007E-2</c:v>
                </c:pt>
                <c:pt idx="30050">
                  <c:v>7.9941799999999993E-2</c:v>
                </c:pt>
                <c:pt idx="30051">
                  <c:v>7.8877100000000006E-2</c:v>
                </c:pt>
                <c:pt idx="30052">
                  <c:v>7.9239199999999996E-2</c:v>
                </c:pt>
                <c:pt idx="30053">
                  <c:v>7.9251199999999994E-2</c:v>
                </c:pt>
                <c:pt idx="30054">
                  <c:v>8.0143199999999998E-2</c:v>
                </c:pt>
                <c:pt idx="30055">
                  <c:v>8.0696100000000007E-2</c:v>
                </c:pt>
                <c:pt idx="30056">
                  <c:v>8.1563899999999995E-2</c:v>
                </c:pt>
                <c:pt idx="30057">
                  <c:v>8.3050799999999994E-2</c:v>
                </c:pt>
                <c:pt idx="30058">
                  <c:v>8.40838E-2</c:v>
                </c:pt>
                <c:pt idx="30059">
                  <c:v>8.5076899999999997E-2</c:v>
                </c:pt>
                <c:pt idx="30060">
                  <c:v>8.5622299999999998E-2</c:v>
                </c:pt>
                <c:pt idx="30061">
                  <c:v>8.6024199999999995E-2</c:v>
                </c:pt>
                <c:pt idx="30062">
                  <c:v>8.7402800000000003E-2</c:v>
                </c:pt>
                <c:pt idx="30063">
                  <c:v>8.8588399999999998E-2</c:v>
                </c:pt>
                <c:pt idx="30064">
                  <c:v>8.7959200000000001E-2</c:v>
                </c:pt>
                <c:pt idx="30065">
                  <c:v>8.88597E-2</c:v>
                </c:pt>
                <c:pt idx="30066">
                  <c:v>8.2006700000000002E-2</c:v>
                </c:pt>
                <c:pt idx="30067">
                  <c:v>8.1755900000000006E-2</c:v>
                </c:pt>
                <c:pt idx="30068">
                  <c:v>8.1553700000000007E-2</c:v>
                </c:pt>
                <c:pt idx="30069">
                  <c:v>7.9928100000000002E-2</c:v>
                </c:pt>
                <c:pt idx="30070">
                  <c:v>7.9418600000000006E-2</c:v>
                </c:pt>
                <c:pt idx="30071">
                  <c:v>7.6975799999999997E-2</c:v>
                </c:pt>
                <c:pt idx="30072">
                  <c:v>7.5278600000000001E-2</c:v>
                </c:pt>
                <c:pt idx="30073">
                  <c:v>7.4664300000000003E-2</c:v>
                </c:pt>
                <c:pt idx="30074">
                  <c:v>7.4599299999999993E-2</c:v>
                </c:pt>
                <c:pt idx="30075">
                  <c:v>7.41174E-2</c:v>
                </c:pt>
                <c:pt idx="30076">
                  <c:v>7.2582599999999997E-2</c:v>
                </c:pt>
                <c:pt idx="30077">
                  <c:v>7.1463899999999997E-2</c:v>
                </c:pt>
                <c:pt idx="30078">
                  <c:v>7.0888300000000001E-2</c:v>
                </c:pt>
                <c:pt idx="30079">
                  <c:v>7.0316000000000004E-2</c:v>
                </c:pt>
                <c:pt idx="30080">
                  <c:v>6.9353999999999999E-2</c:v>
                </c:pt>
                <c:pt idx="30081">
                  <c:v>6.6246399999999997E-2</c:v>
                </c:pt>
                <c:pt idx="30082">
                  <c:v>6.6521499999999997E-2</c:v>
                </c:pt>
                <c:pt idx="30083">
                  <c:v>6.7516300000000001E-2</c:v>
                </c:pt>
                <c:pt idx="30084">
                  <c:v>6.6944100000000006E-2</c:v>
                </c:pt>
                <c:pt idx="30085">
                  <c:v>6.6012799999999996E-2</c:v>
                </c:pt>
                <c:pt idx="30086">
                  <c:v>5.9392599999999997E-2</c:v>
                </c:pt>
                <c:pt idx="30087">
                  <c:v>5.9693299999999998E-2</c:v>
                </c:pt>
                <c:pt idx="30088">
                  <c:v>5.9130299999999997E-2</c:v>
                </c:pt>
                <c:pt idx="30089">
                  <c:v>6.0533000000000003E-2</c:v>
                </c:pt>
                <c:pt idx="30090">
                  <c:v>6.0964499999999998E-2</c:v>
                </c:pt>
                <c:pt idx="30091">
                  <c:v>6.1877099999999997E-2</c:v>
                </c:pt>
                <c:pt idx="30092">
                  <c:v>6.32992E-2</c:v>
                </c:pt>
                <c:pt idx="30093">
                  <c:v>6.3711400000000001E-2</c:v>
                </c:pt>
                <c:pt idx="30094">
                  <c:v>6.3630000000000006E-2</c:v>
                </c:pt>
                <c:pt idx="30095">
                  <c:v>6.4546800000000001E-2</c:v>
                </c:pt>
                <c:pt idx="30096">
                  <c:v>6.4433599999999994E-2</c:v>
                </c:pt>
                <c:pt idx="30097">
                  <c:v>6.3852000000000006E-2</c:v>
                </c:pt>
                <c:pt idx="30098">
                  <c:v>6.42871E-2</c:v>
                </c:pt>
                <c:pt idx="30099">
                  <c:v>6.4657000000000006E-2</c:v>
                </c:pt>
                <c:pt idx="30100">
                  <c:v>6.35294E-2</c:v>
                </c:pt>
                <c:pt idx="30101">
                  <c:v>6.2430399999999997E-2</c:v>
                </c:pt>
                <c:pt idx="30102">
                  <c:v>6.1359799999999999E-2</c:v>
                </c:pt>
                <c:pt idx="30103">
                  <c:v>6.1293399999999998E-2</c:v>
                </c:pt>
                <c:pt idx="30104">
                  <c:v>6.1183700000000001E-2</c:v>
                </c:pt>
                <c:pt idx="30105">
                  <c:v>6.1101599999999999E-2</c:v>
                </c:pt>
                <c:pt idx="30106">
                  <c:v>6.09484E-2</c:v>
                </c:pt>
                <c:pt idx="30107">
                  <c:v>6.0442799999999998E-2</c:v>
                </c:pt>
                <c:pt idx="30108">
                  <c:v>6.0005799999999998E-2</c:v>
                </c:pt>
                <c:pt idx="30109">
                  <c:v>5.49802E-2</c:v>
                </c:pt>
                <c:pt idx="30110">
                  <c:v>5.5708100000000003E-2</c:v>
                </c:pt>
                <c:pt idx="30111">
                  <c:v>5.59874E-2</c:v>
                </c:pt>
                <c:pt idx="30112">
                  <c:v>5.5871299999999999E-2</c:v>
                </c:pt>
                <c:pt idx="30113">
                  <c:v>5.5824400000000003E-2</c:v>
                </c:pt>
                <c:pt idx="30114">
                  <c:v>5.6858600000000002E-2</c:v>
                </c:pt>
                <c:pt idx="30115">
                  <c:v>5.8819900000000001E-2</c:v>
                </c:pt>
                <c:pt idx="30116">
                  <c:v>6.06651E-2</c:v>
                </c:pt>
                <c:pt idx="30117">
                  <c:v>6.1359700000000003E-2</c:v>
                </c:pt>
                <c:pt idx="30118">
                  <c:v>6.0717699999999999E-2</c:v>
                </c:pt>
                <c:pt idx="30119">
                  <c:v>6.06989E-2</c:v>
                </c:pt>
                <c:pt idx="30120">
                  <c:v>6.1205599999999999E-2</c:v>
                </c:pt>
                <c:pt idx="30121">
                  <c:v>6.1996200000000001E-2</c:v>
                </c:pt>
                <c:pt idx="30122">
                  <c:v>6.1946500000000002E-2</c:v>
                </c:pt>
                <c:pt idx="30123">
                  <c:v>6.2881500000000007E-2</c:v>
                </c:pt>
                <c:pt idx="30124">
                  <c:v>6.3235899999999998E-2</c:v>
                </c:pt>
                <c:pt idx="30125">
                  <c:v>6.3597799999999996E-2</c:v>
                </c:pt>
                <c:pt idx="30126">
                  <c:v>6.3436699999999999E-2</c:v>
                </c:pt>
                <c:pt idx="30127">
                  <c:v>6.2634599999999999E-2</c:v>
                </c:pt>
                <c:pt idx="30128">
                  <c:v>6.0322599999999997E-2</c:v>
                </c:pt>
                <c:pt idx="30129">
                  <c:v>5.78148E-2</c:v>
                </c:pt>
                <c:pt idx="30130">
                  <c:v>5.5606299999999997E-2</c:v>
                </c:pt>
                <c:pt idx="30131">
                  <c:v>5.3238199999999999E-2</c:v>
                </c:pt>
                <c:pt idx="30132">
                  <c:v>5.11794E-2</c:v>
                </c:pt>
                <c:pt idx="30133">
                  <c:v>4.7516999999999997E-2</c:v>
                </c:pt>
                <c:pt idx="30134">
                  <c:v>4.50336E-2</c:v>
                </c:pt>
                <c:pt idx="30135">
                  <c:v>3.85046E-2</c:v>
                </c:pt>
                <c:pt idx="30136">
                  <c:v>3.9183900000000001E-2</c:v>
                </c:pt>
                <c:pt idx="30137">
                  <c:v>3.8804100000000001E-2</c:v>
                </c:pt>
                <c:pt idx="30138">
                  <c:v>3.8224000000000001E-2</c:v>
                </c:pt>
                <c:pt idx="30139">
                  <c:v>3.8513699999999998E-2</c:v>
                </c:pt>
                <c:pt idx="30140">
                  <c:v>3.9759500000000003E-2</c:v>
                </c:pt>
                <c:pt idx="30141">
                  <c:v>3.96134E-2</c:v>
                </c:pt>
                <c:pt idx="30142">
                  <c:v>4.0051999999999997E-2</c:v>
                </c:pt>
                <c:pt idx="30143">
                  <c:v>3.9814799999999997E-2</c:v>
                </c:pt>
                <c:pt idx="30144">
                  <c:v>4.0091700000000001E-2</c:v>
                </c:pt>
                <c:pt idx="30145">
                  <c:v>4.14297E-2</c:v>
                </c:pt>
                <c:pt idx="30146">
                  <c:v>4.1840299999999997E-2</c:v>
                </c:pt>
                <c:pt idx="30147">
                  <c:v>4.2783099999999998E-2</c:v>
                </c:pt>
                <c:pt idx="30148">
                  <c:v>4.3955800000000003E-2</c:v>
                </c:pt>
                <c:pt idx="30149">
                  <c:v>4.5720400000000001E-2</c:v>
                </c:pt>
                <c:pt idx="30150">
                  <c:v>4.6811400000000003E-2</c:v>
                </c:pt>
                <c:pt idx="30151">
                  <c:v>4.8567300000000001E-2</c:v>
                </c:pt>
                <c:pt idx="30152">
                  <c:v>4.8853100000000003E-2</c:v>
                </c:pt>
                <c:pt idx="30153">
                  <c:v>4.9252299999999999E-2</c:v>
                </c:pt>
                <c:pt idx="30154">
                  <c:v>5.0031300000000001E-2</c:v>
                </c:pt>
                <c:pt idx="30155">
                  <c:v>5.1956700000000001E-2</c:v>
                </c:pt>
                <c:pt idx="30156">
                  <c:v>5.2618499999999999E-2</c:v>
                </c:pt>
                <c:pt idx="30157">
                  <c:v>5.32194E-2</c:v>
                </c:pt>
                <c:pt idx="30158">
                  <c:v>5.1117799999999998E-2</c:v>
                </c:pt>
                <c:pt idx="30159">
                  <c:v>4.5851299999999998E-2</c:v>
                </c:pt>
                <c:pt idx="30160">
                  <c:v>4.6371799999999998E-2</c:v>
                </c:pt>
                <c:pt idx="30161">
                  <c:v>4.5748799999999999E-2</c:v>
                </c:pt>
                <c:pt idx="30162">
                  <c:v>4.56173E-2</c:v>
                </c:pt>
                <c:pt idx="30163">
                  <c:v>4.5393799999999998E-2</c:v>
                </c:pt>
                <c:pt idx="30164">
                  <c:v>4.6198400000000001E-2</c:v>
                </c:pt>
                <c:pt idx="30165">
                  <c:v>4.5535699999999998E-2</c:v>
                </c:pt>
                <c:pt idx="30166">
                  <c:v>4.4831799999999998E-2</c:v>
                </c:pt>
                <c:pt idx="30167">
                  <c:v>4.3282399999999999E-2</c:v>
                </c:pt>
                <c:pt idx="30168">
                  <c:v>4.2401899999999999E-2</c:v>
                </c:pt>
                <c:pt idx="30169">
                  <c:v>4.2036299999999999E-2</c:v>
                </c:pt>
                <c:pt idx="30170">
                  <c:v>4.1936300000000003E-2</c:v>
                </c:pt>
                <c:pt idx="30171">
                  <c:v>4.1442800000000002E-2</c:v>
                </c:pt>
                <c:pt idx="30172">
                  <c:v>4.15477E-2</c:v>
                </c:pt>
                <c:pt idx="30173">
                  <c:v>4.1291099999999997E-2</c:v>
                </c:pt>
                <c:pt idx="30174">
                  <c:v>4.0328299999999997E-2</c:v>
                </c:pt>
                <c:pt idx="30175">
                  <c:v>3.9734899999999997E-2</c:v>
                </c:pt>
                <c:pt idx="30176">
                  <c:v>3.8907200000000003E-2</c:v>
                </c:pt>
                <c:pt idx="30177">
                  <c:v>3.8791899999999997E-2</c:v>
                </c:pt>
                <c:pt idx="30178">
                  <c:v>3.7820199999999998E-2</c:v>
                </c:pt>
                <c:pt idx="30179">
                  <c:v>3.8062899999999997E-2</c:v>
                </c:pt>
                <c:pt idx="30180">
                  <c:v>3.8442499999999998E-2</c:v>
                </c:pt>
                <c:pt idx="30181">
                  <c:v>3.8570300000000002E-2</c:v>
                </c:pt>
                <c:pt idx="30182">
                  <c:v>3.7084300000000001E-2</c:v>
                </c:pt>
                <c:pt idx="30183">
                  <c:v>3.2593700000000003E-2</c:v>
                </c:pt>
                <c:pt idx="30184">
                  <c:v>3.3752900000000002E-2</c:v>
                </c:pt>
                <c:pt idx="30185">
                  <c:v>3.4631700000000001E-2</c:v>
                </c:pt>
                <c:pt idx="30186">
                  <c:v>3.4923500000000003E-2</c:v>
                </c:pt>
                <c:pt idx="30187">
                  <c:v>3.45863E-2</c:v>
                </c:pt>
                <c:pt idx="30188">
                  <c:v>3.4910499999999997E-2</c:v>
                </c:pt>
                <c:pt idx="30189">
                  <c:v>3.4103099999999997E-2</c:v>
                </c:pt>
                <c:pt idx="30190">
                  <c:v>3.5159700000000002E-2</c:v>
                </c:pt>
                <c:pt idx="30191">
                  <c:v>3.5920800000000003E-2</c:v>
                </c:pt>
                <c:pt idx="30192">
                  <c:v>3.8327100000000003E-2</c:v>
                </c:pt>
                <c:pt idx="30193">
                  <c:v>3.8799399999999998E-2</c:v>
                </c:pt>
                <c:pt idx="30194">
                  <c:v>4.1118200000000001E-2</c:v>
                </c:pt>
                <c:pt idx="30195">
                  <c:v>4.4047700000000002E-2</c:v>
                </c:pt>
                <c:pt idx="30196">
                  <c:v>4.52983E-2</c:v>
                </c:pt>
                <c:pt idx="30197">
                  <c:v>4.5318200000000003E-2</c:v>
                </c:pt>
                <c:pt idx="30198">
                  <c:v>4.5888400000000003E-2</c:v>
                </c:pt>
                <c:pt idx="30199">
                  <c:v>4.64643E-2</c:v>
                </c:pt>
                <c:pt idx="30200">
                  <c:v>4.7496200000000002E-2</c:v>
                </c:pt>
                <c:pt idx="30201">
                  <c:v>4.7981099999999999E-2</c:v>
                </c:pt>
                <c:pt idx="30202">
                  <c:v>4.8596800000000002E-2</c:v>
                </c:pt>
                <c:pt idx="30203">
                  <c:v>5.01944E-2</c:v>
                </c:pt>
                <c:pt idx="30204">
                  <c:v>5.1671500000000002E-2</c:v>
                </c:pt>
                <c:pt idx="30205">
                  <c:v>5.2126199999999998E-2</c:v>
                </c:pt>
                <c:pt idx="30206">
                  <c:v>5.2847100000000001E-2</c:v>
                </c:pt>
                <c:pt idx="30207">
                  <c:v>5.4636700000000003E-2</c:v>
                </c:pt>
                <c:pt idx="30208">
                  <c:v>5.1186500000000003E-2</c:v>
                </c:pt>
                <c:pt idx="30209">
                  <c:v>5.24132E-2</c:v>
                </c:pt>
                <c:pt idx="30210">
                  <c:v>5.3435400000000001E-2</c:v>
                </c:pt>
                <c:pt idx="30211">
                  <c:v>5.4978899999999997E-2</c:v>
                </c:pt>
                <c:pt idx="30212">
                  <c:v>5.5492399999999997E-2</c:v>
                </c:pt>
                <c:pt idx="30213">
                  <c:v>5.55492E-2</c:v>
                </c:pt>
                <c:pt idx="30214">
                  <c:v>5.6109899999999997E-2</c:v>
                </c:pt>
                <c:pt idx="30215">
                  <c:v>5.6651699999999999E-2</c:v>
                </c:pt>
                <c:pt idx="30216">
                  <c:v>5.5710299999999997E-2</c:v>
                </c:pt>
                <c:pt idx="30217">
                  <c:v>5.5762199999999998E-2</c:v>
                </c:pt>
                <c:pt idx="30218">
                  <c:v>5.5818300000000001E-2</c:v>
                </c:pt>
                <c:pt idx="30219">
                  <c:v>5.5876799999999997E-2</c:v>
                </c:pt>
                <c:pt idx="30220">
                  <c:v>5.5457399999999997E-2</c:v>
                </c:pt>
                <c:pt idx="30221">
                  <c:v>5.4507199999999999E-2</c:v>
                </c:pt>
                <c:pt idx="30222">
                  <c:v>5.4522000000000001E-2</c:v>
                </c:pt>
                <c:pt idx="30223">
                  <c:v>5.5050500000000002E-2</c:v>
                </c:pt>
                <c:pt idx="30224">
                  <c:v>5.6075899999999998E-2</c:v>
                </c:pt>
                <c:pt idx="30225">
                  <c:v>5.7139500000000003E-2</c:v>
                </c:pt>
                <c:pt idx="30226">
                  <c:v>5.7738200000000003E-2</c:v>
                </c:pt>
                <c:pt idx="30227">
                  <c:v>5.7790399999999999E-2</c:v>
                </c:pt>
                <c:pt idx="30228">
                  <c:v>5.8293299999999999E-2</c:v>
                </c:pt>
                <c:pt idx="30229">
                  <c:v>5.8884400000000003E-2</c:v>
                </c:pt>
                <c:pt idx="30230">
                  <c:v>5.8941399999999998E-2</c:v>
                </c:pt>
                <c:pt idx="30231">
                  <c:v>5.9433300000000001E-2</c:v>
                </c:pt>
                <c:pt idx="30232">
                  <c:v>6.0346299999999999E-2</c:v>
                </c:pt>
                <c:pt idx="30233">
                  <c:v>6.1451100000000002E-2</c:v>
                </c:pt>
                <c:pt idx="30234">
                  <c:v>5.6142400000000002E-2</c:v>
                </c:pt>
                <c:pt idx="30235">
                  <c:v>5.6819300000000003E-2</c:v>
                </c:pt>
                <c:pt idx="30236">
                  <c:v>5.8091999999999998E-2</c:v>
                </c:pt>
                <c:pt idx="30237">
                  <c:v>5.9916999999999998E-2</c:v>
                </c:pt>
                <c:pt idx="30238">
                  <c:v>5.9916999999999998E-2</c:v>
                </c:pt>
              </c:numCache>
            </c:numRef>
          </c:yVal>
          <c:smooth val="1"/>
        </c:ser>
        <c:dLbls>
          <c:showLegendKey val="0"/>
          <c:showVal val="0"/>
          <c:showCatName val="0"/>
          <c:showSerName val="0"/>
          <c:showPercent val="0"/>
          <c:showBubbleSize val="0"/>
        </c:dLbls>
        <c:axId val="132146688"/>
        <c:axId val="133510656"/>
      </c:scatterChart>
      <c:valAx>
        <c:axId val="132146688"/>
        <c:scaling>
          <c:orientation val="minMax"/>
          <c:max val="2500"/>
        </c:scaling>
        <c:delete val="0"/>
        <c:axPos val="b"/>
        <c:title>
          <c:tx>
            <c:rich>
              <a:bodyPr/>
              <a:lstStyle/>
              <a:p>
                <a:pPr>
                  <a:defRPr/>
                </a:pPr>
                <a:r>
                  <a:rPr lang="en-US"/>
                  <a:t>position (ft)</a:t>
                </a:r>
              </a:p>
            </c:rich>
          </c:tx>
          <c:overlay val="0"/>
        </c:title>
        <c:numFmt formatCode="General" sourceLinked="1"/>
        <c:majorTickMark val="out"/>
        <c:minorTickMark val="none"/>
        <c:tickLblPos val="nextTo"/>
        <c:crossAx val="133510656"/>
        <c:crosses val="autoZero"/>
        <c:crossBetween val="midCat"/>
      </c:valAx>
      <c:valAx>
        <c:axId val="133510656"/>
        <c:scaling>
          <c:orientation val="minMax"/>
        </c:scaling>
        <c:delete val="0"/>
        <c:axPos val="l"/>
        <c:majorGridlines/>
        <c:title>
          <c:tx>
            <c:rich>
              <a:bodyPr rot="-5400000" vert="horz"/>
              <a:lstStyle/>
              <a:p>
                <a:pPr>
                  <a:defRPr/>
                </a:pPr>
                <a:r>
                  <a:rPr lang="en-US"/>
                  <a:t>elevation (in)</a:t>
                </a:r>
              </a:p>
            </c:rich>
          </c:tx>
          <c:overlay val="0"/>
        </c:title>
        <c:numFmt formatCode="General" sourceLinked="1"/>
        <c:majorTickMark val="out"/>
        <c:minorTickMark val="none"/>
        <c:tickLblPos val="nextTo"/>
        <c:crossAx val="132146688"/>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D$16</c:f>
              <c:strCache>
                <c:ptCount val="1"/>
                <c:pt idx="0">
                  <c:v>VB</c:v>
                </c:pt>
              </c:strCache>
            </c:strRef>
          </c:tx>
          <c:spPr>
            <a:ln w="28575">
              <a:noFill/>
            </a:ln>
          </c:spPr>
          <c:xVal>
            <c:numRef>
              <c:f>max!$B$17:$B$26</c:f>
              <c:numCache>
                <c:formatCode>General</c:formatCode>
                <c:ptCount val="10"/>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numCache>
            </c:numRef>
          </c:xVal>
          <c:yVal>
            <c:numRef>
              <c:f>max!$D$17:$D$26</c:f>
              <c:numCache>
                <c:formatCode>General</c:formatCode>
                <c:ptCount val="10"/>
                <c:pt idx="0">
                  <c:v>1.5040799612004936</c:v>
                </c:pt>
                <c:pt idx="1">
                  <c:v>1.7599074192748443</c:v>
                </c:pt>
                <c:pt idx="2">
                  <c:v>1.5443913231521129</c:v>
                </c:pt>
                <c:pt idx="3">
                  <c:v>1.4318115515796337</c:v>
                </c:pt>
                <c:pt idx="4">
                  <c:v>1.5238949679298868</c:v>
                </c:pt>
                <c:pt idx="5">
                  <c:v>1.3393770945335277</c:v>
                </c:pt>
                <c:pt idx="6">
                  <c:v>1.4111984937717801</c:v>
                </c:pt>
                <c:pt idx="7">
                  <c:v>1.776049397100488</c:v>
                </c:pt>
                <c:pt idx="8">
                  <c:v>1.4332725098249652</c:v>
                </c:pt>
                <c:pt idx="9">
                  <c:v>1.4589760450334572</c:v>
                </c:pt>
              </c:numCache>
            </c:numRef>
          </c:yVal>
          <c:smooth val="0"/>
        </c:ser>
        <c:ser>
          <c:idx val="1"/>
          <c:order val="1"/>
          <c:tx>
            <c:strRef>
              <c:f>max!$E$16</c:f>
              <c:strCache>
                <c:ptCount val="1"/>
                <c:pt idx="0">
                  <c:v>VB_SS</c:v>
                </c:pt>
              </c:strCache>
            </c:strRef>
          </c:tx>
          <c:spPr>
            <a:ln w="28575">
              <a:noFill/>
            </a:ln>
          </c:spPr>
          <c:xVal>
            <c:numRef>
              <c:f>max!$B$17:$B$26</c:f>
              <c:numCache>
                <c:formatCode>General</c:formatCode>
                <c:ptCount val="10"/>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numCache>
            </c:numRef>
          </c:xVal>
          <c:yVal>
            <c:numRef>
              <c:f>max!$E$17:$E$26</c:f>
              <c:numCache>
                <c:formatCode>General</c:formatCode>
                <c:ptCount val="10"/>
                <c:pt idx="0">
                  <c:v>1.3021531947355824</c:v>
                </c:pt>
                <c:pt idx="1">
                  <c:v>1.2420202849934638</c:v>
                </c:pt>
                <c:pt idx="2">
                  <c:v>1.4210681766477411</c:v>
                </c:pt>
                <c:pt idx="3">
                  <c:v>1.2041122677826299</c:v>
                </c:pt>
                <c:pt idx="4">
                  <c:v>1.3063786960448476</c:v>
                </c:pt>
                <c:pt idx="5">
                  <c:v>1.3806309383118982</c:v>
                </c:pt>
                <c:pt idx="6">
                  <c:v>1.3028112656969513</c:v>
                </c:pt>
                <c:pt idx="7">
                  <c:v>1.1752888573899953</c:v>
                </c:pt>
                <c:pt idx="8">
                  <c:v>1.3057547766050122</c:v>
                </c:pt>
                <c:pt idx="9">
                  <c:v>1.2827133910434947</c:v>
                </c:pt>
              </c:numCache>
            </c:numRef>
          </c:yVal>
          <c:smooth val="0"/>
        </c:ser>
        <c:ser>
          <c:idx val="2"/>
          <c:order val="2"/>
          <c:tx>
            <c:v>Control</c:v>
          </c:tx>
          <c:spPr>
            <a:ln w="28575">
              <a:solidFill>
                <a:schemeClr val="accent1"/>
              </a:solidFill>
            </a:ln>
          </c:spPr>
          <c:marker>
            <c:symbol val="none"/>
          </c:marker>
          <c:xVal>
            <c:numRef>
              <c:f>max!$B$17:$B$27</c:f>
              <c:numCache>
                <c:formatCode>General</c:formatCode>
                <c:ptCount val="11"/>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pt idx="10">
                  <c:v>0</c:v>
                </c:pt>
              </c:numCache>
            </c:numRef>
          </c:xVal>
          <c:yVal>
            <c:numRef>
              <c:f>max!$B$17:$B$27</c:f>
              <c:numCache>
                <c:formatCode>General</c:formatCode>
                <c:ptCount val="11"/>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pt idx="10">
                  <c:v>0</c:v>
                </c:pt>
              </c:numCache>
            </c:numRef>
          </c:yVal>
          <c:smooth val="0"/>
        </c:ser>
        <c:dLbls>
          <c:showLegendKey val="0"/>
          <c:showVal val="0"/>
          <c:showCatName val="0"/>
          <c:showSerName val="0"/>
          <c:showPercent val="0"/>
          <c:showBubbleSize val="0"/>
        </c:dLbls>
        <c:axId val="191484288"/>
        <c:axId val="200905856"/>
      </c:scatterChart>
      <c:valAx>
        <c:axId val="191484288"/>
        <c:scaling>
          <c:orientation val="minMax"/>
          <c:max val="1.6"/>
          <c:min val="1"/>
        </c:scaling>
        <c:delete val="0"/>
        <c:axPos val="b"/>
        <c:title>
          <c:tx>
            <c:rich>
              <a:bodyPr/>
              <a:lstStyle/>
              <a:p>
                <a:pPr>
                  <a:defRPr/>
                </a:pPr>
                <a:r>
                  <a:rPr lang="en-US"/>
                  <a:t>FE Amplification for Span 1</a:t>
                </a:r>
              </a:p>
            </c:rich>
          </c:tx>
          <c:overlay val="0"/>
        </c:title>
        <c:numFmt formatCode="General" sourceLinked="1"/>
        <c:majorTickMark val="out"/>
        <c:minorTickMark val="none"/>
        <c:tickLblPos val="low"/>
        <c:crossAx val="200905856"/>
        <c:crosses val="autoZero"/>
        <c:crossBetween val="midCat"/>
      </c:valAx>
      <c:valAx>
        <c:axId val="200905856"/>
        <c:scaling>
          <c:orientation val="minMax"/>
          <c:max val="2"/>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191484288"/>
        <c:crossesAt val="-0.5"/>
        <c:crossBetween val="midCat"/>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D$16</c:f>
              <c:strCache>
                <c:ptCount val="1"/>
                <c:pt idx="0">
                  <c:v>VB</c:v>
                </c:pt>
              </c:strCache>
            </c:strRef>
          </c:tx>
          <c:spPr>
            <a:ln w="28575">
              <a:noFill/>
            </a:ln>
          </c:spPr>
          <c:xVal>
            <c:numRef>
              <c:f>max!$F$17:$F$26</c:f>
              <c:numCache>
                <c:formatCode>General</c:formatCode>
                <c:ptCount val="10"/>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numCache>
            </c:numRef>
          </c:xVal>
          <c:yVal>
            <c:numRef>
              <c:f>max!$D$17:$D$26</c:f>
              <c:numCache>
                <c:formatCode>General</c:formatCode>
                <c:ptCount val="10"/>
                <c:pt idx="0">
                  <c:v>1.5040799612004936</c:v>
                </c:pt>
                <c:pt idx="1">
                  <c:v>1.7599074192748443</c:v>
                </c:pt>
                <c:pt idx="2">
                  <c:v>1.5443913231521129</c:v>
                </c:pt>
                <c:pt idx="3">
                  <c:v>1.4318115515796337</c:v>
                </c:pt>
                <c:pt idx="4">
                  <c:v>1.5238949679298868</c:v>
                </c:pt>
                <c:pt idx="5">
                  <c:v>1.3393770945335277</c:v>
                </c:pt>
                <c:pt idx="6">
                  <c:v>1.4111984937717801</c:v>
                </c:pt>
                <c:pt idx="7">
                  <c:v>1.776049397100488</c:v>
                </c:pt>
                <c:pt idx="8">
                  <c:v>1.4332725098249652</c:v>
                </c:pt>
                <c:pt idx="9">
                  <c:v>1.4589760450334572</c:v>
                </c:pt>
              </c:numCache>
            </c:numRef>
          </c:yVal>
          <c:smooth val="0"/>
        </c:ser>
        <c:ser>
          <c:idx val="1"/>
          <c:order val="1"/>
          <c:tx>
            <c:strRef>
              <c:f>max!$E$16</c:f>
              <c:strCache>
                <c:ptCount val="1"/>
                <c:pt idx="0">
                  <c:v>VB_SS</c:v>
                </c:pt>
              </c:strCache>
            </c:strRef>
          </c:tx>
          <c:spPr>
            <a:ln w="28575">
              <a:noFill/>
            </a:ln>
          </c:spPr>
          <c:xVal>
            <c:numRef>
              <c:f>max!$F$17:$F$26</c:f>
              <c:numCache>
                <c:formatCode>General</c:formatCode>
                <c:ptCount val="10"/>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numCache>
            </c:numRef>
          </c:xVal>
          <c:yVal>
            <c:numRef>
              <c:f>max!$E$17:$E$26</c:f>
              <c:numCache>
                <c:formatCode>General</c:formatCode>
                <c:ptCount val="10"/>
                <c:pt idx="0">
                  <c:v>1.3021531947355824</c:v>
                </c:pt>
                <c:pt idx="1">
                  <c:v>1.2420202849934638</c:v>
                </c:pt>
                <c:pt idx="2">
                  <c:v>1.4210681766477411</c:v>
                </c:pt>
                <c:pt idx="3">
                  <c:v>1.2041122677826299</c:v>
                </c:pt>
                <c:pt idx="4">
                  <c:v>1.3063786960448476</c:v>
                </c:pt>
                <c:pt idx="5">
                  <c:v>1.3806309383118982</c:v>
                </c:pt>
                <c:pt idx="6">
                  <c:v>1.3028112656969513</c:v>
                </c:pt>
                <c:pt idx="7">
                  <c:v>1.1752888573899953</c:v>
                </c:pt>
                <c:pt idx="8">
                  <c:v>1.3057547766050122</c:v>
                </c:pt>
                <c:pt idx="9">
                  <c:v>1.2827133910434947</c:v>
                </c:pt>
              </c:numCache>
            </c:numRef>
          </c:yVal>
          <c:smooth val="0"/>
        </c:ser>
        <c:ser>
          <c:idx val="2"/>
          <c:order val="2"/>
          <c:tx>
            <c:v>Control</c:v>
          </c:tx>
          <c:spPr>
            <a:ln w="28575">
              <a:solidFill>
                <a:schemeClr val="accent1"/>
              </a:solidFill>
            </a:ln>
          </c:spPr>
          <c:marker>
            <c:symbol val="none"/>
          </c:marker>
          <c:xVal>
            <c:numRef>
              <c:f>max!$F$17:$F$27</c:f>
              <c:numCache>
                <c:formatCode>General</c:formatCode>
                <c:ptCount val="11"/>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pt idx="10">
                  <c:v>0</c:v>
                </c:pt>
              </c:numCache>
            </c:numRef>
          </c:xVal>
          <c:yVal>
            <c:numRef>
              <c:f>max!$F$17:$F$27</c:f>
              <c:numCache>
                <c:formatCode>General</c:formatCode>
                <c:ptCount val="11"/>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pt idx="10">
                  <c:v>0</c:v>
                </c:pt>
              </c:numCache>
            </c:numRef>
          </c:yVal>
          <c:smooth val="0"/>
        </c:ser>
        <c:dLbls>
          <c:showLegendKey val="0"/>
          <c:showVal val="0"/>
          <c:showCatName val="0"/>
          <c:showSerName val="0"/>
          <c:showPercent val="0"/>
          <c:showBubbleSize val="0"/>
        </c:dLbls>
        <c:axId val="35827712"/>
        <c:axId val="35829632"/>
      </c:scatterChart>
      <c:valAx>
        <c:axId val="35827712"/>
        <c:scaling>
          <c:orientation val="minMax"/>
          <c:min val="1"/>
        </c:scaling>
        <c:delete val="0"/>
        <c:axPos val="b"/>
        <c:title>
          <c:tx>
            <c:rich>
              <a:bodyPr/>
              <a:lstStyle/>
              <a:p>
                <a:pPr>
                  <a:defRPr/>
                </a:pPr>
                <a:r>
                  <a:rPr lang="en-US"/>
                  <a:t>Max FE Amplification (2-spans)</a:t>
                </a:r>
              </a:p>
            </c:rich>
          </c:tx>
          <c:overlay val="0"/>
        </c:title>
        <c:numFmt formatCode="General" sourceLinked="1"/>
        <c:majorTickMark val="out"/>
        <c:minorTickMark val="none"/>
        <c:tickLblPos val="low"/>
        <c:crossAx val="35829632"/>
        <c:crossesAt val="1"/>
        <c:crossBetween val="midCat"/>
      </c:valAx>
      <c:valAx>
        <c:axId val="35829632"/>
        <c:scaling>
          <c:orientation val="minMax"/>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35827712"/>
        <c:crossesAt val="-0.5"/>
        <c:crossBetween val="midCat"/>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C$16</c:f>
              <c:strCache>
                <c:ptCount val="1"/>
                <c:pt idx="0">
                  <c:v>VB</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C$17:$C$26</c:f>
              <c:numCache>
                <c:formatCode>General</c:formatCode>
                <c:ptCount val="10"/>
                <c:pt idx="0">
                  <c:v>1.468138704620755</c:v>
                </c:pt>
                <c:pt idx="1">
                  <c:v>1.49240714197726</c:v>
                </c:pt>
                <c:pt idx="2">
                  <c:v>1.6184413944418661</c:v>
                </c:pt>
                <c:pt idx="3">
                  <c:v>1.4750418201002709</c:v>
                </c:pt>
                <c:pt idx="4">
                  <c:v>1.6873948588956513</c:v>
                </c:pt>
                <c:pt idx="5">
                  <c:v>1.4089732853744927</c:v>
                </c:pt>
                <c:pt idx="6">
                  <c:v>1.6265137499320592</c:v>
                </c:pt>
                <c:pt idx="7">
                  <c:v>1.6267189665669515</c:v>
                </c:pt>
                <c:pt idx="8">
                  <c:v>1.5049546026990279</c:v>
                </c:pt>
                <c:pt idx="9">
                  <c:v>1.4431895450704024</c:v>
                </c:pt>
              </c:numCache>
            </c:numRef>
          </c:yVal>
          <c:smooth val="0"/>
        </c:ser>
        <c:ser>
          <c:idx val="1"/>
          <c:order val="1"/>
          <c:tx>
            <c:strRef>
              <c:f>max!$D$16</c:f>
              <c:strCache>
                <c:ptCount val="1"/>
                <c:pt idx="0">
                  <c:v>VB_SS</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D$17:$D$26</c:f>
              <c:numCache>
                <c:formatCode>General</c:formatCode>
                <c:ptCount val="10"/>
                <c:pt idx="0">
                  <c:v>1.3433632305723542</c:v>
                </c:pt>
                <c:pt idx="1">
                  <c:v>1.1997946593160054</c:v>
                </c:pt>
                <c:pt idx="2">
                  <c:v>1.4205991624069392</c:v>
                </c:pt>
                <c:pt idx="3">
                  <c:v>1.2146317894104532</c:v>
                </c:pt>
                <c:pt idx="4">
                  <c:v>1.4780501516388309</c:v>
                </c:pt>
                <c:pt idx="5">
                  <c:v>1.5108820174986566</c:v>
                </c:pt>
                <c:pt idx="6">
                  <c:v>1.5003067253258133</c:v>
                </c:pt>
                <c:pt idx="7">
                  <c:v>1.1329542752331847</c:v>
                </c:pt>
                <c:pt idx="8">
                  <c:v>1.4784958434083011</c:v>
                </c:pt>
                <c:pt idx="9">
                  <c:v>1.3420426793161584</c:v>
                </c:pt>
              </c:numCache>
            </c:numRef>
          </c:yVal>
          <c:smooth val="0"/>
        </c:ser>
        <c:ser>
          <c:idx val="2"/>
          <c:order val="2"/>
          <c:tx>
            <c:v>Control</c:v>
          </c:tx>
          <c:spPr>
            <a:ln w="28575">
              <a:solidFill>
                <a:schemeClr val="accent1"/>
              </a:solidFill>
            </a:ln>
          </c:spPr>
          <c:marker>
            <c:symbol val="none"/>
          </c:marker>
          <c:x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xVal>
          <c:y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yVal>
          <c:smooth val="0"/>
        </c:ser>
        <c:dLbls>
          <c:showLegendKey val="0"/>
          <c:showVal val="0"/>
          <c:showCatName val="0"/>
          <c:showSerName val="0"/>
          <c:showPercent val="0"/>
          <c:showBubbleSize val="0"/>
        </c:dLbls>
        <c:axId val="36777344"/>
        <c:axId val="36783616"/>
      </c:scatterChart>
      <c:valAx>
        <c:axId val="36777344"/>
        <c:scaling>
          <c:orientation val="minMax"/>
          <c:max val="1.6"/>
          <c:min val="1"/>
        </c:scaling>
        <c:delete val="0"/>
        <c:axPos val="b"/>
        <c:title>
          <c:tx>
            <c:rich>
              <a:bodyPr/>
              <a:lstStyle/>
              <a:p>
                <a:pPr>
                  <a:defRPr/>
                </a:pPr>
                <a:r>
                  <a:rPr lang="en-US"/>
                  <a:t>FE Amplification for</a:t>
                </a:r>
                <a:r>
                  <a:rPr lang="en-US" baseline="0"/>
                  <a:t> Single Span</a:t>
                </a:r>
                <a:endParaRPr lang="en-US"/>
              </a:p>
            </c:rich>
          </c:tx>
          <c:overlay val="0"/>
        </c:title>
        <c:numFmt formatCode="General" sourceLinked="1"/>
        <c:majorTickMark val="out"/>
        <c:minorTickMark val="none"/>
        <c:tickLblPos val="low"/>
        <c:crossAx val="36783616"/>
        <c:crosses val="autoZero"/>
        <c:crossBetween val="midCat"/>
      </c:valAx>
      <c:valAx>
        <c:axId val="36783616"/>
        <c:scaling>
          <c:orientation val="minMax"/>
          <c:max val="2"/>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36777344"/>
        <c:crossesAt val="-0.5"/>
        <c:crossBetween val="midCat"/>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31</TotalTime>
  <Pages>27</Pages>
  <Words>4303</Words>
  <Characters>24533</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8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7</cp:revision>
  <dcterms:created xsi:type="dcterms:W3CDTF">2018-07-27T21:19:00Z</dcterms:created>
  <dcterms:modified xsi:type="dcterms:W3CDTF">2018-12-11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KUELaT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